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828861" w14:textId="15928952" w:rsidR="00207E95" w:rsidRDefault="00EE3EF5" w:rsidP="00207E95">
      <w:pPr>
        <w:jc w:val="center"/>
      </w:pPr>
      <w:r w:rsidRPr="00EE3EF5">
        <w:rPr>
          <w:noProof/>
          <w14:ligatures w14:val="standardContextual"/>
        </w:rPr>
        <w:drawing>
          <wp:inline distT="0" distB="0" distL="0" distR="0" wp14:anchorId="368E94E9" wp14:editId="31AACB55">
            <wp:extent cx="4781939" cy="1171575"/>
            <wp:effectExtent l="0" t="0" r="0" b="0"/>
            <wp:docPr id="2298511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51176" name="Grafik 1"/>
                    <pic:cNvPicPr/>
                  </pic:nvPicPr>
                  <pic:blipFill>
                    <a:blip r:embed="rId11">
                      <a:extLst>
                        <a:ext uri="{96DAC541-7B7A-43D3-8B79-37D633B846F1}">
                          <asvg:svgBlip xmlns:asvg="http://schemas.microsoft.com/office/drawing/2016/SVG/main" r:embed="rId12"/>
                        </a:ext>
                      </a:extLst>
                    </a:blip>
                    <a:stretch>
                      <a:fillRect/>
                    </a:stretch>
                  </pic:blipFill>
                  <pic:spPr>
                    <a:xfrm>
                      <a:off x="0" y="0"/>
                      <a:ext cx="4804334" cy="1177062"/>
                    </a:xfrm>
                    <a:prstGeom prst="rect">
                      <a:avLst/>
                    </a:prstGeom>
                  </pic:spPr>
                </pic:pic>
              </a:graphicData>
            </a:graphic>
          </wp:inline>
        </w:drawing>
      </w:r>
    </w:p>
    <w:p w14:paraId="0FB6B9EC" w14:textId="6734DB18" w:rsidR="00207E95" w:rsidRPr="004D6EA8" w:rsidRDefault="00975669" w:rsidP="008D3B54">
      <w:pPr>
        <w:pStyle w:val="Listenabsatz"/>
        <w:ind w:left="0"/>
        <w:jc w:val="center"/>
        <w:rPr>
          <w:sz w:val="36"/>
          <w:szCs w:val="36"/>
          <w:lang w:val="en-GB"/>
        </w:rPr>
      </w:pPr>
      <w:r w:rsidRPr="004D6EA8">
        <w:rPr>
          <w:sz w:val="36"/>
          <w:szCs w:val="36"/>
          <w:lang w:val="en-GB"/>
        </w:rPr>
        <w:t>University</w:t>
      </w:r>
      <w:r w:rsidR="00207E95" w:rsidRPr="004D6EA8">
        <w:rPr>
          <w:sz w:val="36"/>
          <w:szCs w:val="36"/>
          <w:lang w:val="en-GB"/>
        </w:rPr>
        <w:t xml:space="preserve"> </w:t>
      </w:r>
      <w:r w:rsidRPr="004D6EA8">
        <w:rPr>
          <w:sz w:val="36"/>
          <w:szCs w:val="36"/>
          <w:lang w:val="en-GB"/>
        </w:rPr>
        <w:t>of Applied Sciences</w:t>
      </w:r>
      <w:r w:rsidR="00207E95" w:rsidRPr="004D6EA8">
        <w:rPr>
          <w:sz w:val="36"/>
          <w:szCs w:val="36"/>
          <w:lang w:val="en-GB"/>
        </w:rPr>
        <w:t xml:space="preserve"> Coburg</w:t>
      </w:r>
      <w:r w:rsidR="00207E95" w:rsidRPr="004D6EA8">
        <w:rPr>
          <w:sz w:val="36"/>
          <w:szCs w:val="36"/>
          <w:lang w:val="en-GB"/>
        </w:rPr>
        <w:br/>
      </w:r>
      <w:r w:rsidRPr="004D6EA8">
        <w:rPr>
          <w:sz w:val="36"/>
          <w:szCs w:val="36"/>
          <w:lang w:val="en-GB"/>
        </w:rPr>
        <w:t>Faculty of Electrical Engineering and Computer Science</w:t>
      </w:r>
    </w:p>
    <w:p w14:paraId="70074D8D" w14:textId="77777777" w:rsidR="00207E95" w:rsidRPr="004D6EA8" w:rsidRDefault="00207E95" w:rsidP="00207E95">
      <w:pPr>
        <w:pStyle w:val="Listenabsatz"/>
        <w:jc w:val="center"/>
        <w:rPr>
          <w:sz w:val="36"/>
          <w:szCs w:val="36"/>
          <w:lang w:val="en-GB"/>
        </w:rPr>
      </w:pPr>
    </w:p>
    <w:p w14:paraId="63370A9D" w14:textId="0A9F53E2" w:rsidR="00207E95" w:rsidRPr="004D6EA8" w:rsidRDefault="00975669" w:rsidP="00207E95">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sidRPr="004D6EA8">
        <w:rPr>
          <w:rFonts w:eastAsiaTheme="minorHAnsi" w:cstheme="minorBidi"/>
          <w:b w:val="0"/>
          <w:i w:val="0"/>
          <w:spacing w:val="0"/>
          <w:kern w:val="0"/>
          <w:sz w:val="36"/>
          <w:szCs w:val="36"/>
        </w:rPr>
        <w:t>Degree</w:t>
      </w:r>
      <w:r w:rsidR="00207E95" w:rsidRPr="004D6EA8">
        <w:rPr>
          <w:rFonts w:eastAsiaTheme="minorHAnsi" w:cstheme="minorBidi"/>
          <w:b w:val="0"/>
          <w:i w:val="0"/>
          <w:spacing w:val="0"/>
          <w:kern w:val="0"/>
          <w:sz w:val="36"/>
          <w:szCs w:val="36"/>
        </w:rPr>
        <w:t xml:space="preserve">: </w:t>
      </w:r>
      <w:r w:rsidRPr="004D6EA8">
        <w:rPr>
          <w:rFonts w:eastAsiaTheme="minorHAnsi" w:cstheme="minorBidi"/>
          <w:b w:val="0"/>
          <w:i w:val="0"/>
          <w:spacing w:val="0"/>
          <w:kern w:val="0"/>
          <w:sz w:val="36"/>
          <w:szCs w:val="36"/>
        </w:rPr>
        <w:t>Master</w:t>
      </w:r>
      <w:r w:rsidR="004D6EA8">
        <w:rPr>
          <w:rFonts w:eastAsiaTheme="minorHAnsi" w:cstheme="minorBidi"/>
          <w:b w:val="0"/>
          <w:i w:val="0"/>
          <w:spacing w:val="0"/>
          <w:kern w:val="0"/>
          <w:sz w:val="36"/>
          <w:szCs w:val="36"/>
        </w:rPr>
        <w:t xml:space="preserve"> of C</w:t>
      </w:r>
      <w:r w:rsidRPr="004D6EA8">
        <w:rPr>
          <w:rFonts w:eastAsiaTheme="minorHAnsi" w:cstheme="minorBidi"/>
          <w:b w:val="0"/>
          <w:i w:val="0"/>
          <w:spacing w:val="0"/>
          <w:kern w:val="0"/>
          <w:sz w:val="36"/>
          <w:szCs w:val="36"/>
        </w:rPr>
        <w:t xml:space="preserve">omputer </w:t>
      </w:r>
      <w:r w:rsidR="004D6EA8">
        <w:rPr>
          <w:rFonts w:eastAsiaTheme="minorHAnsi" w:cstheme="minorBidi"/>
          <w:b w:val="0"/>
          <w:i w:val="0"/>
          <w:spacing w:val="0"/>
          <w:kern w:val="0"/>
          <w:sz w:val="36"/>
          <w:szCs w:val="36"/>
        </w:rPr>
        <w:t>S</w:t>
      </w:r>
      <w:r w:rsidRPr="004D6EA8">
        <w:rPr>
          <w:rFonts w:eastAsiaTheme="minorHAnsi" w:cstheme="minorBidi"/>
          <w:b w:val="0"/>
          <w:i w:val="0"/>
          <w:spacing w:val="0"/>
          <w:kern w:val="0"/>
          <w:sz w:val="36"/>
          <w:szCs w:val="36"/>
        </w:rPr>
        <w:t>cience</w:t>
      </w:r>
    </w:p>
    <w:p w14:paraId="519F148E" w14:textId="77777777" w:rsidR="00207E95" w:rsidRPr="004D6EA8" w:rsidRDefault="00207E95" w:rsidP="00207E95">
      <w:pPr>
        <w:pStyle w:val="Listenabsatz"/>
        <w:jc w:val="center"/>
        <w:rPr>
          <w:rFonts w:eastAsia="Calibri" w:cs="Arial"/>
          <w:kern w:val="0"/>
          <w:sz w:val="36"/>
          <w:szCs w:val="36"/>
          <w:lang w:val="en-GB"/>
        </w:rPr>
      </w:pPr>
    </w:p>
    <w:p w14:paraId="7ED6CCF1" w14:textId="61140BE9" w:rsidR="00207E95" w:rsidRPr="004D6EA8" w:rsidRDefault="00975669" w:rsidP="00207E95">
      <w:pPr>
        <w:pStyle w:val="Listenabsatz"/>
        <w:ind w:left="0"/>
        <w:jc w:val="center"/>
        <w:rPr>
          <w:sz w:val="36"/>
          <w:szCs w:val="36"/>
          <w:lang w:val="en-GB"/>
        </w:rPr>
      </w:pPr>
      <w:r w:rsidRPr="004D6EA8">
        <w:rPr>
          <w:sz w:val="36"/>
          <w:szCs w:val="36"/>
          <w:lang w:val="en-GB"/>
        </w:rPr>
        <w:t>Master’s Thesis</w:t>
      </w:r>
    </w:p>
    <w:p w14:paraId="542C878E" w14:textId="77777777" w:rsidR="00AE2574" w:rsidRPr="004D6EA8" w:rsidRDefault="00AE2574" w:rsidP="00207E95">
      <w:pPr>
        <w:pStyle w:val="Listenabsatz"/>
        <w:ind w:left="0"/>
        <w:jc w:val="center"/>
        <w:rPr>
          <w:sz w:val="36"/>
          <w:szCs w:val="36"/>
          <w:lang w:val="en-GB"/>
        </w:rPr>
      </w:pPr>
    </w:p>
    <w:p w14:paraId="50836016" w14:textId="4C6D718A" w:rsidR="009411AD" w:rsidRDefault="00755B05" w:rsidP="003A10D1">
      <w:pPr>
        <w:jc w:val="center"/>
        <w:rPr>
          <w:sz w:val="44"/>
          <w:szCs w:val="48"/>
        </w:rPr>
      </w:pPr>
      <w:r w:rsidRPr="00755B05">
        <w:rPr>
          <w:sz w:val="44"/>
          <w:szCs w:val="48"/>
        </w:rPr>
        <w:t>Introduction, Performance Comparison and Optimization of an ABI-Aware Approach to Access Structures in Java</w:t>
      </w:r>
    </w:p>
    <w:p w14:paraId="4CEF8D02" w14:textId="77777777" w:rsidR="00755B05" w:rsidRPr="004D6EA8" w:rsidRDefault="00755B05" w:rsidP="003A10D1">
      <w:pPr>
        <w:jc w:val="center"/>
        <w:rPr>
          <w:sz w:val="20"/>
          <w:szCs w:val="20"/>
        </w:rPr>
      </w:pPr>
    </w:p>
    <w:p w14:paraId="4633CC4D" w14:textId="1E6405F3" w:rsidR="00207E95" w:rsidRPr="004D6EA8" w:rsidRDefault="00207E95" w:rsidP="00207E95">
      <w:pPr>
        <w:jc w:val="center"/>
        <w:rPr>
          <w:sz w:val="44"/>
          <w:szCs w:val="40"/>
        </w:rPr>
      </w:pPr>
      <w:r w:rsidRPr="004D6EA8">
        <w:rPr>
          <w:sz w:val="44"/>
          <w:szCs w:val="40"/>
        </w:rPr>
        <w:t>Linus Andera</w:t>
      </w:r>
    </w:p>
    <w:p w14:paraId="4C317492" w14:textId="77777777" w:rsidR="00207E95" w:rsidRPr="004D6EA8" w:rsidRDefault="00207E95" w:rsidP="00207E95">
      <w:pPr>
        <w:jc w:val="center"/>
        <w:rPr>
          <w:sz w:val="36"/>
          <w:szCs w:val="36"/>
        </w:rPr>
      </w:pPr>
    </w:p>
    <w:p w14:paraId="2051F3A3" w14:textId="77777777" w:rsidR="00207E95" w:rsidRPr="004D6EA8" w:rsidRDefault="00207E95" w:rsidP="00207E95">
      <w:pPr>
        <w:jc w:val="center"/>
        <w:rPr>
          <w:sz w:val="36"/>
          <w:szCs w:val="36"/>
        </w:rPr>
      </w:pPr>
    </w:p>
    <w:p w14:paraId="02FC6B97" w14:textId="2B8B3FD1" w:rsidR="00207E95" w:rsidRPr="004D6EA8" w:rsidRDefault="004D6EA8" w:rsidP="004D6EA8">
      <w:pPr>
        <w:jc w:val="center"/>
        <w:rPr>
          <w:sz w:val="32"/>
          <w:szCs w:val="36"/>
        </w:rPr>
      </w:pPr>
      <w:r w:rsidRPr="004D6EA8">
        <w:rPr>
          <w:sz w:val="32"/>
          <w:szCs w:val="36"/>
        </w:rPr>
        <w:t>Date of Submission</w:t>
      </w:r>
      <w:r w:rsidR="00207E95" w:rsidRPr="004D6EA8">
        <w:rPr>
          <w:sz w:val="32"/>
          <w:szCs w:val="36"/>
        </w:rPr>
        <w:t xml:space="preserve">: </w:t>
      </w:r>
      <w:r w:rsidR="00676A41" w:rsidRPr="004D6EA8">
        <w:rPr>
          <w:sz w:val="32"/>
          <w:szCs w:val="36"/>
        </w:rPr>
        <w:t>0</w:t>
      </w:r>
      <w:r w:rsidR="00AE2574" w:rsidRPr="004D6EA8">
        <w:rPr>
          <w:sz w:val="32"/>
          <w:szCs w:val="36"/>
        </w:rPr>
        <w:t>3</w:t>
      </w:r>
      <w:r w:rsidR="00207E95" w:rsidRPr="004D6EA8">
        <w:rPr>
          <w:sz w:val="32"/>
          <w:szCs w:val="36"/>
        </w:rPr>
        <w:t>.0</w:t>
      </w:r>
      <w:r w:rsidR="00676A41" w:rsidRPr="004D6EA8">
        <w:rPr>
          <w:sz w:val="32"/>
          <w:szCs w:val="36"/>
        </w:rPr>
        <w:t>3</w:t>
      </w:r>
      <w:r w:rsidR="00207E95" w:rsidRPr="004D6EA8">
        <w:rPr>
          <w:sz w:val="32"/>
          <w:szCs w:val="36"/>
        </w:rPr>
        <w:t>.202</w:t>
      </w:r>
      <w:r w:rsidR="00676A41" w:rsidRPr="004D6EA8">
        <w:rPr>
          <w:sz w:val="32"/>
          <w:szCs w:val="36"/>
        </w:rPr>
        <w:t>6</w:t>
      </w:r>
    </w:p>
    <w:p w14:paraId="28B83C40" w14:textId="00BAD69B" w:rsidR="001045E0" w:rsidRDefault="004D6EA8" w:rsidP="00207E95">
      <w:pPr>
        <w:jc w:val="center"/>
        <w:rPr>
          <w:sz w:val="32"/>
          <w:szCs w:val="32"/>
        </w:rPr>
      </w:pPr>
      <w:r w:rsidRPr="004D6EA8">
        <w:rPr>
          <w:sz w:val="32"/>
          <w:szCs w:val="32"/>
        </w:rPr>
        <w:t>Supervisor</w:t>
      </w:r>
      <w:r w:rsidR="00207E95" w:rsidRPr="004D6EA8">
        <w:rPr>
          <w:sz w:val="32"/>
          <w:szCs w:val="32"/>
        </w:rPr>
        <w:t>:</w:t>
      </w:r>
      <w:r w:rsidR="00207E95" w:rsidRPr="004D6EA8">
        <w:rPr>
          <w:sz w:val="32"/>
          <w:szCs w:val="32"/>
        </w:rPr>
        <w:br/>
        <w:t>Prof. Dr. Florian Mittag, Hochschule Coburg</w:t>
      </w:r>
    </w:p>
    <w:p w14:paraId="1AC7B561" w14:textId="77777777" w:rsidR="001045E0" w:rsidRDefault="001045E0">
      <w:pPr>
        <w:spacing w:after="160" w:line="259" w:lineRule="auto"/>
        <w:jc w:val="left"/>
        <w:rPr>
          <w:sz w:val="32"/>
          <w:szCs w:val="32"/>
        </w:rPr>
      </w:pPr>
      <w:r>
        <w:rPr>
          <w:sz w:val="32"/>
          <w:szCs w:val="32"/>
        </w:rPr>
        <w:br w:type="page"/>
      </w:r>
    </w:p>
    <w:p w14:paraId="41A37E72" w14:textId="77777777" w:rsidR="001045E0" w:rsidRDefault="001045E0" w:rsidP="001045E0">
      <w:pPr>
        <w:rPr>
          <w:szCs w:val="32"/>
        </w:rPr>
      </w:pPr>
    </w:p>
    <w:p w14:paraId="7E93FDD9" w14:textId="77777777" w:rsidR="001045E0" w:rsidRDefault="001045E0" w:rsidP="001045E0">
      <w:pPr>
        <w:rPr>
          <w:szCs w:val="32"/>
        </w:rPr>
        <w:sectPr w:rsidR="001045E0" w:rsidSect="009403EB">
          <w:footerReference w:type="default" r:id="rId13"/>
          <w:pgSz w:w="11906" w:h="16838"/>
          <w:pgMar w:top="1417" w:right="1417" w:bottom="1134" w:left="1417" w:header="708" w:footer="708" w:gutter="0"/>
          <w:cols w:space="708"/>
          <w:docGrid w:linePitch="360"/>
        </w:sectPr>
      </w:pPr>
    </w:p>
    <w:p w14:paraId="70EE4ADC" w14:textId="46C80E44" w:rsidR="00207E95" w:rsidRPr="004D6EA8" w:rsidRDefault="00207E95" w:rsidP="001045E0">
      <w:pPr>
        <w:rPr>
          <w:szCs w:val="32"/>
        </w:rPr>
      </w:pPr>
    </w:p>
    <w:p w14:paraId="362165E5" w14:textId="31A41FA7" w:rsidR="00431612" w:rsidRDefault="00431612" w:rsidP="001045E0">
      <w:pPr>
        <w:pStyle w:val="berschrift1"/>
        <w:numPr>
          <w:ilvl w:val="0"/>
          <w:numId w:val="0"/>
        </w:numPr>
        <w:ind w:left="431" w:hanging="431"/>
      </w:pPr>
      <w:bookmarkStart w:id="0" w:name="_Toc223021671"/>
      <w:r>
        <w:lastRenderedPageBreak/>
        <w:t>Abstract (Deutsch)</w:t>
      </w:r>
      <w:bookmarkEnd w:id="0"/>
    </w:p>
    <w:p w14:paraId="3BF31F71" w14:textId="223698EC" w:rsidR="00B0729A" w:rsidRPr="004E7FC6" w:rsidRDefault="00B0729A" w:rsidP="00B0729A">
      <w:pPr>
        <w:rPr>
          <w:lang w:val="de-DE"/>
        </w:rPr>
      </w:pPr>
      <w:r w:rsidRPr="004E7FC6">
        <w:rPr>
          <w:lang w:val="de-DE"/>
        </w:rPr>
        <w:t>Effizienter Zugriff auf native Strukturen</w:t>
      </w:r>
      <w:r w:rsidR="00E251F6" w:rsidRPr="004E7FC6">
        <w:rPr>
          <w:lang w:val="de-DE"/>
        </w:rPr>
        <w:t xml:space="preserve"> (struct)</w:t>
      </w:r>
      <w:r w:rsidRPr="004E7FC6">
        <w:rPr>
          <w:lang w:val="de-DE"/>
        </w:rPr>
        <w:t xml:space="preserve"> ist wichtig für performancekritische Java-Anwendungen, wie beispielsweise Real-time renderin</w:t>
      </w:r>
      <w:r w:rsidR="004E7FC6" w:rsidRPr="004E7FC6">
        <w:rPr>
          <w:lang w:val="de-DE"/>
        </w:rPr>
        <w:t>g</w:t>
      </w:r>
      <w:r w:rsidRPr="004E7FC6">
        <w:rPr>
          <w:lang w:val="de-DE"/>
        </w:rPr>
        <w:t xml:space="preserve">. Bestehende Bibliotheken – </w:t>
      </w:r>
      <w:r w:rsidR="004E7FC6">
        <w:rPr>
          <w:lang w:val="de-DE"/>
        </w:rPr>
        <w:t>wie zum Beispiel die</w:t>
      </w:r>
      <w:r w:rsidRPr="004E7FC6">
        <w:rPr>
          <w:lang w:val="de-DE"/>
        </w:rPr>
        <w:t xml:space="preserve"> </w:t>
      </w:r>
      <w:r w:rsidR="004E7FC6">
        <w:rPr>
          <w:lang w:val="de-DE"/>
        </w:rPr>
        <w:t>Lightweight Java Game Library (</w:t>
      </w:r>
      <w:r w:rsidRPr="004E7FC6">
        <w:rPr>
          <w:lang w:val="de-DE"/>
        </w:rPr>
        <w:t>LWJGL</w:t>
      </w:r>
      <w:r w:rsidR="004E7FC6">
        <w:rPr>
          <w:lang w:val="de-DE"/>
        </w:rPr>
        <w:t>)</w:t>
      </w:r>
      <w:r w:rsidRPr="004E7FC6">
        <w:rPr>
          <w:lang w:val="de-DE"/>
        </w:rPr>
        <w:t xml:space="preserve">, die Foreign Function &amp; Memory API (FFMA) und </w:t>
      </w:r>
      <w:r w:rsidR="004E7FC6">
        <w:rPr>
          <w:lang w:val="de-DE"/>
        </w:rPr>
        <w:t>Java Native Access (</w:t>
      </w:r>
      <w:r w:rsidRPr="004E7FC6">
        <w:rPr>
          <w:lang w:val="de-DE"/>
        </w:rPr>
        <w:t>JNA</w:t>
      </w:r>
      <w:r w:rsidR="004E7FC6">
        <w:rPr>
          <w:lang w:val="de-DE"/>
        </w:rPr>
        <w:t>)</w:t>
      </w:r>
      <w:r w:rsidRPr="004E7FC6">
        <w:rPr>
          <w:lang w:val="de-DE"/>
        </w:rPr>
        <w:t xml:space="preserve"> – ermöglichen diesen Zugriff</w:t>
      </w:r>
      <w:r w:rsidR="004E7FC6">
        <w:rPr>
          <w:lang w:val="de-DE"/>
        </w:rPr>
        <w:t>.</w:t>
      </w:r>
      <w:r w:rsidRPr="004E7FC6">
        <w:rPr>
          <w:lang w:val="de-DE"/>
        </w:rPr>
        <w:t xml:space="preserve"> </w:t>
      </w:r>
      <w:r w:rsidR="004E7FC6">
        <w:rPr>
          <w:lang w:val="de-DE"/>
        </w:rPr>
        <w:t>A</w:t>
      </w:r>
      <w:r w:rsidRPr="004E7FC6">
        <w:rPr>
          <w:lang w:val="de-DE"/>
        </w:rPr>
        <w:t>llerdings</w:t>
      </w:r>
      <w:r w:rsidR="004E7FC6">
        <w:rPr>
          <w:lang w:val="de-DE"/>
        </w:rPr>
        <w:t xml:space="preserve"> bieten diese</w:t>
      </w:r>
      <w:r w:rsidRPr="004E7FC6">
        <w:rPr>
          <w:lang w:val="de-DE"/>
        </w:rPr>
        <w:t xml:space="preserve"> keine Unterstützung für Application Binary Interfaces (ABIs), wie zum Beispiel das Standard Uniform Block Layout (std140) von OpenGL, an. </w:t>
      </w:r>
      <w:r w:rsidR="00E251F6" w:rsidRPr="004E7FC6">
        <w:rPr>
          <w:lang w:val="de-DE"/>
        </w:rPr>
        <w:t>Deshalb</w:t>
      </w:r>
      <w:r w:rsidRPr="004E7FC6">
        <w:rPr>
          <w:lang w:val="de-DE"/>
        </w:rPr>
        <w:t xml:space="preserve"> stellt diese Arbeit einen ABI-bewussten Ansatz zum Zugriff auf native Strukturen in Java vor.</w:t>
      </w:r>
    </w:p>
    <w:p w14:paraId="790A0717" w14:textId="525592A6" w:rsidR="00B0729A" w:rsidRPr="004E7FC6" w:rsidRDefault="00B0729A" w:rsidP="00B0729A">
      <w:pPr>
        <w:rPr>
          <w:lang w:val="de-DE"/>
        </w:rPr>
      </w:pPr>
      <w:r w:rsidRPr="004E7FC6">
        <w:rPr>
          <w:lang w:val="de-DE"/>
        </w:rPr>
        <w:t xml:space="preserve">Zur Evaluation wurde eine </w:t>
      </w:r>
      <w:r w:rsidR="00E251F6" w:rsidRPr="004E7FC6">
        <w:rPr>
          <w:lang w:val="de-DE"/>
        </w:rPr>
        <w:t>Microbenchmark</w:t>
      </w:r>
      <w:r w:rsidRPr="004E7FC6">
        <w:rPr>
          <w:lang w:val="de-DE"/>
        </w:rPr>
        <w:t>-Studie mit</w:t>
      </w:r>
      <w:r w:rsidR="00E251F6" w:rsidRPr="004E7FC6">
        <w:rPr>
          <w:lang w:val="de-DE"/>
        </w:rPr>
        <w:t>hilfe von</w:t>
      </w:r>
      <w:r w:rsidRPr="004E7FC6">
        <w:rPr>
          <w:lang w:val="de-DE"/>
        </w:rPr>
        <w:t xml:space="preserve"> JMH durchgeführt, </w:t>
      </w:r>
      <w:r w:rsidR="00E251F6" w:rsidRPr="004E7FC6">
        <w:rPr>
          <w:lang w:val="de-DE"/>
        </w:rPr>
        <w:t>wodurch</w:t>
      </w:r>
      <w:r w:rsidRPr="004E7FC6">
        <w:rPr>
          <w:lang w:val="de-DE"/>
        </w:rPr>
        <w:t xml:space="preserve"> LUtils mit LWJGL, FFMA und JNA hinsichtlich Strukturerzeugung, Schreib-/Leseoperationen sowie Startzeitverhalten </w:t>
      </w:r>
      <w:r w:rsidR="004E7FC6">
        <w:rPr>
          <w:lang w:val="de-DE"/>
        </w:rPr>
        <w:t>verglichen</w:t>
      </w:r>
      <w:r w:rsidR="00A07A6F" w:rsidRPr="004E7FC6">
        <w:rPr>
          <w:lang w:val="de-DE"/>
        </w:rPr>
        <w:t xml:space="preserve"> wird</w:t>
      </w:r>
      <w:r w:rsidRPr="004E7FC6">
        <w:rPr>
          <w:lang w:val="de-DE"/>
        </w:rPr>
        <w:t xml:space="preserve">. Zusätzlich erfolgte eine Profiling-Analyse mit dem Async-Profiler, um </w:t>
      </w:r>
      <w:r w:rsidR="00235BED" w:rsidRPr="004E7FC6">
        <w:rPr>
          <w:lang w:val="de-DE"/>
        </w:rPr>
        <w:t>Schwachstellen</w:t>
      </w:r>
      <w:r w:rsidRPr="004E7FC6">
        <w:rPr>
          <w:lang w:val="de-DE"/>
        </w:rPr>
        <w:t xml:space="preserve"> innerhalb LUtils zu identifizieren und Optimierungsmöglichkeiten abzuleiten.</w:t>
      </w:r>
    </w:p>
    <w:p w14:paraId="10BF03C8" w14:textId="5C7C5EB9" w:rsidR="00B0729A" w:rsidRPr="004E7FC6" w:rsidRDefault="00B0729A" w:rsidP="00B0729A">
      <w:pPr>
        <w:rPr>
          <w:lang w:val="de-DE"/>
        </w:rPr>
      </w:pPr>
      <w:r w:rsidRPr="004E7FC6">
        <w:rPr>
          <w:lang w:val="de-DE"/>
        </w:rPr>
        <w:t xml:space="preserve">Die Ergebnisse zeigen, dass LUtils </w:t>
      </w:r>
      <w:r w:rsidR="00235BED" w:rsidRPr="004E7FC6">
        <w:rPr>
          <w:lang w:val="de-DE"/>
        </w:rPr>
        <w:t>aktuell</w:t>
      </w:r>
      <w:r w:rsidRPr="004E7FC6">
        <w:rPr>
          <w:lang w:val="de-DE"/>
        </w:rPr>
        <w:t xml:space="preserve"> nicht für performancekritische Anwendungen geeignet ist. Allerdings konnten potenzielle Optimierungen identifiziert werden, insbesondere in Bezug auf </w:t>
      </w:r>
      <w:r w:rsidR="00235BED" w:rsidRPr="004E7FC6">
        <w:rPr>
          <w:lang w:val="de-DE"/>
        </w:rPr>
        <w:t>Java-</w:t>
      </w:r>
      <w:r w:rsidRPr="004E7FC6">
        <w:rPr>
          <w:lang w:val="de-DE"/>
        </w:rPr>
        <w:t>Reflection-Nutzung, Allokationsstrategien sowie Schreib- und Leseoperationen.</w:t>
      </w:r>
    </w:p>
    <w:p w14:paraId="327D4CD7" w14:textId="2B70C88E" w:rsidR="00036D42" w:rsidRDefault="00036D42" w:rsidP="00EF7A6A"/>
    <w:p w14:paraId="14686ACB" w14:textId="485D6520" w:rsidR="00431612" w:rsidRDefault="00431612" w:rsidP="001045E0">
      <w:pPr>
        <w:pStyle w:val="berschrift1"/>
        <w:numPr>
          <w:ilvl w:val="0"/>
          <w:numId w:val="0"/>
        </w:numPr>
        <w:ind w:left="431" w:hanging="431"/>
      </w:pPr>
      <w:bookmarkStart w:id="1" w:name="_Toc223021672"/>
      <w:r>
        <w:lastRenderedPageBreak/>
        <w:t>A</w:t>
      </w:r>
      <w:r w:rsidR="00B943D7">
        <w:t>bstract (English)</w:t>
      </w:r>
      <w:bookmarkEnd w:id="1"/>
    </w:p>
    <w:p w14:paraId="7C6F756C" w14:textId="4B80C901" w:rsidR="006E2A83" w:rsidRDefault="00B26CFB" w:rsidP="00F41556">
      <w:r>
        <w:t xml:space="preserve">Efficient access to native structures is essential for performance-critical Java applications, </w:t>
      </w:r>
      <w:r w:rsidR="004E7FC6">
        <w:t>like</w:t>
      </w:r>
      <w:r>
        <w:t xml:space="preserve"> real-time rendering. </w:t>
      </w:r>
      <w:r w:rsidR="00BE6308">
        <w:t>Existing libraries - such as LWJGL</w:t>
      </w:r>
      <w:r w:rsidR="00BE6308" w:rsidRPr="00BE6308">
        <w:t xml:space="preserve">, the Foreign Function &amp; Memory API (FFMA) </w:t>
      </w:r>
      <w:r w:rsidR="00BE6308">
        <w:t xml:space="preserve">and JNA - facilitate this but do not provide support for Application Binary Interfaces (ABI) like OpenGL’s Standard Uniform Block Layout (std140). </w:t>
      </w:r>
      <w:r w:rsidR="004E7FC6">
        <w:t>Therefore,</w:t>
      </w:r>
      <w:r w:rsidR="00BE6308">
        <w:t xml:space="preserve"> this thesis introduces an ABI-aware approach to access native structures in Java.</w:t>
      </w:r>
    </w:p>
    <w:p w14:paraId="09C05EF1" w14:textId="0D5F7D2D" w:rsidR="005B5740" w:rsidRPr="00B26CFB" w:rsidRDefault="005B5740" w:rsidP="00F41556">
      <w:r>
        <w:t>A microbenchmark study</w:t>
      </w:r>
      <w:r w:rsidR="0017142C">
        <w:t xml:space="preserve"> using JMH</w:t>
      </w:r>
      <w:r>
        <w:t xml:space="preserve"> was conducted to compare </w:t>
      </w:r>
      <w:r w:rsidR="0017142C">
        <w:t>LUtils with LWJGL, FFMA and JNA in terms of structure creation, write/read operations and startup performance. Furthermore, profiling was performed</w:t>
      </w:r>
      <w:r w:rsidR="00FC11D2">
        <w:t xml:space="preserve"> with the Async-Profiler to identify bottlenecks within LUtils and derive optimizations.</w:t>
      </w:r>
    </w:p>
    <w:p w14:paraId="5F927CE5" w14:textId="3D14D5D9" w:rsidR="00B26CFB" w:rsidRDefault="00FC11D2" w:rsidP="00F41556">
      <w:r w:rsidRPr="00FC11D2">
        <w:t>The e</w:t>
      </w:r>
      <w:r>
        <w:t>valuation reveals that LUtils – in its current form – should not be used for performance-critical applications</w:t>
      </w:r>
      <w:r w:rsidR="00AE4467">
        <w:t xml:space="preserve">. However, several possible optimizations regarding </w:t>
      </w:r>
      <w:r w:rsidR="000D5698">
        <w:t>reflection usage, allocation st</w:t>
      </w:r>
      <w:r w:rsidR="008F0ACB">
        <w:t>rategies and write/read operations have been identified.</w:t>
      </w:r>
    </w:p>
    <w:p w14:paraId="49B146AE" w14:textId="399B5997" w:rsidR="006E2A83" w:rsidRDefault="006E2A83">
      <w:pPr>
        <w:spacing w:after="160" w:line="259" w:lineRule="auto"/>
        <w:jc w:val="left"/>
      </w:pPr>
    </w:p>
    <w:p w14:paraId="76AC76F1" w14:textId="5C13EAA1" w:rsidR="008D3B54" w:rsidRDefault="00891D90" w:rsidP="008D3B54">
      <w:pPr>
        <w:pStyle w:val="berschrift1"/>
        <w:numPr>
          <w:ilvl w:val="0"/>
          <w:numId w:val="0"/>
        </w:numPr>
        <w:ind w:left="432" w:hanging="432"/>
        <w:rPr>
          <w:rFonts w:eastAsia="Calibri"/>
        </w:rPr>
      </w:pPr>
      <w:bookmarkStart w:id="2" w:name="_Toc223021673"/>
      <w:r>
        <w:rPr>
          <w:rFonts w:eastAsia="Calibri"/>
        </w:rPr>
        <w:lastRenderedPageBreak/>
        <w:t>Content</w:t>
      </w:r>
      <w:bookmarkEnd w:id="2"/>
    </w:p>
    <w:sdt>
      <w:sdtPr>
        <w:id w:val="-1151437541"/>
        <w:docPartObj>
          <w:docPartGallery w:val="Table of Contents"/>
          <w:docPartUnique/>
        </w:docPartObj>
      </w:sdtPr>
      <w:sdtEndPr>
        <w:rPr>
          <w:bCs/>
        </w:rPr>
      </w:sdtEndPr>
      <w:sdtContent>
        <w:p w14:paraId="02B23FF4" w14:textId="2F586CBE" w:rsidR="00952474" w:rsidRDefault="00B84F6B">
          <w:pPr>
            <w:pStyle w:val="Verzeichnis1"/>
            <w:rPr>
              <w:rFonts w:asciiTheme="minorHAnsi" w:eastAsiaTheme="minorEastAsia" w:hAnsiTheme="minorHAnsi" w:cstheme="minorBidi"/>
              <w:b w:val="0"/>
              <w:noProof/>
              <w:kern w:val="2"/>
              <w:szCs w:val="24"/>
              <w:lang w:val="de-DE" w:eastAsia="de-DE"/>
              <w14:ligatures w14:val="standardContextual"/>
            </w:rPr>
          </w:pPr>
          <w:r>
            <w:fldChar w:fldCharType="begin"/>
          </w:r>
          <w:r>
            <w:instrText xml:space="preserve"> TOC \o "1-2" \h \z \t "Überschrift 3;3;UserStoryHeading;3" </w:instrText>
          </w:r>
          <w:r>
            <w:fldChar w:fldCharType="separate"/>
          </w:r>
          <w:hyperlink w:anchor="_Toc223021671" w:history="1">
            <w:r w:rsidR="00952474" w:rsidRPr="000A3098">
              <w:rPr>
                <w:rStyle w:val="Hyperlink"/>
                <w:noProof/>
              </w:rPr>
              <w:t>Abstract (Deutsch)</w:t>
            </w:r>
            <w:r w:rsidR="00952474">
              <w:rPr>
                <w:noProof/>
                <w:webHidden/>
              </w:rPr>
              <w:tab/>
            </w:r>
            <w:r w:rsidR="00952474">
              <w:rPr>
                <w:noProof/>
                <w:webHidden/>
              </w:rPr>
              <w:fldChar w:fldCharType="begin"/>
            </w:r>
            <w:r w:rsidR="00952474">
              <w:rPr>
                <w:noProof/>
                <w:webHidden/>
              </w:rPr>
              <w:instrText xml:space="preserve"> PAGEREF _Toc223021671 \h </w:instrText>
            </w:r>
            <w:r w:rsidR="00952474">
              <w:rPr>
                <w:noProof/>
                <w:webHidden/>
              </w:rPr>
            </w:r>
            <w:r w:rsidR="00952474">
              <w:rPr>
                <w:noProof/>
                <w:webHidden/>
              </w:rPr>
              <w:fldChar w:fldCharType="separate"/>
            </w:r>
            <w:r w:rsidR="002D6190">
              <w:rPr>
                <w:noProof/>
                <w:webHidden/>
              </w:rPr>
              <w:t>1</w:t>
            </w:r>
            <w:r w:rsidR="00952474">
              <w:rPr>
                <w:noProof/>
                <w:webHidden/>
              </w:rPr>
              <w:fldChar w:fldCharType="end"/>
            </w:r>
          </w:hyperlink>
        </w:p>
        <w:p w14:paraId="0B4C19C8" w14:textId="1E27BB06"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672" w:history="1">
            <w:r w:rsidRPr="000A3098">
              <w:rPr>
                <w:rStyle w:val="Hyperlink"/>
                <w:noProof/>
              </w:rPr>
              <w:t>Abstract (English)</w:t>
            </w:r>
            <w:r>
              <w:rPr>
                <w:noProof/>
                <w:webHidden/>
              </w:rPr>
              <w:tab/>
            </w:r>
            <w:r>
              <w:rPr>
                <w:noProof/>
                <w:webHidden/>
              </w:rPr>
              <w:fldChar w:fldCharType="begin"/>
            </w:r>
            <w:r>
              <w:rPr>
                <w:noProof/>
                <w:webHidden/>
              </w:rPr>
              <w:instrText xml:space="preserve"> PAGEREF _Toc223021672 \h </w:instrText>
            </w:r>
            <w:r>
              <w:rPr>
                <w:noProof/>
                <w:webHidden/>
              </w:rPr>
            </w:r>
            <w:r>
              <w:rPr>
                <w:noProof/>
                <w:webHidden/>
              </w:rPr>
              <w:fldChar w:fldCharType="separate"/>
            </w:r>
            <w:r w:rsidR="002D6190">
              <w:rPr>
                <w:noProof/>
                <w:webHidden/>
              </w:rPr>
              <w:t>2</w:t>
            </w:r>
            <w:r>
              <w:rPr>
                <w:noProof/>
                <w:webHidden/>
              </w:rPr>
              <w:fldChar w:fldCharType="end"/>
            </w:r>
          </w:hyperlink>
        </w:p>
        <w:p w14:paraId="0185D299" w14:textId="7EB95C69"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673" w:history="1">
            <w:r w:rsidRPr="000A3098">
              <w:rPr>
                <w:rStyle w:val="Hyperlink"/>
                <w:noProof/>
              </w:rPr>
              <w:t>Content</w:t>
            </w:r>
            <w:r>
              <w:rPr>
                <w:noProof/>
                <w:webHidden/>
              </w:rPr>
              <w:tab/>
            </w:r>
            <w:r>
              <w:rPr>
                <w:noProof/>
                <w:webHidden/>
              </w:rPr>
              <w:fldChar w:fldCharType="begin"/>
            </w:r>
            <w:r>
              <w:rPr>
                <w:noProof/>
                <w:webHidden/>
              </w:rPr>
              <w:instrText xml:space="preserve"> PAGEREF _Toc223021673 \h </w:instrText>
            </w:r>
            <w:r>
              <w:rPr>
                <w:noProof/>
                <w:webHidden/>
              </w:rPr>
            </w:r>
            <w:r>
              <w:rPr>
                <w:noProof/>
                <w:webHidden/>
              </w:rPr>
              <w:fldChar w:fldCharType="separate"/>
            </w:r>
            <w:r w:rsidR="002D6190">
              <w:rPr>
                <w:noProof/>
                <w:webHidden/>
              </w:rPr>
              <w:t>3</w:t>
            </w:r>
            <w:r>
              <w:rPr>
                <w:noProof/>
                <w:webHidden/>
              </w:rPr>
              <w:fldChar w:fldCharType="end"/>
            </w:r>
          </w:hyperlink>
        </w:p>
        <w:p w14:paraId="05ECDFE3" w14:textId="341E7922"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674" w:history="1">
            <w:r w:rsidRPr="000A3098">
              <w:rPr>
                <w:rStyle w:val="Hyperlink"/>
                <w:noProof/>
              </w:rPr>
              <w:t>Figures</w:t>
            </w:r>
            <w:r>
              <w:rPr>
                <w:noProof/>
                <w:webHidden/>
              </w:rPr>
              <w:tab/>
            </w:r>
            <w:r>
              <w:rPr>
                <w:noProof/>
                <w:webHidden/>
              </w:rPr>
              <w:fldChar w:fldCharType="begin"/>
            </w:r>
            <w:r>
              <w:rPr>
                <w:noProof/>
                <w:webHidden/>
              </w:rPr>
              <w:instrText xml:space="preserve"> PAGEREF _Toc223021674 \h </w:instrText>
            </w:r>
            <w:r>
              <w:rPr>
                <w:noProof/>
                <w:webHidden/>
              </w:rPr>
            </w:r>
            <w:r>
              <w:rPr>
                <w:noProof/>
                <w:webHidden/>
              </w:rPr>
              <w:fldChar w:fldCharType="separate"/>
            </w:r>
            <w:r w:rsidR="002D6190">
              <w:rPr>
                <w:noProof/>
                <w:webHidden/>
              </w:rPr>
              <w:t>5</w:t>
            </w:r>
            <w:r>
              <w:rPr>
                <w:noProof/>
                <w:webHidden/>
              </w:rPr>
              <w:fldChar w:fldCharType="end"/>
            </w:r>
          </w:hyperlink>
        </w:p>
        <w:p w14:paraId="6B55C768" w14:textId="4AFE0909"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675" w:history="1">
            <w:r w:rsidRPr="000A3098">
              <w:rPr>
                <w:rStyle w:val="Hyperlink"/>
                <w:noProof/>
              </w:rPr>
              <w:t>Tables</w:t>
            </w:r>
            <w:r>
              <w:rPr>
                <w:noProof/>
                <w:webHidden/>
              </w:rPr>
              <w:tab/>
            </w:r>
            <w:r>
              <w:rPr>
                <w:noProof/>
                <w:webHidden/>
              </w:rPr>
              <w:fldChar w:fldCharType="begin"/>
            </w:r>
            <w:r>
              <w:rPr>
                <w:noProof/>
                <w:webHidden/>
              </w:rPr>
              <w:instrText xml:space="preserve"> PAGEREF _Toc223021675 \h </w:instrText>
            </w:r>
            <w:r>
              <w:rPr>
                <w:noProof/>
                <w:webHidden/>
              </w:rPr>
            </w:r>
            <w:r>
              <w:rPr>
                <w:noProof/>
                <w:webHidden/>
              </w:rPr>
              <w:fldChar w:fldCharType="separate"/>
            </w:r>
            <w:r w:rsidR="002D6190">
              <w:rPr>
                <w:noProof/>
                <w:webHidden/>
              </w:rPr>
              <w:t>7</w:t>
            </w:r>
            <w:r>
              <w:rPr>
                <w:noProof/>
                <w:webHidden/>
              </w:rPr>
              <w:fldChar w:fldCharType="end"/>
            </w:r>
          </w:hyperlink>
        </w:p>
        <w:p w14:paraId="54CFCB34" w14:textId="304A3752"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676" w:history="1">
            <w:r w:rsidRPr="000A3098">
              <w:rPr>
                <w:rStyle w:val="Hyperlink"/>
                <w:noProof/>
              </w:rPr>
              <w:t>Code Examples</w:t>
            </w:r>
            <w:r>
              <w:rPr>
                <w:noProof/>
                <w:webHidden/>
              </w:rPr>
              <w:tab/>
            </w:r>
            <w:r>
              <w:rPr>
                <w:noProof/>
                <w:webHidden/>
              </w:rPr>
              <w:fldChar w:fldCharType="begin"/>
            </w:r>
            <w:r>
              <w:rPr>
                <w:noProof/>
                <w:webHidden/>
              </w:rPr>
              <w:instrText xml:space="preserve"> PAGEREF _Toc223021676 \h </w:instrText>
            </w:r>
            <w:r>
              <w:rPr>
                <w:noProof/>
                <w:webHidden/>
              </w:rPr>
            </w:r>
            <w:r>
              <w:rPr>
                <w:noProof/>
                <w:webHidden/>
              </w:rPr>
              <w:fldChar w:fldCharType="separate"/>
            </w:r>
            <w:r w:rsidR="002D6190">
              <w:rPr>
                <w:noProof/>
                <w:webHidden/>
              </w:rPr>
              <w:t>8</w:t>
            </w:r>
            <w:r>
              <w:rPr>
                <w:noProof/>
                <w:webHidden/>
              </w:rPr>
              <w:fldChar w:fldCharType="end"/>
            </w:r>
          </w:hyperlink>
        </w:p>
        <w:p w14:paraId="42B360E2" w14:textId="67E96B3E"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677" w:history="1">
            <w:r w:rsidRPr="000A3098">
              <w:rPr>
                <w:rStyle w:val="Hyperlink"/>
                <w:noProof/>
              </w:rPr>
              <w:t>Abbreviations</w:t>
            </w:r>
            <w:r>
              <w:rPr>
                <w:noProof/>
                <w:webHidden/>
              </w:rPr>
              <w:tab/>
            </w:r>
            <w:r>
              <w:rPr>
                <w:noProof/>
                <w:webHidden/>
              </w:rPr>
              <w:fldChar w:fldCharType="begin"/>
            </w:r>
            <w:r>
              <w:rPr>
                <w:noProof/>
                <w:webHidden/>
              </w:rPr>
              <w:instrText xml:space="preserve"> PAGEREF _Toc223021677 \h </w:instrText>
            </w:r>
            <w:r>
              <w:rPr>
                <w:noProof/>
                <w:webHidden/>
              </w:rPr>
            </w:r>
            <w:r>
              <w:rPr>
                <w:noProof/>
                <w:webHidden/>
              </w:rPr>
              <w:fldChar w:fldCharType="separate"/>
            </w:r>
            <w:r w:rsidR="002D6190">
              <w:rPr>
                <w:noProof/>
                <w:webHidden/>
              </w:rPr>
              <w:t>10</w:t>
            </w:r>
            <w:r>
              <w:rPr>
                <w:noProof/>
                <w:webHidden/>
              </w:rPr>
              <w:fldChar w:fldCharType="end"/>
            </w:r>
          </w:hyperlink>
        </w:p>
        <w:p w14:paraId="76989384" w14:textId="7D2BDCA6"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678" w:history="1">
            <w:r w:rsidRPr="000A3098">
              <w:rPr>
                <w:rStyle w:val="Hyperlink"/>
                <w:noProof/>
              </w:rPr>
              <w:t>1</w:t>
            </w:r>
            <w:r>
              <w:rPr>
                <w:rFonts w:asciiTheme="minorHAnsi" w:eastAsiaTheme="minorEastAsia" w:hAnsiTheme="minorHAnsi" w:cstheme="minorBidi"/>
                <w:b w:val="0"/>
                <w:noProof/>
                <w:kern w:val="2"/>
                <w:szCs w:val="24"/>
                <w:lang w:val="de-DE" w:eastAsia="de-DE"/>
                <w14:ligatures w14:val="standardContextual"/>
              </w:rPr>
              <w:tab/>
            </w:r>
            <w:r w:rsidRPr="000A3098">
              <w:rPr>
                <w:rStyle w:val="Hyperlink"/>
                <w:noProof/>
              </w:rPr>
              <w:t>Introduction</w:t>
            </w:r>
            <w:r>
              <w:rPr>
                <w:noProof/>
                <w:webHidden/>
              </w:rPr>
              <w:tab/>
            </w:r>
            <w:r>
              <w:rPr>
                <w:noProof/>
                <w:webHidden/>
              </w:rPr>
              <w:fldChar w:fldCharType="begin"/>
            </w:r>
            <w:r>
              <w:rPr>
                <w:noProof/>
                <w:webHidden/>
              </w:rPr>
              <w:instrText xml:space="preserve"> PAGEREF _Toc223021678 \h </w:instrText>
            </w:r>
            <w:r>
              <w:rPr>
                <w:noProof/>
                <w:webHidden/>
              </w:rPr>
            </w:r>
            <w:r>
              <w:rPr>
                <w:noProof/>
                <w:webHidden/>
              </w:rPr>
              <w:fldChar w:fldCharType="separate"/>
            </w:r>
            <w:r w:rsidR="002D6190">
              <w:rPr>
                <w:noProof/>
                <w:webHidden/>
              </w:rPr>
              <w:t>11</w:t>
            </w:r>
            <w:r>
              <w:rPr>
                <w:noProof/>
                <w:webHidden/>
              </w:rPr>
              <w:fldChar w:fldCharType="end"/>
            </w:r>
          </w:hyperlink>
        </w:p>
        <w:p w14:paraId="566031DA" w14:textId="63605B8C"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679" w:history="1">
            <w:r w:rsidRPr="000A3098">
              <w:rPr>
                <w:rStyle w:val="Hyperlink"/>
                <w:noProof/>
              </w:rPr>
              <w:t>1.1</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Context</w:t>
            </w:r>
            <w:r>
              <w:rPr>
                <w:noProof/>
                <w:webHidden/>
              </w:rPr>
              <w:tab/>
            </w:r>
            <w:r>
              <w:rPr>
                <w:noProof/>
                <w:webHidden/>
              </w:rPr>
              <w:fldChar w:fldCharType="begin"/>
            </w:r>
            <w:r>
              <w:rPr>
                <w:noProof/>
                <w:webHidden/>
              </w:rPr>
              <w:instrText xml:space="preserve"> PAGEREF _Toc223021679 \h </w:instrText>
            </w:r>
            <w:r>
              <w:rPr>
                <w:noProof/>
                <w:webHidden/>
              </w:rPr>
            </w:r>
            <w:r>
              <w:rPr>
                <w:noProof/>
                <w:webHidden/>
              </w:rPr>
              <w:fldChar w:fldCharType="separate"/>
            </w:r>
            <w:r w:rsidR="002D6190">
              <w:rPr>
                <w:noProof/>
                <w:webHidden/>
              </w:rPr>
              <w:t>11</w:t>
            </w:r>
            <w:r>
              <w:rPr>
                <w:noProof/>
                <w:webHidden/>
              </w:rPr>
              <w:fldChar w:fldCharType="end"/>
            </w:r>
          </w:hyperlink>
        </w:p>
        <w:p w14:paraId="43655E9F" w14:textId="0FBF4227"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680" w:history="1">
            <w:r w:rsidRPr="000A3098">
              <w:rPr>
                <w:rStyle w:val="Hyperlink"/>
                <w:noProof/>
              </w:rPr>
              <w:t>1.2</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Goals and Motivation</w:t>
            </w:r>
            <w:r>
              <w:rPr>
                <w:noProof/>
                <w:webHidden/>
              </w:rPr>
              <w:tab/>
            </w:r>
            <w:r>
              <w:rPr>
                <w:noProof/>
                <w:webHidden/>
              </w:rPr>
              <w:fldChar w:fldCharType="begin"/>
            </w:r>
            <w:r>
              <w:rPr>
                <w:noProof/>
                <w:webHidden/>
              </w:rPr>
              <w:instrText xml:space="preserve"> PAGEREF _Toc223021680 \h </w:instrText>
            </w:r>
            <w:r>
              <w:rPr>
                <w:noProof/>
                <w:webHidden/>
              </w:rPr>
            </w:r>
            <w:r>
              <w:rPr>
                <w:noProof/>
                <w:webHidden/>
              </w:rPr>
              <w:fldChar w:fldCharType="separate"/>
            </w:r>
            <w:r w:rsidR="002D6190">
              <w:rPr>
                <w:noProof/>
                <w:webHidden/>
              </w:rPr>
              <w:t>11</w:t>
            </w:r>
            <w:r>
              <w:rPr>
                <w:noProof/>
                <w:webHidden/>
              </w:rPr>
              <w:fldChar w:fldCharType="end"/>
            </w:r>
          </w:hyperlink>
        </w:p>
        <w:p w14:paraId="22EBDF37" w14:textId="017A0756"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681" w:history="1">
            <w:r w:rsidRPr="000A3098">
              <w:rPr>
                <w:rStyle w:val="Hyperlink"/>
                <w:noProof/>
              </w:rPr>
              <w:t>1.3</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Task definition</w:t>
            </w:r>
            <w:r>
              <w:rPr>
                <w:noProof/>
                <w:webHidden/>
              </w:rPr>
              <w:tab/>
            </w:r>
            <w:r>
              <w:rPr>
                <w:noProof/>
                <w:webHidden/>
              </w:rPr>
              <w:fldChar w:fldCharType="begin"/>
            </w:r>
            <w:r>
              <w:rPr>
                <w:noProof/>
                <w:webHidden/>
              </w:rPr>
              <w:instrText xml:space="preserve"> PAGEREF _Toc223021681 \h </w:instrText>
            </w:r>
            <w:r>
              <w:rPr>
                <w:noProof/>
                <w:webHidden/>
              </w:rPr>
            </w:r>
            <w:r>
              <w:rPr>
                <w:noProof/>
                <w:webHidden/>
              </w:rPr>
              <w:fldChar w:fldCharType="separate"/>
            </w:r>
            <w:r w:rsidR="002D6190">
              <w:rPr>
                <w:noProof/>
                <w:webHidden/>
              </w:rPr>
              <w:t>12</w:t>
            </w:r>
            <w:r>
              <w:rPr>
                <w:noProof/>
                <w:webHidden/>
              </w:rPr>
              <w:fldChar w:fldCharType="end"/>
            </w:r>
          </w:hyperlink>
        </w:p>
        <w:p w14:paraId="4DDF1892" w14:textId="36177F85"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682" w:history="1">
            <w:r w:rsidRPr="000A3098">
              <w:rPr>
                <w:rStyle w:val="Hyperlink"/>
                <w:noProof/>
              </w:rPr>
              <w:t>1.4</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Structure of the Thesis</w:t>
            </w:r>
            <w:r>
              <w:rPr>
                <w:noProof/>
                <w:webHidden/>
              </w:rPr>
              <w:tab/>
            </w:r>
            <w:r>
              <w:rPr>
                <w:noProof/>
                <w:webHidden/>
              </w:rPr>
              <w:fldChar w:fldCharType="begin"/>
            </w:r>
            <w:r>
              <w:rPr>
                <w:noProof/>
                <w:webHidden/>
              </w:rPr>
              <w:instrText xml:space="preserve"> PAGEREF _Toc223021682 \h </w:instrText>
            </w:r>
            <w:r>
              <w:rPr>
                <w:noProof/>
                <w:webHidden/>
              </w:rPr>
            </w:r>
            <w:r>
              <w:rPr>
                <w:noProof/>
                <w:webHidden/>
              </w:rPr>
              <w:fldChar w:fldCharType="separate"/>
            </w:r>
            <w:r w:rsidR="002D6190">
              <w:rPr>
                <w:noProof/>
                <w:webHidden/>
              </w:rPr>
              <w:t>13</w:t>
            </w:r>
            <w:r>
              <w:rPr>
                <w:noProof/>
                <w:webHidden/>
              </w:rPr>
              <w:fldChar w:fldCharType="end"/>
            </w:r>
          </w:hyperlink>
        </w:p>
        <w:p w14:paraId="02BE7FD8" w14:textId="6714C15D"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683" w:history="1">
            <w:r w:rsidRPr="000A3098">
              <w:rPr>
                <w:rStyle w:val="Hyperlink"/>
                <w:noProof/>
              </w:rPr>
              <w:t>2</w:t>
            </w:r>
            <w:r>
              <w:rPr>
                <w:rFonts w:asciiTheme="minorHAnsi" w:eastAsiaTheme="minorEastAsia" w:hAnsiTheme="minorHAnsi" w:cstheme="minorBidi"/>
                <w:b w:val="0"/>
                <w:noProof/>
                <w:kern w:val="2"/>
                <w:szCs w:val="24"/>
                <w:lang w:val="de-DE" w:eastAsia="de-DE"/>
                <w14:ligatures w14:val="standardContextual"/>
              </w:rPr>
              <w:tab/>
            </w:r>
            <w:r w:rsidRPr="000A3098">
              <w:rPr>
                <w:rStyle w:val="Hyperlink"/>
                <w:noProof/>
              </w:rPr>
              <w:t>Fundamentals</w:t>
            </w:r>
            <w:r>
              <w:rPr>
                <w:noProof/>
                <w:webHidden/>
              </w:rPr>
              <w:tab/>
            </w:r>
            <w:r>
              <w:rPr>
                <w:noProof/>
                <w:webHidden/>
              </w:rPr>
              <w:fldChar w:fldCharType="begin"/>
            </w:r>
            <w:r>
              <w:rPr>
                <w:noProof/>
                <w:webHidden/>
              </w:rPr>
              <w:instrText xml:space="preserve"> PAGEREF _Toc223021683 \h </w:instrText>
            </w:r>
            <w:r>
              <w:rPr>
                <w:noProof/>
                <w:webHidden/>
              </w:rPr>
            </w:r>
            <w:r>
              <w:rPr>
                <w:noProof/>
                <w:webHidden/>
              </w:rPr>
              <w:fldChar w:fldCharType="separate"/>
            </w:r>
            <w:r w:rsidR="002D6190">
              <w:rPr>
                <w:noProof/>
                <w:webHidden/>
              </w:rPr>
              <w:t>15</w:t>
            </w:r>
            <w:r>
              <w:rPr>
                <w:noProof/>
                <w:webHidden/>
              </w:rPr>
              <w:fldChar w:fldCharType="end"/>
            </w:r>
          </w:hyperlink>
        </w:p>
        <w:p w14:paraId="613B3D09" w14:textId="31559914"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684" w:history="1">
            <w:r w:rsidRPr="000A3098">
              <w:rPr>
                <w:rStyle w:val="Hyperlink"/>
                <w:noProof/>
              </w:rPr>
              <w:t>2.1</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Special Java Features</w:t>
            </w:r>
            <w:r>
              <w:rPr>
                <w:noProof/>
                <w:webHidden/>
              </w:rPr>
              <w:tab/>
            </w:r>
            <w:r>
              <w:rPr>
                <w:noProof/>
                <w:webHidden/>
              </w:rPr>
              <w:fldChar w:fldCharType="begin"/>
            </w:r>
            <w:r>
              <w:rPr>
                <w:noProof/>
                <w:webHidden/>
              </w:rPr>
              <w:instrText xml:space="preserve"> PAGEREF _Toc223021684 \h </w:instrText>
            </w:r>
            <w:r>
              <w:rPr>
                <w:noProof/>
                <w:webHidden/>
              </w:rPr>
            </w:r>
            <w:r>
              <w:rPr>
                <w:noProof/>
                <w:webHidden/>
              </w:rPr>
              <w:fldChar w:fldCharType="separate"/>
            </w:r>
            <w:r w:rsidR="002D6190">
              <w:rPr>
                <w:noProof/>
                <w:webHidden/>
              </w:rPr>
              <w:t>15</w:t>
            </w:r>
            <w:r>
              <w:rPr>
                <w:noProof/>
                <w:webHidden/>
              </w:rPr>
              <w:fldChar w:fldCharType="end"/>
            </w:r>
          </w:hyperlink>
        </w:p>
        <w:p w14:paraId="38A16B9F" w14:textId="5E1C0006"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685" w:history="1">
            <w:r w:rsidRPr="000A3098">
              <w:rPr>
                <w:rStyle w:val="Hyperlink"/>
                <w:noProof/>
              </w:rPr>
              <w:t>2.1.1</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Java Reflection</w:t>
            </w:r>
            <w:r>
              <w:rPr>
                <w:noProof/>
                <w:webHidden/>
              </w:rPr>
              <w:tab/>
            </w:r>
            <w:r>
              <w:rPr>
                <w:noProof/>
                <w:webHidden/>
              </w:rPr>
              <w:fldChar w:fldCharType="begin"/>
            </w:r>
            <w:r>
              <w:rPr>
                <w:noProof/>
                <w:webHidden/>
              </w:rPr>
              <w:instrText xml:space="preserve"> PAGEREF _Toc223021685 \h </w:instrText>
            </w:r>
            <w:r>
              <w:rPr>
                <w:noProof/>
                <w:webHidden/>
              </w:rPr>
            </w:r>
            <w:r>
              <w:rPr>
                <w:noProof/>
                <w:webHidden/>
              </w:rPr>
              <w:fldChar w:fldCharType="separate"/>
            </w:r>
            <w:r w:rsidR="002D6190">
              <w:rPr>
                <w:noProof/>
                <w:webHidden/>
              </w:rPr>
              <w:t>15</w:t>
            </w:r>
            <w:r>
              <w:rPr>
                <w:noProof/>
                <w:webHidden/>
              </w:rPr>
              <w:fldChar w:fldCharType="end"/>
            </w:r>
          </w:hyperlink>
        </w:p>
        <w:p w14:paraId="23AA8C14" w14:textId="0BE11676"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686" w:history="1">
            <w:r w:rsidRPr="000A3098">
              <w:rPr>
                <w:rStyle w:val="Hyperlink"/>
                <w:noProof/>
              </w:rPr>
              <w:t>2.1.2</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Java Unsafe</w:t>
            </w:r>
            <w:r>
              <w:rPr>
                <w:noProof/>
                <w:webHidden/>
              </w:rPr>
              <w:tab/>
            </w:r>
            <w:r>
              <w:rPr>
                <w:noProof/>
                <w:webHidden/>
              </w:rPr>
              <w:fldChar w:fldCharType="begin"/>
            </w:r>
            <w:r>
              <w:rPr>
                <w:noProof/>
                <w:webHidden/>
              </w:rPr>
              <w:instrText xml:space="preserve"> PAGEREF _Toc223021686 \h </w:instrText>
            </w:r>
            <w:r>
              <w:rPr>
                <w:noProof/>
                <w:webHidden/>
              </w:rPr>
            </w:r>
            <w:r>
              <w:rPr>
                <w:noProof/>
                <w:webHidden/>
              </w:rPr>
              <w:fldChar w:fldCharType="separate"/>
            </w:r>
            <w:r w:rsidR="002D6190">
              <w:rPr>
                <w:noProof/>
                <w:webHidden/>
              </w:rPr>
              <w:t>15</w:t>
            </w:r>
            <w:r>
              <w:rPr>
                <w:noProof/>
                <w:webHidden/>
              </w:rPr>
              <w:fldChar w:fldCharType="end"/>
            </w:r>
          </w:hyperlink>
        </w:p>
        <w:p w14:paraId="60CCA285" w14:textId="65C13DF2"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687" w:history="1">
            <w:r w:rsidRPr="000A3098">
              <w:rPr>
                <w:rStyle w:val="Hyperlink"/>
                <w:noProof/>
              </w:rPr>
              <w:t>2.1.3</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Java Native Interface (JNI)</w:t>
            </w:r>
            <w:r>
              <w:rPr>
                <w:noProof/>
                <w:webHidden/>
              </w:rPr>
              <w:tab/>
            </w:r>
            <w:r>
              <w:rPr>
                <w:noProof/>
                <w:webHidden/>
              </w:rPr>
              <w:fldChar w:fldCharType="begin"/>
            </w:r>
            <w:r>
              <w:rPr>
                <w:noProof/>
                <w:webHidden/>
              </w:rPr>
              <w:instrText xml:space="preserve"> PAGEREF _Toc223021687 \h </w:instrText>
            </w:r>
            <w:r>
              <w:rPr>
                <w:noProof/>
                <w:webHidden/>
              </w:rPr>
            </w:r>
            <w:r>
              <w:rPr>
                <w:noProof/>
                <w:webHidden/>
              </w:rPr>
              <w:fldChar w:fldCharType="separate"/>
            </w:r>
            <w:r w:rsidR="002D6190">
              <w:rPr>
                <w:noProof/>
                <w:webHidden/>
              </w:rPr>
              <w:t>16</w:t>
            </w:r>
            <w:r>
              <w:rPr>
                <w:noProof/>
                <w:webHidden/>
              </w:rPr>
              <w:fldChar w:fldCharType="end"/>
            </w:r>
          </w:hyperlink>
        </w:p>
        <w:p w14:paraId="2583BE8E" w14:textId="5A055548"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688" w:history="1">
            <w:r w:rsidRPr="000A3098">
              <w:rPr>
                <w:rStyle w:val="Hyperlink"/>
                <w:noProof/>
              </w:rPr>
              <w:t>2.2</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Application Binary Interface (ABI)</w:t>
            </w:r>
            <w:r>
              <w:rPr>
                <w:noProof/>
                <w:webHidden/>
              </w:rPr>
              <w:tab/>
            </w:r>
            <w:r>
              <w:rPr>
                <w:noProof/>
                <w:webHidden/>
              </w:rPr>
              <w:fldChar w:fldCharType="begin"/>
            </w:r>
            <w:r>
              <w:rPr>
                <w:noProof/>
                <w:webHidden/>
              </w:rPr>
              <w:instrText xml:space="preserve"> PAGEREF _Toc223021688 \h </w:instrText>
            </w:r>
            <w:r>
              <w:rPr>
                <w:noProof/>
                <w:webHidden/>
              </w:rPr>
            </w:r>
            <w:r>
              <w:rPr>
                <w:noProof/>
                <w:webHidden/>
              </w:rPr>
              <w:fldChar w:fldCharType="separate"/>
            </w:r>
            <w:r w:rsidR="002D6190">
              <w:rPr>
                <w:noProof/>
                <w:webHidden/>
              </w:rPr>
              <w:t>17</w:t>
            </w:r>
            <w:r>
              <w:rPr>
                <w:noProof/>
                <w:webHidden/>
              </w:rPr>
              <w:fldChar w:fldCharType="end"/>
            </w:r>
          </w:hyperlink>
        </w:p>
        <w:p w14:paraId="4A321930" w14:textId="7FA0E8A6"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689" w:history="1">
            <w:r w:rsidRPr="000A3098">
              <w:rPr>
                <w:rStyle w:val="Hyperlink"/>
                <w:noProof/>
              </w:rPr>
              <w:t>2.3</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Benchmarking and Profiling</w:t>
            </w:r>
            <w:r>
              <w:rPr>
                <w:noProof/>
                <w:webHidden/>
              </w:rPr>
              <w:tab/>
            </w:r>
            <w:r>
              <w:rPr>
                <w:noProof/>
                <w:webHidden/>
              </w:rPr>
              <w:fldChar w:fldCharType="begin"/>
            </w:r>
            <w:r>
              <w:rPr>
                <w:noProof/>
                <w:webHidden/>
              </w:rPr>
              <w:instrText xml:space="preserve"> PAGEREF _Toc223021689 \h </w:instrText>
            </w:r>
            <w:r>
              <w:rPr>
                <w:noProof/>
                <w:webHidden/>
              </w:rPr>
            </w:r>
            <w:r>
              <w:rPr>
                <w:noProof/>
                <w:webHidden/>
              </w:rPr>
              <w:fldChar w:fldCharType="separate"/>
            </w:r>
            <w:r w:rsidR="002D6190">
              <w:rPr>
                <w:noProof/>
                <w:webHidden/>
              </w:rPr>
              <w:t>18</w:t>
            </w:r>
            <w:r>
              <w:rPr>
                <w:noProof/>
                <w:webHidden/>
              </w:rPr>
              <w:fldChar w:fldCharType="end"/>
            </w:r>
          </w:hyperlink>
        </w:p>
        <w:p w14:paraId="7EFD2AD7" w14:textId="2DCCAB7A"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690" w:history="1">
            <w:r w:rsidRPr="000A3098">
              <w:rPr>
                <w:rStyle w:val="Hyperlink"/>
                <w:noProof/>
              </w:rPr>
              <w:t>2.3.1</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Benchmark Related Problems</w:t>
            </w:r>
            <w:r>
              <w:rPr>
                <w:noProof/>
                <w:webHidden/>
              </w:rPr>
              <w:tab/>
            </w:r>
            <w:r>
              <w:rPr>
                <w:noProof/>
                <w:webHidden/>
              </w:rPr>
              <w:fldChar w:fldCharType="begin"/>
            </w:r>
            <w:r>
              <w:rPr>
                <w:noProof/>
                <w:webHidden/>
              </w:rPr>
              <w:instrText xml:space="preserve"> PAGEREF _Toc223021690 \h </w:instrText>
            </w:r>
            <w:r>
              <w:rPr>
                <w:noProof/>
                <w:webHidden/>
              </w:rPr>
            </w:r>
            <w:r>
              <w:rPr>
                <w:noProof/>
                <w:webHidden/>
              </w:rPr>
              <w:fldChar w:fldCharType="separate"/>
            </w:r>
            <w:r w:rsidR="002D6190">
              <w:rPr>
                <w:noProof/>
                <w:webHidden/>
              </w:rPr>
              <w:t>18</w:t>
            </w:r>
            <w:r>
              <w:rPr>
                <w:noProof/>
                <w:webHidden/>
              </w:rPr>
              <w:fldChar w:fldCharType="end"/>
            </w:r>
          </w:hyperlink>
        </w:p>
        <w:p w14:paraId="5161633B" w14:textId="38937CC0"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691" w:history="1">
            <w:r w:rsidRPr="000A3098">
              <w:rPr>
                <w:rStyle w:val="Hyperlink"/>
                <w:noProof/>
              </w:rPr>
              <w:t>2.3.2</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Profiling Related Problems</w:t>
            </w:r>
            <w:r>
              <w:rPr>
                <w:noProof/>
                <w:webHidden/>
              </w:rPr>
              <w:tab/>
            </w:r>
            <w:r>
              <w:rPr>
                <w:noProof/>
                <w:webHidden/>
              </w:rPr>
              <w:fldChar w:fldCharType="begin"/>
            </w:r>
            <w:r>
              <w:rPr>
                <w:noProof/>
                <w:webHidden/>
              </w:rPr>
              <w:instrText xml:space="preserve"> PAGEREF _Toc223021691 \h </w:instrText>
            </w:r>
            <w:r>
              <w:rPr>
                <w:noProof/>
                <w:webHidden/>
              </w:rPr>
            </w:r>
            <w:r>
              <w:rPr>
                <w:noProof/>
                <w:webHidden/>
              </w:rPr>
              <w:fldChar w:fldCharType="separate"/>
            </w:r>
            <w:r w:rsidR="002D6190">
              <w:rPr>
                <w:noProof/>
                <w:webHidden/>
              </w:rPr>
              <w:t>19</w:t>
            </w:r>
            <w:r>
              <w:rPr>
                <w:noProof/>
                <w:webHidden/>
              </w:rPr>
              <w:fldChar w:fldCharType="end"/>
            </w:r>
          </w:hyperlink>
        </w:p>
        <w:p w14:paraId="2028A248" w14:textId="76FE4B00"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692" w:history="1">
            <w:r w:rsidRPr="000A3098">
              <w:rPr>
                <w:rStyle w:val="Hyperlink"/>
                <w:noProof/>
              </w:rPr>
              <w:t>2.3.3</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Tools</w:t>
            </w:r>
            <w:r>
              <w:rPr>
                <w:noProof/>
                <w:webHidden/>
              </w:rPr>
              <w:tab/>
            </w:r>
            <w:r>
              <w:rPr>
                <w:noProof/>
                <w:webHidden/>
              </w:rPr>
              <w:fldChar w:fldCharType="begin"/>
            </w:r>
            <w:r>
              <w:rPr>
                <w:noProof/>
                <w:webHidden/>
              </w:rPr>
              <w:instrText xml:space="preserve"> PAGEREF _Toc223021692 \h </w:instrText>
            </w:r>
            <w:r>
              <w:rPr>
                <w:noProof/>
                <w:webHidden/>
              </w:rPr>
            </w:r>
            <w:r>
              <w:rPr>
                <w:noProof/>
                <w:webHidden/>
              </w:rPr>
              <w:fldChar w:fldCharType="separate"/>
            </w:r>
            <w:r w:rsidR="002D6190">
              <w:rPr>
                <w:noProof/>
                <w:webHidden/>
              </w:rPr>
              <w:t>20</w:t>
            </w:r>
            <w:r>
              <w:rPr>
                <w:noProof/>
                <w:webHidden/>
              </w:rPr>
              <w:fldChar w:fldCharType="end"/>
            </w:r>
          </w:hyperlink>
        </w:p>
        <w:p w14:paraId="51E66172" w14:textId="7DB2D59A"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693" w:history="1">
            <w:r w:rsidRPr="000A3098">
              <w:rPr>
                <w:rStyle w:val="Hyperlink"/>
                <w:noProof/>
              </w:rPr>
              <w:t>3</w:t>
            </w:r>
            <w:r>
              <w:rPr>
                <w:rFonts w:asciiTheme="minorHAnsi" w:eastAsiaTheme="minorEastAsia" w:hAnsiTheme="minorHAnsi" w:cstheme="minorBidi"/>
                <w:b w:val="0"/>
                <w:noProof/>
                <w:kern w:val="2"/>
                <w:szCs w:val="24"/>
                <w:lang w:val="de-DE" w:eastAsia="de-DE"/>
                <w14:ligatures w14:val="standardContextual"/>
              </w:rPr>
              <w:tab/>
            </w:r>
            <w:r w:rsidRPr="000A3098">
              <w:rPr>
                <w:rStyle w:val="Hyperlink"/>
                <w:noProof/>
              </w:rPr>
              <w:t>Related Work and Current Technologies</w:t>
            </w:r>
            <w:r>
              <w:rPr>
                <w:noProof/>
                <w:webHidden/>
              </w:rPr>
              <w:tab/>
            </w:r>
            <w:r>
              <w:rPr>
                <w:noProof/>
                <w:webHidden/>
              </w:rPr>
              <w:fldChar w:fldCharType="begin"/>
            </w:r>
            <w:r>
              <w:rPr>
                <w:noProof/>
                <w:webHidden/>
              </w:rPr>
              <w:instrText xml:space="preserve"> PAGEREF _Toc223021693 \h </w:instrText>
            </w:r>
            <w:r>
              <w:rPr>
                <w:noProof/>
                <w:webHidden/>
              </w:rPr>
            </w:r>
            <w:r>
              <w:rPr>
                <w:noProof/>
                <w:webHidden/>
              </w:rPr>
              <w:fldChar w:fldCharType="separate"/>
            </w:r>
            <w:r w:rsidR="002D6190">
              <w:rPr>
                <w:noProof/>
                <w:webHidden/>
              </w:rPr>
              <w:t>24</w:t>
            </w:r>
            <w:r>
              <w:rPr>
                <w:noProof/>
                <w:webHidden/>
              </w:rPr>
              <w:fldChar w:fldCharType="end"/>
            </w:r>
          </w:hyperlink>
        </w:p>
        <w:p w14:paraId="0E354296" w14:textId="742F3760"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694" w:history="1">
            <w:r w:rsidRPr="000A3098">
              <w:rPr>
                <w:rStyle w:val="Hyperlink"/>
                <w:noProof/>
              </w:rPr>
              <w:t>3.1</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Related Work</w:t>
            </w:r>
            <w:r>
              <w:rPr>
                <w:noProof/>
                <w:webHidden/>
              </w:rPr>
              <w:tab/>
            </w:r>
            <w:r>
              <w:rPr>
                <w:noProof/>
                <w:webHidden/>
              </w:rPr>
              <w:fldChar w:fldCharType="begin"/>
            </w:r>
            <w:r>
              <w:rPr>
                <w:noProof/>
                <w:webHidden/>
              </w:rPr>
              <w:instrText xml:space="preserve"> PAGEREF _Toc223021694 \h </w:instrText>
            </w:r>
            <w:r>
              <w:rPr>
                <w:noProof/>
                <w:webHidden/>
              </w:rPr>
            </w:r>
            <w:r>
              <w:rPr>
                <w:noProof/>
                <w:webHidden/>
              </w:rPr>
              <w:fldChar w:fldCharType="separate"/>
            </w:r>
            <w:r w:rsidR="002D6190">
              <w:rPr>
                <w:noProof/>
                <w:webHidden/>
              </w:rPr>
              <w:t>24</w:t>
            </w:r>
            <w:r>
              <w:rPr>
                <w:noProof/>
                <w:webHidden/>
              </w:rPr>
              <w:fldChar w:fldCharType="end"/>
            </w:r>
          </w:hyperlink>
        </w:p>
        <w:p w14:paraId="2C4824BF" w14:textId="21F79BE0"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695" w:history="1">
            <w:r w:rsidRPr="000A3098">
              <w:rPr>
                <w:rStyle w:val="Hyperlink"/>
                <w:noProof/>
              </w:rPr>
              <w:t>3.2</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Current Technologies</w:t>
            </w:r>
            <w:r>
              <w:rPr>
                <w:noProof/>
                <w:webHidden/>
              </w:rPr>
              <w:tab/>
            </w:r>
            <w:r>
              <w:rPr>
                <w:noProof/>
                <w:webHidden/>
              </w:rPr>
              <w:fldChar w:fldCharType="begin"/>
            </w:r>
            <w:r>
              <w:rPr>
                <w:noProof/>
                <w:webHidden/>
              </w:rPr>
              <w:instrText xml:space="preserve"> PAGEREF _Toc223021695 \h </w:instrText>
            </w:r>
            <w:r>
              <w:rPr>
                <w:noProof/>
                <w:webHidden/>
              </w:rPr>
            </w:r>
            <w:r>
              <w:rPr>
                <w:noProof/>
                <w:webHidden/>
              </w:rPr>
              <w:fldChar w:fldCharType="separate"/>
            </w:r>
            <w:r w:rsidR="002D6190">
              <w:rPr>
                <w:noProof/>
                <w:webHidden/>
              </w:rPr>
              <w:t>24</w:t>
            </w:r>
            <w:r>
              <w:rPr>
                <w:noProof/>
                <w:webHidden/>
              </w:rPr>
              <w:fldChar w:fldCharType="end"/>
            </w:r>
          </w:hyperlink>
        </w:p>
        <w:p w14:paraId="66B68C53" w14:textId="78CBEE44"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696" w:history="1">
            <w:r w:rsidRPr="000A3098">
              <w:rPr>
                <w:rStyle w:val="Hyperlink"/>
                <w:noProof/>
              </w:rPr>
              <w:t>3.3</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LUtils</w:t>
            </w:r>
            <w:r>
              <w:rPr>
                <w:noProof/>
                <w:webHidden/>
              </w:rPr>
              <w:tab/>
            </w:r>
            <w:r>
              <w:rPr>
                <w:noProof/>
                <w:webHidden/>
              </w:rPr>
              <w:fldChar w:fldCharType="begin"/>
            </w:r>
            <w:r>
              <w:rPr>
                <w:noProof/>
                <w:webHidden/>
              </w:rPr>
              <w:instrText xml:space="preserve"> PAGEREF _Toc223021696 \h </w:instrText>
            </w:r>
            <w:r>
              <w:rPr>
                <w:noProof/>
                <w:webHidden/>
              </w:rPr>
            </w:r>
            <w:r>
              <w:rPr>
                <w:noProof/>
                <w:webHidden/>
              </w:rPr>
              <w:fldChar w:fldCharType="separate"/>
            </w:r>
            <w:r w:rsidR="002D6190">
              <w:rPr>
                <w:noProof/>
                <w:webHidden/>
              </w:rPr>
              <w:t>26</w:t>
            </w:r>
            <w:r>
              <w:rPr>
                <w:noProof/>
                <w:webHidden/>
              </w:rPr>
              <w:fldChar w:fldCharType="end"/>
            </w:r>
          </w:hyperlink>
        </w:p>
        <w:p w14:paraId="04323D4C" w14:textId="5CD7C0B8"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697" w:history="1">
            <w:r w:rsidRPr="000A3098">
              <w:rPr>
                <w:rStyle w:val="Hyperlink"/>
                <w:noProof/>
              </w:rPr>
              <w:t>3.3.1</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ComplexStructure</w:t>
            </w:r>
            <w:r>
              <w:rPr>
                <w:noProof/>
                <w:webHidden/>
              </w:rPr>
              <w:tab/>
            </w:r>
            <w:r>
              <w:rPr>
                <w:noProof/>
                <w:webHidden/>
              </w:rPr>
              <w:fldChar w:fldCharType="begin"/>
            </w:r>
            <w:r>
              <w:rPr>
                <w:noProof/>
                <w:webHidden/>
              </w:rPr>
              <w:instrText xml:space="preserve"> PAGEREF _Toc223021697 \h </w:instrText>
            </w:r>
            <w:r>
              <w:rPr>
                <w:noProof/>
                <w:webHidden/>
              </w:rPr>
            </w:r>
            <w:r>
              <w:rPr>
                <w:noProof/>
                <w:webHidden/>
              </w:rPr>
              <w:fldChar w:fldCharType="separate"/>
            </w:r>
            <w:r w:rsidR="002D6190">
              <w:rPr>
                <w:noProof/>
                <w:webHidden/>
              </w:rPr>
              <w:t>28</w:t>
            </w:r>
            <w:r>
              <w:rPr>
                <w:noProof/>
                <w:webHidden/>
              </w:rPr>
              <w:fldChar w:fldCharType="end"/>
            </w:r>
          </w:hyperlink>
        </w:p>
        <w:p w14:paraId="16664ABA" w14:textId="68C19333"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698" w:history="1">
            <w:r w:rsidRPr="000A3098">
              <w:rPr>
                <w:rStyle w:val="Hyperlink"/>
                <w:noProof/>
              </w:rPr>
              <w:t>3.3.2</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StructureArray</w:t>
            </w:r>
            <w:r>
              <w:rPr>
                <w:noProof/>
                <w:webHidden/>
              </w:rPr>
              <w:tab/>
            </w:r>
            <w:r>
              <w:rPr>
                <w:noProof/>
                <w:webHidden/>
              </w:rPr>
              <w:fldChar w:fldCharType="begin"/>
            </w:r>
            <w:r>
              <w:rPr>
                <w:noProof/>
                <w:webHidden/>
              </w:rPr>
              <w:instrText xml:space="preserve"> PAGEREF _Toc223021698 \h </w:instrText>
            </w:r>
            <w:r>
              <w:rPr>
                <w:noProof/>
                <w:webHidden/>
              </w:rPr>
            </w:r>
            <w:r>
              <w:rPr>
                <w:noProof/>
                <w:webHidden/>
              </w:rPr>
              <w:fldChar w:fldCharType="separate"/>
            </w:r>
            <w:r w:rsidR="002D6190">
              <w:rPr>
                <w:noProof/>
                <w:webHidden/>
              </w:rPr>
              <w:t>30</w:t>
            </w:r>
            <w:r>
              <w:rPr>
                <w:noProof/>
                <w:webHidden/>
              </w:rPr>
              <w:fldChar w:fldCharType="end"/>
            </w:r>
          </w:hyperlink>
        </w:p>
        <w:p w14:paraId="6D4D8B4C" w14:textId="54B56272"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699" w:history="1">
            <w:r w:rsidRPr="000A3098">
              <w:rPr>
                <w:rStyle w:val="Hyperlink"/>
                <w:noProof/>
              </w:rPr>
              <w:t>3.3.3</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Modification Tracking</w:t>
            </w:r>
            <w:r>
              <w:rPr>
                <w:noProof/>
                <w:webHidden/>
              </w:rPr>
              <w:tab/>
            </w:r>
            <w:r>
              <w:rPr>
                <w:noProof/>
                <w:webHidden/>
              </w:rPr>
              <w:fldChar w:fldCharType="begin"/>
            </w:r>
            <w:r>
              <w:rPr>
                <w:noProof/>
                <w:webHidden/>
              </w:rPr>
              <w:instrText xml:space="preserve"> PAGEREF _Toc223021699 \h </w:instrText>
            </w:r>
            <w:r>
              <w:rPr>
                <w:noProof/>
                <w:webHidden/>
              </w:rPr>
            </w:r>
            <w:r>
              <w:rPr>
                <w:noProof/>
                <w:webHidden/>
              </w:rPr>
              <w:fldChar w:fldCharType="separate"/>
            </w:r>
            <w:r w:rsidR="002D6190">
              <w:rPr>
                <w:noProof/>
                <w:webHidden/>
              </w:rPr>
              <w:t>30</w:t>
            </w:r>
            <w:r>
              <w:rPr>
                <w:noProof/>
                <w:webHidden/>
              </w:rPr>
              <w:fldChar w:fldCharType="end"/>
            </w:r>
          </w:hyperlink>
        </w:p>
        <w:p w14:paraId="52E5D89F" w14:textId="72875983"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00" w:history="1">
            <w:r w:rsidRPr="000A3098">
              <w:rPr>
                <w:rStyle w:val="Hyperlink"/>
                <w:noProof/>
              </w:rPr>
              <w:t>3.3.4</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ABI Overwrite</w:t>
            </w:r>
            <w:r>
              <w:rPr>
                <w:noProof/>
                <w:webHidden/>
              </w:rPr>
              <w:tab/>
            </w:r>
            <w:r>
              <w:rPr>
                <w:noProof/>
                <w:webHidden/>
              </w:rPr>
              <w:fldChar w:fldCharType="begin"/>
            </w:r>
            <w:r>
              <w:rPr>
                <w:noProof/>
                <w:webHidden/>
              </w:rPr>
              <w:instrText xml:space="preserve"> PAGEREF _Toc223021700 \h </w:instrText>
            </w:r>
            <w:r>
              <w:rPr>
                <w:noProof/>
                <w:webHidden/>
              </w:rPr>
            </w:r>
            <w:r>
              <w:rPr>
                <w:noProof/>
                <w:webHidden/>
              </w:rPr>
              <w:fldChar w:fldCharType="separate"/>
            </w:r>
            <w:r w:rsidR="002D6190">
              <w:rPr>
                <w:noProof/>
                <w:webHidden/>
              </w:rPr>
              <w:t>30</w:t>
            </w:r>
            <w:r>
              <w:rPr>
                <w:noProof/>
                <w:webHidden/>
              </w:rPr>
              <w:fldChar w:fldCharType="end"/>
            </w:r>
          </w:hyperlink>
        </w:p>
        <w:p w14:paraId="56B428E6" w14:textId="0C788BD9"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701" w:history="1">
            <w:r w:rsidRPr="000A3098">
              <w:rPr>
                <w:rStyle w:val="Hyperlink"/>
                <w:noProof/>
              </w:rPr>
              <w:t>3.4</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Internal Implementation of LWJGL, FFMA, JNA and LUtils</w:t>
            </w:r>
            <w:r>
              <w:rPr>
                <w:noProof/>
                <w:webHidden/>
              </w:rPr>
              <w:tab/>
            </w:r>
            <w:r>
              <w:rPr>
                <w:noProof/>
                <w:webHidden/>
              </w:rPr>
              <w:fldChar w:fldCharType="begin"/>
            </w:r>
            <w:r>
              <w:rPr>
                <w:noProof/>
                <w:webHidden/>
              </w:rPr>
              <w:instrText xml:space="preserve"> PAGEREF _Toc223021701 \h </w:instrText>
            </w:r>
            <w:r>
              <w:rPr>
                <w:noProof/>
                <w:webHidden/>
              </w:rPr>
            </w:r>
            <w:r>
              <w:rPr>
                <w:noProof/>
                <w:webHidden/>
              </w:rPr>
              <w:fldChar w:fldCharType="separate"/>
            </w:r>
            <w:r w:rsidR="002D6190">
              <w:rPr>
                <w:noProof/>
                <w:webHidden/>
              </w:rPr>
              <w:t>31</w:t>
            </w:r>
            <w:r>
              <w:rPr>
                <w:noProof/>
                <w:webHidden/>
              </w:rPr>
              <w:fldChar w:fldCharType="end"/>
            </w:r>
          </w:hyperlink>
        </w:p>
        <w:p w14:paraId="5891D0ED" w14:textId="2CFADBD1"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02" w:history="1">
            <w:r w:rsidRPr="000A3098">
              <w:rPr>
                <w:rStyle w:val="Hyperlink"/>
                <w:noProof/>
              </w:rPr>
              <w:t>3.4.1</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LWJGL</w:t>
            </w:r>
            <w:r>
              <w:rPr>
                <w:noProof/>
                <w:webHidden/>
              </w:rPr>
              <w:tab/>
            </w:r>
            <w:r>
              <w:rPr>
                <w:noProof/>
                <w:webHidden/>
              </w:rPr>
              <w:fldChar w:fldCharType="begin"/>
            </w:r>
            <w:r>
              <w:rPr>
                <w:noProof/>
                <w:webHidden/>
              </w:rPr>
              <w:instrText xml:space="preserve"> PAGEREF _Toc223021702 \h </w:instrText>
            </w:r>
            <w:r>
              <w:rPr>
                <w:noProof/>
                <w:webHidden/>
              </w:rPr>
            </w:r>
            <w:r>
              <w:rPr>
                <w:noProof/>
                <w:webHidden/>
              </w:rPr>
              <w:fldChar w:fldCharType="separate"/>
            </w:r>
            <w:r w:rsidR="002D6190">
              <w:rPr>
                <w:noProof/>
                <w:webHidden/>
              </w:rPr>
              <w:t>31</w:t>
            </w:r>
            <w:r>
              <w:rPr>
                <w:noProof/>
                <w:webHidden/>
              </w:rPr>
              <w:fldChar w:fldCharType="end"/>
            </w:r>
          </w:hyperlink>
        </w:p>
        <w:p w14:paraId="6D08F7FA" w14:textId="6E2951D1"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03" w:history="1">
            <w:r w:rsidRPr="000A3098">
              <w:rPr>
                <w:rStyle w:val="Hyperlink"/>
                <w:noProof/>
              </w:rPr>
              <w:t>3.4.2</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FFMA</w:t>
            </w:r>
            <w:r>
              <w:rPr>
                <w:noProof/>
                <w:webHidden/>
              </w:rPr>
              <w:tab/>
            </w:r>
            <w:r>
              <w:rPr>
                <w:noProof/>
                <w:webHidden/>
              </w:rPr>
              <w:fldChar w:fldCharType="begin"/>
            </w:r>
            <w:r>
              <w:rPr>
                <w:noProof/>
                <w:webHidden/>
              </w:rPr>
              <w:instrText xml:space="preserve"> PAGEREF _Toc223021703 \h </w:instrText>
            </w:r>
            <w:r>
              <w:rPr>
                <w:noProof/>
                <w:webHidden/>
              </w:rPr>
            </w:r>
            <w:r>
              <w:rPr>
                <w:noProof/>
                <w:webHidden/>
              </w:rPr>
              <w:fldChar w:fldCharType="separate"/>
            </w:r>
            <w:r w:rsidR="002D6190">
              <w:rPr>
                <w:noProof/>
                <w:webHidden/>
              </w:rPr>
              <w:t>31</w:t>
            </w:r>
            <w:r>
              <w:rPr>
                <w:noProof/>
                <w:webHidden/>
              </w:rPr>
              <w:fldChar w:fldCharType="end"/>
            </w:r>
          </w:hyperlink>
        </w:p>
        <w:p w14:paraId="0C1E1088" w14:textId="7C7B47F8"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04" w:history="1">
            <w:r w:rsidRPr="000A3098">
              <w:rPr>
                <w:rStyle w:val="Hyperlink"/>
                <w:noProof/>
              </w:rPr>
              <w:t>3.4.3</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JNA</w:t>
            </w:r>
            <w:r>
              <w:rPr>
                <w:noProof/>
                <w:webHidden/>
              </w:rPr>
              <w:tab/>
            </w:r>
            <w:r>
              <w:rPr>
                <w:noProof/>
                <w:webHidden/>
              </w:rPr>
              <w:fldChar w:fldCharType="begin"/>
            </w:r>
            <w:r>
              <w:rPr>
                <w:noProof/>
                <w:webHidden/>
              </w:rPr>
              <w:instrText xml:space="preserve"> PAGEREF _Toc223021704 \h </w:instrText>
            </w:r>
            <w:r>
              <w:rPr>
                <w:noProof/>
                <w:webHidden/>
              </w:rPr>
            </w:r>
            <w:r>
              <w:rPr>
                <w:noProof/>
                <w:webHidden/>
              </w:rPr>
              <w:fldChar w:fldCharType="separate"/>
            </w:r>
            <w:r w:rsidR="002D6190">
              <w:rPr>
                <w:noProof/>
                <w:webHidden/>
              </w:rPr>
              <w:t>32</w:t>
            </w:r>
            <w:r>
              <w:rPr>
                <w:noProof/>
                <w:webHidden/>
              </w:rPr>
              <w:fldChar w:fldCharType="end"/>
            </w:r>
          </w:hyperlink>
        </w:p>
        <w:p w14:paraId="786CFBA8" w14:textId="2997C15A"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05" w:history="1">
            <w:r w:rsidRPr="000A3098">
              <w:rPr>
                <w:rStyle w:val="Hyperlink"/>
                <w:noProof/>
              </w:rPr>
              <w:t>3.4.4</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LUtils</w:t>
            </w:r>
            <w:r>
              <w:rPr>
                <w:noProof/>
                <w:webHidden/>
              </w:rPr>
              <w:tab/>
            </w:r>
            <w:r>
              <w:rPr>
                <w:noProof/>
                <w:webHidden/>
              </w:rPr>
              <w:fldChar w:fldCharType="begin"/>
            </w:r>
            <w:r>
              <w:rPr>
                <w:noProof/>
                <w:webHidden/>
              </w:rPr>
              <w:instrText xml:space="preserve"> PAGEREF _Toc223021705 \h </w:instrText>
            </w:r>
            <w:r>
              <w:rPr>
                <w:noProof/>
                <w:webHidden/>
              </w:rPr>
            </w:r>
            <w:r>
              <w:rPr>
                <w:noProof/>
                <w:webHidden/>
              </w:rPr>
              <w:fldChar w:fldCharType="separate"/>
            </w:r>
            <w:r w:rsidR="002D6190">
              <w:rPr>
                <w:noProof/>
                <w:webHidden/>
              </w:rPr>
              <w:t>33</w:t>
            </w:r>
            <w:r>
              <w:rPr>
                <w:noProof/>
                <w:webHidden/>
              </w:rPr>
              <w:fldChar w:fldCharType="end"/>
            </w:r>
          </w:hyperlink>
        </w:p>
        <w:p w14:paraId="07FF5C76" w14:textId="0C314AEC"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706" w:history="1">
            <w:r w:rsidRPr="000A3098">
              <w:rPr>
                <w:rStyle w:val="Hyperlink"/>
                <w:noProof/>
              </w:rPr>
              <w:t>4</w:t>
            </w:r>
            <w:r>
              <w:rPr>
                <w:rFonts w:asciiTheme="minorHAnsi" w:eastAsiaTheme="minorEastAsia" w:hAnsiTheme="minorHAnsi" w:cstheme="minorBidi"/>
                <w:b w:val="0"/>
                <w:noProof/>
                <w:kern w:val="2"/>
                <w:szCs w:val="24"/>
                <w:lang w:val="de-DE" w:eastAsia="de-DE"/>
                <w14:ligatures w14:val="standardContextual"/>
              </w:rPr>
              <w:tab/>
            </w:r>
            <w:r w:rsidRPr="000A3098">
              <w:rPr>
                <w:rStyle w:val="Hyperlink"/>
                <w:noProof/>
              </w:rPr>
              <w:t>Experiments</w:t>
            </w:r>
            <w:r>
              <w:rPr>
                <w:noProof/>
                <w:webHidden/>
              </w:rPr>
              <w:tab/>
            </w:r>
            <w:r>
              <w:rPr>
                <w:noProof/>
                <w:webHidden/>
              </w:rPr>
              <w:fldChar w:fldCharType="begin"/>
            </w:r>
            <w:r>
              <w:rPr>
                <w:noProof/>
                <w:webHidden/>
              </w:rPr>
              <w:instrText xml:space="preserve"> PAGEREF _Toc223021706 \h </w:instrText>
            </w:r>
            <w:r>
              <w:rPr>
                <w:noProof/>
                <w:webHidden/>
              </w:rPr>
            </w:r>
            <w:r>
              <w:rPr>
                <w:noProof/>
                <w:webHidden/>
              </w:rPr>
              <w:fldChar w:fldCharType="separate"/>
            </w:r>
            <w:r w:rsidR="002D6190">
              <w:rPr>
                <w:noProof/>
                <w:webHidden/>
              </w:rPr>
              <w:t>34</w:t>
            </w:r>
            <w:r>
              <w:rPr>
                <w:noProof/>
                <w:webHidden/>
              </w:rPr>
              <w:fldChar w:fldCharType="end"/>
            </w:r>
          </w:hyperlink>
        </w:p>
        <w:p w14:paraId="6A8ADB3A" w14:textId="489D24DA"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707" w:history="1">
            <w:r w:rsidRPr="000A3098">
              <w:rPr>
                <w:rStyle w:val="Hyperlink"/>
                <w:noProof/>
              </w:rPr>
              <w:t>4.1</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Experiment Execution</w:t>
            </w:r>
            <w:r>
              <w:rPr>
                <w:noProof/>
                <w:webHidden/>
              </w:rPr>
              <w:tab/>
            </w:r>
            <w:r>
              <w:rPr>
                <w:noProof/>
                <w:webHidden/>
              </w:rPr>
              <w:fldChar w:fldCharType="begin"/>
            </w:r>
            <w:r>
              <w:rPr>
                <w:noProof/>
                <w:webHidden/>
              </w:rPr>
              <w:instrText xml:space="preserve"> PAGEREF _Toc223021707 \h </w:instrText>
            </w:r>
            <w:r>
              <w:rPr>
                <w:noProof/>
                <w:webHidden/>
              </w:rPr>
            </w:r>
            <w:r>
              <w:rPr>
                <w:noProof/>
                <w:webHidden/>
              </w:rPr>
              <w:fldChar w:fldCharType="separate"/>
            </w:r>
            <w:r w:rsidR="002D6190">
              <w:rPr>
                <w:noProof/>
                <w:webHidden/>
              </w:rPr>
              <w:t>35</w:t>
            </w:r>
            <w:r>
              <w:rPr>
                <w:noProof/>
                <w:webHidden/>
              </w:rPr>
              <w:fldChar w:fldCharType="end"/>
            </w:r>
          </w:hyperlink>
        </w:p>
        <w:p w14:paraId="6C094165" w14:textId="1FAF5B6B"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08" w:history="1">
            <w:r w:rsidRPr="000A3098">
              <w:rPr>
                <w:rStyle w:val="Hyperlink"/>
                <w:noProof/>
              </w:rPr>
              <w:t>4.1.1</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Benchmark Execution Scripts</w:t>
            </w:r>
            <w:r>
              <w:rPr>
                <w:noProof/>
                <w:webHidden/>
              </w:rPr>
              <w:tab/>
            </w:r>
            <w:r>
              <w:rPr>
                <w:noProof/>
                <w:webHidden/>
              </w:rPr>
              <w:fldChar w:fldCharType="begin"/>
            </w:r>
            <w:r>
              <w:rPr>
                <w:noProof/>
                <w:webHidden/>
              </w:rPr>
              <w:instrText xml:space="preserve"> PAGEREF _Toc223021708 \h </w:instrText>
            </w:r>
            <w:r>
              <w:rPr>
                <w:noProof/>
                <w:webHidden/>
              </w:rPr>
            </w:r>
            <w:r>
              <w:rPr>
                <w:noProof/>
                <w:webHidden/>
              </w:rPr>
              <w:fldChar w:fldCharType="separate"/>
            </w:r>
            <w:r w:rsidR="002D6190">
              <w:rPr>
                <w:noProof/>
                <w:webHidden/>
              </w:rPr>
              <w:t>36</w:t>
            </w:r>
            <w:r>
              <w:rPr>
                <w:noProof/>
                <w:webHidden/>
              </w:rPr>
              <w:fldChar w:fldCharType="end"/>
            </w:r>
          </w:hyperlink>
        </w:p>
        <w:p w14:paraId="3A1EAD2A" w14:textId="75A037DF"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09" w:history="1">
            <w:r w:rsidRPr="000A3098">
              <w:rPr>
                <w:rStyle w:val="Hyperlink"/>
                <w:noProof/>
              </w:rPr>
              <w:t>4.1.2</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Result Graph Generation</w:t>
            </w:r>
            <w:r>
              <w:rPr>
                <w:noProof/>
                <w:webHidden/>
              </w:rPr>
              <w:tab/>
            </w:r>
            <w:r>
              <w:rPr>
                <w:noProof/>
                <w:webHidden/>
              </w:rPr>
              <w:fldChar w:fldCharType="begin"/>
            </w:r>
            <w:r>
              <w:rPr>
                <w:noProof/>
                <w:webHidden/>
              </w:rPr>
              <w:instrText xml:space="preserve"> PAGEREF _Toc223021709 \h </w:instrText>
            </w:r>
            <w:r>
              <w:rPr>
                <w:noProof/>
                <w:webHidden/>
              </w:rPr>
            </w:r>
            <w:r>
              <w:rPr>
                <w:noProof/>
                <w:webHidden/>
              </w:rPr>
              <w:fldChar w:fldCharType="separate"/>
            </w:r>
            <w:r w:rsidR="002D6190">
              <w:rPr>
                <w:noProof/>
                <w:webHidden/>
              </w:rPr>
              <w:t>36</w:t>
            </w:r>
            <w:r>
              <w:rPr>
                <w:noProof/>
                <w:webHidden/>
              </w:rPr>
              <w:fldChar w:fldCharType="end"/>
            </w:r>
          </w:hyperlink>
        </w:p>
        <w:p w14:paraId="45E5E645" w14:textId="07E46437"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10" w:history="1">
            <w:r w:rsidRPr="000A3098">
              <w:rPr>
                <w:rStyle w:val="Hyperlink"/>
                <w:noProof/>
              </w:rPr>
              <w:t>4.1.3</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Benchmark JMH Configuration</w:t>
            </w:r>
            <w:r>
              <w:rPr>
                <w:noProof/>
                <w:webHidden/>
              </w:rPr>
              <w:tab/>
            </w:r>
            <w:r>
              <w:rPr>
                <w:noProof/>
                <w:webHidden/>
              </w:rPr>
              <w:fldChar w:fldCharType="begin"/>
            </w:r>
            <w:r>
              <w:rPr>
                <w:noProof/>
                <w:webHidden/>
              </w:rPr>
              <w:instrText xml:space="preserve"> PAGEREF _Toc223021710 \h </w:instrText>
            </w:r>
            <w:r>
              <w:rPr>
                <w:noProof/>
                <w:webHidden/>
              </w:rPr>
            </w:r>
            <w:r>
              <w:rPr>
                <w:noProof/>
                <w:webHidden/>
              </w:rPr>
              <w:fldChar w:fldCharType="separate"/>
            </w:r>
            <w:r w:rsidR="002D6190">
              <w:rPr>
                <w:noProof/>
                <w:webHidden/>
              </w:rPr>
              <w:t>37</w:t>
            </w:r>
            <w:r>
              <w:rPr>
                <w:noProof/>
                <w:webHidden/>
              </w:rPr>
              <w:fldChar w:fldCharType="end"/>
            </w:r>
          </w:hyperlink>
        </w:p>
        <w:p w14:paraId="1FBFBFE2" w14:textId="7B1EFA3B"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711" w:history="1">
            <w:r w:rsidRPr="000A3098">
              <w:rPr>
                <w:rStyle w:val="Hyperlink"/>
                <w:noProof/>
              </w:rPr>
              <w:t>4.2</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Experiment 1</w:t>
            </w:r>
            <w:r>
              <w:rPr>
                <w:noProof/>
                <w:webHidden/>
              </w:rPr>
              <w:tab/>
            </w:r>
            <w:r>
              <w:rPr>
                <w:noProof/>
                <w:webHidden/>
              </w:rPr>
              <w:fldChar w:fldCharType="begin"/>
            </w:r>
            <w:r>
              <w:rPr>
                <w:noProof/>
                <w:webHidden/>
              </w:rPr>
              <w:instrText xml:space="preserve"> PAGEREF _Toc223021711 \h </w:instrText>
            </w:r>
            <w:r>
              <w:rPr>
                <w:noProof/>
                <w:webHidden/>
              </w:rPr>
            </w:r>
            <w:r>
              <w:rPr>
                <w:noProof/>
                <w:webHidden/>
              </w:rPr>
              <w:fldChar w:fldCharType="separate"/>
            </w:r>
            <w:r w:rsidR="002D6190">
              <w:rPr>
                <w:noProof/>
                <w:webHidden/>
              </w:rPr>
              <w:t>38</w:t>
            </w:r>
            <w:r>
              <w:rPr>
                <w:noProof/>
                <w:webHidden/>
              </w:rPr>
              <w:fldChar w:fldCharType="end"/>
            </w:r>
          </w:hyperlink>
        </w:p>
        <w:p w14:paraId="1A30FA46" w14:textId="3F670973"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712" w:history="1">
            <w:r w:rsidRPr="000A3098">
              <w:rPr>
                <w:rStyle w:val="Hyperlink"/>
                <w:noProof/>
              </w:rPr>
              <w:t>4.3</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Experiment 2</w:t>
            </w:r>
            <w:r>
              <w:rPr>
                <w:noProof/>
                <w:webHidden/>
              </w:rPr>
              <w:tab/>
            </w:r>
            <w:r>
              <w:rPr>
                <w:noProof/>
                <w:webHidden/>
              </w:rPr>
              <w:fldChar w:fldCharType="begin"/>
            </w:r>
            <w:r>
              <w:rPr>
                <w:noProof/>
                <w:webHidden/>
              </w:rPr>
              <w:instrText xml:space="preserve"> PAGEREF _Toc223021712 \h </w:instrText>
            </w:r>
            <w:r>
              <w:rPr>
                <w:noProof/>
                <w:webHidden/>
              </w:rPr>
            </w:r>
            <w:r>
              <w:rPr>
                <w:noProof/>
                <w:webHidden/>
              </w:rPr>
              <w:fldChar w:fldCharType="separate"/>
            </w:r>
            <w:r w:rsidR="002D6190">
              <w:rPr>
                <w:noProof/>
                <w:webHidden/>
              </w:rPr>
              <w:t>45</w:t>
            </w:r>
            <w:r>
              <w:rPr>
                <w:noProof/>
                <w:webHidden/>
              </w:rPr>
              <w:fldChar w:fldCharType="end"/>
            </w:r>
          </w:hyperlink>
        </w:p>
        <w:p w14:paraId="63FE199B" w14:textId="7A7C4AEF"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713" w:history="1">
            <w:r w:rsidRPr="000A3098">
              <w:rPr>
                <w:rStyle w:val="Hyperlink"/>
                <w:noProof/>
              </w:rPr>
              <w:t>4.4</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Experiment 3</w:t>
            </w:r>
            <w:r>
              <w:rPr>
                <w:noProof/>
                <w:webHidden/>
              </w:rPr>
              <w:tab/>
            </w:r>
            <w:r>
              <w:rPr>
                <w:noProof/>
                <w:webHidden/>
              </w:rPr>
              <w:fldChar w:fldCharType="begin"/>
            </w:r>
            <w:r>
              <w:rPr>
                <w:noProof/>
                <w:webHidden/>
              </w:rPr>
              <w:instrText xml:space="preserve"> PAGEREF _Toc223021713 \h </w:instrText>
            </w:r>
            <w:r>
              <w:rPr>
                <w:noProof/>
                <w:webHidden/>
              </w:rPr>
            </w:r>
            <w:r>
              <w:rPr>
                <w:noProof/>
                <w:webHidden/>
              </w:rPr>
              <w:fldChar w:fldCharType="separate"/>
            </w:r>
            <w:r w:rsidR="002D6190">
              <w:rPr>
                <w:noProof/>
                <w:webHidden/>
              </w:rPr>
              <w:t>52</w:t>
            </w:r>
            <w:r>
              <w:rPr>
                <w:noProof/>
                <w:webHidden/>
              </w:rPr>
              <w:fldChar w:fldCharType="end"/>
            </w:r>
          </w:hyperlink>
        </w:p>
        <w:p w14:paraId="262948C5" w14:textId="5C0587F3"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714" w:history="1">
            <w:r w:rsidRPr="000A3098">
              <w:rPr>
                <w:rStyle w:val="Hyperlink"/>
                <w:noProof/>
              </w:rPr>
              <w:t>4.5</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Summary</w:t>
            </w:r>
            <w:r>
              <w:rPr>
                <w:noProof/>
                <w:webHidden/>
              </w:rPr>
              <w:tab/>
            </w:r>
            <w:r>
              <w:rPr>
                <w:noProof/>
                <w:webHidden/>
              </w:rPr>
              <w:fldChar w:fldCharType="begin"/>
            </w:r>
            <w:r>
              <w:rPr>
                <w:noProof/>
                <w:webHidden/>
              </w:rPr>
              <w:instrText xml:space="preserve"> PAGEREF _Toc223021714 \h </w:instrText>
            </w:r>
            <w:r>
              <w:rPr>
                <w:noProof/>
                <w:webHidden/>
              </w:rPr>
            </w:r>
            <w:r>
              <w:rPr>
                <w:noProof/>
                <w:webHidden/>
              </w:rPr>
              <w:fldChar w:fldCharType="separate"/>
            </w:r>
            <w:r w:rsidR="002D6190">
              <w:rPr>
                <w:noProof/>
                <w:webHidden/>
              </w:rPr>
              <w:t>61</w:t>
            </w:r>
            <w:r>
              <w:rPr>
                <w:noProof/>
                <w:webHidden/>
              </w:rPr>
              <w:fldChar w:fldCharType="end"/>
            </w:r>
          </w:hyperlink>
        </w:p>
        <w:p w14:paraId="18D971E7" w14:textId="59D4A649"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715" w:history="1">
            <w:r w:rsidRPr="000A3098">
              <w:rPr>
                <w:rStyle w:val="Hyperlink"/>
                <w:noProof/>
              </w:rPr>
              <w:t>5</w:t>
            </w:r>
            <w:r>
              <w:rPr>
                <w:rFonts w:asciiTheme="minorHAnsi" w:eastAsiaTheme="minorEastAsia" w:hAnsiTheme="minorHAnsi" w:cstheme="minorBidi"/>
                <w:b w:val="0"/>
                <w:noProof/>
                <w:kern w:val="2"/>
                <w:szCs w:val="24"/>
                <w:lang w:val="de-DE" w:eastAsia="de-DE"/>
                <w14:ligatures w14:val="standardContextual"/>
              </w:rPr>
              <w:tab/>
            </w:r>
            <w:r w:rsidRPr="000A3098">
              <w:rPr>
                <w:rStyle w:val="Hyperlink"/>
                <w:noProof/>
              </w:rPr>
              <w:t>Profiling and Optimisations</w:t>
            </w:r>
            <w:r>
              <w:rPr>
                <w:noProof/>
                <w:webHidden/>
              </w:rPr>
              <w:tab/>
            </w:r>
            <w:r>
              <w:rPr>
                <w:noProof/>
                <w:webHidden/>
              </w:rPr>
              <w:fldChar w:fldCharType="begin"/>
            </w:r>
            <w:r>
              <w:rPr>
                <w:noProof/>
                <w:webHidden/>
              </w:rPr>
              <w:instrText xml:space="preserve"> PAGEREF _Toc223021715 \h </w:instrText>
            </w:r>
            <w:r>
              <w:rPr>
                <w:noProof/>
                <w:webHidden/>
              </w:rPr>
            </w:r>
            <w:r>
              <w:rPr>
                <w:noProof/>
                <w:webHidden/>
              </w:rPr>
              <w:fldChar w:fldCharType="separate"/>
            </w:r>
            <w:r w:rsidR="002D6190">
              <w:rPr>
                <w:noProof/>
                <w:webHidden/>
              </w:rPr>
              <w:t>62</w:t>
            </w:r>
            <w:r>
              <w:rPr>
                <w:noProof/>
                <w:webHidden/>
              </w:rPr>
              <w:fldChar w:fldCharType="end"/>
            </w:r>
          </w:hyperlink>
        </w:p>
        <w:p w14:paraId="68F37791" w14:textId="5CA6A2ED"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716" w:history="1">
            <w:r w:rsidRPr="000A3098">
              <w:rPr>
                <w:rStyle w:val="Hyperlink"/>
                <w:noProof/>
              </w:rPr>
              <w:t>5.1</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Benchmark Execution with Async-Profiler</w:t>
            </w:r>
            <w:r>
              <w:rPr>
                <w:noProof/>
                <w:webHidden/>
              </w:rPr>
              <w:tab/>
            </w:r>
            <w:r>
              <w:rPr>
                <w:noProof/>
                <w:webHidden/>
              </w:rPr>
              <w:fldChar w:fldCharType="begin"/>
            </w:r>
            <w:r>
              <w:rPr>
                <w:noProof/>
                <w:webHidden/>
              </w:rPr>
              <w:instrText xml:space="preserve"> PAGEREF _Toc223021716 \h </w:instrText>
            </w:r>
            <w:r>
              <w:rPr>
                <w:noProof/>
                <w:webHidden/>
              </w:rPr>
            </w:r>
            <w:r>
              <w:rPr>
                <w:noProof/>
                <w:webHidden/>
              </w:rPr>
              <w:fldChar w:fldCharType="separate"/>
            </w:r>
            <w:r w:rsidR="002D6190">
              <w:rPr>
                <w:noProof/>
                <w:webHidden/>
              </w:rPr>
              <w:t>62</w:t>
            </w:r>
            <w:r>
              <w:rPr>
                <w:noProof/>
                <w:webHidden/>
              </w:rPr>
              <w:fldChar w:fldCharType="end"/>
            </w:r>
          </w:hyperlink>
        </w:p>
        <w:p w14:paraId="5F3EEEE8" w14:textId="4F38BEBE"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717" w:history="1">
            <w:r w:rsidRPr="000A3098">
              <w:rPr>
                <w:rStyle w:val="Hyperlink"/>
                <w:noProof/>
              </w:rPr>
              <w:t>5.2</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Problem Identification</w:t>
            </w:r>
            <w:r>
              <w:rPr>
                <w:noProof/>
                <w:webHidden/>
              </w:rPr>
              <w:tab/>
            </w:r>
            <w:r>
              <w:rPr>
                <w:noProof/>
                <w:webHidden/>
              </w:rPr>
              <w:fldChar w:fldCharType="begin"/>
            </w:r>
            <w:r>
              <w:rPr>
                <w:noProof/>
                <w:webHidden/>
              </w:rPr>
              <w:instrText xml:space="preserve"> PAGEREF _Toc223021717 \h </w:instrText>
            </w:r>
            <w:r>
              <w:rPr>
                <w:noProof/>
                <w:webHidden/>
              </w:rPr>
            </w:r>
            <w:r>
              <w:rPr>
                <w:noProof/>
                <w:webHidden/>
              </w:rPr>
              <w:fldChar w:fldCharType="separate"/>
            </w:r>
            <w:r w:rsidR="002D6190">
              <w:rPr>
                <w:noProof/>
                <w:webHidden/>
              </w:rPr>
              <w:t>63</w:t>
            </w:r>
            <w:r>
              <w:rPr>
                <w:noProof/>
                <w:webHidden/>
              </w:rPr>
              <w:fldChar w:fldCharType="end"/>
            </w:r>
          </w:hyperlink>
        </w:p>
        <w:p w14:paraId="0C603671" w14:textId="761B9D59"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18" w:history="1">
            <w:r w:rsidRPr="000A3098">
              <w:rPr>
                <w:rStyle w:val="Hyperlink"/>
                <w:noProof/>
              </w:rPr>
              <w:t>5.2.1</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Experiment 1</w:t>
            </w:r>
            <w:r>
              <w:rPr>
                <w:noProof/>
                <w:webHidden/>
              </w:rPr>
              <w:tab/>
            </w:r>
            <w:r>
              <w:rPr>
                <w:noProof/>
                <w:webHidden/>
              </w:rPr>
              <w:fldChar w:fldCharType="begin"/>
            </w:r>
            <w:r>
              <w:rPr>
                <w:noProof/>
                <w:webHidden/>
              </w:rPr>
              <w:instrText xml:space="preserve"> PAGEREF _Toc223021718 \h </w:instrText>
            </w:r>
            <w:r>
              <w:rPr>
                <w:noProof/>
                <w:webHidden/>
              </w:rPr>
            </w:r>
            <w:r>
              <w:rPr>
                <w:noProof/>
                <w:webHidden/>
              </w:rPr>
              <w:fldChar w:fldCharType="separate"/>
            </w:r>
            <w:r w:rsidR="002D6190">
              <w:rPr>
                <w:noProof/>
                <w:webHidden/>
              </w:rPr>
              <w:t>63</w:t>
            </w:r>
            <w:r>
              <w:rPr>
                <w:noProof/>
                <w:webHidden/>
              </w:rPr>
              <w:fldChar w:fldCharType="end"/>
            </w:r>
          </w:hyperlink>
        </w:p>
        <w:p w14:paraId="62153FB3" w14:textId="1F16509F"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19" w:history="1">
            <w:r w:rsidRPr="000A3098">
              <w:rPr>
                <w:rStyle w:val="Hyperlink"/>
                <w:noProof/>
              </w:rPr>
              <w:t>5.2.2</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Experiment 2</w:t>
            </w:r>
            <w:r>
              <w:rPr>
                <w:noProof/>
                <w:webHidden/>
              </w:rPr>
              <w:tab/>
            </w:r>
            <w:r>
              <w:rPr>
                <w:noProof/>
                <w:webHidden/>
              </w:rPr>
              <w:fldChar w:fldCharType="begin"/>
            </w:r>
            <w:r>
              <w:rPr>
                <w:noProof/>
                <w:webHidden/>
              </w:rPr>
              <w:instrText xml:space="preserve"> PAGEREF _Toc223021719 \h </w:instrText>
            </w:r>
            <w:r>
              <w:rPr>
                <w:noProof/>
                <w:webHidden/>
              </w:rPr>
            </w:r>
            <w:r>
              <w:rPr>
                <w:noProof/>
                <w:webHidden/>
              </w:rPr>
              <w:fldChar w:fldCharType="separate"/>
            </w:r>
            <w:r w:rsidR="002D6190">
              <w:rPr>
                <w:noProof/>
                <w:webHidden/>
              </w:rPr>
              <w:t>66</w:t>
            </w:r>
            <w:r>
              <w:rPr>
                <w:noProof/>
                <w:webHidden/>
              </w:rPr>
              <w:fldChar w:fldCharType="end"/>
            </w:r>
          </w:hyperlink>
        </w:p>
        <w:p w14:paraId="6439AE23" w14:textId="76A05DD1"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20" w:history="1">
            <w:r w:rsidRPr="000A3098">
              <w:rPr>
                <w:rStyle w:val="Hyperlink"/>
                <w:noProof/>
              </w:rPr>
              <w:t>5.2.3</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Experiment 3</w:t>
            </w:r>
            <w:r>
              <w:rPr>
                <w:noProof/>
                <w:webHidden/>
              </w:rPr>
              <w:tab/>
            </w:r>
            <w:r>
              <w:rPr>
                <w:noProof/>
                <w:webHidden/>
              </w:rPr>
              <w:fldChar w:fldCharType="begin"/>
            </w:r>
            <w:r>
              <w:rPr>
                <w:noProof/>
                <w:webHidden/>
              </w:rPr>
              <w:instrText xml:space="preserve"> PAGEREF _Toc223021720 \h </w:instrText>
            </w:r>
            <w:r>
              <w:rPr>
                <w:noProof/>
                <w:webHidden/>
              </w:rPr>
            </w:r>
            <w:r>
              <w:rPr>
                <w:noProof/>
                <w:webHidden/>
              </w:rPr>
              <w:fldChar w:fldCharType="separate"/>
            </w:r>
            <w:r w:rsidR="002D6190">
              <w:rPr>
                <w:noProof/>
                <w:webHidden/>
              </w:rPr>
              <w:t>67</w:t>
            </w:r>
            <w:r>
              <w:rPr>
                <w:noProof/>
                <w:webHidden/>
              </w:rPr>
              <w:fldChar w:fldCharType="end"/>
            </w:r>
          </w:hyperlink>
        </w:p>
        <w:p w14:paraId="13DA5513" w14:textId="7B0BE598" w:rsidR="00952474" w:rsidRDefault="00952474">
          <w:pPr>
            <w:pStyle w:val="Verzeichnis2"/>
            <w:rPr>
              <w:rFonts w:asciiTheme="minorHAnsi" w:eastAsiaTheme="minorEastAsia" w:hAnsiTheme="minorHAnsi" w:cstheme="minorBidi"/>
              <w:noProof/>
              <w:kern w:val="2"/>
              <w:szCs w:val="24"/>
              <w:lang w:val="de-DE" w:eastAsia="de-DE"/>
              <w14:ligatures w14:val="standardContextual"/>
            </w:rPr>
          </w:pPr>
          <w:hyperlink w:anchor="_Toc223021721" w:history="1">
            <w:r w:rsidRPr="000A3098">
              <w:rPr>
                <w:rStyle w:val="Hyperlink"/>
                <w:noProof/>
              </w:rPr>
              <w:t>5.3</w:t>
            </w:r>
            <w:r>
              <w:rPr>
                <w:rFonts w:asciiTheme="minorHAnsi" w:eastAsiaTheme="minorEastAsia" w:hAnsiTheme="minorHAnsi" w:cstheme="minorBidi"/>
                <w:noProof/>
                <w:kern w:val="2"/>
                <w:szCs w:val="24"/>
                <w:lang w:val="de-DE" w:eastAsia="de-DE"/>
                <w14:ligatures w14:val="standardContextual"/>
              </w:rPr>
              <w:tab/>
            </w:r>
            <w:r w:rsidRPr="000A3098">
              <w:rPr>
                <w:rStyle w:val="Hyperlink"/>
                <w:noProof/>
              </w:rPr>
              <w:t>Optimizations</w:t>
            </w:r>
            <w:r>
              <w:rPr>
                <w:noProof/>
                <w:webHidden/>
              </w:rPr>
              <w:tab/>
            </w:r>
            <w:r>
              <w:rPr>
                <w:noProof/>
                <w:webHidden/>
              </w:rPr>
              <w:fldChar w:fldCharType="begin"/>
            </w:r>
            <w:r>
              <w:rPr>
                <w:noProof/>
                <w:webHidden/>
              </w:rPr>
              <w:instrText xml:space="preserve"> PAGEREF _Toc223021721 \h </w:instrText>
            </w:r>
            <w:r>
              <w:rPr>
                <w:noProof/>
                <w:webHidden/>
              </w:rPr>
            </w:r>
            <w:r>
              <w:rPr>
                <w:noProof/>
                <w:webHidden/>
              </w:rPr>
              <w:fldChar w:fldCharType="separate"/>
            </w:r>
            <w:r w:rsidR="002D6190">
              <w:rPr>
                <w:noProof/>
                <w:webHidden/>
              </w:rPr>
              <w:t>69</w:t>
            </w:r>
            <w:r>
              <w:rPr>
                <w:noProof/>
                <w:webHidden/>
              </w:rPr>
              <w:fldChar w:fldCharType="end"/>
            </w:r>
          </w:hyperlink>
        </w:p>
        <w:p w14:paraId="39FE8402" w14:textId="06DA3B44"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22" w:history="1">
            <w:r w:rsidRPr="000A3098">
              <w:rPr>
                <w:rStyle w:val="Hyperlink"/>
                <w:noProof/>
              </w:rPr>
              <w:t>5.3.1</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Allocation strategy</w:t>
            </w:r>
            <w:r>
              <w:rPr>
                <w:noProof/>
                <w:webHidden/>
              </w:rPr>
              <w:tab/>
            </w:r>
            <w:r>
              <w:rPr>
                <w:noProof/>
                <w:webHidden/>
              </w:rPr>
              <w:fldChar w:fldCharType="begin"/>
            </w:r>
            <w:r>
              <w:rPr>
                <w:noProof/>
                <w:webHidden/>
              </w:rPr>
              <w:instrText xml:space="preserve"> PAGEREF _Toc223021722 \h </w:instrText>
            </w:r>
            <w:r>
              <w:rPr>
                <w:noProof/>
                <w:webHidden/>
              </w:rPr>
            </w:r>
            <w:r>
              <w:rPr>
                <w:noProof/>
                <w:webHidden/>
              </w:rPr>
              <w:fldChar w:fldCharType="separate"/>
            </w:r>
            <w:r w:rsidR="002D6190">
              <w:rPr>
                <w:noProof/>
                <w:webHidden/>
              </w:rPr>
              <w:t>69</w:t>
            </w:r>
            <w:r>
              <w:rPr>
                <w:noProof/>
                <w:webHidden/>
              </w:rPr>
              <w:fldChar w:fldCharType="end"/>
            </w:r>
          </w:hyperlink>
        </w:p>
        <w:p w14:paraId="741B0CDA" w14:textId="5E0F6744"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23" w:history="1">
            <w:r w:rsidRPr="000A3098">
              <w:rPr>
                <w:rStyle w:val="Hyperlink"/>
                <w:noProof/>
              </w:rPr>
              <w:t>5.3.2</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Runtime Structure Child Element Resolution</w:t>
            </w:r>
            <w:r>
              <w:rPr>
                <w:noProof/>
                <w:webHidden/>
              </w:rPr>
              <w:tab/>
            </w:r>
            <w:r>
              <w:rPr>
                <w:noProof/>
                <w:webHidden/>
              </w:rPr>
              <w:fldChar w:fldCharType="begin"/>
            </w:r>
            <w:r>
              <w:rPr>
                <w:noProof/>
                <w:webHidden/>
              </w:rPr>
              <w:instrText xml:space="preserve"> PAGEREF _Toc223021723 \h </w:instrText>
            </w:r>
            <w:r>
              <w:rPr>
                <w:noProof/>
                <w:webHidden/>
              </w:rPr>
            </w:r>
            <w:r>
              <w:rPr>
                <w:noProof/>
                <w:webHidden/>
              </w:rPr>
              <w:fldChar w:fldCharType="separate"/>
            </w:r>
            <w:r w:rsidR="002D6190">
              <w:rPr>
                <w:noProof/>
                <w:webHidden/>
              </w:rPr>
              <w:t>71</w:t>
            </w:r>
            <w:r>
              <w:rPr>
                <w:noProof/>
                <w:webHidden/>
              </w:rPr>
              <w:fldChar w:fldCharType="end"/>
            </w:r>
          </w:hyperlink>
        </w:p>
        <w:p w14:paraId="4CC8F604" w14:textId="73B13E0A"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24" w:history="1">
            <w:r w:rsidRPr="000A3098">
              <w:rPr>
                <w:rStyle w:val="Hyperlink"/>
                <w:noProof/>
              </w:rPr>
              <w:t>5.3.3</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Custom Buffer Implementation</w:t>
            </w:r>
            <w:r>
              <w:rPr>
                <w:noProof/>
                <w:webHidden/>
              </w:rPr>
              <w:tab/>
            </w:r>
            <w:r>
              <w:rPr>
                <w:noProof/>
                <w:webHidden/>
              </w:rPr>
              <w:fldChar w:fldCharType="begin"/>
            </w:r>
            <w:r>
              <w:rPr>
                <w:noProof/>
                <w:webHidden/>
              </w:rPr>
              <w:instrText xml:space="preserve"> PAGEREF _Toc223021724 \h </w:instrText>
            </w:r>
            <w:r>
              <w:rPr>
                <w:noProof/>
                <w:webHidden/>
              </w:rPr>
            </w:r>
            <w:r>
              <w:rPr>
                <w:noProof/>
                <w:webHidden/>
              </w:rPr>
              <w:fldChar w:fldCharType="separate"/>
            </w:r>
            <w:r w:rsidR="002D6190">
              <w:rPr>
                <w:noProof/>
                <w:webHidden/>
              </w:rPr>
              <w:t>73</w:t>
            </w:r>
            <w:r>
              <w:rPr>
                <w:noProof/>
                <w:webHidden/>
              </w:rPr>
              <w:fldChar w:fldCharType="end"/>
            </w:r>
          </w:hyperlink>
        </w:p>
        <w:p w14:paraId="5492C3CE" w14:textId="083DBFE0"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25" w:history="1">
            <w:r w:rsidRPr="000A3098">
              <w:rPr>
                <w:rStyle w:val="Hyperlink"/>
                <w:noProof/>
              </w:rPr>
              <w:t>5.3.4</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No ABI Resolution using Reflection</w:t>
            </w:r>
            <w:r>
              <w:rPr>
                <w:noProof/>
                <w:webHidden/>
              </w:rPr>
              <w:tab/>
            </w:r>
            <w:r>
              <w:rPr>
                <w:noProof/>
                <w:webHidden/>
              </w:rPr>
              <w:fldChar w:fldCharType="begin"/>
            </w:r>
            <w:r>
              <w:rPr>
                <w:noProof/>
                <w:webHidden/>
              </w:rPr>
              <w:instrText xml:space="preserve"> PAGEREF _Toc223021725 \h </w:instrText>
            </w:r>
            <w:r>
              <w:rPr>
                <w:noProof/>
                <w:webHidden/>
              </w:rPr>
            </w:r>
            <w:r>
              <w:rPr>
                <w:noProof/>
                <w:webHidden/>
              </w:rPr>
              <w:fldChar w:fldCharType="separate"/>
            </w:r>
            <w:r w:rsidR="002D6190">
              <w:rPr>
                <w:noProof/>
                <w:webHidden/>
              </w:rPr>
              <w:t>74</w:t>
            </w:r>
            <w:r>
              <w:rPr>
                <w:noProof/>
                <w:webHidden/>
              </w:rPr>
              <w:fldChar w:fldCharType="end"/>
            </w:r>
          </w:hyperlink>
        </w:p>
        <w:p w14:paraId="1D6E9333" w14:textId="666A40B2"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26" w:history="1">
            <w:r w:rsidRPr="000A3098">
              <w:rPr>
                <w:rStyle w:val="Hyperlink"/>
                <w:noProof/>
              </w:rPr>
              <w:t>5.3.5</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Disable Validations in Production Environments</w:t>
            </w:r>
            <w:r>
              <w:rPr>
                <w:noProof/>
                <w:webHidden/>
              </w:rPr>
              <w:tab/>
            </w:r>
            <w:r>
              <w:rPr>
                <w:noProof/>
                <w:webHidden/>
              </w:rPr>
              <w:fldChar w:fldCharType="begin"/>
            </w:r>
            <w:r>
              <w:rPr>
                <w:noProof/>
                <w:webHidden/>
              </w:rPr>
              <w:instrText xml:space="preserve"> PAGEREF _Toc223021726 \h </w:instrText>
            </w:r>
            <w:r>
              <w:rPr>
                <w:noProof/>
                <w:webHidden/>
              </w:rPr>
            </w:r>
            <w:r>
              <w:rPr>
                <w:noProof/>
                <w:webHidden/>
              </w:rPr>
              <w:fldChar w:fldCharType="separate"/>
            </w:r>
            <w:r w:rsidR="002D6190">
              <w:rPr>
                <w:noProof/>
                <w:webHidden/>
              </w:rPr>
              <w:t>75</w:t>
            </w:r>
            <w:r>
              <w:rPr>
                <w:noProof/>
                <w:webHidden/>
              </w:rPr>
              <w:fldChar w:fldCharType="end"/>
            </w:r>
          </w:hyperlink>
        </w:p>
        <w:p w14:paraId="3611CB71" w14:textId="7492ABED"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27" w:history="1">
            <w:r w:rsidRPr="000A3098">
              <w:rPr>
                <w:rStyle w:val="Hyperlink"/>
                <w:noProof/>
              </w:rPr>
              <w:t>5.3.6</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Further Reduce Annotation Lookups</w:t>
            </w:r>
            <w:r>
              <w:rPr>
                <w:noProof/>
                <w:webHidden/>
              </w:rPr>
              <w:tab/>
            </w:r>
            <w:r>
              <w:rPr>
                <w:noProof/>
                <w:webHidden/>
              </w:rPr>
              <w:fldChar w:fldCharType="begin"/>
            </w:r>
            <w:r>
              <w:rPr>
                <w:noProof/>
                <w:webHidden/>
              </w:rPr>
              <w:instrText xml:space="preserve"> PAGEREF _Toc223021727 \h </w:instrText>
            </w:r>
            <w:r>
              <w:rPr>
                <w:noProof/>
                <w:webHidden/>
              </w:rPr>
            </w:r>
            <w:r>
              <w:rPr>
                <w:noProof/>
                <w:webHidden/>
              </w:rPr>
              <w:fldChar w:fldCharType="separate"/>
            </w:r>
            <w:r w:rsidR="002D6190">
              <w:rPr>
                <w:noProof/>
                <w:webHidden/>
              </w:rPr>
              <w:t>75</w:t>
            </w:r>
            <w:r>
              <w:rPr>
                <w:noProof/>
                <w:webHidden/>
              </w:rPr>
              <w:fldChar w:fldCharType="end"/>
            </w:r>
          </w:hyperlink>
        </w:p>
        <w:p w14:paraId="63B68591" w14:textId="0F7343DE" w:rsidR="00952474" w:rsidRDefault="00952474">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021728" w:history="1">
            <w:r w:rsidRPr="000A3098">
              <w:rPr>
                <w:rStyle w:val="Hyperlink"/>
                <w:noProof/>
              </w:rPr>
              <w:t>5.3.7</w:t>
            </w:r>
            <w:r>
              <w:rPr>
                <w:rFonts w:asciiTheme="minorHAnsi" w:eastAsiaTheme="minorEastAsia" w:hAnsiTheme="minorHAnsi" w:cstheme="minorBidi"/>
                <w:noProof/>
                <w:kern w:val="2"/>
                <w:sz w:val="24"/>
                <w:szCs w:val="24"/>
                <w:lang w:val="de-DE" w:eastAsia="de-DE"/>
                <w14:ligatures w14:val="standardContextual"/>
              </w:rPr>
              <w:tab/>
            </w:r>
            <w:r w:rsidRPr="000A3098">
              <w:rPr>
                <w:rStyle w:val="Hyperlink"/>
                <w:noProof/>
              </w:rPr>
              <w:t>More Structure Array Implementations</w:t>
            </w:r>
            <w:r>
              <w:rPr>
                <w:noProof/>
                <w:webHidden/>
              </w:rPr>
              <w:tab/>
            </w:r>
            <w:r>
              <w:rPr>
                <w:noProof/>
                <w:webHidden/>
              </w:rPr>
              <w:fldChar w:fldCharType="begin"/>
            </w:r>
            <w:r>
              <w:rPr>
                <w:noProof/>
                <w:webHidden/>
              </w:rPr>
              <w:instrText xml:space="preserve"> PAGEREF _Toc223021728 \h </w:instrText>
            </w:r>
            <w:r>
              <w:rPr>
                <w:noProof/>
                <w:webHidden/>
              </w:rPr>
            </w:r>
            <w:r>
              <w:rPr>
                <w:noProof/>
                <w:webHidden/>
              </w:rPr>
              <w:fldChar w:fldCharType="separate"/>
            </w:r>
            <w:r w:rsidR="002D6190">
              <w:rPr>
                <w:noProof/>
                <w:webHidden/>
              </w:rPr>
              <w:t>75</w:t>
            </w:r>
            <w:r>
              <w:rPr>
                <w:noProof/>
                <w:webHidden/>
              </w:rPr>
              <w:fldChar w:fldCharType="end"/>
            </w:r>
          </w:hyperlink>
        </w:p>
        <w:p w14:paraId="6C2EEB82" w14:textId="047CF0F3"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729" w:history="1">
            <w:r w:rsidRPr="000A3098">
              <w:rPr>
                <w:rStyle w:val="Hyperlink"/>
                <w:noProof/>
              </w:rPr>
              <w:t>6</w:t>
            </w:r>
            <w:r>
              <w:rPr>
                <w:rFonts w:asciiTheme="minorHAnsi" w:eastAsiaTheme="minorEastAsia" w:hAnsiTheme="minorHAnsi" w:cstheme="minorBidi"/>
                <w:b w:val="0"/>
                <w:noProof/>
                <w:kern w:val="2"/>
                <w:szCs w:val="24"/>
                <w:lang w:val="de-DE" w:eastAsia="de-DE"/>
                <w14:ligatures w14:val="standardContextual"/>
              </w:rPr>
              <w:tab/>
            </w:r>
            <w:r w:rsidRPr="000A3098">
              <w:rPr>
                <w:rStyle w:val="Hyperlink"/>
                <w:noProof/>
              </w:rPr>
              <w:t>Summary</w:t>
            </w:r>
            <w:r>
              <w:rPr>
                <w:noProof/>
                <w:webHidden/>
              </w:rPr>
              <w:tab/>
            </w:r>
            <w:r>
              <w:rPr>
                <w:noProof/>
                <w:webHidden/>
              </w:rPr>
              <w:fldChar w:fldCharType="begin"/>
            </w:r>
            <w:r>
              <w:rPr>
                <w:noProof/>
                <w:webHidden/>
              </w:rPr>
              <w:instrText xml:space="preserve"> PAGEREF _Toc223021729 \h </w:instrText>
            </w:r>
            <w:r>
              <w:rPr>
                <w:noProof/>
                <w:webHidden/>
              </w:rPr>
            </w:r>
            <w:r>
              <w:rPr>
                <w:noProof/>
                <w:webHidden/>
              </w:rPr>
              <w:fldChar w:fldCharType="separate"/>
            </w:r>
            <w:r w:rsidR="002D6190">
              <w:rPr>
                <w:noProof/>
                <w:webHidden/>
              </w:rPr>
              <w:t>77</w:t>
            </w:r>
            <w:r>
              <w:rPr>
                <w:noProof/>
                <w:webHidden/>
              </w:rPr>
              <w:fldChar w:fldCharType="end"/>
            </w:r>
          </w:hyperlink>
        </w:p>
        <w:p w14:paraId="5F0DC047" w14:textId="16DD3637"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730" w:history="1">
            <w:r w:rsidRPr="000A3098">
              <w:rPr>
                <w:rStyle w:val="Hyperlink"/>
                <w:noProof/>
              </w:rPr>
              <w:t>7</w:t>
            </w:r>
            <w:r>
              <w:rPr>
                <w:rFonts w:asciiTheme="minorHAnsi" w:eastAsiaTheme="minorEastAsia" w:hAnsiTheme="minorHAnsi" w:cstheme="minorBidi"/>
                <w:b w:val="0"/>
                <w:noProof/>
                <w:kern w:val="2"/>
                <w:szCs w:val="24"/>
                <w:lang w:val="de-DE" w:eastAsia="de-DE"/>
                <w14:ligatures w14:val="standardContextual"/>
              </w:rPr>
              <w:tab/>
            </w:r>
            <w:r w:rsidRPr="000A3098">
              <w:rPr>
                <w:rStyle w:val="Hyperlink"/>
                <w:noProof/>
              </w:rPr>
              <w:t>Outlook</w:t>
            </w:r>
            <w:r>
              <w:rPr>
                <w:noProof/>
                <w:webHidden/>
              </w:rPr>
              <w:tab/>
            </w:r>
            <w:r>
              <w:rPr>
                <w:noProof/>
                <w:webHidden/>
              </w:rPr>
              <w:fldChar w:fldCharType="begin"/>
            </w:r>
            <w:r>
              <w:rPr>
                <w:noProof/>
                <w:webHidden/>
              </w:rPr>
              <w:instrText xml:space="preserve"> PAGEREF _Toc223021730 \h </w:instrText>
            </w:r>
            <w:r>
              <w:rPr>
                <w:noProof/>
                <w:webHidden/>
              </w:rPr>
            </w:r>
            <w:r>
              <w:rPr>
                <w:noProof/>
                <w:webHidden/>
              </w:rPr>
              <w:fldChar w:fldCharType="separate"/>
            </w:r>
            <w:r w:rsidR="002D6190">
              <w:rPr>
                <w:noProof/>
                <w:webHidden/>
              </w:rPr>
              <w:t>78</w:t>
            </w:r>
            <w:r>
              <w:rPr>
                <w:noProof/>
                <w:webHidden/>
              </w:rPr>
              <w:fldChar w:fldCharType="end"/>
            </w:r>
          </w:hyperlink>
        </w:p>
        <w:p w14:paraId="2D964CEB" w14:textId="1C94671A"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731" w:history="1">
            <w:r w:rsidRPr="000A3098">
              <w:rPr>
                <w:rStyle w:val="Hyperlink"/>
                <w:noProof/>
              </w:rPr>
              <w:t>List of Sources</w:t>
            </w:r>
            <w:r>
              <w:rPr>
                <w:noProof/>
                <w:webHidden/>
              </w:rPr>
              <w:tab/>
            </w:r>
            <w:r>
              <w:rPr>
                <w:noProof/>
                <w:webHidden/>
              </w:rPr>
              <w:fldChar w:fldCharType="begin"/>
            </w:r>
            <w:r>
              <w:rPr>
                <w:noProof/>
                <w:webHidden/>
              </w:rPr>
              <w:instrText xml:space="preserve"> PAGEREF _Toc223021731 \h </w:instrText>
            </w:r>
            <w:r>
              <w:rPr>
                <w:noProof/>
                <w:webHidden/>
              </w:rPr>
            </w:r>
            <w:r>
              <w:rPr>
                <w:noProof/>
                <w:webHidden/>
              </w:rPr>
              <w:fldChar w:fldCharType="separate"/>
            </w:r>
            <w:r w:rsidR="002D6190">
              <w:rPr>
                <w:noProof/>
                <w:webHidden/>
              </w:rPr>
              <w:t>80</w:t>
            </w:r>
            <w:r>
              <w:rPr>
                <w:noProof/>
                <w:webHidden/>
              </w:rPr>
              <w:fldChar w:fldCharType="end"/>
            </w:r>
          </w:hyperlink>
        </w:p>
        <w:p w14:paraId="7A11A723" w14:textId="3FFE2A6A"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732" w:history="1">
            <w:r w:rsidRPr="000A3098">
              <w:rPr>
                <w:rStyle w:val="Hyperlink"/>
                <w:noProof/>
              </w:rPr>
              <w:t>Attachment A 1. Async-Profiler Flamegraphs</w:t>
            </w:r>
            <w:r>
              <w:rPr>
                <w:noProof/>
                <w:webHidden/>
              </w:rPr>
              <w:tab/>
            </w:r>
            <w:r>
              <w:rPr>
                <w:noProof/>
                <w:webHidden/>
              </w:rPr>
              <w:fldChar w:fldCharType="begin"/>
            </w:r>
            <w:r>
              <w:rPr>
                <w:noProof/>
                <w:webHidden/>
              </w:rPr>
              <w:instrText xml:space="preserve"> PAGEREF _Toc223021732 \h </w:instrText>
            </w:r>
            <w:r>
              <w:rPr>
                <w:noProof/>
                <w:webHidden/>
              </w:rPr>
            </w:r>
            <w:r>
              <w:rPr>
                <w:noProof/>
                <w:webHidden/>
              </w:rPr>
              <w:fldChar w:fldCharType="separate"/>
            </w:r>
            <w:r w:rsidR="002D6190">
              <w:rPr>
                <w:noProof/>
                <w:webHidden/>
              </w:rPr>
              <w:t>83</w:t>
            </w:r>
            <w:r>
              <w:rPr>
                <w:noProof/>
                <w:webHidden/>
              </w:rPr>
              <w:fldChar w:fldCharType="end"/>
            </w:r>
          </w:hyperlink>
        </w:p>
        <w:p w14:paraId="1245ECC4" w14:textId="73D7F8EC" w:rsidR="00952474" w:rsidRDefault="00952474">
          <w:pPr>
            <w:pStyle w:val="Verzeichnis1"/>
            <w:rPr>
              <w:rFonts w:asciiTheme="minorHAnsi" w:eastAsiaTheme="minorEastAsia" w:hAnsiTheme="minorHAnsi" w:cstheme="minorBidi"/>
              <w:b w:val="0"/>
              <w:noProof/>
              <w:kern w:val="2"/>
              <w:szCs w:val="24"/>
              <w:lang w:val="de-DE" w:eastAsia="de-DE"/>
              <w14:ligatures w14:val="standardContextual"/>
            </w:rPr>
          </w:pPr>
          <w:hyperlink w:anchor="_Toc223021733" w:history="1">
            <w:r w:rsidRPr="000A3098">
              <w:rPr>
                <w:rStyle w:val="Hyperlink"/>
                <w:noProof/>
              </w:rPr>
              <w:t>Use of AI Tools</w:t>
            </w:r>
            <w:r>
              <w:rPr>
                <w:noProof/>
                <w:webHidden/>
              </w:rPr>
              <w:tab/>
            </w:r>
            <w:r>
              <w:rPr>
                <w:noProof/>
                <w:webHidden/>
              </w:rPr>
              <w:fldChar w:fldCharType="begin"/>
            </w:r>
            <w:r>
              <w:rPr>
                <w:noProof/>
                <w:webHidden/>
              </w:rPr>
              <w:instrText xml:space="preserve"> PAGEREF _Toc223021733 \h </w:instrText>
            </w:r>
            <w:r>
              <w:rPr>
                <w:noProof/>
                <w:webHidden/>
              </w:rPr>
            </w:r>
            <w:r>
              <w:rPr>
                <w:noProof/>
                <w:webHidden/>
              </w:rPr>
              <w:fldChar w:fldCharType="separate"/>
            </w:r>
            <w:r w:rsidR="002D6190">
              <w:rPr>
                <w:noProof/>
                <w:webHidden/>
              </w:rPr>
              <w:t>86</w:t>
            </w:r>
            <w:r>
              <w:rPr>
                <w:noProof/>
                <w:webHidden/>
              </w:rPr>
              <w:fldChar w:fldCharType="end"/>
            </w:r>
          </w:hyperlink>
        </w:p>
        <w:p w14:paraId="719165D4" w14:textId="1F98E935" w:rsidR="00F15044" w:rsidRPr="0038642B" w:rsidRDefault="00B84F6B" w:rsidP="00FF05E7">
          <w:pPr>
            <w:pStyle w:val="Verzeichnis1"/>
          </w:pPr>
          <w:r>
            <w:fldChar w:fldCharType="end"/>
          </w:r>
          <w:r w:rsidR="000442B1">
            <w:br w:type="page"/>
          </w:r>
        </w:p>
      </w:sdtContent>
    </w:sdt>
    <w:p w14:paraId="723375AC" w14:textId="55F610C9" w:rsidR="00393D1D" w:rsidRDefault="00891D90" w:rsidP="002C4FD9">
      <w:pPr>
        <w:pStyle w:val="berschrift1"/>
        <w:numPr>
          <w:ilvl w:val="0"/>
          <w:numId w:val="0"/>
        </w:numPr>
        <w:ind w:left="432" w:hanging="432"/>
      </w:pPr>
      <w:bookmarkStart w:id="3" w:name="_Toc223021674"/>
      <w:r>
        <w:lastRenderedPageBreak/>
        <w:t>Figures</w:t>
      </w:r>
      <w:bookmarkEnd w:id="3"/>
    </w:p>
    <w:p w14:paraId="6638C46D" w14:textId="6926C1F7" w:rsidR="001A003E" w:rsidRDefault="00DD5F21">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r>
        <w:fldChar w:fldCharType="begin"/>
      </w:r>
      <w:r>
        <w:instrText xml:space="preserve"> TOC \f f \h \z \c "Fig." </w:instrText>
      </w:r>
      <w:r>
        <w:fldChar w:fldCharType="separate"/>
      </w:r>
      <w:hyperlink w:anchor="_Toc222787077" w:history="1">
        <w:r w:rsidR="001A003E" w:rsidRPr="00EC4919">
          <w:rPr>
            <w:rStyle w:val="Hyperlink"/>
            <w:noProof/>
          </w:rPr>
          <w:t>Fig. 1:</w:t>
        </w:r>
        <w:r w:rsidR="001A003E">
          <w:rPr>
            <w:rFonts w:asciiTheme="minorHAnsi" w:eastAsiaTheme="minorEastAsia" w:hAnsiTheme="minorHAnsi" w:cstheme="minorBidi"/>
            <w:noProof/>
            <w:kern w:val="2"/>
            <w:szCs w:val="24"/>
            <w:lang w:val="de-DE" w:eastAsia="de-DE"/>
            <w14:ligatures w14:val="standardContextual"/>
          </w:rPr>
          <w:tab/>
        </w:r>
        <w:r w:rsidR="001A003E" w:rsidRPr="00EC4919">
          <w:rPr>
            <w:rStyle w:val="Hyperlink"/>
            <w:noProof/>
          </w:rPr>
          <w:t xml:space="preserve"> A structure with an int and a 3-component float vector in memory using different Application Binary Interfaces.</w:t>
        </w:r>
        <w:r w:rsidR="001A003E">
          <w:rPr>
            <w:noProof/>
            <w:webHidden/>
          </w:rPr>
          <w:tab/>
        </w:r>
        <w:r w:rsidR="001A003E">
          <w:rPr>
            <w:noProof/>
            <w:webHidden/>
          </w:rPr>
          <w:fldChar w:fldCharType="begin"/>
        </w:r>
        <w:r w:rsidR="001A003E">
          <w:rPr>
            <w:noProof/>
            <w:webHidden/>
          </w:rPr>
          <w:instrText xml:space="preserve"> PAGEREF _Toc222787077 \h </w:instrText>
        </w:r>
        <w:r w:rsidR="001A003E">
          <w:rPr>
            <w:noProof/>
            <w:webHidden/>
          </w:rPr>
        </w:r>
        <w:r w:rsidR="001A003E">
          <w:rPr>
            <w:noProof/>
            <w:webHidden/>
          </w:rPr>
          <w:fldChar w:fldCharType="separate"/>
        </w:r>
        <w:r w:rsidR="002D6190">
          <w:rPr>
            <w:noProof/>
            <w:webHidden/>
          </w:rPr>
          <w:t>17</w:t>
        </w:r>
        <w:r w:rsidR="001A003E">
          <w:rPr>
            <w:noProof/>
            <w:webHidden/>
          </w:rPr>
          <w:fldChar w:fldCharType="end"/>
        </w:r>
      </w:hyperlink>
    </w:p>
    <w:p w14:paraId="2AD46829" w14:textId="1239F3B3"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78" w:history="1">
        <w:r w:rsidRPr="00EC4919">
          <w:rPr>
            <w:rStyle w:val="Hyperlink"/>
            <w:noProof/>
          </w:rPr>
          <w:t>Fig. 2:</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Class diagram showing the most important classes related to structures in LUtils.</w:t>
        </w:r>
        <w:r>
          <w:rPr>
            <w:noProof/>
            <w:webHidden/>
          </w:rPr>
          <w:tab/>
        </w:r>
        <w:r>
          <w:rPr>
            <w:noProof/>
            <w:webHidden/>
          </w:rPr>
          <w:fldChar w:fldCharType="begin"/>
        </w:r>
        <w:r>
          <w:rPr>
            <w:noProof/>
            <w:webHidden/>
          </w:rPr>
          <w:instrText xml:space="preserve"> PAGEREF _Toc222787078 \h </w:instrText>
        </w:r>
        <w:r>
          <w:rPr>
            <w:noProof/>
            <w:webHidden/>
          </w:rPr>
        </w:r>
        <w:r>
          <w:rPr>
            <w:noProof/>
            <w:webHidden/>
          </w:rPr>
          <w:fldChar w:fldCharType="separate"/>
        </w:r>
        <w:r w:rsidR="002D6190">
          <w:rPr>
            <w:noProof/>
            <w:webHidden/>
          </w:rPr>
          <w:t>27</w:t>
        </w:r>
        <w:r>
          <w:rPr>
            <w:noProof/>
            <w:webHidden/>
          </w:rPr>
          <w:fldChar w:fldCharType="end"/>
        </w:r>
      </w:hyperlink>
    </w:p>
    <w:p w14:paraId="31ACA937" w14:textId="3CDBED4D"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79" w:history="1">
        <w:r w:rsidRPr="00EC4919">
          <w:rPr>
            <w:rStyle w:val="Hyperlink"/>
            <w:noProof/>
          </w:rPr>
          <w:t>Fig. 3:</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Results for benchmark 1 of experiment 1. Left: Boxplot diagram of the execution times across all four libraries. Right: Bar chart of the median allocation rate across all four libraries.</w:t>
        </w:r>
        <w:r>
          <w:rPr>
            <w:noProof/>
            <w:webHidden/>
          </w:rPr>
          <w:tab/>
        </w:r>
        <w:r>
          <w:rPr>
            <w:noProof/>
            <w:webHidden/>
          </w:rPr>
          <w:fldChar w:fldCharType="begin"/>
        </w:r>
        <w:r>
          <w:rPr>
            <w:noProof/>
            <w:webHidden/>
          </w:rPr>
          <w:instrText xml:space="preserve"> PAGEREF _Toc222787079 \h </w:instrText>
        </w:r>
        <w:r>
          <w:rPr>
            <w:noProof/>
            <w:webHidden/>
          </w:rPr>
        </w:r>
        <w:r>
          <w:rPr>
            <w:noProof/>
            <w:webHidden/>
          </w:rPr>
          <w:fldChar w:fldCharType="separate"/>
        </w:r>
        <w:r w:rsidR="002D6190">
          <w:rPr>
            <w:noProof/>
            <w:webHidden/>
          </w:rPr>
          <w:t>39</w:t>
        </w:r>
        <w:r>
          <w:rPr>
            <w:noProof/>
            <w:webHidden/>
          </w:rPr>
          <w:fldChar w:fldCharType="end"/>
        </w:r>
      </w:hyperlink>
    </w:p>
    <w:p w14:paraId="47E45EEC" w14:textId="0A7733B7"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80" w:history="1">
        <w:r w:rsidRPr="00EC4919">
          <w:rPr>
            <w:rStyle w:val="Hyperlink"/>
            <w:noProof/>
          </w:rPr>
          <w:t>Fig. 4:</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Results for benchmark 1 of experiment 1. Left: Boxplot diagram of the execution times across all four libraries. Right: Bar chart of the median allocation rate across all four libraries.</w:t>
        </w:r>
        <w:r>
          <w:rPr>
            <w:noProof/>
            <w:webHidden/>
          </w:rPr>
          <w:tab/>
        </w:r>
        <w:r>
          <w:rPr>
            <w:noProof/>
            <w:webHidden/>
          </w:rPr>
          <w:fldChar w:fldCharType="begin"/>
        </w:r>
        <w:r>
          <w:rPr>
            <w:noProof/>
            <w:webHidden/>
          </w:rPr>
          <w:instrText xml:space="preserve"> PAGEREF _Toc222787080 \h </w:instrText>
        </w:r>
        <w:r>
          <w:rPr>
            <w:noProof/>
            <w:webHidden/>
          </w:rPr>
        </w:r>
        <w:r>
          <w:rPr>
            <w:noProof/>
            <w:webHidden/>
          </w:rPr>
          <w:fldChar w:fldCharType="separate"/>
        </w:r>
        <w:r w:rsidR="002D6190">
          <w:rPr>
            <w:noProof/>
            <w:webHidden/>
          </w:rPr>
          <w:t>41</w:t>
        </w:r>
        <w:r>
          <w:rPr>
            <w:noProof/>
            <w:webHidden/>
          </w:rPr>
          <w:fldChar w:fldCharType="end"/>
        </w:r>
      </w:hyperlink>
    </w:p>
    <w:p w14:paraId="1F1A6990" w14:textId="30D3CB3D"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81" w:history="1">
        <w:r w:rsidRPr="00EC4919">
          <w:rPr>
            <w:rStyle w:val="Hyperlink"/>
            <w:noProof/>
          </w:rPr>
          <w:t>Fig. 5:</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Results for benchmark 3 of experiment 1. Left: Boxplot diagram of the execution times across all four libraries. Right: Bar chart of the median allocation rate across all four libraries.</w:t>
        </w:r>
        <w:r>
          <w:rPr>
            <w:noProof/>
            <w:webHidden/>
          </w:rPr>
          <w:tab/>
        </w:r>
        <w:r>
          <w:rPr>
            <w:noProof/>
            <w:webHidden/>
          </w:rPr>
          <w:fldChar w:fldCharType="begin"/>
        </w:r>
        <w:r>
          <w:rPr>
            <w:noProof/>
            <w:webHidden/>
          </w:rPr>
          <w:instrText xml:space="preserve"> PAGEREF _Toc222787081 \h </w:instrText>
        </w:r>
        <w:r>
          <w:rPr>
            <w:noProof/>
            <w:webHidden/>
          </w:rPr>
        </w:r>
        <w:r>
          <w:rPr>
            <w:noProof/>
            <w:webHidden/>
          </w:rPr>
          <w:fldChar w:fldCharType="separate"/>
        </w:r>
        <w:r w:rsidR="002D6190">
          <w:rPr>
            <w:noProof/>
            <w:webHidden/>
          </w:rPr>
          <w:t>44</w:t>
        </w:r>
        <w:r>
          <w:rPr>
            <w:noProof/>
            <w:webHidden/>
          </w:rPr>
          <w:fldChar w:fldCharType="end"/>
        </w:r>
      </w:hyperlink>
    </w:p>
    <w:p w14:paraId="53508D62" w14:textId="5E4C1625"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82" w:history="1">
        <w:r w:rsidRPr="00EC4919">
          <w:rPr>
            <w:rStyle w:val="Hyperlink"/>
            <w:noProof/>
          </w:rPr>
          <w:t>Fig. 6:</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Results for benchmark 1 of experiment 2. Left: Boxplot diagram of the execution times across all four libraries. Right: Bar chart of the median allocation rate across all four libraries.</w:t>
        </w:r>
        <w:r>
          <w:rPr>
            <w:noProof/>
            <w:webHidden/>
          </w:rPr>
          <w:tab/>
        </w:r>
        <w:r>
          <w:rPr>
            <w:noProof/>
            <w:webHidden/>
          </w:rPr>
          <w:fldChar w:fldCharType="begin"/>
        </w:r>
        <w:r>
          <w:rPr>
            <w:noProof/>
            <w:webHidden/>
          </w:rPr>
          <w:instrText xml:space="preserve"> PAGEREF _Toc222787082 \h </w:instrText>
        </w:r>
        <w:r>
          <w:rPr>
            <w:noProof/>
            <w:webHidden/>
          </w:rPr>
        </w:r>
        <w:r>
          <w:rPr>
            <w:noProof/>
            <w:webHidden/>
          </w:rPr>
          <w:fldChar w:fldCharType="separate"/>
        </w:r>
        <w:r w:rsidR="002D6190">
          <w:rPr>
            <w:noProof/>
            <w:webHidden/>
          </w:rPr>
          <w:t>46</w:t>
        </w:r>
        <w:r>
          <w:rPr>
            <w:noProof/>
            <w:webHidden/>
          </w:rPr>
          <w:fldChar w:fldCharType="end"/>
        </w:r>
      </w:hyperlink>
    </w:p>
    <w:p w14:paraId="544CBACC" w14:textId="4D0FE3B2"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83" w:history="1">
        <w:r w:rsidRPr="00EC4919">
          <w:rPr>
            <w:rStyle w:val="Hyperlink"/>
            <w:noProof/>
          </w:rPr>
          <w:t>Fig. 7:</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Results for benchmark 2 of experiment 2. Left: Boxplot diagram of the execution times across all four libraries. Right: Bar chart of the median allocation rate across all four libraries.</w:t>
        </w:r>
        <w:r>
          <w:rPr>
            <w:noProof/>
            <w:webHidden/>
          </w:rPr>
          <w:tab/>
        </w:r>
        <w:r>
          <w:rPr>
            <w:noProof/>
            <w:webHidden/>
          </w:rPr>
          <w:fldChar w:fldCharType="begin"/>
        </w:r>
        <w:r>
          <w:rPr>
            <w:noProof/>
            <w:webHidden/>
          </w:rPr>
          <w:instrText xml:space="preserve"> PAGEREF _Toc222787083 \h </w:instrText>
        </w:r>
        <w:r>
          <w:rPr>
            <w:noProof/>
            <w:webHidden/>
          </w:rPr>
        </w:r>
        <w:r>
          <w:rPr>
            <w:noProof/>
            <w:webHidden/>
          </w:rPr>
          <w:fldChar w:fldCharType="separate"/>
        </w:r>
        <w:r w:rsidR="002D6190">
          <w:rPr>
            <w:noProof/>
            <w:webHidden/>
          </w:rPr>
          <w:t>48</w:t>
        </w:r>
        <w:r>
          <w:rPr>
            <w:noProof/>
            <w:webHidden/>
          </w:rPr>
          <w:fldChar w:fldCharType="end"/>
        </w:r>
      </w:hyperlink>
    </w:p>
    <w:p w14:paraId="1EA707EB" w14:textId="71DA13BA"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84" w:history="1">
        <w:r w:rsidRPr="00EC4919">
          <w:rPr>
            <w:rStyle w:val="Hyperlink"/>
            <w:noProof/>
          </w:rPr>
          <w:t>Fig. 8:</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Results for benchmark 3 of experiment 2. Left: Boxplot diagram of the execution times across all four libraries. Right: Bar chart of the median allocation rate across all four libraries.</w:t>
        </w:r>
        <w:r>
          <w:rPr>
            <w:noProof/>
            <w:webHidden/>
          </w:rPr>
          <w:tab/>
        </w:r>
        <w:r>
          <w:rPr>
            <w:noProof/>
            <w:webHidden/>
          </w:rPr>
          <w:fldChar w:fldCharType="begin"/>
        </w:r>
        <w:r>
          <w:rPr>
            <w:noProof/>
            <w:webHidden/>
          </w:rPr>
          <w:instrText xml:space="preserve"> PAGEREF _Toc222787084 \h </w:instrText>
        </w:r>
        <w:r>
          <w:rPr>
            <w:noProof/>
            <w:webHidden/>
          </w:rPr>
        </w:r>
        <w:r>
          <w:rPr>
            <w:noProof/>
            <w:webHidden/>
          </w:rPr>
          <w:fldChar w:fldCharType="separate"/>
        </w:r>
        <w:r w:rsidR="002D6190">
          <w:rPr>
            <w:noProof/>
            <w:webHidden/>
          </w:rPr>
          <w:t>50</w:t>
        </w:r>
        <w:r>
          <w:rPr>
            <w:noProof/>
            <w:webHidden/>
          </w:rPr>
          <w:fldChar w:fldCharType="end"/>
        </w:r>
      </w:hyperlink>
    </w:p>
    <w:p w14:paraId="08E773C1" w14:textId="1AC232AA"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85" w:history="1">
        <w:r w:rsidRPr="00EC4919">
          <w:rPr>
            <w:rStyle w:val="Hyperlink"/>
            <w:noProof/>
          </w:rPr>
          <w:t>Fig. 9:</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Results for benchmark 3 of experiment 3. Left: Boxplot diagram of the execution times across all four libraries. Right: Bar chart of the median allocation rate across all four libraries.</w:t>
        </w:r>
        <w:r>
          <w:rPr>
            <w:noProof/>
            <w:webHidden/>
          </w:rPr>
          <w:tab/>
        </w:r>
        <w:r>
          <w:rPr>
            <w:noProof/>
            <w:webHidden/>
          </w:rPr>
          <w:fldChar w:fldCharType="begin"/>
        </w:r>
        <w:r>
          <w:rPr>
            <w:noProof/>
            <w:webHidden/>
          </w:rPr>
          <w:instrText xml:space="preserve"> PAGEREF _Toc222787085 \h </w:instrText>
        </w:r>
        <w:r>
          <w:rPr>
            <w:noProof/>
            <w:webHidden/>
          </w:rPr>
        </w:r>
        <w:r>
          <w:rPr>
            <w:noProof/>
            <w:webHidden/>
          </w:rPr>
          <w:fldChar w:fldCharType="separate"/>
        </w:r>
        <w:r w:rsidR="002D6190">
          <w:rPr>
            <w:noProof/>
            <w:webHidden/>
          </w:rPr>
          <w:t>53</w:t>
        </w:r>
        <w:r>
          <w:rPr>
            <w:noProof/>
            <w:webHidden/>
          </w:rPr>
          <w:fldChar w:fldCharType="end"/>
        </w:r>
      </w:hyperlink>
    </w:p>
    <w:p w14:paraId="32505B20" w14:textId="51DA4C68"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86" w:history="1">
        <w:r w:rsidRPr="00EC4919">
          <w:rPr>
            <w:rStyle w:val="Hyperlink"/>
            <w:noProof/>
          </w:rPr>
          <w:t>Fig. 10:</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Results for benchmark 2 of experiment 3. Left: Boxplot diagram of the execution times across all four libraries. Right: Bar chart of the median allocation rate across all four libraries.</w:t>
        </w:r>
        <w:r>
          <w:rPr>
            <w:noProof/>
            <w:webHidden/>
          </w:rPr>
          <w:tab/>
        </w:r>
        <w:r>
          <w:rPr>
            <w:noProof/>
            <w:webHidden/>
          </w:rPr>
          <w:fldChar w:fldCharType="begin"/>
        </w:r>
        <w:r>
          <w:rPr>
            <w:noProof/>
            <w:webHidden/>
          </w:rPr>
          <w:instrText xml:space="preserve"> PAGEREF _Toc222787086 \h </w:instrText>
        </w:r>
        <w:r>
          <w:rPr>
            <w:noProof/>
            <w:webHidden/>
          </w:rPr>
        </w:r>
        <w:r>
          <w:rPr>
            <w:noProof/>
            <w:webHidden/>
          </w:rPr>
          <w:fldChar w:fldCharType="separate"/>
        </w:r>
        <w:r w:rsidR="002D6190">
          <w:rPr>
            <w:noProof/>
            <w:webHidden/>
          </w:rPr>
          <w:t>55</w:t>
        </w:r>
        <w:r>
          <w:rPr>
            <w:noProof/>
            <w:webHidden/>
          </w:rPr>
          <w:fldChar w:fldCharType="end"/>
        </w:r>
      </w:hyperlink>
    </w:p>
    <w:p w14:paraId="4FC4B450" w14:textId="52E71CBB"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87" w:history="1">
        <w:r w:rsidRPr="00EC4919">
          <w:rPr>
            <w:rStyle w:val="Hyperlink"/>
            <w:noProof/>
          </w:rPr>
          <w:t>Fig. 11:</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Results for benchmark 3 of experiment 3. Left: Boxplot diagram of the execution times across all four libraries. Right: Bar chart of the median allocation rate across all four libraries.</w:t>
        </w:r>
        <w:r>
          <w:rPr>
            <w:noProof/>
            <w:webHidden/>
          </w:rPr>
          <w:tab/>
        </w:r>
        <w:r>
          <w:rPr>
            <w:noProof/>
            <w:webHidden/>
          </w:rPr>
          <w:fldChar w:fldCharType="begin"/>
        </w:r>
        <w:r>
          <w:rPr>
            <w:noProof/>
            <w:webHidden/>
          </w:rPr>
          <w:instrText xml:space="preserve"> PAGEREF _Toc222787087 \h </w:instrText>
        </w:r>
        <w:r>
          <w:rPr>
            <w:noProof/>
            <w:webHidden/>
          </w:rPr>
        </w:r>
        <w:r>
          <w:rPr>
            <w:noProof/>
            <w:webHidden/>
          </w:rPr>
          <w:fldChar w:fldCharType="separate"/>
        </w:r>
        <w:r w:rsidR="002D6190">
          <w:rPr>
            <w:noProof/>
            <w:webHidden/>
          </w:rPr>
          <w:t>58</w:t>
        </w:r>
        <w:r>
          <w:rPr>
            <w:noProof/>
            <w:webHidden/>
          </w:rPr>
          <w:fldChar w:fldCharType="end"/>
        </w:r>
      </w:hyperlink>
    </w:p>
    <w:p w14:paraId="48464B29" w14:textId="254CDBF5"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88" w:history="1">
        <w:r w:rsidRPr="00EC4919">
          <w:rPr>
            <w:rStyle w:val="Hyperlink"/>
            <w:noProof/>
          </w:rPr>
          <w:t>Fig. 12:</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The execution times of benchmark 3 of each experiment. The reference values have been subtracted to isolate startup overhead.</w:t>
        </w:r>
        <w:r>
          <w:rPr>
            <w:noProof/>
            <w:webHidden/>
          </w:rPr>
          <w:tab/>
        </w:r>
        <w:r>
          <w:rPr>
            <w:noProof/>
            <w:webHidden/>
          </w:rPr>
          <w:fldChar w:fldCharType="begin"/>
        </w:r>
        <w:r>
          <w:rPr>
            <w:noProof/>
            <w:webHidden/>
          </w:rPr>
          <w:instrText xml:space="preserve"> PAGEREF _Toc222787088 \h </w:instrText>
        </w:r>
        <w:r>
          <w:rPr>
            <w:noProof/>
            <w:webHidden/>
          </w:rPr>
        </w:r>
        <w:r>
          <w:rPr>
            <w:noProof/>
            <w:webHidden/>
          </w:rPr>
          <w:fldChar w:fldCharType="separate"/>
        </w:r>
        <w:r w:rsidR="002D6190">
          <w:rPr>
            <w:noProof/>
            <w:webHidden/>
          </w:rPr>
          <w:t>59</w:t>
        </w:r>
        <w:r>
          <w:rPr>
            <w:noProof/>
            <w:webHidden/>
          </w:rPr>
          <w:fldChar w:fldCharType="end"/>
        </w:r>
      </w:hyperlink>
    </w:p>
    <w:p w14:paraId="4BBE4587" w14:textId="406DB77B"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89" w:history="1">
        <w:r w:rsidRPr="00EC4919">
          <w:rPr>
            <w:rStyle w:val="Hyperlink"/>
            <w:noProof/>
          </w:rPr>
          <w:t>Fig. 13:</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 xml:space="preserve">Code path of single </w:t>
        </w:r>
        <w:r w:rsidRPr="00EC4919">
          <w:rPr>
            <w:rStyle w:val="Hyperlink"/>
            <w:rFonts w:ascii="Courier New" w:hAnsi="Courier New"/>
            <w:noProof/>
          </w:rPr>
          <w:t>Int1.get()</w:t>
        </w:r>
        <w:r w:rsidRPr="00EC4919">
          <w:rPr>
            <w:rStyle w:val="Hyperlink"/>
            <w:noProof/>
          </w:rPr>
          <w:t xml:space="preserve"> call.</w:t>
        </w:r>
        <w:r>
          <w:rPr>
            <w:noProof/>
            <w:webHidden/>
          </w:rPr>
          <w:tab/>
        </w:r>
        <w:r>
          <w:rPr>
            <w:noProof/>
            <w:webHidden/>
          </w:rPr>
          <w:fldChar w:fldCharType="begin"/>
        </w:r>
        <w:r>
          <w:rPr>
            <w:noProof/>
            <w:webHidden/>
          </w:rPr>
          <w:instrText xml:space="preserve"> PAGEREF _Toc222787089 \h </w:instrText>
        </w:r>
        <w:r>
          <w:rPr>
            <w:noProof/>
            <w:webHidden/>
          </w:rPr>
        </w:r>
        <w:r>
          <w:rPr>
            <w:noProof/>
            <w:webHidden/>
          </w:rPr>
          <w:fldChar w:fldCharType="separate"/>
        </w:r>
        <w:r w:rsidR="002D6190">
          <w:rPr>
            <w:noProof/>
            <w:webHidden/>
          </w:rPr>
          <w:t>66</w:t>
        </w:r>
        <w:r>
          <w:rPr>
            <w:noProof/>
            <w:webHidden/>
          </w:rPr>
          <w:fldChar w:fldCharType="end"/>
        </w:r>
      </w:hyperlink>
    </w:p>
    <w:p w14:paraId="5D7E1984" w14:textId="3A6D91D8"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90" w:history="1">
        <w:r w:rsidRPr="00EC4919">
          <w:rPr>
            <w:rStyle w:val="Hyperlink"/>
            <w:noProof/>
          </w:rPr>
          <w:t>Fig. 14:</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Results of the benchmark comparing the allocators of FFMA, LUtils and malloc. Left: Zoomed in to allocation sizes between 32 and 2,136 bytes. Right: Execution times of all allocation sizes between 32 and 515,724 bytes on a logarithmic x-axis.</w:t>
        </w:r>
        <w:r>
          <w:rPr>
            <w:noProof/>
            <w:webHidden/>
          </w:rPr>
          <w:tab/>
        </w:r>
        <w:r>
          <w:rPr>
            <w:noProof/>
            <w:webHidden/>
          </w:rPr>
          <w:fldChar w:fldCharType="begin"/>
        </w:r>
        <w:r>
          <w:rPr>
            <w:noProof/>
            <w:webHidden/>
          </w:rPr>
          <w:instrText xml:space="preserve"> PAGEREF _Toc222787090 \h </w:instrText>
        </w:r>
        <w:r>
          <w:rPr>
            <w:noProof/>
            <w:webHidden/>
          </w:rPr>
        </w:r>
        <w:r>
          <w:rPr>
            <w:noProof/>
            <w:webHidden/>
          </w:rPr>
          <w:fldChar w:fldCharType="separate"/>
        </w:r>
        <w:r w:rsidR="002D6190">
          <w:rPr>
            <w:noProof/>
            <w:webHidden/>
          </w:rPr>
          <w:t>70</w:t>
        </w:r>
        <w:r>
          <w:rPr>
            <w:noProof/>
            <w:webHidden/>
          </w:rPr>
          <w:fldChar w:fldCharType="end"/>
        </w:r>
      </w:hyperlink>
    </w:p>
    <w:p w14:paraId="49A5D61D" w14:textId="209F9F44"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91" w:history="1">
        <w:r w:rsidRPr="00EC4919">
          <w:rPr>
            <w:rStyle w:val="Hyperlink"/>
            <w:noProof/>
          </w:rPr>
          <w:t>Fig. 15:</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Flamegraphs generated by the Async-Profiler for benchmark 1 (using LUtils) of experiment 1.</w:t>
        </w:r>
        <w:r>
          <w:rPr>
            <w:noProof/>
            <w:webHidden/>
          </w:rPr>
          <w:tab/>
        </w:r>
        <w:r>
          <w:rPr>
            <w:noProof/>
            <w:webHidden/>
          </w:rPr>
          <w:fldChar w:fldCharType="begin"/>
        </w:r>
        <w:r>
          <w:rPr>
            <w:noProof/>
            <w:webHidden/>
          </w:rPr>
          <w:instrText xml:space="preserve"> PAGEREF _Toc222787091 \h </w:instrText>
        </w:r>
        <w:r>
          <w:rPr>
            <w:noProof/>
            <w:webHidden/>
          </w:rPr>
        </w:r>
        <w:r>
          <w:rPr>
            <w:noProof/>
            <w:webHidden/>
          </w:rPr>
          <w:fldChar w:fldCharType="separate"/>
        </w:r>
        <w:r w:rsidR="002D6190">
          <w:rPr>
            <w:noProof/>
            <w:webHidden/>
          </w:rPr>
          <w:t>83</w:t>
        </w:r>
        <w:r>
          <w:rPr>
            <w:noProof/>
            <w:webHidden/>
          </w:rPr>
          <w:fldChar w:fldCharType="end"/>
        </w:r>
      </w:hyperlink>
    </w:p>
    <w:p w14:paraId="7A13E55B" w14:textId="719CA2BB"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92" w:history="1">
        <w:r w:rsidRPr="00EC4919">
          <w:rPr>
            <w:rStyle w:val="Hyperlink"/>
            <w:noProof/>
          </w:rPr>
          <w:t>Fig. 16:</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Flamegraphs generated by the Async-Profiler for benchmark 2 (using LUtils) of experiment 1.</w:t>
        </w:r>
        <w:r>
          <w:rPr>
            <w:noProof/>
            <w:webHidden/>
          </w:rPr>
          <w:tab/>
        </w:r>
        <w:r>
          <w:rPr>
            <w:noProof/>
            <w:webHidden/>
          </w:rPr>
          <w:fldChar w:fldCharType="begin"/>
        </w:r>
        <w:r>
          <w:rPr>
            <w:noProof/>
            <w:webHidden/>
          </w:rPr>
          <w:instrText xml:space="preserve"> PAGEREF _Toc222787092 \h </w:instrText>
        </w:r>
        <w:r>
          <w:rPr>
            <w:noProof/>
            <w:webHidden/>
          </w:rPr>
        </w:r>
        <w:r>
          <w:rPr>
            <w:noProof/>
            <w:webHidden/>
          </w:rPr>
          <w:fldChar w:fldCharType="separate"/>
        </w:r>
        <w:r w:rsidR="002D6190">
          <w:rPr>
            <w:noProof/>
            <w:webHidden/>
          </w:rPr>
          <w:t>84</w:t>
        </w:r>
        <w:r>
          <w:rPr>
            <w:noProof/>
            <w:webHidden/>
          </w:rPr>
          <w:fldChar w:fldCharType="end"/>
        </w:r>
      </w:hyperlink>
    </w:p>
    <w:p w14:paraId="6852D78E" w14:textId="42BDAFB4"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93" w:history="1">
        <w:r w:rsidRPr="00EC4919">
          <w:rPr>
            <w:rStyle w:val="Hyperlink"/>
            <w:noProof/>
          </w:rPr>
          <w:t>Fig. 17:</w:t>
        </w:r>
        <w:r>
          <w:rPr>
            <w:rFonts w:asciiTheme="minorHAnsi" w:eastAsiaTheme="minorEastAsia" w:hAnsiTheme="minorHAnsi" w:cstheme="minorBidi"/>
            <w:noProof/>
            <w:kern w:val="2"/>
            <w:szCs w:val="24"/>
            <w:lang w:val="de-DE" w:eastAsia="de-DE"/>
            <w14:ligatures w14:val="standardContextual"/>
          </w:rPr>
          <w:tab/>
        </w:r>
        <w:r w:rsidRPr="00EC4919">
          <w:rPr>
            <w:rStyle w:val="Hyperlink"/>
            <w:noProof/>
          </w:rPr>
          <w:t>Flamegraphs generated by the Async-Profiler for benchmark 1 (using LUtils) of experiment 3.</w:t>
        </w:r>
        <w:r>
          <w:rPr>
            <w:noProof/>
            <w:webHidden/>
          </w:rPr>
          <w:tab/>
        </w:r>
        <w:r>
          <w:rPr>
            <w:noProof/>
            <w:webHidden/>
          </w:rPr>
          <w:fldChar w:fldCharType="begin"/>
        </w:r>
        <w:r>
          <w:rPr>
            <w:noProof/>
            <w:webHidden/>
          </w:rPr>
          <w:instrText xml:space="preserve"> PAGEREF _Toc222787093 \h </w:instrText>
        </w:r>
        <w:r>
          <w:rPr>
            <w:noProof/>
            <w:webHidden/>
          </w:rPr>
        </w:r>
        <w:r>
          <w:rPr>
            <w:noProof/>
            <w:webHidden/>
          </w:rPr>
          <w:fldChar w:fldCharType="separate"/>
        </w:r>
        <w:r w:rsidR="002D6190">
          <w:rPr>
            <w:noProof/>
            <w:webHidden/>
          </w:rPr>
          <w:t>85</w:t>
        </w:r>
        <w:r>
          <w:rPr>
            <w:noProof/>
            <w:webHidden/>
          </w:rPr>
          <w:fldChar w:fldCharType="end"/>
        </w:r>
      </w:hyperlink>
    </w:p>
    <w:p w14:paraId="7A86D768" w14:textId="4D245A65" w:rsidR="0085270C" w:rsidRDefault="00DD5F21" w:rsidP="00DD5F21">
      <w:r>
        <w:fldChar w:fldCharType="end"/>
      </w:r>
    </w:p>
    <w:p w14:paraId="55E41778" w14:textId="2AFAA0B0" w:rsidR="003819E9" w:rsidRDefault="003819E9" w:rsidP="006A0CD5">
      <w:pPr>
        <w:pStyle w:val="berschrift1"/>
        <w:numPr>
          <w:ilvl w:val="0"/>
          <w:numId w:val="0"/>
        </w:numPr>
        <w:ind w:left="432" w:hanging="432"/>
      </w:pPr>
      <w:bookmarkStart w:id="4" w:name="_Toc223021675"/>
      <w:r>
        <w:lastRenderedPageBreak/>
        <w:t>T</w:t>
      </w:r>
      <w:r w:rsidR="00891D90">
        <w:t>able</w:t>
      </w:r>
      <w:r>
        <w:t>s</w:t>
      </w:r>
      <w:bookmarkEnd w:id="4"/>
    </w:p>
    <w:p w14:paraId="2FAF84D0" w14:textId="65624732" w:rsidR="001A003E" w:rsidRDefault="00BA452C">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r>
        <w:rPr>
          <w:bCs/>
        </w:rPr>
        <w:fldChar w:fldCharType="begin"/>
      </w:r>
      <w:r>
        <w:rPr>
          <w:bCs/>
        </w:rPr>
        <w:instrText xml:space="preserve"> TOC \h \z \c "Tab." </w:instrText>
      </w:r>
      <w:r>
        <w:rPr>
          <w:bCs/>
        </w:rPr>
        <w:fldChar w:fldCharType="separate"/>
      </w:r>
      <w:hyperlink w:anchor="_Toc222787094" w:history="1">
        <w:r w:rsidR="001A003E" w:rsidRPr="007D7ABC">
          <w:rPr>
            <w:rStyle w:val="Hyperlink"/>
            <w:noProof/>
          </w:rPr>
          <w:t>Tab. 1:</w:t>
        </w:r>
        <w:r w:rsidR="001A003E">
          <w:rPr>
            <w:rFonts w:asciiTheme="minorHAnsi" w:eastAsiaTheme="minorEastAsia" w:hAnsiTheme="minorHAnsi" w:cstheme="minorBidi"/>
            <w:noProof/>
            <w:kern w:val="2"/>
            <w:szCs w:val="24"/>
            <w:lang w:val="de-DE" w:eastAsia="de-DE"/>
            <w14:ligatures w14:val="standardContextual"/>
          </w:rPr>
          <w:tab/>
        </w:r>
        <w:r w:rsidR="001A003E" w:rsidRPr="007D7ABC">
          <w:rPr>
            <w:rStyle w:val="Hyperlink"/>
            <w:noProof/>
          </w:rPr>
          <w:t xml:space="preserve"> Average execution time in nanoseconds and median allocated bytes of benchmark 1 of experiment 1. For JNA the median is displayed as well, because its average is affected by outliers, which is further discussed below.</w:t>
        </w:r>
        <w:r w:rsidR="001A003E">
          <w:rPr>
            <w:noProof/>
            <w:webHidden/>
          </w:rPr>
          <w:tab/>
        </w:r>
        <w:r w:rsidR="001A003E">
          <w:rPr>
            <w:noProof/>
            <w:webHidden/>
          </w:rPr>
          <w:fldChar w:fldCharType="begin"/>
        </w:r>
        <w:r w:rsidR="001A003E">
          <w:rPr>
            <w:noProof/>
            <w:webHidden/>
          </w:rPr>
          <w:instrText xml:space="preserve"> PAGEREF _Toc222787094 \h </w:instrText>
        </w:r>
        <w:r w:rsidR="001A003E">
          <w:rPr>
            <w:noProof/>
            <w:webHidden/>
          </w:rPr>
        </w:r>
        <w:r w:rsidR="001A003E">
          <w:rPr>
            <w:noProof/>
            <w:webHidden/>
          </w:rPr>
          <w:fldChar w:fldCharType="separate"/>
        </w:r>
        <w:r w:rsidR="002D6190">
          <w:rPr>
            <w:noProof/>
            <w:webHidden/>
          </w:rPr>
          <w:t>39</w:t>
        </w:r>
        <w:r w:rsidR="001A003E">
          <w:rPr>
            <w:noProof/>
            <w:webHidden/>
          </w:rPr>
          <w:fldChar w:fldCharType="end"/>
        </w:r>
      </w:hyperlink>
    </w:p>
    <w:p w14:paraId="7B86E086" w14:textId="1C8AF2B3"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95" w:history="1">
        <w:r w:rsidRPr="007D7ABC">
          <w:rPr>
            <w:rStyle w:val="Hyperlink"/>
            <w:noProof/>
          </w:rPr>
          <w:t>Tab. 2:</w:t>
        </w:r>
        <w:r>
          <w:rPr>
            <w:rFonts w:asciiTheme="minorHAnsi" w:eastAsiaTheme="minorEastAsia" w:hAnsiTheme="minorHAnsi" w:cstheme="minorBidi"/>
            <w:noProof/>
            <w:kern w:val="2"/>
            <w:szCs w:val="24"/>
            <w:lang w:val="de-DE" w:eastAsia="de-DE"/>
            <w14:ligatures w14:val="standardContextual"/>
          </w:rPr>
          <w:tab/>
        </w:r>
        <w:r w:rsidRPr="007D7ABC">
          <w:rPr>
            <w:rStyle w:val="Hyperlink"/>
            <w:noProof/>
          </w:rPr>
          <w:t xml:space="preserve"> Average execution time in nanoseconds and median allocated bytes of benchmark 2 from experiment 1 as well as the respective reference benchmark.</w:t>
        </w:r>
        <w:r>
          <w:rPr>
            <w:noProof/>
            <w:webHidden/>
          </w:rPr>
          <w:tab/>
        </w:r>
        <w:r>
          <w:rPr>
            <w:noProof/>
            <w:webHidden/>
          </w:rPr>
          <w:fldChar w:fldCharType="begin"/>
        </w:r>
        <w:r>
          <w:rPr>
            <w:noProof/>
            <w:webHidden/>
          </w:rPr>
          <w:instrText xml:space="preserve"> PAGEREF _Toc222787095 \h </w:instrText>
        </w:r>
        <w:r>
          <w:rPr>
            <w:noProof/>
            <w:webHidden/>
          </w:rPr>
        </w:r>
        <w:r>
          <w:rPr>
            <w:noProof/>
            <w:webHidden/>
          </w:rPr>
          <w:fldChar w:fldCharType="separate"/>
        </w:r>
        <w:r w:rsidR="002D6190">
          <w:rPr>
            <w:noProof/>
            <w:webHidden/>
          </w:rPr>
          <w:t>41</w:t>
        </w:r>
        <w:r>
          <w:rPr>
            <w:noProof/>
            <w:webHidden/>
          </w:rPr>
          <w:fldChar w:fldCharType="end"/>
        </w:r>
      </w:hyperlink>
    </w:p>
    <w:p w14:paraId="00606108" w14:textId="62BD0F8D"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96" w:history="1">
        <w:r w:rsidRPr="007D7ABC">
          <w:rPr>
            <w:rStyle w:val="Hyperlink"/>
            <w:noProof/>
          </w:rPr>
          <w:t>Tab. 3:</w:t>
        </w:r>
        <w:r>
          <w:rPr>
            <w:rFonts w:asciiTheme="minorHAnsi" w:eastAsiaTheme="minorEastAsia" w:hAnsiTheme="minorHAnsi" w:cstheme="minorBidi"/>
            <w:noProof/>
            <w:kern w:val="2"/>
            <w:szCs w:val="24"/>
            <w:lang w:val="de-DE" w:eastAsia="de-DE"/>
            <w14:ligatures w14:val="standardContextual"/>
          </w:rPr>
          <w:tab/>
        </w:r>
        <w:r w:rsidRPr="007D7ABC">
          <w:rPr>
            <w:rStyle w:val="Hyperlink"/>
            <w:noProof/>
          </w:rPr>
          <w:t xml:space="preserve"> Average execution time in nanoseconds and median (M.) allocated bytes of benchmark 3 from experiment 1 as well as the respective reference benchmark.</w:t>
        </w:r>
        <w:r>
          <w:rPr>
            <w:noProof/>
            <w:webHidden/>
          </w:rPr>
          <w:tab/>
        </w:r>
        <w:r>
          <w:rPr>
            <w:noProof/>
            <w:webHidden/>
          </w:rPr>
          <w:fldChar w:fldCharType="begin"/>
        </w:r>
        <w:r>
          <w:rPr>
            <w:noProof/>
            <w:webHidden/>
          </w:rPr>
          <w:instrText xml:space="preserve"> PAGEREF _Toc222787096 \h </w:instrText>
        </w:r>
        <w:r>
          <w:rPr>
            <w:noProof/>
            <w:webHidden/>
          </w:rPr>
        </w:r>
        <w:r>
          <w:rPr>
            <w:noProof/>
            <w:webHidden/>
          </w:rPr>
          <w:fldChar w:fldCharType="separate"/>
        </w:r>
        <w:r w:rsidR="002D6190">
          <w:rPr>
            <w:noProof/>
            <w:webHidden/>
          </w:rPr>
          <w:t>44</w:t>
        </w:r>
        <w:r>
          <w:rPr>
            <w:noProof/>
            <w:webHidden/>
          </w:rPr>
          <w:fldChar w:fldCharType="end"/>
        </w:r>
      </w:hyperlink>
    </w:p>
    <w:p w14:paraId="0C771633" w14:textId="4E412112"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97" w:history="1">
        <w:r w:rsidRPr="007D7ABC">
          <w:rPr>
            <w:rStyle w:val="Hyperlink"/>
            <w:noProof/>
          </w:rPr>
          <w:t>Tab. 4:</w:t>
        </w:r>
        <w:r>
          <w:rPr>
            <w:rFonts w:asciiTheme="minorHAnsi" w:eastAsiaTheme="minorEastAsia" w:hAnsiTheme="minorHAnsi" w:cstheme="minorBidi"/>
            <w:noProof/>
            <w:kern w:val="2"/>
            <w:szCs w:val="24"/>
            <w:lang w:val="de-DE" w:eastAsia="de-DE"/>
            <w14:ligatures w14:val="standardContextual"/>
          </w:rPr>
          <w:tab/>
        </w:r>
        <w:r w:rsidRPr="007D7ABC">
          <w:rPr>
            <w:rStyle w:val="Hyperlink"/>
            <w:noProof/>
          </w:rPr>
          <w:t>Average execution time in nanoseconds and average allocated bytes of benchmark 1 from experiment 2.</w:t>
        </w:r>
        <w:r>
          <w:rPr>
            <w:noProof/>
            <w:webHidden/>
          </w:rPr>
          <w:tab/>
        </w:r>
        <w:r>
          <w:rPr>
            <w:noProof/>
            <w:webHidden/>
          </w:rPr>
          <w:fldChar w:fldCharType="begin"/>
        </w:r>
        <w:r>
          <w:rPr>
            <w:noProof/>
            <w:webHidden/>
          </w:rPr>
          <w:instrText xml:space="preserve"> PAGEREF _Toc222787097 \h </w:instrText>
        </w:r>
        <w:r>
          <w:rPr>
            <w:noProof/>
            <w:webHidden/>
          </w:rPr>
        </w:r>
        <w:r>
          <w:rPr>
            <w:noProof/>
            <w:webHidden/>
          </w:rPr>
          <w:fldChar w:fldCharType="separate"/>
        </w:r>
        <w:r w:rsidR="002D6190">
          <w:rPr>
            <w:noProof/>
            <w:webHidden/>
          </w:rPr>
          <w:t>46</w:t>
        </w:r>
        <w:r>
          <w:rPr>
            <w:noProof/>
            <w:webHidden/>
          </w:rPr>
          <w:fldChar w:fldCharType="end"/>
        </w:r>
      </w:hyperlink>
    </w:p>
    <w:p w14:paraId="4F9B4F09" w14:textId="622BF560"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98" w:history="1">
        <w:r w:rsidRPr="007D7ABC">
          <w:rPr>
            <w:rStyle w:val="Hyperlink"/>
            <w:noProof/>
          </w:rPr>
          <w:t>Tab. 5:</w:t>
        </w:r>
        <w:r>
          <w:rPr>
            <w:rFonts w:asciiTheme="minorHAnsi" w:eastAsiaTheme="minorEastAsia" w:hAnsiTheme="minorHAnsi" w:cstheme="minorBidi"/>
            <w:noProof/>
            <w:kern w:val="2"/>
            <w:szCs w:val="24"/>
            <w:lang w:val="de-DE" w:eastAsia="de-DE"/>
            <w14:ligatures w14:val="standardContextual"/>
          </w:rPr>
          <w:tab/>
        </w:r>
        <w:r w:rsidRPr="007D7ABC">
          <w:rPr>
            <w:rStyle w:val="Hyperlink"/>
            <w:noProof/>
          </w:rPr>
          <w:t xml:space="preserve"> Average execution time in nanoseconds and median allocated bytes of benchmark 2 from experiment 2 and the respective reference benchmark.</w:t>
        </w:r>
        <w:r>
          <w:rPr>
            <w:noProof/>
            <w:webHidden/>
          </w:rPr>
          <w:tab/>
        </w:r>
        <w:r>
          <w:rPr>
            <w:noProof/>
            <w:webHidden/>
          </w:rPr>
          <w:fldChar w:fldCharType="begin"/>
        </w:r>
        <w:r>
          <w:rPr>
            <w:noProof/>
            <w:webHidden/>
          </w:rPr>
          <w:instrText xml:space="preserve"> PAGEREF _Toc222787098 \h </w:instrText>
        </w:r>
        <w:r>
          <w:rPr>
            <w:noProof/>
            <w:webHidden/>
          </w:rPr>
        </w:r>
        <w:r>
          <w:rPr>
            <w:noProof/>
            <w:webHidden/>
          </w:rPr>
          <w:fldChar w:fldCharType="separate"/>
        </w:r>
        <w:r w:rsidR="002D6190">
          <w:rPr>
            <w:noProof/>
            <w:webHidden/>
          </w:rPr>
          <w:t>48</w:t>
        </w:r>
        <w:r>
          <w:rPr>
            <w:noProof/>
            <w:webHidden/>
          </w:rPr>
          <w:fldChar w:fldCharType="end"/>
        </w:r>
      </w:hyperlink>
    </w:p>
    <w:p w14:paraId="1433F071" w14:textId="5710B0D6"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099" w:history="1">
        <w:r w:rsidRPr="007D7ABC">
          <w:rPr>
            <w:rStyle w:val="Hyperlink"/>
            <w:noProof/>
          </w:rPr>
          <w:t>Tab. 6:</w:t>
        </w:r>
        <w:r>
          <w:rPr>
            <w:rFonts w:asciiTheme="minorHAnsi" w:eastAsiaTheme="minorEastAsia" w:hAnsiTheme="minorHAnsi" w:cstheme="minorBidi"/>
            <w:noProof/>
            <w:kern w:val="2"/>
            <w:szCs w:val="24"/>
            <w:lang w:val="de-DE" w:eastAsia="de-DE"/>
            <w14:ligatures w14:val="standardContextual"/>
          </w:rPr>
          <w:tab/>
        </w:r>
        <w:r w:rsidRPr="007D7ABC">
          <w:rPr>
            <w:rStyle w:val="Hyperlink"/>
            <w:noProof/>
          </w:rPr>
          <w:t xml:space="preserve"> Average execution time in nanoseconds and median (M.) allocated bytes of benchmark 3 from experiment 2 as well as the respective reference benchmark.</w:t>
        </w:r>
        <w:r>
          <w:rPr>
            <w:noProof/>
            <w:webHidden/>
          </w:rPr>
          <w:tab/>
        </w:r>
        <w:r>
          <w:rPr>
            <w:noProof/>
            <w:webHidden/>
          </w:rPr>
          <w:fldChar w:fldCharType="begin"/>
        </w:r>
        <w:r>
          <w:rPr>
            <w:noProof/>
            <w:webHidden/>
          </w:rPr>
          <w:instrText xml:space="preserve"> PAGEREF _Toc222787099 \h </w:instrText>
        </w:r>
        <w:r>
          <w:rPr>
            <w:noProof/>
            <w:webHidden/>
          </w:rPr>
        </w:r>
        <w:r>
          <w:rPr>
            <w:noProof/>
            <w:webHidden/>
          </w:rPr>
          <w:fldChar w:fldCharType="separate"/>
        </w:r>
        <w:r w:rsidR="002D6190">
          <w:rPr>
            <w:noProof/>
            <w:webHidden/>
          </w:rPr>
          <w:t>51</w:t>
        </w:r>
        <w:r>
          <w:rPr>
            <w:noProof/>
            <w:webHidden/>
          </w:rPr>
          <w:fldChar w:fldCharType="end"/>
        </w:r>
      </w:hyperlink>
    </w:p>
    <w:p w14:paraId="279BE3FD" w14:textId="22A2FD57"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00" w:history="1">
        <w:r w:rsidRPr="007D7ABC">
          <w:rPr>
            <w:rStyle w:val="Hyperlink"/>
            <w:noProof/>
          </w:rPr>
          <w:t>Tab. 7:</w:t>
        </w:r>
        <w:r>
          <w:rPr>
            <w:rFonts w:asciiTheme="minorHAnsi" w:eastAsiaTheme="minorEastAsia" w:hAnsiTheme="minorHAnsi" w:cstheme="minorBidi"/>
            <w:noProof/>
            <w:kern w:val="2"/>
            <w:szCs w:val="24"/>
            <w:lang w:val="de-DE" w:eastAsia="de-DE"/>
            <w14:ligatures w14:val="standardContextual"/>
          </w:rPr>
          <w:tab/>
        </w:r>
        <w:r w:rsidRPr="007D7ABC">
          <w:rPr>
            <w:rStyle w:val="Hyperlink"/>
            <w:noProof/>
          </w:rPr>
          <w:t>Average execution time in nanoseconds and median allocated bytes of benchmark 1 from experiment 3.</w:t>
        </w:r>
        <w:r>
          <w:rPr>
            <w:noProof/>
            <w:webHidden/>
          </w:rPr>
          <w:tab/>
        </w:r>
        <w:r>
          <w:rPr>
            <w:noProof/>
            <w:webHidden/>
          </w:rPr>
          <w:fldChar w:fldCharType="begin"/>
        </w:r>
        <w:r>
          <w:rPr>
            <w:noProof/>
            <w:webHidden/>
          </w:rPr>
          <w:instrText xml:space="preserve"> PAGEREF _Toc222787100 \h </w:instrText>
        </w:r>
        <w:r>
          <w:rPr>
            <w:noProof/>
            <w:webHidden/>
          </w:rPr>
        </w:r>
        <w:r>
          <w:rPr>
            <w:noProof/>
            <w:webHidden/>
          </w:rPr>
          <w:fldChar w:fldCharType="separate"/>
        </w:r>
        <w:r w:rsidR="002D6190">
          <w:rPr>
            <w:noProof/>
            <w:webHidden/>
          </w:rPr>
          <w:t>53</w:t>
        </w:r>
        <w:r>
          <w:rPr>
            <w:noProof/>
            <w:webHidden/>
          </w:rPr>
          <w:fldChar w:fldCharType="end"/>
        </w:r>
      </w:hyperlink>
    </w:p>
    <w:p w14:paraId="22861896" w14:textId="0FAC4022"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01" w:history="1">
        <w:r w:rsidRPr="007D7ABC">
          <w:rPr>
            <w:rStyle w:val="Hyperlink"/>
            <w:noProof/>
          </w:rPr>
          <w:t>Tab. 8:</w:t>
        </w:r>
        <w:r>
          <w:rPr>
            <w:rFonts w:asciiTheme="minorHAnsi" w:eastAsiaTheme="minorEastAsia" w:hAnsiTheme="minorHAnsi" w:cstheme="minorBidi"/>
            <w:noProof/>
            <w:kern w:val="2"/>
            <w:szCs w:val="24"/>
            <w:lang w:val="de-DE" w:eastAsia="de-DE"/>
            <w14:ligatures w14:val="standardContextual"/>
          </w:rPr>
          <w:tab/>
        </w:r>
        <w:r w:rsidRPr="007D7ABC">
          <w:rPr>
            <w:rStyle w:val="Hyperlink"/>
            <w:noProof/>
          </w:rPr>
          <w:t xml:space="preserve"> Average execution time in nanoseconds and median allocated bytes of benchmark 2 from experiment 2 as well as the respective reference benchmark.</w:t>
        </w:r>
        <w:r>
          <w:rPr>
            <w:noProof/>
            <w:webHidden/>
          </w:rPr>
          <w:tab/>
        </w:r>
        <w:r>
          <w:rPr>
            <w:noProof/>
            <w:webHidden/>
          </w:rPr>
          <w:fldChar w:fldCharType="begin"/>
        </w:r>
        <w:r>
          <w:rPr>
            <w:noProof/>
            <w:webHidden/>
          </w:rPr>
          <w:instrText xml:space="preserve"> PAGEREF _Toc222787101 \h </w:instrText>
        </w:r>
        <w:r>
          <w:rPr>
            <w:noProof/>
            <w:webHidden/>
          </w:rPr>
        </w:r>
        <w:r>
          <w:rPr>
            <w:noProof/>
            <w:webHidden/>
          </w:rPr>
          <w:fldChar w:fldCharType="separate"/>
        </w:r>
        <w:r w:rsidR="002D6190">
          <w:rPr>
            <w:noProof/>
            <w:webHidden/>
          </w:rPr>
          <w:t>55</w:t>
        </w:r>
        <w:r>
          <w:rPr>
            <w:noProof/>
            <w:webHidden/>
          </w:rPr>
          <w:fldChar w:fldCharType="end"/>
        </w:r>
      </w:hyperlink>
    </w:p>
    <w:p w14:paraId="0D69E466" w14:textId="4C7D6A1F"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02" w:history="1">
        <w:r w:rsidRPr="007D7ABC">
          <w:rPr>
            <w:rStyle w:val="Hyperlink"/>
            <w:noProof/>
          </w:rPr>
          <w:t>Tab. 9:</w:t>
        </w:r>
        <w:r>
          <w:rPr>
            <w:rFonts w:asciiTheme="minorHAnsi" w:eastAsiaTheme="minorEastAsia" w:hAnsiTheme="minorHAnsi" w:cstheme="minorBidi"/>
            <w:noProof/>
            <w:kern w:val="2"/>
            <w:szCs w:val="24"/>
            <w:lang w:val="de-DE" w:eastAsia="de-DE"/>
            <w14:ligatures w14:val="standardContextual"/>
          </w:rPr>
          <w:tab/>
        </w:r>
        <w:r w:rsidRPr="007D7ABC">
          <w:rPr>
            <w:rStyle w:val="Hyperlink"/>
            <w:noProof/>
          </w:rPr>
          <w:t xml:space="preserve"> Average execution time in nanoseconds and median (M.) allocated bytes of benchmark 3 from experiment 3 as well as the respective reference benchmark.</w:t>
        </w:r>
        <w:r>
          <w:rPr>
            <w:noProof/>
            <w:webHidden/>
          </w:rPr>
          <w:tab/>
        </w:r>
        <w:r>
          <w:rPr>
            <w:noProof/>
            <w:webHidden/>
          </w:rPr>
          <w:fldChar w:fldCharType="begin"/>
        </w:r>
        <w:r>
          <w:rPr>
            <w:noProof/>
            <w:webHidden/>
          </w:rPr>
          <w:instrText xml:space="preserve"> PAGEREF _Toc222787102 \h </w:instrText>
        </w:r>
        <w:r>
          <w:rPr>
            <w:noProof/>
            <w:webHidden/>
          </w:rPr>
        </w:r>
        <w:r>
          <w:rPr>
            <w:noProof/>
            <w:webHidden/>
          </w:rPr>
          <w:fldChar w:fldCharType="separate"/>
        </w:r>
        <w:r w:rsidR="002D6190">
          <w:rPr>
            <w:noProof/>
            <w:webHidden/>
          </w:rPr>
          <w:t>58</w:t>
        </w:r>
        <w:r>
          <w:rPr>
            <w:noProof/>
            <w:webHidden/>
          </w:rPr>
          <w:fldChar w:fldCharType="end"/>
        </w:r>
      </w:hyperlink>
    </w:p>
    <w:p w14:paraId="326BCF7C" w14:textId="44C696B4"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03" w:history="1">
        <w:r w:rsidRPr="007D7ABC">
          <w:rPr>
            <w:rStyle w:val="Hyperlink"/>
            <w:noProof/>
          </w:rPr>
          <w:t>Tab. 10:</w:t>
        </w:r>
        <w:r>
          <w:rPr>
            <w:rFonts w:asciiTheme="minorHAnsi" w:eastAsiaTheme="minorEastAsia" w:hAnsiTheme="minorHAnsi" w:cstheme="minorBidi"/>
            <w:noProof/>
            <w:kern w:val="2"/>
            <w:szCs w:val="24"/>
            <w:lang w:val="de-DE" w:eastAsia="de-DE"/>
            <w14:ligatures w14:val="standardContextual"/>
          </w:rPr>
          <w:tab/>
        </w:r>
        <w:r w:rsidRPr="007D7ABC">
          <w:rPr>
            <w:rStyle w:val="Hyperlink"/>
            <w:noProof/>
          </w:rPr>
          <w:t>The execution times of benchmark 3 of each experiment. The reference values have been subtracted to isolate startup overhead.</w:t>
        </w:r>
        <w:r>
          <w:rPr>
            <w:noProof/>
            <w:webHidden/>
          </w:rPr>
          <w:tab/>
        </w:r>
        <w:r>
          <w:rPr>
            <w:noProof/>
            <w:webHidden/>
          </w:rPr>
          <w:fldChar w:fldCharType="begin"/>
        </w:r>
        <w:r>
          <w:rPr>
            <w:noProof/>
            <w:webHidden/>
          </w:rPr>
          <w:instrText xml:space="preserve"> PAGEREF _Toc222787103 \h </w:instrText>
        </w:r>
        <w:r>
          <w:rPr>
            <w:noProof/>
            <w:webHidden/>
          </w:rPr>
        </w:r>
        <w:r>
          <w:rPr>
            <w:noProof/>
            <w:webHidden/>
          </w:rPr>
          <w:fldChar w:fldCharType="separate"/>
        </w:r>
        <w:r w:rsidR="002D6190">
          <w:rPr>
            <w:noProof/>
            <w:webHidden/>
          </w:rPr>
          <w:t>60</w:t>
        </w:r>
        <w:r>
          <w:rPr>
            <w:noProof/>
            <w:webHidden/>
          </w:rPr>
          <w:fldChar w:fldCharType="end"/>
        </w:r>
      </w:hyperlink>
    </w:p>
    <w:p w14:paraId="657A27E7" w14:textId="6D0384E3" w:rsidR="00F15044" w:rsidRDefault="00BA452C">
      <w:pPr>
        <w:spacing w:after="160" w:line="259" w:lineRule="auto"/>
        <w:jc w:val="left"/>
        <w:rPr>
          <w:bCs/>
        </w:rPr>
      </w:pPr>
      <w:r>
        <w:rPr>
          <w:bCs/>
        </w:rPr>
        <w:fldChar w:fldCharType="end"/>
      </w:r>
      <w:r w:rsidR="00F15044">
        <w:rPr>
          <w:bCs/>
        </w:rPr>
        <w:br w:type="page"/>
      </w:r>
    </w:p>
    <w:p w14:paraId="4E1EE0EF" w14:textId="3098B1BF" w:rsidR="00153F1B" w:rsidRDefault="00153F1B" w:rsidP="00153F1B">
      <w:pPr>
        <w:pStyle w:val="berschrift1"/>
        <w:numPr>
          <w:ilvl w:val="0"/>
          <w:numId w:val="0"/>
        </w:numPr>
        <w:ind w:left="432" w:hanging="432"/>
      </w:pPr>
      <w:bookmarkStart w:id="5" w:name="_Toc223021676"/>
      <w:r>
        <w:lastRenderedPageBreak/>
        <w:t>Code</w:t>
      </w:r>
      <w:r w:rsidR="00891D90">
        <w:t xml:space="preserve"> Examples</w:t>
      </w:r>
      <w:bookmarkEnd w:id="5"/>
    </w:p>
    <w:p w14:paraId="79015A78" w14:textId="6952640E" w:rsidR="001A003E" w:rsidRDefault="00153F1B">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r>
        <w:fldChar w:fldCharType="begin"/>
      </w:r>
      <w:r>
        <w:instrText xml:space="preserve"> TOC \h \z \c "Code" </w:instrText>
      </w:r>
      <w:r>
        <w:fldChar w:fldCharType="separate"/>
      </w:r>
      <w:hyperlink w:anchor="_Toc222787123" w:history="1">
        <w:r w:rsidR="001A003E" w:rsidRPr="00E7104A">
          <w:rPr>
            <w:rStyle w:val="Hyperlink"/>
            <w:noProof/>
          </w:rPr>
          <w:t>Code 1:</w:t>
        </w:r>
        <w:r w:rsidR="001A003E">
          <w:rPr>
            <w:rFonts w:asciiTheme="minorHAnsi" w:eastAsiaTheme="minorEastAsia" w:hAnsiTheme="minorHAnsi" w:cstheme="minorBidi"/>
            <w:noProof/>
            <w:kern w:val="2"/>
            <w:szCs w:val="24"/>
            <w:lang w:val="de-DE" w:eastAsia="de-DE"/>
            <w14:ligatures w14:val="standardContextual"/>
          </w:rPr>
          <w:tab/>
        </w:r>
        <w:r w:rsidR="001A003E" w:rsidRPr="00E7104A">
          <w:rPr>
            <w:rStyle w:val="Hyperlink"/>
            <w:noProof/>
          </w:rPr>
          <w:t xml:space="preserve">JVM options to allow all the unnamed module to access the </w:t>
        </w:r>
        <w:r w:rsidR="001A003E" w:rsidRPr="00E7104A">
          <w:rPr>
            <w:rStyle w:val="Hyperlink"/>
            <w:rFonts w:ascii="Courier New" w:hAnsi="Courier New"/>
            <w:noProof/>
          </w:rPr>
          <w:t>jdk.internal.misc</w:t>
        </w:r>
        <w:r w:rsidR="001A003E" w:rsidRPr="00E7104A">
          <w:rPr>
            <w:rStyle w:val="Hyperlink"/>
            <w:noProof/>
          </w:rPr>
          <w:t xml:space="preserve"> package.</w:t>
        </w:r>
        <w:r w:rsidR="001A003E">
          <w:rPr>
            <w:noProof/>
            <w:webHidden/>
          </w:rPr>
          <w:tab/>
        </w:r>
        <w:r w:rsidR="001A003E">
          <w:rPr>
            <w:noProof/>
            <w:webHidden/>
          </w:rPr>
          <w:fldChar w:fldCharType="begin"/>
        </w:r>
        <w:r w:rsidR="001A003E">
          <w:rPr>
            <w:noProof/>
            <w:webHidden/>
          </w:rPr>
          <w:instrText xml:space="preserve"> PAGEREF _Toc222787123 \h </w:instrText>
        </w:r>
        <w:r w:rsidR="001A003E">
          <w:rPr>
            <w:noProof/>
            <w:webHidden/>
          </w:rPr>
        </w:r>
        <w:r w:rsidR="001A003E">
          <w:rPr>
            <w:noProof/>
            <w:webHidden/>
          </w:rPr>
          <w:fldChar w:fldCharType="separate"/>
        </w:r>
        <w:r w:rsidR="002D6190">
          <w:rPr>
            <w:noProof/>
            <w:webHidden/>
          </w:rPr>
          <w:t>16</w:t>
        </w:r>
        <w:r w:rsidR="001A003E">
          <w:rPr>
            <w:noProof/>
            <w:webHidden/>
          </w:rPr>
          <w:fldChar w:fldCharType="end"/>
        </w:r>
      </w:hyperlink>
    </w:p>
    <w:p w14:paraId="43F8A82D" w14:textId="4A64D461"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24" w:history="1">
        <w:r w:rsidRPr="00E7104A">
          <w:rPr>
            <w:rStyle w:val="Hyperlink"/>
            <w:noProof/>
          </w:rPr>
          <w:t>Code 2:</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A native function in Java possible through JNI.</w:t>
        </w:r>
        <w:r>
          <w:rPr>
            <w:noProof/>
            <w:webHidden/>
          </w:rPr>
          <w:tab/>
        </w:r>
        <w:r>
          <w:rPr>
            <w:noProof/>
            <w:webHidden/>
          </w:rPr>
          <w:fldChar w:fldCharType="begin"/>
        </w:r>
        <w:r>
          <w:rPr>
            <w:noProof/>
            <w:webHidden/>
          </w:rPr>
          <w:instrText xml:space="preserve"> PAGEREF _Toc222787124 \h </w:instrText>
        </w:r>
        <w:r>
          <w:rPr>
            <w:noProof/>
            <w:webHidden/>
          </w:rPr>
        </w:r>
        <w:r>
          <w:rPr>
            <w:noProof/>
            <w:webHidden/>
          </w:rPr>
          <w:fldChar w:fldCharType="separate"/>
        </w:r>
        <w:r w:rsidR="002D6190">
          <w:rPr>
            <w:noProof/>
            <w:webHidden/>
          </w:rPr>
          <w:t>16</w:t>
        </w:r>
        <w:r>
          <w:rPr>
            <w:noProof/>
            <w:webHidden/>
          </w:rPr>
          <w:fldChar w:fldCharType="end"/>
        </w:r>
      </w:hyperlink>
    </w:p>
    <w:p w14:paraId="3558A67B" w14:textId="0B910E5D"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25" w:history="1">
        <w:r w:rsidRPr="00E7104A">
          <w:rPr>
            <w:rStyle w:val="Hyperlink"/>
            <w:noProof/>
          </w:rPr>
          <w:t>Code 3:</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The native implementation of the JNI function from Code 2.</w:t>
        </w:r>
        <w:r>
          <w:rPr>
            <w:noProof/>
            <w:webHidden/>
          </w:rPr>
          <w:tab/>
        </w:r>
        <w:r>
          <w:rPr>
            <w:noProof/>
            <w:webHidden/>
          </w:rPr>
          <w:fldChar w:fldCharType="begin"/>
        </w:r>
        <w:r>
          <w:rPr>
            <w:noProof/>
            <w:webHidden/>
          </w:rPr>
          <w:instrText xml:space="preserve"> PAGEREF _Toc222787125 \h </w:instrText>
        </w:r>
        <w:r>
          <w:rPr>
            <w:noProof/>
            <w:webHidden/>
          </w:rPr>
        </w:r>
        <w:r>
          <w:rPr>
            <w:noProof/>
            <w:webHidden/>
          </w:rPr>
          <w:fldChar w:fldCharType="separate"/>
        </w:r>
        <w:r w:rsidR="002D6190">
          <w:rPr>
            <w:noProof/>
            <w:webHidden/>
          </w:rPr>
          <w:t>16</w:t>
        </w:r>
        <w:r>
          <w:rPr>
            <w:noProof/>
            <w:webHidden/>
          </w:rPr>
          <w:fldChar w:fldCharType="end"/>
        </w:r>
      </w:hyperlink>
    </w:p>
    <w:p w14:paraId="24F7983F" w14:textId="0483C449"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26" w:history="1">
        <w:r w:rsidRPr="00E7104A">
          <w:rPr>
            <w:rStyle w:val="Hyperlink"/>
            <w:noProof/>
          </w:rPr>
          <w:t>Code 4:</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Example JMH benchmark avoid common benchmark pitfalls, such as dead code elimination, constant folding and wrong stable state.</w:t>
        </w:r>
        <w:r>
          <w:rPr>
            <w:noProof/>
            <w:webHidden/>
          </w:rPr>
          <w:tab/>
        </w:r>
        <w:r>
          <w:rPr>
            <w:noProof/>
            <w:webHidden/>
          </w:rPr>
          <w:fldChar w:fldCharType="begin"/>
        </w:r>
        <w:r>
          <w:rPr>
            <w:noProof/>
            <w:webHidden/>
          </w:rPr>
          <w:instrText xml:space="preserve"> PAGEREF _Toc222787126 \h </w:instrText>
        </w:r>
        <w:r>
          <w:rPr>
            <w:noProof/>
            <w:webHidden/>
          </w:rPr>
        </w:r>
        <w:r>
          <w:rPr>
            <w:noProof/>
            <w:webHidden/>
          </w:rPr>
          <w:fldChar w:fldCharType="separate"/>
        </w:r>
        <w:r w:rsidR="002D6190">
          <w:rPr>
            <w:noProof/>
            <w:webHidden/>
          </w:rPr>
          <w:t>21</w:t>
        </w:r>
        <w:r>
          <w:rPr>
            <w:noProof/>
            <w:webHidden/>
          </w:rPr>
          <w:fldChar w:fldCharType="end"/>
        </w:r>
      </w:hyperlink>
    </w:p>
    <w:p w14:paraId="49988160" w14:textId="041B83B3"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27" w:history="1">
        <w:r w:rsidRPr="00E7104A">
          <w:rPr>
            <w:rStyle w:val="Hyperlink"/>
            <w:noProof/>
          </w:rPr>
          <w:t>Code 5:</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Kernel parameters required by the Async-Profiler to capture kernel call stacks.</w:t>
        </w:r>
        <w:r>
          <w:rPr>
            <w:noProof/>
            <w:webHidden/>
          </w:rPr>
          <w:tab/>
        </w:r>
        <w:r>
          <w:rPr>
            <w:noProof/>
            <w:webHidden/>
          </w:rPr>
          <w:fldChar w:fldCharType="begin"/>
        </w:r>
        <w:r>
          <w:rPr>
            <w:noProof/>
            <w:webHidden/>
          </w:rPr>
          <w:instrText xml:space="preserve"> PAGEREF _Toc222787127 \h </w:instrText>
        </w:r>
        <w:r>
          <w:rPr>
            <w:noProof/>
            <w:webHidden/>
          </w:rPr>
        </w:r>
        <w:r>
          <w:rPr>
            <w:noProof/>
            <w:webHidden/>
          </w:rPr>
          <w:fldChar w:fldCharType="separate"/>
        </w:r>
        <w:r w:rsidR="002D6190">
          <w:rPr>
            <w:noProof/>
            <w:webHidden/>
          </w:rPr>
          <w:t>22</w:t>
        </w:r>
        <w:r>
          <w:rPr>
            <w:noProof/>
            <w:webHidden/>
          </w:rPr>
          <w:fldChar w:fldCharType="end"/>
        </w:r>
      </w:hyperlink>
    </w:p>
    <w:p w14:paraId="7AA82D91" w14:textId="1E79BAFA"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28" w:history="1">
        <w:r w:rsidRPr="00E7104A">
          <w:rPr>
            <w:rStyle w:val="Hyperlink"/>
            <w:noProof/>
          </w:rPr>
          <w:t>Code 6:</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An example structure defined in C.</w:t>
        </w:r>
        <w:r>
          <w:rPr>
            <w:noProof/>
            <w:webHidden/>
          </w:rPr>
          <w:tab/>
        </w:r>
        <w:r>
          <w:rPr>
            <w:noProof/>
            <w:webHidden/>
          </w:rPr>
          <w:fldChar w:fldCharType="begin"/>
        </w:r>
        <w:r>
          <w:rPr>
            <w:noProof/>
            <w:webHidden/>
          </w:rPr>
          <w:instrText xml:space="preserve"> PAGEREF _Toc222787128 \h </w:instrText>
        </w:r>
        <w:r>
          <w:rPr>
            <w:noProof/>
            <w:webHidden/>
          </w:rPr>
        </w:r>
        <w:r>
          <w:rPr>
            <w:noProof/>
            <w:webHidden/>
          </w:rPr>
          <w:fldChar w:fldCharType="separate"/>
        </w:r>
        <w:r w:rsidR="002D6190">
          <w:rPr>
            <w:noProof/>
            <w:webHidden/>
          </w:rPr>
          <w:t>29</w:t>
        </w:r>
        <w:r>
          <w:rPr>
            <w:noProof/>
            <w:webHidden/>
          </w:rPr>
          <w:fldChar w:fldCharType="end"/>
        </w:r>
      </w:hyperlink>
    </w:p>
    <w:p w14:paraId="20E910E2" w14:textId="7FEB675B"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29" w:history="1">
        <w:r w:rsidRPr="00E7104A">
          <w:rPr>
            <w:rStyle w:val="Hyperlink"/>
            <w:noProof/>
          </w:rPr>
          <w:t>Code 7:</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An equivalent to the structure of Code 6 defined in LUtils.</w:t>
        </w:r>
        <w:r>
          <w:rPr>
            <w:noProof/>
            <w:webHidden/>
          </w:rPr>
          <w:tab/>
        </w:r>
        <w:r>
          <w:rPr>
            <w:noProof/>
            <w:webHidden/>
          </w:rPr>
          <w:fldChar w:fldCharType="begin"/>
        </w:r>
        <w:r>
          <w:rPr>
            <w:noProof/>
            <w:webHidden/>
          </w:rPr>
          <w:instrText xml:space="preserve"> PAGEREF _Toc222787129 \h </w:instrText>
        </w:r>
        <w:r>
          <w:rPr>
            <w:noProof/>
            <w:webHidden/>
          </w:rPr>
        </w:r>
        <w:r>
          <w:rPr>
            <w:noProof/>
            <w:webHidden/>
          </w:rPr>
          <w:fldChar w:fldCharType="separate"/>
        </w:r>
        <w:r w:rsidR="002D6190">
          <w:rPr>
            <w:noProof/>
            <w:webHidden/>
          </w:rPr>
          <w:t>29</w:t>
        </w:r>
        <w:r>
          <w:rPr>
            <w:noProof/>
            <w:webHidden/>
          </w:rPr>
          <w:fldChar w:fldCharType="end"/>
        </w:r>
      </w:hyperlink>
    </w:p>
    <w:p w14:paraId="283975A9" w14:textId="7C0B8FB3"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30" w:history="1">
        <w:r w:rsidRPr="00E7104A">
          <w:rPr>
            <w:rStyle w:val="Hyperlink"/>
            <w:noProof/>
          </w:rPr>
          <w:t>Code 8:</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Example of an automatically generated constructor for the structure defined in Code 7.</w:t>
        </w:r>
        <w:r>
          <w:rPr>
            <w:noProof/>
            <w:webHidden/>
          </w:rPr>
          <w:tab/>
        </w:r>
        <w:r>
          <w:rPr>
            <w:noProof/>
            <w:webHidden/>
          </w:rPr>
          <w:fldChar w:fldCharType="begin"/>
        </w:r>
        <w:r>
          <w:rPr>
            <w:noProof/>
            <w:webHidden/>
          </w:rPr>
          <w:instrText xml:space="preserve"> PAGEREF _Toc222787130 \h </w:instrText>
        </w:r>
        <w:r>
          <w:rPr>
            <w:noProof/>
            <w:webHidden/>
          </w:rPr>
        </w:r>
        <w:r>
          <w:rPr>
            <w:noProof/>
            <w:webHidden/>
          </w:rPr>
          <w:fldChar w:fldCharType="separate"/>
        </w:r>
        <w:r w:rsidR="002D6190">
          <w:rPr>
            <w:noProof/>
            <w:webHidden/>
          </w:rPr>
          <w:t>29</w:t>
        </w:r>
        <w:r>
          <w:rPr>
            <w:noProof/>
            <w:webHidden/>
          </w:rPr>
          <w:fldChar w:fldCharType="end"/>
        </w:r>
      </w:hyperlink>
    </w:p>
    <w:p w14:paraId="3F6399C7" w14:textId="024EA2B2"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31" w:history="1">
        <w:r w:rsidRPr="00E7104A">
          <w:rPr>
            <w:rStyle w:val="Hyperlink"/>
            <w:noProof/>
          </w:rPr>
          <w:t>Code 9:</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 xml:space="preserve">A structure defined in LUtils containing an array of 20 </w:t>
        </w:r>
        <w:r w:rsidRPr="00E7104A">
          <w:rPr>
            <w:rStyle w:val="Hyperlink"/>
            <w:rFonts w:ascii="Courier New" w:hAnsi="Courier New"/>
            <w:noProof/>
          </w:rPr>
          <w:t>SmallTestStruct2</w:t>
        </w:r>
        <w:r w:rsidRPr="00E7104A">
          <w:rPr>
            <w:rStyle w:val="Hyperlink"/>
            <w:noProof/>
          </w:rPr>
          <w:t xml:space="preserve"> structures.</w:t>
        </w:r>
        <w:r>
          <w:rPr>
            <w:noProof/>
            <w:webHidden/>
          </w:rPr>
          <w:tab/>
        </w:r>
        <w:r>
          <w:rPr>
            <w:noProof/>
            <w:webHidden/>
          </w:rPr>
          <w:fldChar w:fldCharType="begin"/>
        </w:r>
        <w:r>
          <w:rPr>
            <w:noProof/>
            <w:webHidden/>
          </w:rPr>
          <w:instrText xml:space="preserve"> PAGEREF _Toc222787131 \h </w:instrText>
        </w:r>
        <w:r>
          <w:rPr>
            <w:noProof/>
            <w:webHidden/>
          </w:rPr>
        </w:r>
        <w:r>
          <w:rPr>
            <w:noProof/>
            <w:webHidden/>
          </w:rPr>
          <w:fldChar w:fldCharType="separate"/>
        </w:r>
        <w:r w:rsidR="002D6190">
          <w:rPr>
            <w:noProof/>
            <w:webHidden/>
          </w:rPr>
          <w:t>30</w:t>
        </w:r>
        <w:r>
          <w:rPr>
            <w:noProof/>
            <w:webHidden/>
          </w:rPr>
          <w:fldChar w:fldCharType="end"/>
        </w:r>
      </w:hyperlink>
    </w:p>
    <w:p w14:paraId="6B0F48C6" w14:textId="0D86D6C8"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32" w:history="1">
        <w:r w:rsidRPr="00E7104A">
          <w:rPr>
            <w:rStyle w:val="Hyperlink"/>
            <w:noProof/>
          </w:rPr>
          <w:t>Code 10:</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 xml:space="preserve">An example structure extending </w:t>
        </w:r>
        <w:r w:rsidRPr="00E7104A">
          <w:rPr>
            <w:rStyle w:val="Hyperlink"/>
            <w:rFonts w:ascii="Courier New" w:hAnsi="Courier New"/>
            <w:noProof/>
          </w:rPr>
          <w:t>ComplexStructure</w:t>
        </w:r>
        <w:r w:rsidRPr="00E7104A">
          <w:rPr>
            <w:rStyle w:val="Hyperlink"/>
            <w:noProof/>
          </w:rPr>
          <w:t xml:space="preserve"> with the ABI changed.</w:t>
        </w:r>
        <w:r>
          <w:rPr>
            <w:noProof/>
            <w:webHidden/>
          </w:rPr>
          <w:tab/>
        </w:r>
        <w:r>
          <w:rPr>
            <w:noProof/>
            <w:webHidden/>
          </w:rPr>
          <w:fldChar w:fldCharType="begin"/>
        </w:r>
        <w:r>
          <w:rPr>
            <w:noProof/>
            <w:webHidden/>
          </w:rPr>
          <w:instrText xml:space="preserve"> PAGEREF _Toc222787132 \h </w:instrText>
        </w:r>
        <w:r>
          <w:rPr>
            <w:noProof/>
            <w:webHidden/>
          </w:rPr>
        </w:r>
        <w:r>
          <w:rPr>
            <w:noProof/>
            <w:webHidden/>
          </w:rPr>
          <w:fldChar w:fldCharType="separate"/>
        </w:r>
        <w:r w:rsidR="002D6190">
          <w:rPr>
            <w:noProof/>
            <w:webHidden/>
          </w:rPr>
          <w:t>30</w:t>
        </w:r>
        <w:r>
          <w:rPr>
            <w:noProof/>
            <w:webHidden/>
          </w:rPr>
          <w:fldChar w:fldCharType="end"/>
        </w:r>
      </w:hyperlink>
    </w:p>
    <w:p w14:paraId="4467B9D5" w14:textId="21FC82C9"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33" w:history="1">
        <w:r w:rsidRPr="00E7104A">
          <w:rPr>
            <w:rStyle w:val="Hyperlink"/>
            <w:noProof/>
          </w:rPr>
          <w:t>Code 11:</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Example command to execute "Benchmark2" for the native access library "lwjgl".</w:t>
        </w:r>
        <w:r>
          <w:rPr>
            <w:noProof/>
            <w:webHidden/>
          </w:rPr>
          <w:tab/>
        </w:r>
        <w:r>
          <w:rPr>
            <w:noProof/>
            <w:webHidden/>
          </w:rPr>
          <w:fldChar w:fldCharType="begin"/>
        </w:r>
        <w:r>
          <w:rPr>
            <w:noProof/>
            <w:webHidden/>
          </w:rPr>
          <w:instrText xml:space="preserve"> PAGEREF _Toc222787133 \h </w:instrText>
        </w:r>
        <w:r>
          <w:rPr>
            <w:noProof/>
            <w:webHidden/>
          </w:rPr>
        </w:r>
        <w:r>
          <w:rPr>
            <w:noProof/>
            <w:webHidden/>
          </w:rPr>
          <w:fldChar w:fldCharType="separate"/>
        </w:r>
        <w:r w:rsidR="002D6190">
          <w:rPr>
            <w:noProof/>
            <w:webHidden/>
          </w:rPr>
          <w:t>35</w:t>
        </w:r>
        <w:r>
          <w:rPr>
            <w:noProof/>
            <w:webHidden/>
          </w:rPr>
          <w:fldChar w:fldCharType="end"/>
        </w:r>
      </w:hyperlink>
    </w:p>
    <w:p w14:paraId="5A50FB6A" w14:textId="733ABA93"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34" w:history="1">
        <w:r w:rsidRPr="00E7104A">
          <w:rPr>
            <w:rStyle w:val="Hyperlink"/>
            <w:noProof/>
          </w:rPr>
          <w:t>Code 12:</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Shell script to execute a specific benchmark.</w:t>
        </w:r>
        <w:r>
          <w:rPr>
            <w:noProof/>
            <w:webHidden/>
          </w:rPr>
          <w:tab/>
        </w:r>
        <w:r>
          <w:rPr>
            <w:noProof/>
            <w:webHidden/>
          </w:rPr>
          <w:fldChar w:fldCharType="begin"/>
        </w:r>
        <w:r>
          <w:rPr>
            <w:noProof/>
            <w:webHidden/>
          </w:rPr>
          <w:instrText xml:space="preserve"> PAGEREF _Toc222787134 \h </w:instrText>
        </w:r>
        <w:r>
          <w:rPr>
            <w:noProof/>
            <w:webHidden/>
          </w:rPr>
        </w:r>
        <w:r>
          <w:rPr>
            <w:noProof/>
            <w:webHidden/>
          </w:rPr>
          <w:fldChar w:fldCharType="separate"/>
        </w:r>
        <w:r w:rsidR="002D6190">
          <w:rPr>
            <w:noProof/>
            <w:webHidden/>
          </w:rPr>
          <w:t>36</w:t>
        </w:r>
        <w:r>
          <w:rPr>
            <w:noProof/>
            <w:webHidden/>
          </w:rPr>
          <w:fldChar w:fldCharType="end"/>
        </w:r>
      </w:hyperlink>
    </w:p>
    <w:p w14:paraId="6FCA05F2" w14:textId="431F2F06"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35" w:history="1">
        <w:r w:rsidRPr="00E7104A">
          <w:rPr>
            <w:rStyle w:val="Hyperlink"/>
            <w:noProof/>
          </w:rPr>
          <w:t>Code 14:</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Add async profiler using the JMH OptionsBuilder.</w:t>
        </w:r>
        <w:r>
          <w:rPr>
            <w:noProof/>
            <w:webHidden/>
          </w:rPr>
          <w:tab/>
        </w:r>
        <w:r>
          <w:rPr>
            <w:noProof/>
            <w:webHidden/>
          </w:rPr>
          <w:fldChar w:fldCharType="begin"/>
        </w:r>
        <w:r>
          <w:rPr>
            <w:noProof/>
            <w:webHidden/>
          </w:rPr>
          <w:instrText xml:space="preserve"> PAGEREF _Toc222787135 \h </w:instrText>
        </w:r>
        <w:r>
          <w:rPr>
            <w:noProof/>
            <w:webHidden/>
          </w:rPr>
        </w:r>
        <w:r>
          <w:rPr>
            <w:noProof/>
            <w:webHidden/>
          </w:rPr>
          <w:fldChar w:fldCharType="separate"/>
        </w:r>
        <w:r w:rsidR="002D6190">
          <w:rPr>
            <w:noProof/>
            <w:webHidden/>
          </w:rPr>
          <w:t>62</w:t>
        </w:r>
        <w:r>
          <w:rPr>
            <w:noProof/>
            <w:webHidden/>
          </w:rPr>
          <w:fldChar w:fldCharType="end"/>
        </w:r>
      </w:hyperlink>
    </w:p>
    <w:p w14:paraId="3452F918" w14:textId="426AE79F"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36" w:history="1">
        <w:r w:rsidRPr="00E7104A">
          <w:rPr>
            <w:rStyle w:val="Hyperlink"/>
            <w:noProof/>
          </w:rPr>
          <w:t>Code 15:</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Shell script to run a LUtils benchmark in combination with the Async-Profiler. The placeholder “&lt;benchmark-name&gt;” must be replaced with the class name of the benchmark to execute. Furthermore, the placeholder “&lt;enable-alloc&gt;” must be replaced with a boolean, depending on whether execution time or allocation rate should be profiled.</w:t>
        </w:r>
        <w:r>
          <w:rPr>
            <w:noProof/>
            <w:webHidden/>
          </w:rPr>
          <w:tab/>
        </w:r>
        <w:r>
          <w:rPr>
            <w:noProof/>
            <w:webHidden/>
          </w:rPr>
          <w:fldChar w:fldCharType="begin"/>
        </w:r>
        <w:r>
          <w:rPr>
            <w:noProof/>
            <w:webHidden/>
          </w:rPr>
          <w:instrText xml:space="preserve"> PAGEREF _Toc222787136 \h </w:instrText>
        </w:r>
        <w:r>
          <w:rPr>
            <w:noProof/>
            <w:webHidden/>
          </w:rPr>
        </w:r>
        <w:r>
          <w:rPr>
            <w:noProof/>
            <w:webHidden/>
          </w:rPr>
          <w:fldChar w:fldCharType="separate"/>
        </w:r>
        <w:r w:rsidR="002D6190">
          <w:rPr>
            <w:noProof/>
            <w:webHidden/>
          </w:rPr>
          <w:t>63</w:t>
        </w:r>
        <w:r>
          <w:rPr>
            <w:noProof/>
            <w:webHidden/>
          </w:rPr>
          <w:fldChar w:fldCharType="end"/>
        </w:r>
      </w:hyperlink>
    </w:p>
    <w:p w14:paraId="6E2AE203" w14:textId="52129AF9"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37" w:history="1">
        <w:r w:rsidRPr="00E7104A">
          <w:rPr>
            <w:rStyle w:val="Hyperlink"/>
            <w:noProof/>
          </w:rPr>
          <w:t>Code 16:</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Code used to generate 175 logarithmically distributed allocation sizes for the benchmark executed on the allocators of LUtils, FFMA and malloc.</w:t>
        </w:r>
        <w:r>
          <w:rPr>
            <w:noProof/>
            <w:webHidden/>
          </w:rPr>
          <w:tab/>
        </w:r>
        <w:r>
          <w:rPr>
            <w:noProof/>
            <w:webHidden/>
          </w:rPr>
          <w:fldChar w:fldCharType="begin"/>
        </w:r>
        <w:r>
          <w:rPr>
            <w:noProof/>
            <w:webHidden/>
          </w:rPr>
          <w:instrText xml:space="preserve"> PAGEREF _Toc222787137 \h </w:instrText>
        </w:r>
        <w:r>
          <w:rPr>
            <w:noProof/>
            <w:webHidden/>
          </w:rPr>
        </w:r>
        <w:r>
          <w:rPr>
            <w:noProof/>
            <w:webHidden/>
          </w:rPr>
          <w:fldChar w:fldCharType="separate"/>
        </w:r>
        <w:r w:rsidR="002D6190">
          <w:rPr>
            <w:noProof/>
            <w:webHidden/>
          </w:rPr>
          <w:t>69</w:t>
        </w:r>
        <w:r>
          <w:rPr>
            <w:noProof/>
            <w:webHidden/>
          </w:rPr>
          <w:fldChar w:fldCharType="end"/>
        </w:r>
      </w:hyperlink>
    </w:p>
    <w:p w14:paraId="7E2D7430" w14:textId="02FF6896"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38" w:history="1">
        <w:r w:rsidRPr="00E7104A">
          <w:rPr>
            <w:rStyle w:val="Hyperlink"/>
            <w:noProof/>
          </w:rPr>
          <w:t>Code 17:</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 xml:space="preserve">Example usage of LUtils’ </w:t>
        </w:r>
        <w:r w:rsidRPr="00E7104A">
          <w:rPr>
            <w:rStyle w:val="Hyperlink"/>
            <w:rFonts w:ascii="Courier New" w:hAnsi="Courier New"/>
            <w:noProof/>
          </w:rPr>
          <w:t>DirectMemoryStack64</w:t>
        </w:r>
        <w:r w:rsidRPr="00E7104A">
          <w:rPr>
            <w:rStyle w:val="Hyperlink"/>
            <w:noProof/>
            <w:lang w:val="de-DE"/>
          </w:rPr>
          <w:t xml:space="preserve"> </w:t>
        </w:r>
        <w:r w:rsidRPr="00E7104A">
          <w:rPr>
            <w:rStyle w:val="Hyperlink"/>
            <w:noProof/>
          </w:rPr>
          <w:t>to avoid repeated allocations.</w:t>
        </w:r>
        <w:r>
          <w:rPr>
            <w:noProof/>
            <w:webHidden/>
          </w:rPr>
          <w:tab/>
        </w:r>
        <w:r>
          <w:rPr>
            <w:noProof/>
            <w:webHidden/>
          </w:rPr>
          <w:fldChar w:fldCharType="begin"/>
        </w:r>
        <w:r>
          <w:rPr>
            <w:noProof/>
            <w:webHidden/>
          </w:rPr>
          <w:instrText xml:space="preserve"> PAGEREF _Toc222787138 \h </w:instrText>
        </w:r>
        <w:r>
          <w:rPr>
            <w:noProof/>
            <w:webHidden/>
          </w:rPr>
        </w:r>
        <w:r>
          <w:rPr>
            <w:noProof/>
            <w:webHidden/>
          </w:rPr>
          <w:fldChar w:fldCharType="separate"/>
        </w:r>
        <w:r w:rsidR="002D6190">
          <w:rPr>
            <w:noProof/>
            <w:webHidden/>
          </w:rPr>
          <w:t>71</w:t>
        </w:r>
        <w:r>
          <w:rPr>
            <w:noProof/>
            <w:webHidden/>
          </w:rPr>
          <w:fldChar w:fldCharType="end"/>
        </w:r>
      </w:hyperlink>
    </w:p>
    <w:p w14:paraId="30CF533E" w14:textId="2EECFFD1"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39" w:history="1">
        <w:r w:rsidRPr="00E7104A">
          <w:rPr>
            <w:rStyle w:val="Hyperlink"/>
            <w:noProof/>
          </w:rPr>
          <w:t>Code 18:</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 xml:space="preserve">LUtils current code of the </w:t>
        </w:r>
        <w:r w:rsidRPr="00E7104A">
          <w:rPr>
            <w:rStyle w:val="Hyperlink"/>
            <w:rFonts w:ascii="Courier New" w:hAnsi="Courier New"/>
            <w:noProof/>
          </w:rPr>
          <w:t>useBuffer</w:t>
        </w:r>
        <w:r w:rsidRPr="00E7104A">
          <w:rPr>
            <w:rStyle w:val="Hyperlink"/>
            <w:noProof/>
          </w:rPr>
          <w:t xml:space="preserve"> method of a </w:t>
        </w:r>
        <w:r w:rsidRPr="00E7104A">
          <w:rPr>
            <w:rStyle w:val="Hyperlink"/>
            <w:rFonts w:ascii="Courier New" w:hAnsi="Courier New"/>
            <w:noProof/>
          </w:rPr>
          <w:t>ComplexStructure</w:t>
        </w:r>
        <w:r w:rsidRPr="00E7104A">
          <w:rPr>
            <w:rStyle w:val="Hyperlink"/>
            <w:noProof/>
          </w:rPr>
          <w:t xml:space="preserve">. It calls </w:t>
        </w:r>
        <w:r w:rsidRPr="00E7104A">
          <w:rPr>
            <w:rStyle w:val="Hyperlink"/>
            <w:rFonts w:ascii="Courier New" w:hAnsi="Courier New"/>
            <w:noProof/>
          </w:rPr>
          <w:t>useBuffer</w:t>
        </w:r>
        <w:r w:rsidRPr="00E7104A">
          <w:rPr>
            <w:rStyle w:val="Hyperlink"/>
            <w:noProof/>
          </w:rPr>
          <w:t xml:space="preserve"> of every child element.</w:t>
        </w:r>
        <w:r>
          <w:rPr>
            <w:noProof/>
            <w:webHidden/>
          </w:rPr>
          <w:tab/>
        </w:r>
        <w:r>
          <w:rPr>
            <w:noProof/>
            <w:webHidden/>
          </w:rPr>
          <w:fldChar w:fldCharType="begin"/>
        </w:r>
        <w:r>
          <w:rPr>
            <w:noProof/>
            <w:webHidden/>
          </w:rPr>
          <w:instrText xml:space="preserve"> PAGEREF _Toc222787139 \h </w:instrText>
        </w:r>
        <w:r>
          <w:rPr>
            <w:noProof/>
            <w:webHidden/>
          </w:rPr>
        </w:r>
        <w:r>
          <w:rPr>
            <w:noProof/>
            <w:webHidden/>
          </w:rPr>
          <w:fldChar w:fldCharType="separate"/>
        </w:r>
        <w:r w:rsidR="002D6190">
          <w:rPr>
            <w:noProof/>
            <w:webHidden/>
          </w:rPr>
          <w:t>72</w:t>
        </w:r>
        <w:r>
          <w:rPr>
            <w:noProof/>
            <w:webHidden/>
          </w:rPr>
          <w:fldChar w:fldCharType="end"/>
        </w:r>
      </w:hyperlink>
    </w:p>
    <w:p w14:paraId="1CB94A77" w14:textId="18345ACB"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40" w:history="1">
        <w:r w:rsidRPr="00E7104A">
          <w:rPr>
            <w:rStyle w:val="Hyperlink"/>
            <w:noProof/>
          </w:rPr>
          <w:t>Code 19:</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 xml:space="preserve">LUtils </w:t>
        </w:r>
        <w:r w:rsidRPr="00E7104A">
          <w:rPr>
            <w:rStyle w:val="Hyperlink"/>
            <w:rFonts w:ascii="Courier New" w:hAnsi="Courier New"/>
            <w:noProof/>
          </w:rPr>
          <w:t>useBuffer</w:t>
        </w:r>
        <w:r w:rsidRPr="00E7104A">
          <w:rPr>
            <w:rStyle w:val="Hyperlink"/>
            <w:noProof/>
          </w:rPr>
          <w:t xml:space="preserve"> code could look like this if it was machine generated, removing the need for the </w:t>
        </w:r>
        <w:r w:rsidRPr="00E7104A">
          <w:rPr>
            <w:rStyle w:val="Hyperlink"/>
            <w:rFonts w:ascii="Courier New" w:hAnsi="Courier New"/>
            <w:noProof/>
          </w:rPr>
          <w:t>items</w:t>
        </w:r>
        <w:r w:rsidRPr="00E7104A">
          <w:rPr>
            <w:rStyle w:val="Hyperlink"/>
            <w:noProof/>
          </w:rPr>
          <w:t xml:space="preserve"> variable. The structure has two elements called </w:t>
        </w:r>
        <w:r w:rsidRPr="00E7104A">
          <w:rPr>
            <w:rStyle w:val="Hyperlink"/>
            <w:rFonts w:ascii="Courier New" w:hAnsi="Courier New"/>
            <w:noProof/>
          </w:rPr>
          <w:t>aFloat</w:t>
        </w:r>
        <w:r w:rsidRPr="00E7104A">
          <w:rPr>
            <w:rStyle w:val="Hyperlink"/>
            <w:noProof/>
          </w:rPr>
          <w:t xml:space="preserve"> and </w:t>
        </w:r>
        <w:r w:rsidRPr="00E7104A">
          <w:rPr>
            <w:rStyle w:val="Hyperlink"/>
            <w:rFonts w:ascii="Courier New" w:hAnsi="Courier New"/>
            <w:noProof/>
          </w:rPr>
          <w:t>aInt</w:t>
        </w:r>
        <w:r w:rsidRPr="00E7104A">
          <w:rPr>
            <w:rStyle w:val="Hyperlink"/>
            <w:noProof/>
          </w:rPr>
          <w:t>.</w:t>
        </w:r>
        <w:r>
          <w:rPr>
            <w:noProof/>
            <w:webHidden/>
          </w:rPr>
          <w:tab/>
        </w:r>
        <w:r>
          <w:rPr>
            <w:noProof/>
            <w:webHidden/>
          </w:rPr>
          <w:fldChar w:fldCharType="begin"/>
        </w:r>
        <w:r>
          <w:rPr>
            <w:noProof/>
            <w:webHidden/>
          </w:rPr>
          <w:instrText xml:space="preserve"> PAGEREF _Toc222787140 \h </w:instrText>
        </w:r>
        <w:r>
          <w:rPr>
            <w:noProof/>
            <w:webHidden/>
          </w:rPr>
        </w:r>
        <w:r>
          <w:rPr>
            <w:noProof/>
            <w:webHidden/>
          </w:rPr>
          <w:fldChar w:fldCharType="separate"/>
        </w:r>
        <w:r w:rsidR="002D6190">
          <w:rPr>
            <w:noProof/>
            <w:webHidden/>
          </w:rPr>
          <w:t>73</w:t>
        </w:r>
        <w:r>
          <w:rPr>
            <w:noProof/>
            <w:webHidden/>
          </w:rPr>
          <w:fldChar w:fldCharType="end"/>
        </w:r>
      </w:hyperlink>
    </w:p>
    <w:p w14:paraId="0B6A8203" w14:textId="30F42634" w:rsidR="001A003E" w:rsidRDefault="001A003E">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2787141" w:history="1">
        <w:r w:rsidRPr="00E7104A">
          <w:rPr>
            <w:rStyle w:val="Hyperlink"/>
            <w:noProof/>
          </w:rPr>
          <w:t>Code 20:</w:t>
        </w:r>
        <w:r>
          <w:rPr>
            <w:rFonts w:asciiTheme="minorHAnsi" w:eastAsiaTheme="minorEastAsia" w:hAnsiTheme="minorHAnsi" w:cstheme="minorBidi"/>
            <w:noProof/>
            <w:kern w:val="2"/>
            <w:szCs w:val="24"/>
            <w:lang w:val="de-DE" w:eastAsia="de-DE"/>
            <w14:ligatures w14:val="standardContextual"/>
          </w:rPr>
          <w:tab/>
        </w:r>
        <w:r w:rsidRPr="00E7104A">
          <w:rPr>
            <w:rStyle w:val="Hyperlink"/>
            <w:noProof/>
          </w:rPr>
          <w:t>Custom buffer interface.</w:t>
        </w:r>
        <w:r>
          <w:rPr>
            <w:noProof/>
            <w:webHidden/>
          </w:rPr>
          <w:tab/>
        </w:r>
        <w:r>
          <w:rPr>
            <w:noProof/>
            <w:webHidden/>
          </w:rPr>
          <w:fldChar w:fldCharType="begin"/>
        </w:r>
        <w:r>
          <w:rPr>
            <w:noProof/>
            <w:webHidden/>
          </w:rPr>
          <w:instrText xml:space="preserve"> PAGEREF _Toc222787141 \h </w:instrText>
        </w:r>
        <w:r>
          <w:rPr>
            <w:noProof/>
            <w:webHidden/>
          </w:rPr>
        </w:r>
        <w:r>
          <w:rPr>
            <w:noProof/>
            <w:webHidden/>
          </w:rPr>
          <w:fldChar w:fldCharType="separate"/>
        </w:r>
        <w:r w:rsidR="002D6190">
          <w:rPr>
            <w:noProof/>
            <w:webHidden/>
          </w:rPr>
          <w:t>74</w:t>
        </w:r>
        <w:r>
          <w:rPr>
            <w:noProof/>
            <w:webHidden/>
          </w:rPr>
          <w:fldChar w:fldCharType="end"/>
        </w:r>
      </w:hyperlink>
    </w:p>
    <w:p w14:paraId="51E7D8BC" w14:textId="100A6B35" w:rsidR="00153F1B" w:rsidRDefault="00153F1B" w:rsidP="004E7FC6">
      <w:pPr>
        <w:pStyle w:val="Abbildungsverzeichnis"/>
        <w:tabs>
          <w:tab w:val="right" w:leader="dot" w:pos="9062"/>
        </w:tabs>
      </w:pPr>
      <w:r>
        <w:fldChar w:fldCharType="end"/>
      </w:r>
    </w:p>
    <w:p w14:paraId="6CC5A360" w14:textId="04EF8DED" w:rsidR="00327D49" w:rsidRDefault="00327D49" w:rsidP="00327D49">
      <w:pPr>
        <w:pStyle w:val="berschrift1"/>
        <w:numPr>
          <w:ilvl w:val="0"/>
          <w:numId w:val="0"/>
        </w:numPr>
        <w:ind w:left="431" w:hanging="431"/>
      </w:pPr>
      <w:bookmarkStart w:id="6" w:name="_Toc223021677"/>
      <w:r>
        <w:lastRenderedPageBreak/>
        <w:t>Abbreviations</w:t>
      </w:r>
      <w:bookmarkEnd w:id="6"/>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1"/>
        <w:gridCol w:w="7141"/>
      </w:tblGrid>
      <w:tr w:rsidR="00E93F73" w14:paraId="1125C97C" w14:textId="77777777" w:rsidTr="00DD0835">
        <w:tc>
          <w:tcPr>
            <w:tcW w:w="0" w:type="auto"/>
          </w:tcPr>
          <w:p w14:paraId="63BA7ED2" w14:textId="77777777" w:rsidR="00E93F73" w:rsidRDefault="00E93F73" w:rsidP="00327D49">
            <w:r>
              <w:t>ABI</w:t>
            </w:r>
          </w:p>
        </w:tc>
        <w:tc>
          <w:tcPr>
            <w:tcW w:w="0" w:type="auto"/>
          </w:tcPr>
          <w:p w14:paraId="04A03534" w14:textId="77777777" w:rsidR="00E93F73" w:rsidRDefault="00E93F73" w:rsidP="00327D49">
            <w:r>
              <w:t>Application Binary Interface</w:t>
            </w:r>
          </w:p>
        </w:tc>
      </w:tr>
      <w:tr w:rsidR="00E93F73" w14:paraId="0923B3D0" w14:textId="77777777" w:rsidTr="00DD0835">
        <w:tc>
          <w:tcPr>
            <w:tcW w:w="0" w:type="auto"/>
          </w:tcPr>
          <w:p w14:paraId="71AF595C" w14:textId="77777777" w:rsidR="00E93F73" w:rsidRDefault="00E93F73" w:rsidP="00327D49">
            <w:r>
              <w:t>API</w:t>
            </w:r>
          </w:p>
        </w:tc>
        <w:tc>
          <w:tcPr>
            <w:tcW w:w="0" w:type="auto"/>
          </w:tcPr>
          <w:p w14:paraId="6F040AEA" w14:textId="77777777" w:rsidR="00E93F73" w:rsidRDefault="00E93F73" w:rsidP="00327D49">
            <w:r>
              <w:t>Application Programming Interface</w:t>
            </w:r>
          </w:p>
        </w:tc>
      </w:tr>
      <w:tr w:rsidR="00E93F73" w14:paraId="2E0CD72B" w14:textId="77777777" w:rsidTr="00DD0835">
        <w:tc>
          <w:tcPr>
            <w:tcW w:w="0" w:type="auto"/>
          </w:tcPr>
          <w:p w14:paraId="39B5EF54" w14:textId="77777777" w:rsidR="00E93F73" w:rsidRDefault="00E93F73" w:rsidP="00327D49">
            <w:r>
              <w:t>CPU</w:t>
            </w:r>
          </w:p>
        </w:tc>
        <w:tc>
          <w:tcPr>
            <w:tcW w:w="0" w:type="auto"/>
          </w:tcPr>
          <w:p w14:paraId="13AB4F45" w14:textId="77777777" w:rsidR="00E93F73" w:rsidRDefault="00E93F73" w:rsidP="00327D49">
            <w:r>
              <w:t>Central Processing Unit</w:t>
            </w:r>
          </w:p>
        </w:tc>
      </w:tr>
      <w:tr w:rsidR="00E93F73" w14:paraId="5605ACA9" w14:textId="77777777" w:rsidTr="00DD0835">
        <w:tc>
          <w:tcPr>
            <w:tcW w:w="0" w:type="auto"/>
          </w:tcPr>
          <w:p w14:paraId="3DA762F0" w14:textId="77777777" w:rsidR="00E93F73" w:rsidRDefault="00E93F73" w:rsidP="00327D49">
            <w:r>
              <w:t>DLL</w:t>
            </w:r>
          </w:p>
        </w:tc>
        <w:tc>
          <w:tcPr>
            <w:tcW w:w="0" w:type="auto"/>
          </w:tcPr>
          <w:p w14:paraId="598B749E" w14:textId="77777777" w:rsidR="00E93F73" w:rsidRDefault="00E93F73" w:rsidP="00327D49">
            <w:r>
              <w:t>Dynamic Link Library</w:t>
            </w:r>
          </w:p>
        </w:tc>
      </w:tr>
      <w:tr w:rsidR="00E93F73" w14:paraId="30022FA5" w14:textId="77777777" w:rsidTr="00DD0835">
        <w:tc>
          <w:tcPr>
            <w:tcW w:w="0" w:type="auto"/>
          </w:tcPr>
          <w:p w14:paraId="32BDB260" w14:textId="77777777" w:rsidR="00E93F73" w:rsidRDefault="00E93F73" w:rsidP="00327D49">
            <w:r>
              <w:t>DSL</w:t>
            </w:r>
          </w:p>
        </w:tc>
        <w:tc>
          <w:tcPr>
            <w:tcW w:w="0" w:type="auto"/>
          </w:tcPr>
          <w:p w14:paraId="3270E4B1" w14:textId="77777777" w:rsidR="00E93F73" w:rsidRDefault="00E93F73" w:rsidP="00327D49">
            <w:r>
              <w:t>Domain Specific Language</w:t>
            </w:r>
          </w:p>
        </w:tc>
      </w:tr>
      <w:tr w:rsidR="00E93F73" w14:paraId="62BD9423" w14:textId="77777777" w:rsidTr="00DD0835">
        <w:tc>
          <w:tcPr>
            <w:tcW w:w="0" w:type="auto"/>
          </w:tcPr>
          <w:p w14:paraId="5EEAA282" w14:textId="77777777" w:rsidR="00E93F73" w:rsidRDefault="00E93F73" w:rsidP="00327D49">
            <w:r>
              <w:t>FFMA</w:t>
            </w:r>
          </w:p>
        </w:tc>
        <w:tc>
          <w:tcPr>
            <w:tcW w:w="0" w:type="auto"/>
          </w:tcPr>
          <w:p w14:paraId="6A693FB3" w14:textId="77777777" w:rsidR="00E93F73" w:rsidRDefault="00E93F73" w:rsidP="00327D49">
            <w:r>
              <w:t>Foreign Functions and Memory API</w:t>
            </w:r>
          </w:p>
        </w:tc>
      </w:tr>
      <w:tr w:rsidR="00E93F73" w14:paraId="143E567F" w14:textId="77777777" w:rsidTr="00DD0835">
        <w:tc>
          <w:tcPr>
            <w:tcW w:w="0" w:type="auto"/>
          </w:tcPr>
          <w:p w14:paraId="1DE8E1F3" w14:textId="77777777" w:rsidR="00E93F73" w:rsidRDefault="00E93F73" w:rsidP="00327D49">
            <w:r>
              <w:t>GPU</w:t>
            </w:r>
          </w:p>
        </w:tc>
        <w:tc>
          <w:tcPr>
            <w:tcW w:w="0" w:type="auto"/>
          </w:tcPr>
          <w:p w14:paraId="0A30FBF3" w14:textId="77777777" w:rsidR="00E93F73" w:rsidRDefault="00E93F73" w:rsidP="00327D49">
            <w:r>
              <w:t>Graphics Processing Unit</w:t>
            </w:r>
          </w:p>
        </w:tc>
      </w:tr>
      <w:tr w:rsidR="00E93F73" w14:paraId="632F3DBA" w14:textId="77777777" w:rsidTr="00DD0835">
        <w:tc>
          <w:tcPr>
            <w:tcW w:w="0" w:type="auto"/>
          </w:tcPr>
          <w:p w14:paraId="368908F9" w14:textId="77777777" w:rsidR="00E93F73" w:rsidRDefault="00E93F73" w:rsidP="00327D49">
            <w:r>
              <w:t>HTML</w:t>
            </w:r>
          </w:p>
        </w:tc>
        <w:tc>
          <w:tcPr>
            <w:tcW w:w="0" w:type="auto"/>
          </w:tcPr>
          <w:p w14:paraId="422A1332" w14:textId="77777777" w:rsidR="00E93F73" w:rsidRDefault="00E93F73" w:rsidP="00327D49">
            <w:r>
              <w:t>HyperText Markup Language</w:t>
            </w:r>
          </w:p>
        </w:tc>
      </w:tr>
      <w:tr w:rsidR="00E93F73" w14:paraId="7113EB2C" w14:textId="77777777" w:rsidTr="00DD0835">
        <w:tc>
          <w:tcPr>
            <w:tcW w:w="0" w:type="auto"/>
          </w:tcPr>
          <w:p w14:paraId="265FFD3C" w14:textId="77777777" w:rsidR="00E93F73" w:rsidRDefault="00E93F73" w:rsidP="00327D49">
            <w:r>
              <w:t>JDK</w:t>
            </w:r>
          </w:p>
        </w:tc>
        <w:tc>
          <w:tcPr>
            <w:tcW w:w="0" w:type="auto"/>
          </w:tcPr>
          <w:p w14:paraId="4B82B984" w14:textId="77777777" w:rsidR="00E93F73" w:rsidRDefault="00E93F73" w:rsidP="00327D49">
            <w:r>
              <w:t>Java Development Kit</w:t>
            </w:r>
          </w:p>
        </w:tc>
      </w:tr>
      <w:tr w:rsidR="00E93F73" w14:paraId="19CAFC76" w14:textId="77777777" w:rsidTr="00DD0835">
        <w:tc>
          <w:tcPr>
            <w:tcW w:w="0" w:type="auto"/>
          </w:tcPr>
          <w:p w14:paraId="2431D83E" w14:textId="77777777" w:rsidR="00E93F73" w:rsidRDefault="00E93F73" w:rsidP="00327D49">
            <w:r>
              <w:t>JFR</w:t>
            </w:r>
          </w:p>
        </w:tc>
        <w:tc>
          <w:tcPr>
            <w:tcW w:w="0" w:type="auto"/>
          </w:tcPr>
          <w:p w14:paraId="274193AC" w14:textId="77777777" w:rsidR="00E93F73" w:rsidRDefault="00E93F73" w:rsidP="00327D49">
            <w:r>
              <w:t>Java Flight Recorder</w:t>
            </w:r>
          </w:p>
        </w:tc>
      </w:tr>
      <w:tr w:rsidR="00E93F73" w14:paraId="040CCAD3" w14:textId="77777777" w:rsidTr="00DD0835">
        <w:tc>
          <w:tcPr>
            <w:tcW w:w="0" w:type="auto"/>
          </w:tcPr>
          <w:p w14:paraId="1B43FF94" w14:textId="77777777" w:rsidR="00E93F73" w:rsidRDefault="00E93F73" w:rsidP="00327D49">
            <w:r>
              <w:t>JIT</w:t>
            </w:r>
          </w:p>
        </w:tc>
        <w:tc>
          <w:tcPr>
            <w:tcW w:w="0" w:type="auto"/>
          </w:tcPr>
          <w:p w14:paraId="1AB099E6" w14:textId="77777777" w:rsidR="00E93F73" w:rsidRDefault="00E93F73" w:rsidP="00327D49">
            <w:r>
              <w:t>Just-In-Time</w:t>
            </w:r>
          </w:p>
        </w:tc>
      </w:tr>
      <w:tr w:rsidR="00E93F73" w14:paraId="61F85907" w14:textId="77777777" w:rsidTr="00DD0835">
        <w:tc>
          <w:tcPr>
            <w:tcW w:w="0" w:type="auto"/>
          </w:tcPr>
          <w:p w14:paraId="79CDB1F4" w14:textId="77777777" w:rsidR="00E93F73" w:rsidRDefault="00E93F73" w:rsidP="00327D49">
            <w:r>
              <w:t>JMH</w:t>
            </w:r>
          </w:p>
        </w:tc>
        <w:tc>
          <w:tcPr>
            <w:tcW w:w="0" w:type="auto"/>
          </w:tcPr>
          <w:p w14:paraId="6330CB69" w14:textId="77777777" w:rsidR="00E93F73" w:rsidRDefault="00E93F73" w:rsidP="00327D49">
            <w:r>
              <w:t>Java Microbenchmark Harness</w:t>
            </w:r>
          </w:p>
        </w:tc>
      </w:tr>
      <w:tr w:rsidR="00E93F73" w14:paraId="5038AF79" w14:textId="77777777" w:rsidTr="00DD0835">
        <w:tc>
          <w:tcPr>
            <w:tcW w:w="0" w:type="auto"/>
          </w:tcPr>
          <w:p w14:paraId="0F7C523D" w14:textId="77777777" w:rsidR="00E93F73" w:rsidRDefault="00E93F73" w:rsidP="00327D49">
            <w:r>
              <w:t>JNA</w:t>
            </w:r>
          </w:p>
        </w:tc>
        <w:tc>
          <w:tcPr>
            <w:tcW w:w="0" w:type="auto"/>
          </w:tcPr>
          <w:p w14:paraId="2F6BA8D5" w14:textId="77777777" w:rsidR="00E93F73" w:rsidRDefault="00E93F73" w:rsidP="00327D49">
            <w:pPr>
              <w:keepNext/>
            </w:pPr>
            <w:r>
              <w:t>Java Native Access</w:t>
            </w:r>
          </w:p>
        </w:tc>
      </w:tr>
      <w:tr w:rsidR="00E93F73" w14:paraId="6F6C9D31" w14:textId="77777777" w:rsidTr="00DD0835">
        <w:tc>
          <w:tcPr>
            <w:tcW w:w="0" w:type="auto"/>
          </w:tcPr>
          <w:p w14:paraId="29B0825C" w14:textId="77777777" w:rsidR="00E93F73" w:rsidRDefault="00E93F73" w:rsidP="00327D49">
            <w:r>
              <w:t>JNI</w:t>
            </w:r>
          </w:p>
        </w:tc>
        <w:tc>
          <w:tcPr>
            <w:tcW w:w="0" w:type="auto"/>
          </w:tcPr>
          <w:p w14:paraId="7385CF3F" w14:textId="77777777" w:rsidR="00E93F73" w:rsidRDefault="00E93F73" w:rsidP="00327D49">
            <w:r>
              <w:t>Java Native Interface</w:t>
            </w:r>
          </w:p>
        </w:tc>
      </w:tr>
      <w:tr w:rsidR="00E93F73" w14:paraId="754FDF27" w14:textId="77777777" w:rsidTr="00DD0835">
        <w:tc>
          <w:tcPr>
            <w:tcW w:w="0" w:type="auto"/>
          </w:tcPr>
          <w:p w14:paraId="34D76400" w14:textId="77777777" w:rsidR="00E93F73" w:rsidRDefault="00E93F73" w:rsidP="00327D49">
            <w:r>
              <w:t>JSON</w:t>
            </w:r>
          </w:p>
        </w:tc>
        <w:tc>
          <w:tcPr>
            <w:tcW w:w="0" w:type="auto"/>
          </w:tcPr>
          <w:p w14:paraId="46242FF0" w14:textId="77777777" w:rsidR="00E93F73" w:rsidRDefault="00E93F73" w:rsidP="00327D49">
            <w:r>
              <w:t>JavaScript Object Notation</w:t>
            </w:r>
          </w:p>
        </w:tc>
      </w:tr>
      <w:tr w:rsidR="00E93F73" w14:paraId="7A49AA6D" w14:textId="77777777" w:rsidTr="00DD0835">
        <w:tc>
          <w:tcPr>
            <w:tcW w:w="0" w:type="auto"/>
          </w:tcPr>
          <w:p w14:paraId="1430DAA0" w14:textId="77777777" w:rsidR="00E93F73" w:rsidRDefault="00E93F73" w:rsidP="00327D49">
            <w:r>
              <w:t>JVM</w:t>
            </w:r>
          </w:p>
        </w:tc>
        <w:tc>
          <w:tcPr>
            <w:tcW w:w="0" w:type="auto"/>
          </w:tcPr>
          <w:p w14:paraId="313FDE8E" w14:textId="77777777" w:rsidR="00E93F73" w:rsidRDefault="00E93F73" w:rsidP="00327D49">
            <w:r>
              <w:t>Java Virtual Machine</w:t>
            </w:r>
          </w:p>
        </w:tc>
      </w:tr>
      <w:tr w:rsidR="00E93F73" w14:paraId="5BE7EA34" w14:textId="77777777" w:rsidTr="00DD0835">
        <w:tc>
          <w:tcPr>
            <w:tcW w:w="0" w:type="auto"/>
          </w:tcPr>
          <w:p w14:paraId="771C0451" w14:textId="77777777" w:rsidR="00E93F73" w:rsidRDefault="00E93F73" w:rsidP="00327D49">
            <w:r>
              <w:t>LWJGL</w:t>
            </w:r>
          </w:p>
        </w:tc>
        <w:tc>
          <w:tcPr>
            <w:tcW w:w="0" w:type="auto"/>
          </w:tcPr>
          <w:p w14:paraId="08DE86D9" w14:textId="77777777" w:rsidR="00E93F73" w:rsidRDefault="00E93F73" w:rsidP="00327D49">
            <w:r>
              <w:t>Lightweight Java Game Library</w:t>
            </w:r>
          </w:p>
        </w:tc>
      </w:tr>
      <w:tr w:rsidR="00E93F73" w14:paraId="003FBDC4" w14:textId="77777777" w:rsidTr="00DD0835">
        <w:tc>
          <w:tcPr>
            <w:tcW w:w="0" w:type="auto"/>
          </w:tcPr>
          <w:p w14:paraId="6B10AFA5" w14:textId="77777777" w:rsidR="00E93F73" w:rsidRDefault="00E93F73" w:rsidP="00327D49">
            <w:r>
              <w:t>PC</w:t>
            </w:r>
          </w:p>
        </w:tc>
        <w:tc>
          <w:tcPr>
            <w:tcW w:w="0" w:type="auto"/>
          </w:tcPr>
          <w:p w14:paraId="7A2F3636" w14:textId="77777777" w:rsidR="00E93F73" w:rsidRDefault="00E93F73" w:rsidP="00327D49">
            <w:r>
              <w:t>Program Counter</w:t>
            </w:r>
          </w:p>
        </w:tc>
      </w:tr>
    </w:tbl>
    <w:p w14:paraId="22B027B3" w14:textId="04C09290" w:rsidR="00327D49" w:rsidRPr="00327D49" w:rsidRDefault="00327D49" w:rsidP="00327D49"/>
    <w:p w14:paraId="549B76B9" w14:textId="0BDC0B70" w:rsidR="00B943D7" w:rsidRDefault="00D41F15">
      <w:pPr>
        <w:pStyle w:val="berschrift1"/>
      </w:pPr>
      <w:bookmarkStart w:id="7" w:name="_Toc223021678"/>
      <w:r>
        <w:lastRenderedPageBreak/>
        <w:t>Introduction</w:t>
      </w:r>
      <w:bookmarkEnd w:id="7"/>
    </w:p>
    <w:p w14:paraId="2862ED34" w14:textId="776B6231" w:rsidR="000C5392" w:rsidRPr="00B943D7" w:rsidRDefault="00891D90" w:rsidP="00B943D7">
      <w:r>
        <w:t xml:space="preserve">The </w:t>
      </w:r>
      <w:r w:rsidR="003B284E">
        <w:t>h</w:t>
      </w:r>
      <w:r w:rsidR="00D41F15">
        <w:t>igh</w:t>
      </w:r>
      <w:r w:rsidR="003B284E">
        <w:t>-</w:t>
      </w:r>
      <w:r w:rsidR="00D41F15">
        <w:t>level</w:t>
      </w:r>
      <w:r w:rsidR="003B284E">
        <w:t xml:space="preserve"> programming</w:t>
      </w:r>
      <w:r w:rsidR="00D41F15">
        <w:t xml:space="preserve"> </w:t>
      </w:r>
      <w:r w:rsidR="00D120D3">
        <w:t>l</w:t>
      </w:r>
      <w:r w:rsidR="00D41F15">
        <w:t xml:space="preserve">anguage Java </w:t>
      </w:r>
      <w:r>
        <w:t>d</w:t>
      </w:r>
      <w:r w:rsidR="00D41F15">
        <w:t>o</w:t>
      </w:r>
      <w:r>
        <w:t>es</w:t>
      </w:r>
      <w:r w:rsidR="00D41F15">
        <w:t xml:space="preserve"> not </w:t>
      </w:r>
      <w:r w:rsidR="003B284E">
        <w:t xml:space="preserve">support simple </w:t>
      </w:r>
      <w:r w:rsidR="003B284E" w:rsidRPr="00D41F15">
        <w:t>aggregate type</w:t>
      </w:r>
      <w:r w:rsidR="003B284E">
        <w:t>s such as C-style structures (</w:t>
      </w:r>
      <w:r w:rsidR="003B284E" w:rsidRPr="003B284E">
        <w:rPr>
          <w:rStyle w:val="BerichtCodeZchn"/>
        </w:rPr>
        <w:t>struct</w:t>
      </w:r>
      <w:r w:rsidR="003B284E">
        <w:t xml:space="preserve">) or unions </w:t>
      </w:r>
      <w:r w:rsidR="003B284E">
        <w:fldChar w:fldCharType="begin"/>
      </w:r>
      <w:r w:rsidR="003B284E">
        <w:instrText xml:space="preserve"> ADDIN ZOTERO_ITEM CSL_CITATION {"citationID":"2Q3GRt6W","properties":{"formattedCitation":"[1]","plainCitation":"[1]","noteIndex":0},"citationItems":[{"id":3,"uris":["http://zotero.org/users/local/qUQ1uMZK/items/NBE895ED"],"itemData":{"id":3,"type":"book","call-number":"QA76.38 .L53 1999","collection-title":"The Java series","event-place":"Reading, Mass","ISBN":"978-0-201-32577-5","number-of-pages":"303","publisher":"Addison-Wesley","publisher-place":"Reading, Mass","source":"Library of Congress ISBN","title":"The Java Native interface: programmer's guide and specification","title-short":"The Java Native interface","author":[{"family":"Liang","given":"Sheng"}],"issued":{"date-parts":[["1999"]]}}}],"schema":"https://github.com/citation-style-language/schema/raw/master/csl-citation.json"} </w:instrText>
      </w:r>
      <w:r w:rsidR="003B284E">
        <w:fldChar w:fldCharType="separate"/>
      </w:r>
      <w:r w:rsidR="003B284E" w:rsidRPr="00F75BF6">
        <w:rPr>
          <w:rFonts w:cs="Times New Roman"/>
        </w:rPr>
        <w:t>[1]</w:t>
      </w:r>
      <w:r w:rsidR="003B284E">
        <w:fldChar w:fldCharType="end"/>
      </w:r>
      <w:r w:rsidR="003B284E">
        <w:t xml:space="preserve">. Consequently, </w:t>
      </w:r>
      <w:r w:rsidR="003B284E" w:rsidRPr="003B284E">
        <w:t>a variety of libraries have been developed to bridge this gap and enable interaction with native memory layouts</w:t>
      </w:r>
      <w:r w:rsidR="003B284E">
        <w:t xml:space="preserve"> </w:t>
      </w:r>
      <w:r w:rsidR="003B284E">
        <w:fldChar w:fldCharType="begin"/>
      </w:r>
      <w:r w:rsidR="003B284E">
        <w:instrText xml:space="preserve"> ADDIN ZOTERO_ITEM CSL_CITATION {"citationID":"k1lE2Qvw","properties":{"formattedCitation":"[2]","plainCitation":"[2]","noteIndex":0},"citationItems":[{"id":17,"uris":["http://zotero.org/users/local/qUQ1uMZK/items/EPB3ITY3"],"itemData":{"id":17,"type":"book","abstract":"Stay on top of the new Java features (up to JDK 21) and find efficient solutions for your programming woes. With over 250 problems and solutions, you'll learn new ways to deal with real-world coding tasks and answers to common interview questions. Purchase of the print or Kindle book includes a free PDF eBookKey FeaturesSolve Java programming challenges and get interview-ready with the power of modern Java 21Test your Java skills using language features, algorithms, data structures, and design patternsExplore tons of examples, all fully refreshed for this edition, meant to help you accommodate JDK 12 to JDK 21Book DescriptionThe super-fast evolution of the JDK between versions 12 and 21 has made the learning curve of modern Java steeper, and increased the time needed to learn it. This book will make your learning journey quicker and increase your willingness to try Java' s new features by explaining the correct practices and decisions related to complexity, performance, readability, and more. Java Coding Problems takes you through Java' s latest features but doesn' t always advocate the use of new solutions - instead, it focuses on revealing the trade-offs involved in deciding what the best solution is for a certain problem. There are more than two hundred brand new and carefully selected problems in this second edition, chosen to highlight and cover the core everyday challenges of a Java programmer. Apart from providing a comprehensive compendium of problem solutions based on real-world examples, this book will also give you the confidence to answer questions relating to matching particular streams and methods to various problems. By the end of this book you will have gained a strong understanding of Java' s new features and have the confidence to develop and choose the right solutions to your problems.What you will learnAdopt the latest JDK 21 features in your applicationsExplore Records, Record Patterns, Record serialization and so onWork with Sealed Classes and Interfaces for increasing encapsulationLearn how to exploit Context-Specific Deserialization FiltersSolve problems relating to collections and esoteric data structuresLearn advanced techniques for extending the Java functional APIExplore the brand-new Socket API and Simple Web ServerTackle modern Garbage Collectors and Dynamic CDS ArchivesWho this book is forIf you are a Java developer who wants to level-up by solving real-world problems, then this book is for you. Working knowledge of the Java programming language is required to get the most out of this book","edition":"1","event-place":"Birmingham","ISBN":"978-1-83763-394-4","language":"eng","number-of-pages":"1","publisher":"Packt Publishing Limited","publisher-place":"Birmingham","source":"K10plus ISBN","title":"Java Coding Problems: Become an expert Java programmer by solving over 250 brand-new, modern, real-world problems","title-short":"Java Coding Problems","author":[{"family":"Leonard","given":"Anghel"}],"issued":{"date-parts":[["2024"]]}}}],"schema":"https://github.com/citation-style-language/schema/raw/master/csl-citation.json"} </w:instrText>
      </w:r>
      <w:r w:rsidR="003B284E">
        <w:fldChar w:fldCharType="separate"/>
      </w:r>
      <w:r w:rsidR="003B284E" w:rsidRPr="00F75BF6">
        <w:rPr>
          <w:rFonts w:cs="Times New Roman"/>
        </w:rPr>
        <w:t>[2]</w:t>
      </w:r>
      <w:r w:rsidR="003B284E">
        <w:fldChar w:fldCharType="end"/>
      </w:r>
      <w:r w:rsidR="003B284E">
        <w:t xml:space="preserve">. </w:t>
      </w:r>
      <w:r w:rsidR="00D120D3">
        <w:t xml:space="preserve">This </w:t>
      </w:r>
      <w:r w:rsidR="004233A1">
        <w:t>study</w:t>
      </w:r>
      <w:r w:rsidR="00D120D3">
        <w:t xml:space="preserve"> explore</w:t>
      </w:r>
      <w:r w:rsidR="003B284E">
        <w:t>s</w:t>
      </w:r>
      <w:r w:rsidR="00D120D3">
        <w:t xml:space="preserve"> a </w:t>
      </w:r>
      <w:r w:rsidR="003B284E">
        <w:t>novel</w:t>
      </w:r>
      <w:r w:rsidR="00D120D3">
        <w:t xml:space="preserve"> approach</w:t>
      </w:r>
      <w:r w:rsidR="003B284E">
        <w:t xml:space="preserve"> to </w:t>
      </w:r>
      <w:r w:rsidR="003B284E" w:rsidRPr="003B284E">
        <w:t>dynamically</w:t>
      </w:r>
      <w:r w:rsidR="003B284E">
        <w:t xml:space="preserve"> </w:t>
      </w:r>
      <w:r w:rsidR="00D120D3">
        <w:t>create a</w:t>
      </w:r>
      <w:r w:rsidR="00D120D3" w:rsidRPr="00D41F15">
        <w:t>ggregate type</w:t>
      </w:r>
      <w:r w:rsidR="00D120D3">
        <w:t>s</w:t>
      </w:r>
      <w:r w:rsidR="003B284E">
        <w:t xml:space="preserve"> from special Java classes</w:t>
      </w:r>
      <w:r w:rsidR="00D120D3">
        <w:t xml:space="preserve"> at runtime</w:t>
      </w:r>
      <w:r w:rsidR="003B284E">
        <w:t>, while providing support for different Application Binary Interfaces (ABI).</w:t>
      </w:r>
    </w:p>
    <w:p w14:paraId="7D8A5E34" w14:textId="75E9BD4D" w:rsidR="00992624" w:rsidRDefault="00D120D3" w:rsidP="00241D88">
      <w:pPr>
        <w:pStyle w:val="berschrift2"/>
      </w:pPr>
      <w:bookmarkStart w:id="8" w:name="_Toc223021679"/>
      <w:r>
        <w:t>Context</w:t>
      </w:r>
      <w:bookmarkEnd w:id="8"/>
    </w:p>
    <w:p w14:paraId="09829559" w14:textId="0A6D10DF" w:rsidR="00942ECD" w:rsidRDefault="00D120D3" w:rsidP="00942ECD">
      <w:r>
        <w:t xml:space="preserve">When developing Java applications, it is </w:t>
      </w:r>
      <w:r w:rsidR="003B284E">
        <w:t>sometimes</w:t>
      </w:r>
      <w:r>
        <w:t xml:space="preserve"> required to interact with native functions</w:t>
      </w:r>
      <w:r w:rsidR="007A05F0">
        <w:t>, which can require</w:t>
      </w:r>
      <w:r>
        <w:t xml:space="preserve"> structures or unions </w:t>
      </w:r>
      <w:r w:rsidR="007A05F0">
        <w:t>as parameters</w:t>
      </w:r>
      <w:r>
        <w:t xml:space="preserve">. </w:t>
      </w:r>
      <w:r w:rsidR="007A05F0">
        <w:t xml:space="preserve">The Vulkan API is an example which contains many methods with </w:t>
      </w:r>
      <w:r w:rsidR="004E7FC6">
        <w:t>such</w:t>
      </w:r>
      <w:r w:rsidR="007A05F0">
        <w:t xml:space="preserve"> parameters.</w:t>
      </w:r>
      <w:r w:rsidR="00EF414A">
        <w:t xml:space="preserve"> </w:t>
      </w:r>
      <w:r w:rsidR="00EF414A" w:rsidRPr="00EF414A">
        <w:t xml:space="preserve">Even the </w:t>
      </w:r>
      <w:r w:rsidR="007A05F0">
        <w:t xml:space="preserve">API </w:t>
      </w:r>
      <w:r w:rsidR="00EF414A" w:rsidRPr="00EF414A">
        <w:t>entry point</w:t>
      </w:r>
      <w:r w:rsidR="007A05F0">
        <w:t xml:space="preserve"> </w:t>
      </w:r>
      <w:r w:rsidR="00002065">
        <w:t>–</w:t>
      </w:r>
      <w:r w:rsidR="007A05F0">
        <w:t xml:space="preserve"> </w:t>
      </w:r>
      <w:r w:rsidR="00EF414A" w:rsidRPr="00EF414A">
        <w:t xml:space="preserve"> </w:t>
      </w:r>
      <w:r w:rsidR="00EF414A" w:rsidRPr="00891D90">
        <w:rPr>
          <w:rStyle w:val="BerichtCodeZchn"/>
        </w:rPr>
        <w:t>vkCreateInstance</w:t>
      </w:r>
      <w:r w:rsidR="00EF414A" w:rsidRPr="00EF414A">
        <w:t xml:space="preserve"> </w:t>
      </w:r>
      <w:r w:rsidR="007A05F0">
        <w:t xml:space="preserve"> </w:t>
      </w:r>
      <w:r w:rsidR="00002065">
        <w:t>–</w:t>
      </w:r>
      <w:r w:rsidR="007A05F0">
        <w:t xml:space="preserve"> </w:t>
      </w:r>
      <w:r w:rsidR="00EF414A" w:rsidRPr="00EF414A">
        <w:t xml:space="preserve">requires a pointer to a relatively complex </w:t>
      </w:r>
      <w:r w:rsidR="00EF414A" w:rsidRPr="00891D90">
        <w:rPr>
          <w:rStyle w:val="BerichtCodeZchn"/>
        </w:rPr>
        <w:t>VkInstanceCreateInfo</w:t>
      </w:r>
      <w:r w:rsidR="00EF414A" w:rsidRPr="00EF414A">
        <w:t xml:space="preserve"> structure</w:t>
      </w:r>
      <w:r w:rsidR="00891D90">
        <w:t xml:space="preserve"> </w:t>
      </w:r>
      <w:r w:rsidR="00891D90">
        <w:fldChar w:fldCharType="begin"/>
      </w:r>
      <w:r w:rsidR="00694C79">
        <w:instrText xml:space="preserve"> ADDIN ZOTERO_ITEM CSL_CITATION {"citationID":"I75gjtYh","properties":{"formattedCitation":"[3]","plainCitation":"[3]","noteIndex":0},"citationItems":[{"id":18,"uris":["http://zotero.org/users/local/qUQ1uMZK/items/MGTECB5T"],"itemData":{"id":18,"type":"book","collection-title":"Always learning","event-place":"Boston Munich","ISBN":"978-0-13-446454-1","language":"eng","number-of-pages":"448","publisher":"Addison-Wesley","publisher-place":"Boston Munich","source":"K10plus ISBN","title":"Vulkan™ programming guide: the official guide to learning Vulkan","title-short":"Vulkan™ programming guide","author":[{"family":"Sellers","given":"Graham"}],"contributor":[{"family":"Kessenich","given":"John M."}],"issued":{"date-parts":[["2017"]]}}}],"schema":"https://github.com/citation-style-language/schema/raw/master/csl-citation.json"} </w:instrText>
      </w:r>
      <w:r w:rsidR="00891D90">
        <w:fldChar w:fldCharType="separate"/>
      </w:r>
      <w:r w:rsidR="00F75BF6" w:rsidRPr="00F75BF6">
        <w:rPr>
          <w:rFonts w:cs="Times New Roman"/>
        </w:rPr>
        <w:t>[3]</w:t>
      </w:r>
      <w:r w:rsidR="00891D90">
        <w:fldChar w:fldCharType="end"/>
      </w:r>
      <w:r w:rsidR="00EF414A" w:rsidRPr="00EF414A">
        <w:t>.</w:t>
      </w:r>
      <w:r>
        <w:t xml:space="preserve"> </w:t>
      </w:r>
      <w:r w:rsidR="007A05F0">
        <w:t>That is why</w:t>
      </w:r>
      <w:r w:rsidR="00EF414A">
        <w:t xml:space="preserve"> </w:t>
      </w:r>
      <w:r w:rsidR="00981C6B">
        <w:t>Java native interop</w:t>
      </w:r>
      <w:r w:rsidR="00EF414A">
        <w:t xml:space="preserve"> libraries exist, which can generate Java </w:t>
      </w:r>
      <w:r w:rsidR="00002065">
        <w:t xml:space="preserve">glue </w:t>
      </w:r>
      <w:r w:rsidR="00EF414A">
        <w:t xml:space="preserve">classes directly from the </w:t>
      </w:r>
      <w:r w:rsidR="008B54CB">
        <w:t>C</w:t>
      </w:r>
      <w:r w:rsidR="00EF414A">
        <w:t xml:space="preserve"> source code or the DLL file</w:t>
      </w:r>
      <w:r w:rsidR="00C942D9">
        <w:t>s</w:t>
      </w:r>
      <w:r w:rsidR="00891D90">
        <w:t xml:space="preserve"> </w:t>
      </w:r>
      <w:r w:rsidR="00891D90">
        <w:fldChar w:fldCharType="begin"/>
      </w:r>
      <w:r w:rsidR="00694C79">
        <w:instrText xml:space="preserve"> ADDIN ZOTERO_ITEM CSL_CITATION {"citationID":"xz1Q5hub","properties":{"formattedCitation":"[2]","plainCitation":"[2]","noteIndex":0},"citationItems":[{"id":17,"uris":["http://zotero.org/users/local/qUQ1uMZK/items/EPB3ITY3"],"itemData":{"id":17,"type":"book","abstract":"Stay on top of the new Java features (up to JDK 21) and find efficient solutions for your programming woes. With over 250 problems and solutions, you'll learn new ways to deal with real-world coding tasks and answers to common interview questions. Purchase of the print or Kindle book includes a free PDF eBookKey FeaturesSolve Java programming challenges and get interview-ready with the power of modern Java 21Test your Java skills using language features, algorithms, data structures, and design patternsExplore tons of examples, all fully refreshed for this edition, meant to help you accommodate JDK 12 to JDK 21Book DescriptionThe super-fast evolution of the JDK between versions 12 and 21 has made the learning curve of modern Java steeper, and increased the time needed to learn it. This book will make your learning journey quicker and increase your willingness to try Java' s new features by explaining the correct practices and decisions related to complexity, performance, readability, and more. Java Coding Problems takes you through Java' s latest features but doesn' t always advocate the use of new solutions - instead, it focuses on revealing the trade-offs involved in deciding what the best solution is for a certain problem. There are more than two hundred brand new and carefully selected problems in this second edition, chosen to highlight and cover the core everyday challenges of a Java programmer. Apart from providing a comprehensive compendium of problem solutions based on real-world examples, this book will also give you the confidence to answer questions relating to matching particular streams and methods to various problems. By the end of this book you will have gained a strong understanding of Java' s new features and have the confidence to develop and choose the right solutions to your problems.What you will learnAdopt the latest JDK 21 features in your applicationsExplore Records, Record Patterns, Record serialization and so onWork with Sealed Classes and Interfaces for increasing encapsulationLearn how to exploit Context-Specific Deserialization FiltersSolve problems relating to collections and esoteric data structuresLearn advanced techniques for extending the Java functional APIExplore the brand-new Socket API and Simple Web ServerTackle modern Garbage Collectors and Dynamic CDS ArchivesWho this book is forIf you are a Java developer who wants to level-up by solving real-world problems, then this book is for you. Working knowledge of the Java programming language is required to get the most out of this book","edition":"1","event-place":"Birmingham","ISBN":"978-1-83763-394-4","language":"eng","number-of-pages":"1","publisher":"Packt Publishing Limited","publisher-place":"Birmingham","source":"K10plus ISBN","title":"Java Coding Problems: Become an expert Java programmer by solving over 250 brand-new, modern, real-world problems","title-short":"Java Coding Problems","author":[{"family":"Leonard","given":"Anghel"}],"issued":{"date-parts":[["2024"]]}}}],"schema":"https://github.com/citation-style-language/schema/raw/master/csl-citation.json"} </w:instrText>
      </w:r>
      <w:r w:rsidR="00891D90">
        <w:fldChar w:fldCharType="separate"/>
      </w:r>
      <w:r w:rsidR="00F75BF6" w:rsidRPr="00F75BF6">
        <w:rPr>
          <w:rFonts w:cs="Times New Roman"/>
        </w:rPr>
        <w:t>[2]</w:t>
      </w:r>
      <w:r w:rsidR="00891D90">
        <w:fldChar w:fldCharType="end"/>
      </w:r>
      <w:r w:rsidR="00891D90">
        <w:t xml:space="preserve"> (for examples see</w:t>
      </w:r>
      <w:r w:rsidR="00C942D9">
        <w:t xml:space="preserve"> </w:t>
      </w:r>
      <w:r w:rsidR="00C942D9">
        <w:fldChar w:fldCharType="begin"/>
      </w:r>
      <w:r w:rsidR="00C942D9">
        <w:instrText xml:space="preserve"> REF _Ref222169219 \r \h </w:instrText>
      </w:r>
      <w:r w:rsidR="00C942D9">
        <w:fldChar w:fldCharType="separate"/>
      </w:r>
      <w:r w:rsidR="002D6190">
        <w:t>3.2</w:t>
      </w:r>
      <w:r w:rsidR="00C942D9">
        <w:fldChar w:fldCharType="end"/>
      </w:r>
      <w:r w:rsidR="00891D90">
        <w:t>)</w:t>
      </w:r>
      <w:r w:rsidR="00EF414A">
        <w:t xml:space="preserve">. These classes </w:t>
      </w:r>
      <w:r w:rsidR="00A42D29">
        <w:t>are used to</w:t>
      </w:r>
      <w:r w:rsidR="00EF414A">
        <w:t xml:space="preserve"> create</w:t>
      </w:r>
      <w:r w:rsidR="00A42D29">
        <w:t xml:space="preserve"> and edit the corresponding</w:t>
      </w:r>
      <w:r w:rsidR="00EF414A">
        <w:t xml:space="preserve"> structures at runtime. </w:t>
      </w:r>
      <w:r w:rsidR="00A42D29">
        <w:t>However,</w:t>
      </w:r>
      <w:r w:rsidR="00EF414A">
        <w:t xml:space="preserve"> these libraries work </w:t>
      </w:r>
      <w:r w:rsidR="00A42D29">
        <w:t>only</w:t>
      </w:r>
      <w:r w:rsidR="00EF414A">
        <w:t xml:space="preserve"> with common C and C++ ABIs. The ABI defines rules for the structure’s layout in memory. With these rules the structure’s size, alignment and padding </w:t>
      </w:r>
      <w:r w:rsidR="004E7FC6">
        <w:t>is</w:t>
      </w:r>
      <w:r w:rsidR="00EF414A">
        <w:t xml:space="preserve"> calculated. </w:t>
      </w:r>
    </w:p>
    <w:p w14:paraId="255812FB" w14:textId="3C3DFD08" w:rsidR="00EF414A" w:rsidRPr="00206A73" w:rsidRDefault="00EF414A" w:rsidP="00942ECD">
      <w:r>
        <w:t>The ABI may differ for different processor architectures</w:t>
      </w:r>
      <w:r w:rsidR="004B587E">
        <w:t xml:space="preserve">, operating systems and </w:t>
      </w:r>
      <w:r>
        <w:t>different use cases.</w:t>
      </w:r>
      <w:r w:rsidR="00206A73">
        <w:t xml:space="preserve"> For example,</w:t>
      </w:r>
      <w:r w:rsidR="004B587E">
        <w:t xml:space="preserve"> Windows </w:t>
      </w:r>
      <w:r w:rsidR="00206A73">
        <w:t>requires a</w:t>
      </w:r>
      <w:r w:rsidR="004B587E">
        <w:t xml:space="preserve"> specific ABI convention for 64-bit systems</w:t>
      </w:r>
      <w:r w:rsidR="00516133">
        <w:rPr>
          <w:rStyle w:val="Funotenzeichen"/>
        </w:rPr>
        <w:footnoteReference w:id="2"/>
      </w:r>
      <w:r>
        <w:t xml:space="preserve">. </w:t>
      </w:r>
      <w:r w:rsidR="00206A73">
        <w:t xml:space="preserve">However, challenges emerge when working with </w:t>
      </w:r>
      <w:r>
        <w:t xml:space="preserve">graphic processors and different graphics compute libraries. When passing structures to graphics card using compute libraries like Vulkan, OpenGL and OpenCL </w:t>
      </w:r>
      <w:r w:rsidR="00206A73">
        <w:t>specific</w:t>
      </w:r>
      <w:r>
        <w:t xml:space="preserve"> ABIs </w:t>
      </w:r>
      <w:r w:rsidR="00206A73">
        <w:t>may be</w:t>
      </w:r>
      <w:r>
        <w:t xml:space="preserve"> required</w:t>
      </w:r>
      <w:r w:rsidR="00891D90">
        <w:rPr>
          <w:rStyle w:val="Funotenzeichen"/>
        </w:rPr>
        <w:footnoteReference w:id="3"/>
      </w:r>
      <w:r w:rsidR="00BF791C" w:rsidRPr="00BF791C">
        <w:rPr>
          <w:vertAlign w:val="superscript"/>
        </w:rPr>
        <w:t>,</w:t>
      </w:r>
      <w:r w:rsidR="00BF791C">
        <w:rPr>
          <w:rStyle w:val="Funotenzeichen"/>
        </w:rPr>
        <w:footnoteReference w:id="4"/>
      </w:r>
      <w:r w:rsidR="00C42886">
        <w:rPr>
          <w:vertAlign w:val="superscript"/>
        </w:rPr>
        <w:t xml:space="preserve"> </w:t>
      </w:r>
      <w:r w:rsidR="00C42886">
        <w:rPr>
          <w:vertAlign w:val="superscript"/>
        </w:rPr>
        <w:fldChar w:fldCharType="begin"/>
      </w:r>
      <w:r w:rsidR="00BF791C">
        <w:rPr>
          <w:vertAlign w:val="superscript"/>
        </w:rPr>
        <w:instrText xml:space="preserve"> ADDIN ZOTERO_ITEM CSL_CITATION {"citationID":"fkflL4Lp","properties":{"formattedCitation":"[4]","plainCitation":"[4]","noteIndex":0},"citationItems":[{"id":40,"uris":["http://zotero.org/users/local/qUQ1uMZK/items/Q4C7KRLU"],"itemData":{"id":40,"type":"paper-conference","container-title":"2009 IEEE Hot Chips 21 Symposium (HCS)","page":"1–314","publisher":"IEEE","source":"Google Scholar","title":"The opencl specification","URL":"https://ieeexplore.ieee.org/abstract/document/7478342/","author":[{"family":"Munshi","given":"Aaftab"}],"accessed":{"date-parts":[["2026",2,11]]},"issued":{"date-parts":[["2009"]]}},"locator":"130, 161 - 163","label":"page"}],"schema":"https://github.com/citation-style-language/schema/raw/master/csl-citation.json"} </w:instrText>
      </w:r>
      <w:r w:rsidR="00C42886">
        <w:rPr>
          <w:vertAlign w:val="superscript"/>
        </w:rPr>
        <w:fldChar w:fldCharType="separate"/>
      </w:r>
      <w:r w:rsidR="00BF791C" w:rsidRPr="00BF791C">
        <w:rPr>
          <w:rFonts w:cs="Times New Roman"/>
        </w:rPr>
        <w:t>[4]</w:t>
      </w:r>
      <w:r w:rsidR="00C42886">
        <w:rPr>
          <w:vertAlign w:val="superscript"/>
        </w:rPr>
        <w:fldChar w:fldCharType="end"/>
      </w:r>
      <w:r w:rsidR="00206A73">
        <w:t>, which are not supported by current</w:t>
      </w:r>
      <w:r w:rsidR="00436055">
        <w:t xml:space="preserve"> </w:t>
      </w:r>
      <w:r w:rsidR="00ED70C8">
        <w:t>Java native interop</w:t>
      </w:r>
      <w:r w:rsidR="00436055">
        <w:t xml:space="preserve"> libraries.</w:t>
      </w:r>
      <w:r w:rsidR="008011FF">
        <w:t xml:space="preserve"> That is why </w:t>
      </w:r>
      <w:r w:rsidR="00206A73">
        <w:t>LUtils</w:t>
      </w:r>
      <w:r w:rsidR="008011FF">
        <w:t xml:space="preserve"> has been created, which allows</w:t>
      </w:r>
      <w:r w:rsidR="00206A73">
        <w:t xml:space="preserve"> the</w:t>
      </w:r>
      <w:r w:rsidR="008011FF">
        <w:t xml:space="preserve"> implementation of </w:t>
      </w:r>
      <w:r w:rsidR="00891D90">
        <w:t>custom</w:t>
      </w:r>
      <w:r w:rsidR="008011FF">
        <w:t xml:space="preserve"> ABIs. This library generate</w:t>
      </w:r>
      <w:r w:rsidR="00206A73">
        <w:t>s</w:t>
      </w:r>
      <w:r w:rsidR="008011FF">
        <w:t xml:space="preserve"> the structure’s memory layout at Runtime</w:t>
      </w:r>
      <w:r w:rsidR="00206A73">
        <w:t xml:space="preserve"> and allows the developer to specify an ABI explicitly.</w:t>
      </w:r>
    </w:p>
    <w:p w14:paraId="00B49251" w14:textId="4C5B00D6" w:rsidR="00B943D7" w:rsidRDefault="00626DE2" w:rsidP="00241D88">
      <w:pPr>
        <w:pStyle w:val="berschrift2"/>
      </w:pPr>
      <w:bookmarkStart w:id="9" w:name="_Toc223021680"/>
      <w:r>
        <w:t>Goal</w:t>
      </w:r>
      <w:r w:rsidR="00F369F1">
        <w:t>s</w:t>
      </w:r>
      <w:r w:rsidR="00B943D7">
        <w:t xml:space="preserve"> </w:t>
      </w:r>
      <w:r>
        <w:t>and</w:t>
      </w:r>
      <w:r w:rsidR="00B943D7">
        <w:t xml:space="preserve"> Motivation</w:t>
      </w:r>
      <w:bookmarkEnd w:id="9"/>
    </w:p>
    <w:p w14:paraId="365E49FA" w14:textId="1D65C1E4" w:rsidR="00F369F1" w:rsidRDefault="00F369F1" w:rsidP="00C75B36">
      <w:r>
        <w:t>Given the problem discussed above, that ABIs required by Vulkan, OpenGL or OpenCL are not supported by current Java</w:t>
      </w:r>
      <w:r w:rsidR="00966AC0">
        <w:t xml:space="preserve"> </w:t>
      </w:r>
      <w:r>
        <w:t xml:space="preserve">native interop solutions, </w:t>
      </w:r>
      <w:r w:rsidR="00206A73">
        <w:t>LUtils</w:t>
      </w:r>
      <w:r>
        <w:t xml:space="preserve"> has been developed</w:t>
      </w:r>
      <w:r w:rsidR="00206A73">
        <w:t xml:space="preserve"> and is introduced by this thesis</w:t>
      </w:r>
      <w:r>
        <w:t xml:space="preserve">. </w:t>
      </w:r>
      <w:r w:rsidR="00206A73">
        <w:t>However, t</w:t>
      </w:r>
      <w:r>
        <w:t>he</w:t>
      </w:r>
      <w:r w:rsidR="00333264">
        <w:t xml:space="preserve"> new</w:t>
      </w:r>
      <w:r>
        <w:t xml:space="preserve"> library has not seen much usage in real-world applications</w:t>
      </w:r>
      <w:r w:rsidR="00206A73">
        <w:t xml:space="preserve"> and is</w:t>
      </w:r>
      <w:r w:rsidR="00333264">
        <w:t xml:space="preserve"> missing comparisons to already existing libraries in terms of performance and </w:t>
      </w:r>
      <w:r w:rsidR="00333264">
        <w:lastRenderedPageBreak/>
        <w:t xml:space="preserve">memory usage. Thus, it is unknown if this new approach is feasible for real-world applications. That is why the </w:t>
      </w:r>
      <w:r w:rsidR="004233A1">
        <w:t>thesis</w:t>
      </w:r>
      <w:r w:rsidR="00333264">
        <w:t xml:space="preserve"> seeks to:</w:t>
      </w:r>
    </w:p>
    <w:p w14:paraId="6C5EADBC" w14:textId="321DF7BC" w:rsidR="00333264" w:rsidRPr="00333264" w:rsidRDefault="00333264" w:rsidP="00333264">
      <w:pPr>
        <w:pStyle w:val="Listenabsatz"/>
        <w:numPr>
          <w:ilvl w:val="0"/>
          <w:numId w:val="49"/>
        </w:numPr>
        <w:rPr>
          <w:lang w:val="en-GB"/>
        </w:rPr>
      </w:pPr>
      <w:r w:rsidRPr="00333264">
        <w:rPr>
          <w:lang w:val="en-GB"/>
        </w:rPr>
        <w:t xml:space="preserve">Compare the performance of </w:t>
      </w:r>
      <w:r w:rsidR="00FC055D">
        <w:rPr>
          <w:lang w:val="en-GB"/>
        </w:rPr>
        <w:t>LUtils</w:t>
      </w:r>
      <w:r w:rsidRPr="00333264">
        <w:rPr>
          <w:lang w:val="en-GB"/>
        </w:rPr>
        <w:t xml:space="preserve"> against existing solutions</w:t>
      </w:r>
      <w:r w:rsidR="00FC055D">
        <w:rPr>
          <w:lang w:val="en-GB"/>
        </w:rPr>
        <w:t xml:space="preserve"> – namely LWJGL, FFMA and JNA –</w:t>
      </w:r>
      <w:r w:rsidRPr="00333264">
        <w:rPr>
          <w:lang w:val="en-GB"/>
        </w:rPr>
        <w:t xml:space="preserve"> in terms of structure creation, </w:t>
      </w:r>
      <w:r w:rsidR="00FC055D">
        <w:rPr>
          <w:lang w:val="en-GB"/>
        </w:rPr>
        <w:t>write/read operations</w:t>
      </w:r>
      <w:r w:rsidRPr="00333264">
        <w:rPr>
          <w:lang w:val="en-GB"/>
        </w:rPr>
        <w:t xml:space="preserve">, and </w:t>
      </w:r>
      <w:r w:rsidR="00FC055D">
        <w:rPr>
          <w:lang w:val="en-GB"/>
        </w:rPr>
        <w:t>startup costs</w:t>
      </w:r>
      <w:r w:rsidRPr="00333264">
        <w:rPr>
          <w:lang w:val="en-GB"/>
        </w:rPr>
        <w:t>.</w:t>
      </w:r>
      <w:r w:rsidR="00E56B2C">
        <w:rPr>
          <w:lang w:val="en-GB"/>
        </w:rPr>
        <w:t xml:space="preserve"> The goal of this comparison is to evaluate whether LUtils can be used in performance-critical applications or if other libraries should be preferred.</w:t>
      </w:r>
    </w:p>
    <w:p w14:paraId="1A5F9876" w14:textId="28BCF20F" w:rsidR="00333264" w:rsidRDefault="00333264" w:rsidP="00333264">
      <w:pPr>
        <w:pStyle w:val="Listenabsatz"/>
        <w:numPr>
          <w:ilvl w:val="0"/>
          <w:numId w:val="49"/>
        </w:numPr>
        <w:rPr>
          <w:lang w:val="en-GB"/>
        </w:rPr>
      </w:pPr>
      <w:r w:rsidRPr="00333264">
        <w:rPr>
          <w:lang w:val="en-GB"/>
        </w:rPr>
        <w:t>Identify potential bottlenecks and areas for optimization in the current implementation.</w:t>
      </w:r>
    </w:p>
    <w:p w14:paraId="597BDFDB" w14:textId="3CDE6676" w:rsidR="00333264" w:rsidRDefault="00333264" w:rsidP="00333264">
      <w:pPr>
        <w:pStyle w:val="Listenabsatz"/>
        <w:numPr>
          <w:ilvl w:val="0"/>
          <w:numId w:val="49"/>
        </w:numPr>
        <w:rPr>
          <w:lang w:val="en-GB"/>
        </w:rPr>
      </w:pPr>
      <w:r>
        <w:rPr>
          <w:lang w:val="en-GB"/>
        </w:rPr>
        <w:t xml:space="preserve">Discuss the findings and possible </w:t>
      </w:r>
      <w:r w:rsidR="00FC055D" w:rsidRPr="00333264">
        <w:rPr>
          <w:lang w:val="en-GB"/>
        </w:rPr>
        <w:t>optimization</w:t>
      </w:r>
      <w:r w:rsidR="00FC055D">
        <w:rPr>
          <w:lang w:val="en-GB"/>
        </w:rPr>
        <w:t>s</w:t>
      </w:r>
      <w:r>
        <w:rPr>
          <w:lang w:val="en-GB"/>
        </w:rPr>
        <w:t>.</w:t>
      </w:r>
    </w:p>
    <w:p w14:paraId="0DBF0BA8" w14:textId="7C04DF1C" w:rsidR="00333264" w:rsidRPr="00333264" w:rsidRDefault="00FC055D" w:rsidP="00333264">
      <w:r>
        <w:t>Conversely</w:t>
      </w:r>
      <w:r w:rsidR="00333264">
        <w:t xml:space="preserve">, this </w:t>
      </w:r>
      <w:r w:rsidR="004233A1">
        <w:t>study</w:t>
      </w:r>
      <w:r w:rsidR="00333264">
        <w:t xml:space="preserve"> does not seek to d</w:t>
      </w:r>
      <w:r w:rsidR="00333264" w:rsidRPr="00333264">
        <w:t xml:space="preserve">iscuss </w:t>
      </w:r>
      <w:r>
        <w:t xml:space="preserve">the useability of the examined libraries, nor does it attempt to analyse the </w:t>
      </w:r>
      <w:r w:rsidRPr="00333264">
        <w:t xml:space="preserve">trade-offs between flexibility and performance </w:t>
      </w:r>
      <w:r>
        <w:t xml:space="preserve">that arise </w:t>
      </w:r>
      <w:r w:rsidRPr="00333264">
        <w:t>when using a runtime-generated memory layout versus a precomputed one</w:t>
      </w:r>
      <w:r>
        <w:t>. Likewise, this thesis does not aim to analyse bottlenecks within other native</w:t>
      </w:r>
      <w:r w:rsidR="00966AC0">
        <w:t xml:space="preserve"> </w:t>
      </w:r>
      <w:r>
        <w:t>interop libraries</w:t>
      </w:r>
    </w:p>
    <w:p w14:paraId="15C3A273" w14:textId="2182CA4E" w:rsidR="008B54CB" w:rsidRDefault="00FC055D" w:rsidP="00C75B36">
      <w:r>
        <w:t>To summarize, t</w:t>
      </w:r>
      <w:r w:rsidR="008B54CB">
        <w:t xml:space="preserve">his thesis </w:t>
      </w:r>
      <w:r>
        <w:t>evaluates</w:t>
      </w:r>
      <w:r w:rsidR="008B54CB">
        <w:t xml:space="preserve"> the proposed library – LUtils – by comparing it with established alternatives with respect to performance and Java-Heap memory consumption. The objective of this comparison is to determine whether LUtils is a viable solution for performance-critical applications, like real-time rendering systems. Furthermore, a detailed analysis of the benchmarks is intended to identify performance bottlenecks </w:t>
      </w:r>
      <w:r w:rsidR="004E7FC6">
        <w:t xml:space="preserve">within LUtils </w:t>
      </w:r>
      <w:r w:rsidR="008B54CB">
        <w:t>and derive possible optimizations.</w:t>
      </w:r>
    </w:p>
    <w:p w14:paraId="0A2943DD" w14:textId="4C991CE0" w:rsidR="00B943D7" w:rsidRDefault="00333264" w:rsidP="00241D88">
      <w:pPr>
        <w:pStyle w:val="berschrift2"/>
      </w:pPr>
      <w:bookmarkStart w:id="10" w:name="_Toc223021681"/>
      <w:r>
        <w:t>Task definition</w:t>
      </w:r>
      <w:bookmarkEnd w:id="10"/>
    </w:p>
    <w:p w14:paraId="15A8447B" w14:textId="6AE2A90F" w:rsidR="00463F6D" w:rsidRDefault="00DA78C6" w:rsidP="00811BCC">
      <w:r>
        <w:t>To achieve the goals outlined above, several tasks must be carried out to evaluate the new library against existing solutions:</w:t>
      </w:r>
    </w:p>
    <w:p w14:paraId="5F43F004" w14:textId="4C789210" w:rsidR="00DA78C6" w:rsidRDefault="00DA78C6" w:rsidP="008B54CB">
      <w:r>
        <w:t xml:space="preserve">The first task is to identify suitable benchmarking methods and tools, which can accurately measure performance and memory usage. </w:t>
      </w:r>
      <w:r w:rsidR="008E4F53">
        <w:t xml:space="preserve">These </w:t>
      </w:r>
      <w:r w:rsidR="008B54CB">
        <w:t>t</w:t>
      </w:r>
      <w:r w:rsidR="008E4F53">
        <w:t xml:space="preserve">ools must be able to </w:t>
      </w:r>
      <w:r w:rsidR="00E56B2C">
        <w:t xml:space="preserve">measure execution time and </w:t>
      </w:r>
      <w:r w:rsidR="008E4F53">
        <w:t xml:space="preserve">analyse the Java heap memory. </w:t>
      </w:r>
    </w:p>
    <w:p w14:paraId="7F03F255" w14:textId="3EFFBF75" w:rsidR="006F2456" w:rsidRDefault="006F2456" w:rsidP="00DA78C6">
      <w:r>
        <w:t>The second task is to define</w:t>
      </w:r>
      <w:r w:rsidR="00DA78C6">
        <w:t xml:space="preserve"> </w:t>
      </w:r>
      <w:r w:rsidR="00ED70C8">
        <w:t>experiments</w:t>
      </w:r>
      <w:r w:rsidR="00DA78C6">
        <w:t>, which</w:t>
      </w:r>
      <w:r w:rsidR="00ED70C8">
        <w:t xml:space="preserve"> </w:t>
      </w:r>
      <w:r w:rsidR="00E56B2C">
        <w:t>analyse</w:t>
      </w:r>
      <w:r w:rsidR="00DA78C6">
        <w:t xml:space="preserve"> structure creation, </w:t>
      </w:r>
      <w:r w:rsidR="00E56B2C">
        <w:t>write/read operations and startup costs</w:t>
      </w:r>
      <w:r w:rsidR="00DA78C6">
        <w:t>.</w:t>
      </w:r>
      <w:r>
        <w:t xml:space="preserve"> </w:t>
      </w:r>
      <w:r w:rsidR="00E56B2C">
        <w:t>Additionally, they</w:t>
      </w:r>
      <w:r>
        <w:t xml:space="preserve"> must include </w:t>
      </w:r>
      <w:r w:rsidR="00ED70C8">
        <w:t xml:space="preserve">different number of structures and </w:t>
      </w:r>
      <w:r>
        <w:t>structures with different</w:t>
      </w:r>
      <w:r w:rsidR="00E56B2C">
        <w:t xml:space="preserve"> sizes and</w:t>
      </w:r>
      <w:r>
        <w:t xml:space="preserve"> complexities. Within the </w:t>
      </w:r>
      <w:r w:rsidR="00E56B2C">
        <w:t xml:space="preserve">experiments </w:t>
      </w:r>
      <w:r w:rsidRPr="006F2456">
        <w:t xml:space="preserve">structure creation time, </w:t>
      </w:r>
      <w:r w:rsidR="00E56B2C">
        <w:t xml:space="preserve">write/read </w:t>
      </w:r>
      <w:r w:rsidRPr="006F2456">
        <w:t>latency, and memory footprint</w:t>
      </w:r>
      <w:r>
        <w:t xml:space="preserve"> must be measured. </w:t>
      </w:r>
    </w:p>
    <w:p w14:paraId="1AACD8B4" w14:textId="0ED2654B" w:rsidR="007C14AE" w:rsidRDefault="006F2456" w:rsidP="00DA78C6">
      <w:r>
        <w:t>After the</w:t>
      </w:r>
      <w:r w:rsidR="00090BBC">
        <w:t>se</w:t>
      </w:r>
      <w:r>
        <w:t xml:space="preserve"> </w:t>
      </w:r>
      <w:r w:rsidR="00090BBC">
        <w:t xml:space="preserve">experiments </w:t>
      </w:r>
      <w:r>
        <w:t xml:space="preserve">have been executed for both </w:t>
      </w:r>
      <w:r w:rsidR="00090BBC">
        <w:t>LUtils</w:t>
      </w:r>
      <w:r>
        <w:t xml:space="preserve"> and the existing libraries</w:t>
      </w:r>
      <w:r w:rsidR="00090BBC">
        <w:t xml:space="preserve"> – LWJGL, FFMA and JNA – </w:t>
      </w:r>
      <w:r>
        <w:t xml:space="preserve">the results </w:t>
      </w:r>
      <w:r w:rsidR="00090BBC">
        <w:t>are</w:t>
      </w:r>
      <w:r>
        <w:t xml:space="preserve"> compared and discussed</w:t>
      </w:r>
      <w:r w:rsidR="007C14AE">
        <w:t xml:space="preserve">. </w:t>
      </w:r>
      <w:r w:rsidR="007C14AE" w:rsidRPr="007C14AE">
        <w:t xml:space="preserve">It is expected that </w:t>
      </w:r>
      <w:r w:rsidR="00090BBC">
        <w:t>LUtils</w:t>
      </w:r>
      <w:r w:rsidR="007C14AE" w:rsidRPr="007C14AE">
        <w:t xml:space="preserve"> may introduce some performance overhead and higher memory usage compared to </w:t>
      </w:r>
      <w:r w:rsidR="00090BBC">
        <w:t xml:space="preserve">libraries with machine </w:t>
      </w:r>
      <w:r w:rsidR="00090BBC">
        <w:lastRenderedPageBreak/>
        <w:t>generated glue classes such as LWJGL</w:t>
      </w:r>
      <w:r w:rsidR="00ED70C8">
        <w:t xml:space="preserve">. </w:t>
      </w:r>
      <w:r w:rsidR="00090BBC">
        <w:t>After the experiments t</w:t>
      </w:r>
      <w:r w:rsidR="007C14AE">
        <w:t xml:space="preserve">he </w:t>
      </w:r>
      <w:r w:rsidR="004233A1">
        <w:t>thesis</w:t>
      </w:r>
      <w:r w:rsidR="007C14AE">
        <w:t xml:space="preserve"> </w:t>
      </w:r>
      <w:r w:rsidR="00090BBC">
        <w:t xml:space="preserve">aims to </w:t>
      </w:r>
      <w:r w:rsidR="007C14AE">
        <w:t xml:space="preserve">analyse bottlenecks </w:t>
      </w:r>
      <w:r w:rsidR="00090BBC">
        <w:t xml:space="preserve">within LUtils </w:t>
      </w:r>
      <w:r w:rsidR="007C14AE">
        <w:t xml:space="preserve">and </w:t>
      </w:r>
      <w:r w:rsidR="00090BBC">
        <w:t>derive</w:t>
      </w:r>
      <w:r w:rsidR="007C14AE">
        <w:t xml:space="preserve"> potential </w:t>
      </w:r>
      <w:r w:rsidR="00090BBC">
        <w:t>optimizations</w:t>
      </w:r>
      <w:r w:rsidR="007C14AE">
        <w:t>.</w:t>
      </w:r>
    </w:p>
    <w:p w14:paraId="38757CF9" w14:textId="61078E34" w:rsidR="007C14AE" w:rsidRPr="007B786E" w:rsidRDefault="007C14AE" w:rsidP="00DA78C6">
      <w:r>
        <w:t xml:space="preserve">The </w:t>
      </w:r>
      <w:r w:rsidR="00090BBC">
        <w:t>final</w:t>
      </w:r>
      <w:r>
        <w:t xml:space="preserve"> </w:t>
      </w:r>
      <w:r w:rsidR="00090BBC">
        <w:t>step</w:t>
      </w:r>
      <w:r>
        <w:t xml:space="preserve"> </w:t>
      </w:r>
      <w:r w:rsidR="00090BBC">
        <w:t>is</w:t>
      </w:r>
      <w:r>
        <w:t xml:space="preserve"> to </w:t>
      </w:r>
      <w:r w:rsidR="00090BBC">
        <w:t>ensure</w:t>
      </w:r>
      <w:r>
        <w:t xml:space="preserve"> reproducibility of the experiments. </w:t>
      </w:r>
      <w:r w:rsidR="00090BBC">
        <w:t>Therefore, the setup</w:t>
      </w:r>
      <w:r>
        <w:t xml:space="preserve"> </w:t>
      </w:r>
      <w:r w:rsidR="00090BBC">
        <w:t>is</w:t>
      </w:r>
      <w:r>
        <w:t xml:space="preserve"> document</w:t>
      </w:r>
      <w:r w:rsidR="00090BBC">
        <w:t>ed</w:t>
      </w:r>
      <w:r>
        <w:t xml:space="preserve"> and </w:t>
      </w:r>
      <w:r w:rsidR="00090BBC">
        <w:t>the</w:t>
      </w:r>
      <w:r>
        <w:t xml:space="preserve"> code </w:t>
      </w:r>
      <w:r w:rsidR="00090BBC">
        <w:t xml:space="preserve">required </w:t>
      </w:r>
      <w:r>
        <w:t xml:space="preserve">to </w:t>
      </w:r>
      <w:r w:rsidR="00090BBC">
        <w:t>execute</w:t>
      </w:r>
      <w:r>
        <w:t xml:space="preserve"> the </w:t>
      </w:r>
      <w:r w:rsidR="00090BBC">
        <w:t>experiments is provided, enabling</w:t>
      </w:r>
      <w:r>
        <w:t xml:space="preserve"> others to verify the results.</w:t>
      </w:r>
    </w:p>
    <w:p w14:paraId="35F381BA" w14:textId="7AF014C3" w:rsidR="0080068E" w:rsidRDefault="001D4BC4" w:rsidP="00241D88">
      <w:pPr>
        <w:pStyle w:val="berschrift2"/>
      </w:pPr>
      <w:bookmarkStart w:id="11" w:name="_Toc223021682"/>
      <w:r>
        <w:t xml:space="preserve">Structure of the </w:t>
      </w:r>
      <w:r w:rsidR="004233A1">
        <w:t>Thesis</w:t>
      </w:r>
      <w:bookmarkEnd w:id="11"/>
    </w:p>
    <w:p w14:paraId="1CA09455" w14:textId="5518570C" w:rsidR="00F659FA" w:rsidRDefault="007B081C" w:rsidP="008B54CB">
      <w:r w:rsidRPr="007B081C">
        <w:t>The current chapter</w:t>
      </w:r>
      <w:r>
        <w:t xml:space="preserve"> introduces the problem of working with native structures in Java and explains why different ABIs are required as well defining the goals and research questions of the thesis.</w:t>
      </w:r>
    </w:p>
    <w:p w14:paraId="209FC043" w14:textId="2E9B50AE" w:rsidR="007B081C" w:rsidRDefault="007B081C" w:rsidP="008B54CB">
      <w:r>
        <w:t xml:space="preserve">The following chapter presents technical foundations required to fully comprehend the thesis. This includes some special Java features, like reflection, the </w:t>
      </w:r>
      <w:r w:rsidRPr="007B081C">
        <w:rPr>
          <w:rStyle w:val="BerichtCodeZchn"/>
        </w:rPr>
        <w:t>Unsafe</w:t>
      </w:r>
      <w:r>
        <w:t xml:space="preserve"> class and the Java Native Interface (JNI) as well as the Ap</w:t>
      </w:r>
      <w:r w:rsidR="00D15F5E">
        <w:t>plication Binary Interface (ABI). Additionally, benchmarking and profiling concepts, including tools like JMH, JVisualVM, Async-Profiler and Java Flight Recorder are discussed.</w:t>
      </w:r>
    </w:p>
    <w:p w14:paraId="74DDB28B" w14:textId="75D79953" w:rsidR="00D15F5E" w:rsidRDefault="00D15F5E" w:rsidP="008B54CB">
      <w:r>
        <w:t xml:space="preserve">Chapter </w:t>
      </w:r>
      <w:r>
        <w:fldChar w:fldCharType="begin"/>
      </w:r>
      <w:r>
        <w:instrText xml:space="preserve"> REF _Ref221928511 \r \h </w:instrText>
      </w:r>
      <w:r>
        <w:fldChar w:fldCharType="separate"/>
      </w:r>
      <w:r w:rsidR="002D6190">
        <w:t>3</w:t>
      </w:r>
      <w:r>
        <w:fldChar w:fldCharType="end"/>
      </w:r>
      <w:r>
        <w:t xml:space="preserve"> focuses on related work and existing technologies for </w:t>
      </w:r>
      <w:r w:rsidR="00757046">
        <w:t>J</w:t>
      </w:r>
      <w:r>
        <w:t>ava</w:t>
      </w:r>
      <w:r w:rsidR="00966AC0">
        <w:t xml:space="preserve"> </w:t>
      </w:r>
      <w:r>
        <w:t>native interoperability. It presents LWJGL, FFMA and JNA as well as introducing the newly developed library LUtils. Furthermore, implementation aspects such as structure definition, layout calculation and allocation strategy, are discussed for each library.</w:t>
      </w:r>
    </w:p>
    <w:p w14:paraId="65B12605" w14:textId="1020A93E" w:rsidR="00D15F5E" w:rsidRDefault="00D15F5E" w:rsidP="008B54CB">
      <w:r>
        <w:t xml:space="preserve">Three experiments are defined in chapter </w:t>
      </w:r>
      <w:r>
        <w:fldChar w:fldCharType="begin"/>
      </w:r>
      <w:r>
        <w:instrText xml:space="preserve"> REF _Ref221562286 \r \h </w:instrText>
      </w:r>
      <w:r>
        <w:fldChar w:fldCharType="separate"/>
      </w:r>
      <w:r w:rsidR="002D6190">
        <w:t>4</w:t>
      </w:r>
      <w:r>
        <w:fldChar w:fldCharType="end"/>
      </w:r>
      <w:r>
        <w:t>, including methodology, setup configurations and result evaluation. Each experiment evaluates the performance of the four libraries LWJGL, FFMA, LUtils and JNA with structures of different sizes and complexities - ranging from small to large and complex structures. Additionally, three benchmarks analysing structure creation, write/read operation and startup costs are defined per experiment. The results of each benchmark are interpreted based on comparisons to earlier benchmarks and the internal implementation of each library. The last section of this chapter concisely summarizes the results and provides a performance overview across all libraries.</w:t>
      </w:r>
    </w:p>
    <w:p w14:paraId="16985747" w14:textId="16A2E095" w:rsidR="00D15F5E" w:rsidRDefault="00D15F5E" w:rsidP="008B54CB">
      <w:r>
        <w:t xml:space="preserve">The experiments are followed by chapter </w:t>
      </w:r>
      <w:r>
        <w:fldChar w:fldCharType="begin"/>
      </w:r>
      <w:r>
        <w:instrText xml:space="preserve"> REF _Ref221929591 \r \h </w:instrText>
      </w:r>
      <w:r>
        <w:fldChar w:fldCharType="separate"/>
      </w:r>
      <w:r w:rsidR="002D6190">
        <w:t>5</w:t>
      </w:r>
      <w:r>
        <w:fldChar w:fldCharType="end"/>
      </w:r>
      <w:r>
        <w:t xml:space="preserve"> which performs an in-depth analysis using the Async-Profiler on the benchmarks executed for LUtils, thereby deriving possible optimizations to potentially increase runtime performance and decrease Java-Heap memory allocation overhead.</w:t>
      </w:r>
    </w:p>
    <w:p w14:paraId="477AA802" w14:textId="5095AC77" w:rsidR="00D15F5E" w:rsidRDefault="00D15F5E" w:rsidP="008B54CB">
      <w:r>
        <w:t xml:space="preserve">Finally, chapter </w:t>
      </w:r>
      <w:r>
        <w:fldChar w:fldCharType="begin"/>
      </w:r>
      <w:r>
        <w:instrText xml:space="preserve"> REF _Ref221929819 \r \h </w:instrText>
      </w:r>
      <w:r>
        <w:fldChar w:fldCharType="separate"/>
      </w:r>
      <w:r w:rsidR="002D6190">
        <w:t>6</w:t>
      </w:r>
      <w:r>
        <w:fldChar w:fldCharType="end"/>
      </w:r>
      <w:r>
        <w:t xml:space="preserve"> summarizes the thesis and is followed by an overview of future research directions in chapter </w:t>
      </w:r>
      <w:r>
        <w:fldChar w:fldCharType="begin"/>
      </w:r>
      <w:r>
        <w:instrText xml:space="preserve"> REF _Ref221929882 \r \h </w:instrText>
      </w:r>
      <w:r>
        <w:fldChar w:fldCharType="separate"/>
      </w:r>
      <w:r w:rsidR="002D6190">
        <w:t>7</w:t>
      </w:r>
      <w:r>
        <w:fldChar w:fldCharType="end"/>
      </w:r>
      <w:r>
        <w:t xml:space="preserve">. These include a cross-platform evaluation of all four libraries, an </w:t>
      </w:r>
      <w:r>
        <w:lastRenderedPageBreak/>
        <w:t>analysis of the influence of partial write and read operations on performance, an in-depth analysis on one-time initializations and the performance impact of different allocation strategies on complete applications as well as a re-evaluation of LUtils after implementing the proposed optimizations.</w:t>
      </w:r>
    </w:p>
    <w:p w14:paraId="6793DF8E" w14:textId="2D7231F6" w:rsidR="00BC4329" w:rsidRDefault="00BC4329">
      <w:pPr>
        <w:pStyle w:val="berschrift1"/>
      </w:pPr>
      <w:bookmarkStart w:id="12" w:name="_Toc223021683"/>
      <w:r>
        <w:lastRenderedPageBreak/>
        <w:t>Fundamentals</w:t>
      </w:r>
      <w:bookmarkEnd w:id="12"/>
    </w:p>
    <w:p w14:paraId="2F8BCA3D" w14:textId="151336EB" w:rsidR="00E26E05" w:rsidRDefault="00E26E05" w:rsidP="00B370BE">
      <w:r>
        <w:t xml:space="preserve">This chapter introduces fundamentals necessary for a comprehensive understanding of the thesis and its interpretations. In particular, it outlines key Java mechanisms, including </w:t>
      </w:r>
      <w:r w:rsidR="00757046">
        <w:t>r</w:t>
      </w:r>
      <w:r>
        <w:t xml:space="preserve">eflection, the </w:t>
      </w:r>
      <w:r w:rsidRPr="00757046">
        <w:rPr>
          <w:rStyle w:val="BerichtCodeZchn"/>
        </w:rPr>
        <w:t>Unsafe</w:t>
      </w:r>
      <w:r>
        <w:t xml:space="preserve"> class and the Java Native Interface (JNI). Furthermore, the concept of the Application Binary Interface (ABI) is presented </w:t>
      </w:r>
      <w:r w:rsidRPr="00E26E05">
        <w:t>as it constitutes a central motivation for the development of LUtils</w:t>
      </w:r>
      <w:r>
        <w:t>.</w:t>
      </w:r>
      <w:r w:rsidR="001D74F2">
        <w:t xml:space="preserve"> </w:t>
      </w:r>
      <w:r w:rsidR="00757046">
        <w:t>Finally</w:t>
      </w:r>
      <w:r w:rsidR="001D74F2">
        <w:t xml:space="preserve"> tools and problems related to benchmarking and profiling are presented.</w:t>
      </w:r>
    </w:p>
    <w:p w14:paraId="073C4274" w14:textId="4FC8223F" w:rsidR="00212463" w:rsidRDefault="00212463" w:rsidP="001D74F2">
      <w:pPr>
        <w:pStyle w:val="berschrift2"/>
      </w:pPr>
      <w:bookmarkStart w:id="13" w:name="_Toc223021684"/>
      <w:r>
        <w:t>Special Java Features</w:t>
      </w:r>
      <w:bookmarkEnd w:id="13"/>
    </w:p>
    <w:p w14:paraId="4A8D5A10" w14:textId="0FDF1A0A" w:rsidR="001D74F2" w:rsidRPr="001D74F2" w:rsidRDefault="001D74F2" w:rsidP="001D74F2">
      <w:r>
        <w:t xml:space="preserve">This section describes some special Java features like reflection, the </w:t>
      </w:r>
      <w:r w:rsidRPr="001D74F2">
        <w:rPr>
          <w:rStyle w:val="BerichtCodeZchn"/>
        </w:rPr>
        <w:t>Unsafe</w:t>
      </w:r>
      <w:r>
        <w:t xml:space="preserve"> class and the Java </w:t>
      </w:r>
      <w:r w:rsidR="00757046">
        <w:t>N</w:t>
      </w:r>
      <w:r>
        <w:t>ative Interface</w:t>
      </w:r>
      <w:r w:rsidR="00757046">
        <w:t xml:space="preserve"> (JNI)</w:t>
      </w:r>
      <w:r>
        <w:t>.</w:t>
      </w:r>
    </w:p>
    <w:p w14:paraId="2CB2FAB2" w14:textId="0649D7E2" w:rsidR="00B370BE" w:rsidRDefault="00B370BE" w:rsidP="001D74F2">
      <w:pPr>
        <w:pStyle w:val="berschrift3"/>
      </w:pPr>
      <w:bookmarkStart w:id="14" w:name="_Toc223021685"/>
      <w:r>
        <w:t>Java Reflection</w:t>
      </w:r>
      <w:bookmarkEnd w:id="14"/>
    </w:p>
    <w:p w14:paraId="662BD9B8" w14:textId="25909852" w:rsidR="0040322B" w:rsidRPr="0040322B" w:rsidRDefault="0040322B" w:rsidP="0040322B">
      <w:r>
        <w:t>Java reflection provides mechanism to inspect and manipulate classes, fields and methods dynamically at runtime</w:t>
      </w:r>
      <w:r w:rsidR="005B7407">
        <w:t xml:space="preserve"> </w:t>
      </w:r>
      <w:r w:rsidR="005B7407">
        <w:fldChar w:fldCharType="begin"/>
      </w:r>
      <w:r w:rsidR="00BF791C">
        <w:instrText xml:space="preserve"> ADDIN ZOTERO_ITEM CSL_CITATION {"citationID":"JuNu5uro","properties":{"formattedCitation":"[5,6]","plainCitation":"[5,6]","noteIndex":0},"citationItems":[{"id":41,"uris":["http://zotero.org/users/local/qUQ1uMZK/items/XVFLT6Q6"],"itemData":{"id":41,"type":"article-journal","abstract":"Java reflection has been widely used in a variety of applications and frameworks. It allows a software system to inspect and change the behaviour of its classes, interfaces, methods, and fields at runtime, enabling the software to adapt to dynamically changing runtime environments. However, this dynamic language feature imposes significant challenges to static analysis, because the behaviour of reflection-rich software is logically complex and statically hard to predict. As a result, existing static analysis tools either ignore reflection or handle it partially, resulting in missed, important behaviours, i.e., unsound results. Therefore, improving or even achieving soundness in static reflection analysis—an analysis that infers statically the behaviour of reflective code—will provide significant benefits to many analysis clients, such as bug detectors, security analyzers, and program verifiers.\n            \n              In this article, we provide a comprehensive understanding of Java reflection through examining its underlying concept, API, and real-world usage, and, building on this, we introduce a new static approach to resolving Java reflection effectively in practice. We have implemented our reflection analysis in an open-source tool, called S\n              OLAR\n              , and evaluated its effectiveness extensively with large Java programs and libraries. Our experimental results demonstrate that S\n              OLAR\n              is able to (1) resolve reflection more soundly than the state-of-the-art reflection analyses; (2) automatically and accurately identify the parts of the program where reflection is resolved unsoundly or imprecisely; and (3) guide users to iteratively refine the analysis results by using lightweight annotations until their specific requirements are satisfied.","container-title":"ACM Transactions on Software Engineering and Methodology","DOI":"10.1145/3295739","ISSN":"1049-331X, 1557-7392","issue":"2","journalAbbreviation":"ACM Trans. Softw. Eng. Methodol.","language":"en","page":"1-50","source":"DOI.org (Crossref)","title":"Understanding and Analyzing Java Reflection","volume":"28","author":[{"family":"Li","given":"Yue"},{"family":"Tan","given":"Tian"},{"family":"Xue","given":"Jingling"}],"issued":{"date-parts":[["2019",4,30]]}}},{"id":43,"uris":["http://zotero.org/users/local/qUQ1uMZK/items/3DI5SKQ6"],"itemData":{"id":43,"type":"book","source":"Google Scholar","title":"Java reflection in action","URL":"https://www.lirmm.fr/~dony/enseig/MRStock/notes-etudes/Java_Reflection_in_Action_2005.pdf","author":[{"family":"Forman","given":"Ira R."}],"accessed":{"date-parts":[["2026",2,11]]},"issued":{"date-parts":[["2005"]]}}}],"schema":"https://github.com/citation-style-language/schema/raw/master/csl-citation.json"} </w:instrText>
      </w:r>
      <w:r w:rsidR="005B7407">
        <w:fldChar w:fldCharType="separate"/>
      </w:r>
      <w:r w:rsidR="00BF791C" w:rsidRPr="00BF791C">
        <w:rPr>
          <w:rFonts w:cs="Times New Roman"/>
        </w:rPr>
        <w:t>[5,6]</w:t>
      </w:r>
      <w:r w:rsidR="005B7407">
        <w:fldChar w:fldCharType="end"/>
      </w:r>
      <w:r>
        <w:t xml:space="preserve">. Through the </w:t>
      </w:r>
      <w:r w:rsidRPr="0040322B">
        <w:rPr>
          <w:rStyle w:val="BerichtCodeZchn"/>
        </w:rPr>
        <w:t>Class</w:t>
      </w:r>
      <w:r>
        <w:t xml:space="preserve"> API, information about a class can be accessed programmatically. For example, </w:t>
      </w:r>
      <w:r w:rsidRPr="0040322B">
        <w:rPr>
          <w:rStyle w:val="BerichtCodeZchn"/>
        </w:rPr>
        <w:t>Class.getFields()</w:t>
      </w:r>
      <w:r>
        <w:t xml:space="preserve"> returns all accessible public fields in a class, enabling libraries to analyse these fields at runtime. Fields can be written to and read from using the respective </w:t>
      </w:r>
      <w:r w:rsidR="00757046" w:rsidRPr="00757046">
        <w:rPr>
          <w:rStyle w:val="BerichtCodeZchn"/>
        </w:rPr>
        <w:t>Field.</w:t>
      </w:r>
      <w:r w:rsidRPr="00757046">
        <w:rPr>
          <w:rStyle w:val="BerichtCodeZchn"/>
        </w:rPr>
        <w:t>get()</w:t>
      </w:r>
      <w:r w:rsidRPr="00757046">
        <w:t xml:space="preserve"> </w:t>
      </w:r>
      <w:r>
        <w:t xml:space="preserve">and </w:t>
      </w:r>
      <w:r w:rsidR="00757046" w:rsidRPr="00757046">
        <w:rPr>
          <w:rStyle w:val="BerichtCodeZchn"/>
        </w:rPr>
        <w:t>Field.</w:t>
      </w:r>
      <w:r w:rsidRPr="00757046">
        <w:rPr>
          <w:rStyle w:val="BerichtCodeZchn"/>
        </w:rPr>
        <w:t>set()</w:t>
      </w:r>
      <w:r w:rsidRPr="00757046">
        <w:t xml:space="preserve"> </w:t>
      </w:r>
      <w:r>
        <w:t xml:space="preserve">methods. Additionally, annotations can be retrieved from classes, fields and methods using the </w:t>
      </w:r>
      <w:r w:rsidRPr="0040322B">
        <w:rPr>
          <w:rStyle w:val="BerichtCodeZchn"/>
        </w:rPr>
        <w:t>Field.getAnnotation</w:t>
      </w:r>
      <w:r>
        <w:rPr>
          <w:rStyle w:val="BerichtCodeZchn"/>
        </w:rPr>
        <w:t>()</w:t>
      </w:r>
      <w:r>
        <w:t xml:space="preserve">, </w:t>
      </w:r>
      <w:r w:rsidRPr="0040322B">
        <w:rPr>
          <w:rStyle w:val="BerichtCodeZchn"/>
        </w:rPr>
        <w:t>Class.getAnnotation</w:t>
      </w:r>
      <w:r>
        <w:rPr>
          <w:rStyle w:val="BerichtCodeZchn"/>
        </w:rPr>
        <w:t>()</w:t>
      </w:r>
      <w:r>
        <w:t xml:space="preserve"> and </w:t>
      </w:r>
      <w:r w:rsidRPr="0040322B">
        <w:rPr>
          <w:rStyle w:val="BerichtCodeZchn"/>
        </w:rPr>
        <w:t>Method.getAnnotation</w:t>
      </w:r>
      <w:r>
        <w:rPr>
          <w:rStyle w:val="BerichtCodeZchn"/>
        </w:rPr>
        <w:t>()</w:t>
      </w:r>
      <w:r>
        <w:t xml:space="preserve"> methods respectively. Reflection also supports querying and invoking methods dynamically at runtime. However, while reflection offers flexibility at </w:t>
      </w:r>
      <w:r w:rsidR="00F9393F">
        <w:t>runtime, it introduces additional performance overhead.</w:t>
      </w:r>
    </w:p>
    <w:p w14:paraId="694FC8D0" w14:textId="57B98C26" w:rsidR="00E06DF2" w:rsidRDefault="00E06DF2" w:rsidP="001D74F2">
      <w:pPr>
        <w:pStyle w:val="berschrift3"/>
      </w:pPr>
      <w:bookmarkStart w:id="15" w:name="_Toc223021686"/>
      <w:r>
        <w:t>Java Unsafe</w:t>
      </w:r>
      <w:bookmarkEnd w:id="15"/>
    </w:p>
    <w:p w14:paraId="172B1308" w14:textId="5783BEB9" w:rsidR="00C07F13" w:rsidRDefault="00C07F13" w:rsidP="00C07F13">
      <w:r>
        <w:t xml:space="preserve">The class </w:t>
      </w:r>
      <w:r w:rsidRPr="00C07F13">
        <w:rPr>
          <w:rStyle w:val="BerichtCodeZchn"/>
        </w:rPr>
        <w:t>sun.misc.Unsafe</w:t>
      </w:r>
      <w:r>
        <w:t xml:space="preserve"> provides low-level operations that bypass many of Java’s standard safety guarantees by enabling direct memory manipulation</w:t>
      </w:r>
      <w:r w:rsidR="00E26E05">
        <w:t xml:space="preserve"> </w:t>
      </w:r>
      <w:r w:rsidR="00E26E05">
        <w:fldChar w:fldCharType="begin"/>
      </w:r>
      <w:r w:rsidR="00BF791C">
        <w:instrText xml:space="preserve"> ADDIN ZOTERO_ITEM CSL_CITATION {"citationID":"QdCbYqLg","properties":{"formattedCitation":"[7]","plainCitation":"[7]","noteIndex":0},"citationItems":[{"id":45,"uris":["http://zotero.org/users/local/qUQ1uMZK/items/FQ8NH25Q"],"itemData":{"id":45,"type":"article-journal","abstract":"Java is a safe language. Its runtime environment provides strong safety guarantees that any Java application can rely on. Or so we think. We show that the runtime actually does not provide these guarantees---for a large fraction of today's Java code. Unbeknownst to many application developers, the Java runtime includes a \"backdoor\" that allows expert library and framework developers to circumvent Java's safety guarantees. This backdoor is there by design, and is well known to experts, as it enables them to write high-performance \"systems-level\" code in Java. For much the same reasons that safe languages are preferred over unsafe languages, these powerful---but unsafe---capabilities in Java should be restricted. They should be made safe by changing the language, the runtime system, or the libraries. At the very least, their use should be restricted. This paper is a step in that direction. We analyzed 74 GB of compiled Java code, spread over 86,479 Java archives, to determine how Java's unsafe capabilities are used in real-world libraries and applications. We found that 25% of Java bytecode archives depend on unsafe third-party Java code, and thus Java's safety guarantees cannot be trusted. We identify 14 different usage patterns of Java's unsafe capabilities, and we provide supporting evidence for why real-world code needs these capabilities. Our long-term goal is to provide a foundation for the design of new language features to regain safety in Java.","container-title":"ACM SIGPLAN Notices","DOI":"10.1145/2858965.2814313","ISSN":"0362-1340, 1558-1160","issue":"10","journalAbbreviation":"SIGPLAN Not.","language":"en","page":"695-710","source":"DOI.org (Crossref)","title":"Use at your own risk: the Java unsafe API in the wild","title-short":"Use at your own risk","volume":"50","author":[{"family":"Mastrangelo","given":"Luis"},{"family":"Ponzanelli","given":"Luca"},{"family":"Mocci","given":"Andrea"},{"family":"Lanza","given":"Michele"},{"family":"Hauswirth","given":"Matthias"},{"family":"Nystrom","given":"Nathaniel"}],"issued":{"date-parts":[["2015",12,18]]}}}],"schema":"https://github.com/citation-style-language/schema/raw/master/csl-citation.json"} </w:instrText>
      </w:r>
      <w:r w:rsidR="00E26E05">
        <w:fldChar w:fldCharType="separate"/>
      </w:r>
      <w:r w:rsidR="00BF791C" w:rsidRPr="00BF791C">
        <w:rPr>
          <w:rFonts w:cs="Times New Roman"/>
        </w:rPr>
        <w:t>[7]</w:t>
      </w:r>
      <w:r w:rsidR="00E26E05">
        <w:fldChar w:fldCharType="end"/>
      </w:r>
      <w:r>
        <w:t xml:space="preserve">. It allows reading from and writing to arbitrary memory locations using the </w:t>
      </w:r>
      <w:r w:rsidRPr="002267E0">
        <w:rPr>
          <w:rStyle w:val="BerichtCodeZchn"/>
        </w:rPr>
        <w:t>get*()</w:t>
      </w:r>
      <w:r>
        <w:t xml:space="preserve"> and </w:t>
      </w:r>
      <w:r w:rsidRPr="002267E0">
        <w:rPr>
          <w:rStyle w:val="BerichtCodeZchn"/>
        </w:rPr>
        <w:t>put*()</w:t>
      </w:r>
      <w:r>
        <w:t xml:space="preserve"> methods. For example, </w:t>
      </w:r>
      <w:r w:rsidRPr="002267E0">
        <w:rPr>
          <w:rStyle w:val="BerichtCodeZchn"/>
        </w:rPr>
        <w:t>Unsafe.getInt()</w:t>
      </w:r>
      <w:r>
        <w:t xml:space="preserve"> and </w:t>
      </w:r>
      <w:r w:rsidRPr="002267E0">
        <w:rPr>
          <w:rStyle w:val="BerichtCodeZchn"/>
        </w:rPr>
        <w:t>Unsafe.putInt()</w:t>
      </w:r>
      <w:r>
        <w:t xml:space="preserve"> can be used to read or write a 32-bit integer. Other methods </w:t>
      </w:r>
      <w:r w:rsidR="002267E0">
        <w:t>provided by</w:t>
      </w:r>
      <w:r>
        <w:t xml:space="preserve"> </w:t>
      </w:r>
      <w:r w:rsidRPr="002267E0">
        <w:rPr>
          <w:rStyle w:val="BerichtCodeZchn"/>
        </w:rPr>
        <w:t>Unsafe</w:t>
      </w:r>
      <w:r>
        <w:t xml:space="preserve"> </w:t>
      </w:r>
      <w:r w:rsidR="002267E0">
        <w:t>include:</w:t>
      </w:r>
    </w:p>
    <w:p w14:paraId="66732FB3" w14:textId="42E28A7E" w:rsidR="00C07F13" w:rsidRDefault="00C07F13" w:rsidP="00C07F13">
      <w:pPr>
        <w:pStyle w:val="Listenabsatz"/>
        <w:numPr>
          <w:ilvl w:val="0"/>
          <w:numId w:val="93"/>
        </w:numPr>
      </w:pPr>
      <w:r w:rsidRPr="002267E0">
        <w:rPr>
          <w:rStyle w:val="BerichtCodeZchn"/>
        </w:rPr>
        <w:t>allocateMemory</w:t>
      </w:r>
      <w:r w:rsidR="002267E0" w:rsidRPr="002267E0">
        <w:rPr>
          <w:rStyle w:val="BerichtCodeZchn"/>
        </w:rPr>
        <w:t>()</w:t>
      </w:r>
      <w:r w:rsidR="002267E0">
        <w:t>: Allocate native memory.</w:t>
      </w:r>
    </w:p>
    <w:p w14:paraId="5AE8274D" w14:textId="6920C771" w:rsidR="00C07F13" w:rsidRDefault="00C07F13" w:rsidP="00C07F13">
      <w:pPr>
        <w:pStyle w:val="Listenabsatz"/>
        <w:numPr>
          <w:ilvl w:val="0"/>
          <w:numId w:val="93"/>
        </w:numPr>
      </w:pPr>
      <w:r w:rsidRPr="002267E0">
        <w:rPr>
          <w:rStyle w:val="BerichtCodeZchn"/>
        </w:rPr>
        <w:t>freeMemory</w:t>
      </w:r>
      <w:r w:rsidR="002267E0" w:rsidRPr="002267E0">
        <w:rPr>
          <w:rStyle w:val="BerichtCodeZchn"/>
        </w:rPr>
        <w:t>()</w:t>
      </w:r>
      <w:r w:rsidR="002267E0">
        <w:t xml:space="preserve">: Free native memory previously allocated with </w:t>
      </w:r>
      <w:r w:rsidR="002267E0" w:rsidRPr="002267E0">
        <w:rPr>
          <w:rStyle w:val="BerichtCodeZchn"/>
        </w:rPr>
        <w:t>allocateMemory()</w:t>
      </w:r>
      <w:r w:rsidR="002267E0">
        <w:t>.</w:t>
      </w:r>
    </w:p>
    <w:p w14:paraId="62FAB1E7" w14:textId="6D0AED9C" w:rsidR="002267E0" w:rsidRDefault="002267E0" w:rsidP="00C07F13">
      <w:pPr>
        <w:pStyle w:val="Listenabsatz"/>
        <w:numPr>
          <w:ilvl w:val="0"/>
          <w:numId w:val="93"/>
        </w:numPr>
      </w:pPr>
      <w:r w:rsidRPr="002267E0">
        <w:rPr>
          <w:rStyle w:val="BerichtCodeZchn"/>
        </w:rPr>
        <w:t>objectFieldOffset()</w:t>
      </w:r>
      <w:r>
        <w:t>: Returns the memory offset of a given instance field within its containing object.</w:t>
      </w:r>
      <w:r w:rsidR="00535C93">
        <w:t xml:space="preserve"> </w:t>
      </w:r>
      <w:r w:rsidR="00535C93" w:rsidRPr="00535C93">
        <w:rPr>
          <w:lang w:val="en-GB"/>
        </w:rPr>
        <w:t>This</w:t>
      </w:r>
      <w:r w:rsidRPr="00535C93">
        <w:rPr>
          <w:lang w:val="en-GB"/>
        </w:rPr>
        <w:t xml:space="preserve"> </w:t>
      </w:r>
      <w:r w:rsidR="00535C93" w:rsidRPr="00535C93">
        <w:rPr>
          <w:lang w:val="en-GB"/>
        </w:rPr>
        <w:t>c</w:t>
      </w:r>
      <w:r w:rsidRPr="00535C93">
        <w:rPr>
          <w:lang w:val="en-GB"/>
        </w:rPr>
        <w:t>an</w:t>
      </w:r>
      <w:r w:rsidRPr="002267E0">
        <w:rPr>
          <w:lang w:val="en-GB"/>
        </w:rPr>
        <w:t xml:space="preserve"> be used together with </w:t>
      </w:r>
      <w:r w:rsidR="00757046" w:rsidRPr="00757046">
        <w:rPr>
          <w:rStyle w:val="BerichtCodeZchn"/>
        </w:rPr>
        <w:t>Unsafe.</w:t>
      </w:r>
      <w:r w:rsidRPr="002267E0">
        <w:rPr>
          <w:rStyle w:val="BerichtCodeZchn"/>
          <w:lang w:val="en-GB"/>
        </w:rPr>
        <w:t>get*()</w:t>
      </w:r>
      <w:r w:rsidRPr="002267E0">
        <w:rPr>
          <w:lang w:val="en-GB"/>
        </w:rPr>
        <w:t xml:space="preserve"> and </w:t>
      </w:r>
      <w:r w:rsidR="00757046" w:rsidRPr="00757046">
        <w:rPr>
          <w:rStyle w:val="BerichtCodeZchn"/>
        </w:rPr>
        <w:t>Unsafe.</w:t>
      </w:r>
      <w:r w:rsidRPr="002267E0">
        <w:rPr>
          <w:rStyle w:val="BerichtCodeZchn"/>
          <w:lang w:val="en-GB"/>
        </w:rPr>
        <w:t>put*()</w:t>
      </w:r>
      <w:r w:rsidRPr="002267E0">
        <w:rPr>
          <w:lang w:val="en-GB"/>
        </w:rPr>
        <w:t xml:space="preserve"> methods to directly access that field</w:t>
      </w:r>
      <w:r>
        <w:rPr>
          <w:lang w:val="en-GB"/>
        </w:rPr>
        <w:t>.</w:t>
      </w:r>
    </w:p>
    <w:p w14:paraId="0F94BB2A" w14:textId="6F5F40F0" w:rsidR="002267E0" w:rsidRDefault="002267E0" w:rsidP="00C07F13">
      <w:pPr>
        <w:pStyle w:val="Listenabsatz"/>
        <w:numPr>
          <w:ilvl w:val="0"/>
          <w:numId w:val="93"/>
        </w:numPr>
      </w:pPr>
      <w:r w:rsidRPr="002267E0">
        <w:rPr>
          <w:rStyle w:val="BerichtCodeZchn"/>
        </w:rPr>
        <w:lastRenderedPageBreak/>
        <w:t>throwException()</w:t>
      </w:r>
      <w:r>
        <w:t xml:space="preserve">: Throw any exception without </w:t>
      </w:r>
      <w:r w:rsidRPr="002267E0">
        <w:rPr>
          <w:lang w:val="en-GB"/>
        </w:rPr>
        <w:t>enforcing Java’s compile-time checked-exception rules</w:t>
      </w:r>
      <w:r>
        <w:t>. This means, that any throwable - including checked exceptions - can be thrown without being included in the method</w:t>
      </w:r>
      <w:r w:rsidR="00757046">
        <w:t>’s</w:t>
      </w:r>
      <w:r>
        <w:t xml:space="preserve"> </w:t>
      </w:r>
      <w:r w:rsidRPr="00757046">
        <w:rPr>
          <w:rStyle w:val="BerichtCodeZchn"/>
        </w:rPr>
        <w:t>throws</w:t>
      </w:r>
      <w:r>
        <w:t xml:space="preserve"> clause.</w:t>
      </w:r>
    </w:p>
    <w:p w14:paraId="11BD10FA" w14:textId="73343538" w:rsidR="002267E0" w:rsidRDefault="002267E0" w:rsidP="002267E0">
      <w:r w:rsidRPr="002267E0">
        <w:t xml:space="preserve">However, since JDK version </w:t>
      </w:r>
      <w:r w:rsidR="003C3F6E">
        <w:t>9</w:t>
      </w:r>
      <w:r w:rsidRPr="002267E0">
        <w:t xml:space="preserve"> the actual implementation of Unsafe has moved to </w:t>
      </w:r>
      <w:r w:rsidRPr="002267E0">
        <w:rPr>
          <w:rStyle w:val="BerichtCodeZchn"/>
        </w:rPr>
        <w:t>jdk.internal.misc.Unsafe</w:t>
      </w:r>
      <w:r w:rsidR="0008608A">
        <w:rPr>
          <w:rStyle w:val="Funotenzeichen"/>
        </w:rPr>
        <w:footnoteReference w:id="5"/>
      </w:r>
      <w:r w:rsidRPr="002267E0">
        <w:t xml:space="preserve">, which is </w:t>
      </w:r>
      <w:r>
        <w:t>not exported to</w:t>
      </w:r>
      <w:r w:rsidR="003C3F6E">
        <w:t xml:space="preserve"> the</w:t>
      </w:r>
      <w:r>
        <w:t xml:space="preserve"> unnamed module and thus not accessible without adding the JVM options</w:t>
      </w:r>
      <w:r w:rsidR="002E6C0B">
        <w:t xml:space="preserve"> presented in </w:t>
      </w:r>
      <w:r w:rsidR="002E6C0B">
        <w:fldChar w:fldCharType="begin"/>
      </w:r>
      <w:r w:rsidR="002E6C0B">
        <w:instrText xml:space="preserve"> REF _Ref221718881 \h </w:instrText>
      </w:r>
      <w:r w:rsidR="002E6C0B">
        <w:fldChar w:fldCharType="separate"/>
      </w:r>
      <w:r w:rsidR="002D6190">
        <w:t xml:space="preserve">Code </w:t>
      </w:r>
      <w:r w:rsidR="002D6190">
        <w:rPr>
          <w:noProof/>
        </w:rPr>
        <w:t>1</w:t>
      </w:r>
      <w:r w:rsidR="002E6C0B">
        <w:fldChar w:fldCharType="end"/>
      </w:r>
      <w:r w:rsidR="002E6C0B">
        <w:t>.</w:t>
      </w:r>
    </w:p>
    <w:p w14:paraId="3E72A4EA" w14:textId="77777777" w:rsidR="002E6C0B" w:rsidRDefault="002E6C0B" w:rsidP="002E6C0B">
      <w:pPr>
        <w:pStyle w:val="BerichtCode"/>
        <w:numPr>
          <w:ilvl w:val="0"/>
          <w:numId w:val="0"/>
        </w:numPr>
        <w:ind w:left="360" w:hanging="360"/>
      </w:pPr>
      <w:r>
        <w:t>--add-exports java.base/jdk.internal.misc=ALL-UNNAMED</w:t>
      </w:r>
    </w:p>
    <w:p w14:paraId="4A0376BD" w14:textId="4F2D7661" w:rsidR="002E6C0B" w:rsidRDefault="002E6C0B" w:rsidP="002E6C0B">
      <w:pPr>
        <w:pStyle w:val="BerichtCode"/>
        <w:numPr>
          <w:ilvl w:val="0"/>
          <w:numId w:val="0"/>
        </w:numPr>
        <w:ind w:left="360" w:hanging="360"/>
      </w:pPr>
      <w:r>
        <w:t>--add-opens java.base/jdk.internal.misc=ALL-UNNAMED</w:t>
      </w:r>
    </w:p>
    <w:p w14:paraId="1B60F06A" w14:textId="38C5FE83" w:rsidR="002E6C0B" w:rsidRDefault="002E6C0B" w:rsidP="002E6C0B">
      <w:pPr>
        <w:pStyle w:val="Beschriftung"/>
      </w:pPr>
      <w:bookmarkStart w:id="16" w:name="_Ref221718881"/>
      <w:bookmarkStart w:id="17" w:name="_Toc222787123"/>
      <w:r>
        <w:t xml:space="preserve">Code </w:t>
      </w:r>
      <w:r>
        <w:fldChar w:fldCharType="begin"/>
      </w:r>
      <w:r>
        <w:instrText xml:space="preserve"> SEQ Code \* ARABIC </w:instrText>
      </w:r>
      <w:r>
        <w:fldChar w:fldCharType="separate"/>
      </w:r>
      <w:r w:rsidR="002D6190">
        <w:rPr>
          <w:noProof/>
        </w:rPr>
        <w:t>1</w:t>
      </w:r>
      <w:r>
        <w:fldChar w:fldCharType="end"/>
      </w:r>
      <w:bookmarkEnd w:id="16"/>
      <w:r>
        <w:t>:</w:t>
      </w:r>
      <w:r w:rsidR="00DD0835">
        <w:tab/>
      </w:r>
      <w:r>
        <w:t>JVM options to allow all</w:t>
      </w:r>
      <w:r w:rsidR="00E26E05">
        <w:t xml:space="preserve"> the</w:t>
      </w:r>
      <w:r>
        <w:t xml:space="preserve"> </w:t>
      </w:r>
      <w:r w:rsidR="00E26E05">
        <w:t xml:space="preserve">unnamed </w:t>
      </w:r>
      <w:r>
        <w:t xml:space="preserve">module to access the </w:t>
      </w:r>
      <w:r w:rsidRPr="002E6C0B">
        <w:rPr>
          <w:rStyle w:val="BerichtCodeZchn"/>
        </w:rPr>
        <w:t>jdk.internal.misc</w:t>
      </w:r>
      <w:r>
        <w:t xml:space="preserve"> </w:t>
      </w:r>
      <w:r w:rsidR="00E26E05">
        <w:t>package</w:t>
      </w:r>
      <w:r>
        <w:t>.</w:t>
      </w:r>
      <w:bookmarkEnd w:id="17"/>
    </w:p>
    <w:p w14:paraId="5E029187" w14:textId="2A3E290C" w:rsidR="002E6C0B" w:rsidRDefault="002E6C0B" w:rsidP="002E6C0B">
      <w:r w:rsidRPr="002267E0">
        <w:rPr>
          <w:rStyle w:val="BerichtCodeZchn"/>
        </w:rPr>
        <w:t>jdk.internal.misc.Unsafe</w:t>
      </w:r>
      <w:r w:rsidR="003C3F6E" w:rsidRPr="003C3F6E">
        <w:rPr>
          <w:vertAlign w:val="superscript"/>
        </w:rPr>
        <w:footnoteReference w:id="6"/>
      </w:r>
      <w:r w:rsidRPr="002E6C0B">
        <w:t xml:space="preserve"> provides more methods</w:t>
      </w:r>
      <w:r>
        <w:t xml:space="preserve"> than </w:t>
      </w:r>
      <w:r w:rsidRPr="00C07F13">
        <w:rPr>
          <w:rStyle w:val="BerichtCodeZchn"/>
        </w:rPr>
        <w:t>sun.misc.Unsafe</w:t>
      </w:r>
      <w:r>
        <w:t>. For example</w:t>
      </w:r>
      <w:r w:rsidRPr="002E6C0B">
        <w:t>:</w:t>
      </w:r>
    </w:p>
    <w:p w14:paraId="6DFA9AE3" w14:textId="4E41813B" w:rsidR="002E6C0B" w:rsidRDefault="002E6C0B" w:rsidP="002E6C0B">
      <w:pPr>
        <w:pStyle w:val="Listenabsatz"/>
        <w:numPr>
          <w:ilvl w:val="0"/>
          <w:numId w:val="94"/>
        </w:numPr>
      </w:pPr>
      <w:r w:rsidRPr="002E6C0B">
        <w:rPr>
          <w:rStyle w:val="BerichtCodeZchn"/>
        </w:rPr>
        <w:t>put*Unaligned()</w:t>
      </w:r>
      <w:r>
        <w:t xml:space="preserve">, </w:t>
      </w:r>
      <w:r w:rsidRPr="002E6C0B">
        <w:rPr>
          <w:rStyle w:val="BerichtCodeZchn"/>
        </w:rPr>
        <w:t>get*Unaligned()</w:t>
      </w:r>
      <w:r>
        <w:t>: Unaligned memory access</w:t>
      </w:r>
      <w:r w:rsidR="00757046">
        <w:t>.</w:t>
      </w:r>
    </w:p>
    <w:p w14:paraId="1EE98607" w14:textId="1DB921FD" w:rsidR="002E6C0B" w:rsidRDefault="002E6C0B" w:rsidP="002E6C0B">
      <w:pPr>
        <w:pStyle w:val="Listenabsatz"/>
        <w:numPr>
          <w:ilvl w:val="0"/>
          <w:numId w:val="94"/>
        </w:numPr>
      </w:pPr>
      <w:r w:rsidRPr="002E6C0B">
        <w:rPr>
          <w:rStyle w:val="BerichtCodeZchn"/>
        </w:rPr>
        <w:t>compareAndSet*()</w:t>
      </w:r>
      <w:r>
        <w:t>: Atomically compare and write a value to an address.</w:t>
      </w:r>
    </w:p>
    <w:p w14:paraId="1B2797AC" w14:textId="1B7D5CFA" w:rsidR="002E6C0B" w:rsidRPr="002E6C0B" w:rsidRDefault="002E6C0B" w:rsidP="002E6C0B">
      <w:pPr>
        <w:pStyle w:val="Listenabsatz"/>
        <w:numPr>
          <w:ilvl w:val="0"/>
          <w:numId w:val="94"/>
        </w:numPr>
      </w:pPr>
      <w:r w:rsidRPr="002E6C0B">
        <w:rPr>
          <w:rStyle w:val="BerichtCodeZchn"/>
        </w:rPr>
        <w:t>allocateInstance()</w:t>
      </w:r>
      <w:r>
        <w:t>: Allocate an instance of a specific class without executing its constructor.</w:t>
      </w:r>
    </w:p>
    <w:p w14:paraId="7A18297E" w14:textId="32BDBFE8" w:rsidR="00BC4329" w:rsidRDefault="00BC4329" w:rsidP="001D74F2">
      <w:pPr>
        <w:pStyle w:val="berschrift3"/>
      </w:pPr>
      <w:bookmarkStart w:id="18" w:name="_Toc223021687"/>
      <w:r>
        <w:t>Java Native Interface (JNI)</w:t>
      </w:r>
      <w:bookmarkEnd w:id="18"/>
    </w:p>
    <w:p w14:paraId="164BAAB9" w14:textId="487DC588" w:rsidR="00DD4829" w:rsidRDefault="00DD4829" w:rsidP="00DD4829">
      <w:r>
        <w:t xml:space="preserve">The Java Native Interface (JNI) is a mechanism to integrate native code written in languages such as C or C++ within Java applications </w:t>
      </w:r>
      <w:r>
        <w:fldChar w:fldCharType="begin"/>
      </w:r>
      <w:r w:rsidR="00694C79">
        <w:instrText xml:space="preserve"> ADDIN ZOTERO_ITEM CSL_CITATION {"citationID":"V12fu4MS","properties":{"formattedCitation":"[1]","plainCitation":"[1]","noteIndex":0},"citationItems":[{"id":3,"uris":["http://zotero.org/users/local/qUQ1uMZK/items/NBE895ED"],"itemData":{"id":3,"type":"book","call-number":"QA76.38 .L53 1999","collection-title":"The Java series","event-place":"Reading, Mass","ISBN":"978-0-201-32577-5","number-of-pages":"303","publisher":"Addison-Wesley","publisher-place":"Reading, Mass","source":"Library of Congress ISBN","title":"The Java Native interface: programmer's guide and specification","title-short":"The Java Native interface","author":[{"family":"Liang","given":"Sheng"}],"issued":{"date-parts":[["1999"]]}}}],"schema":"https://github.com/citation-style-language/schema/raw/master/csl-citation.json"} </w:instrText>
      </w:r>
      <w:r>
        <w:fldChar w:fldCharType="separate"/>
      </w:r>
      <w:r w:rsidR="00F75BF6" w:rsidRPr="00F75BF6">
        <w:rPr>
          <w:rFonts w:cs="Times New Roman"/>
        </w:rPr>
        <w:t>[1]</w:t>
      </w:r>
      <w:r>
        <w:fldChar w:fldCharType="end"/>
      </w:r>
      <w:r>
        <w:t xml:space="preserve">. It enables Java code to invoke native functions and allows native code to access Java objects and methods. For example, a method declared as </w:t>
      </w:r>
    </w:p>
    <w:p w14:paraId="06A5D813" w14:textId="4FD4041E" w:rsidR="00DD4829" w:rsidRDefault="00DD4829" w:rsidP="00DD4829">
      <w:pPr>
        <w:pStyle w:val="BerichtCode"/>
        <w:numPr>
          <w:ilvl w:val="0"/>
          <w:numId w:val="0"/>
        </w:numPr>
        <w:ind w:left="360" w:hanging="360"/>
      </w:pPr>
      <w:r w:rsidRPr="007A1B74">
        <w:rPr>
          <w:color w:val="4472C4" w:themeColor="accent1"/>
        </w:rPr>
        <w:t xml:space="preserve">public class </w:t>
      </w:r>
      <w:r>
        <w:t>MyClass {</w:t>
      </w:r>
    </w:p>
    <w:p w14:paraId="363ED780" w14:textId="0646491B" w:rsidR="00DD4829" w:rsidRDefault="00DD4829" w:rsidP="00DD4829">
      <w:pPr>
        <w:pStyle w:val="BerichtCode"/>
        <w:numPr>
          <w:ilvl w:val="0"/>
          <w:numId w:val="0"/>
        </w:numPr>
        <w:ind w:left="360" w:hanging="360"/>
      </w:pPr>
      <w:r>
        <w:t xml:space="preserve">    </w:t>
      </w:r>
      <w:r w:rsidRPr="007A1B74">
        <w:rPr>
          <w:color w:val="4472C4" w:themeColor="accent1"/>
        </w:rPr>
        <w:t xml:space="preserve">public static native int </w:t>
      </w:r>
      <w:r>
        <w:t>add(int a, int b);</w:t>
      </w:r>
    </w:p>
    <w:p w14:paraId="08BBFE03" w14:textId="4191EF34" w:rsidR="00DD4829" w:rsidRDefault="00DD4829" w:rsidP="00DD4829">
      <w:pPr>
        <w:pStyle w:val="BerichtCode"/>
        <w:numPr>
          <w:ilvl w:val="0"/>
          <w:numId w:val="0"/>
        </w:numPr>
        <w:ind w:left="360" w:hanging="360"/>
      </w:pPr>
      <w:r>
        <w:t>}</w:t>
      </w:r>
    </w:p>
    <w:p w14:paraId="73D06CE4" w14:textId="11AA7ABA" w:rsidR="00DD4829" w:rsidRDefault="00DD4829" w:rsidP="00DD4829">
      <w:pPr>
        <w:pStyle w:val="Beschriftung"/>
      </w:pPr>
      <w:bookmarkStart w:id="19" w:name="_Ref221464425"/>
      <w:bookmarkStart w:id="20" w:name="_Toc222787124"/>
      <w:r>
        <w:t xml:space="preserve">Code </w:t>
      </w:r>
      <w:r>
        <w:fldChar w:fldCharType="begin"/>
      </w:r>
      <w:r>
        <w:instrText xml:space="preserve"> SEQ Code \* ARABIC </w:instrText>
      </w:r>
      <w:r>
        <w:fldChar w:fldCharType="separate"/>
      </w:r>
      <w:r w:rsidR="002D6190">
        <w:rPr>
          <w:noProof/>
        </w:rPr>
        <w:t>2</w:t>
      </w:r>
      <w:r>
        <w:fldChar w:fldCharType="end"/>
      </w:r>
      <w:bookmarkEnd w:id="19"/>
      <w:r>
        <w:t>:</w:t>
      </w:r>
      <w:r>
        <w:tab/>
        <w:t>A native function in Java possible through JNI.</w:t>
      </w:r>
      <w:bookmarkEnd w:id="20"/>
    </w:p>
    <w:p w14:paraId="3E8B2B48" w14:textId="2485D087" w:rsidR="00DD4829" w:rsidRDefault="00DD4829" w:rsidP="00DD4829">
      <w:r>
        <w:t xml:space="preserve">can be implemented in C as </w:t>
      </w:r>
    </w:p>
    <w:p w14:paraId="2514870C" w14:textId="77777777" w:rsidR="00DD4829" w:rsidRDefault="00DD4829" w:rsidP="00DD4829">
      <w:pPr>
        <w:pStyle w:val="BerichtCode"/>
      </w:pPr>
      <w:r w:rsidRPr="007A1B74">
        <w:rPr>
          <w:color w:val="4472C4" w:themeColor="accent1"/>
        </w:rPr>
        <w:t xml:space="preserve">JNIEXPORT jint JNICALL </w:t>
      </w:r>
      <w:r w:rsidRPr="00DD4829">
        <w:t>Java_MyClass_add(JNIEnv* env, jobject obj,</w:t>
      </w:r>
    </w:p>
    <w:p w14:paraId="74BB8A9A" w14:textId="20BC82CD" w:rsidR="00DD4829" w:rsidRDefault="00DD4829" w:rsidP="00DD4829">
      <w:pPr>
        <w:pStyle w:val="BerichtCode"/>
      </w:pPr>
      <w:r>
        <w:t xml:space="preserve">      </w:t>
      </w:r>
      <w:r w:rsidRPr="00DD4829">
        <w:t xml:space="preserve"> </w:t>
      </w:r>
      <w:r>
        <w:t xml:space="preserve">                                              </w:t>
      </w:r>
      <w:r w:rsidRPr="00DD4829">
        <w:t>jint a, jint b) {</w:t>
      </w:r>
    </w:p>
    <w:p w14:paraId="4FD813C2" w14:textId="77777777" w:rsidR="00DD4829" w:rsidRDefault="00DD4829" w:rsidP="00DD4829">
      <w:pPr>
        <w:pStyle w:val="BerichtCode"/>
      </w:pPr>
      <w:r w:rsidRPr="00DD4829">
        <w:t xml:space="preserve"> </w:t>
      </w:r>
      <w:r w:rsidRPr="007A1B74">
        <w:rPr>
          <w:color w:val="4472C4" w:themeColor="accent1"/>
        </w:rPr>
        <w:t xml:space="preserve">return </w:t>
      </w:r>
      <w:r w:rsidRPr="00DD4829">
        <w:t xml:space="preserve">a + b; </w:t>
      </w:r>
    </w:p>
    <w:p w14:paraId="44307E64" w14:textId="3CC79626" w:rsidR="00DD4829" w:rsidRDefault="00DD4829" w:rsidP="00DD4829">
      <w:pPr>
        <w:pStyle w:val="BerichtCode"/>
      </w:pPr>
      <w:r w:rsidRPr="00DD4829">
        <w:t>}</w:t>
      </w:r>
    </w:p>
    <w:p w14:paraId="6C88E99D" w14:textId="45DB36F5" w:rsidR="00DD4829" w:rsidRPr="00DD4829" w:rsidRDefault="00DD4829" w:rsidP="00DD4829">
      <w:pPr>
        <w:pStyle w:val="Beschriftung"/>
      </w:pPr>
      <w:bookmarkStart w:id="21" w:name="_Toc222787125"/>
      <w:r>
        <w:t xml:space="preserve">Code </w:t>
      </w:r>
      <w:r>
        <w:fldChar w:fldCharType="begin"/>
      </w:r>
      <w:r>
        <w:instrText xml:space="preserve"> SEQ Code \* ARABIC </w:instrText>
      </w:r>
      <w:r>
        <w:fldChar w:fldCharType="separate"/>
      </w:r>
      <w:r w:rsidR="002D6190">
        <w:rPr>
          <w:noProof/>
        </w:rPr>
        <w:t>3</w:t>
      </w:r>
      <w:r>
        <w:fldChar w:fldCharType="end"/>
      </w:r>
      <w:r>
        <w:t>:</w:t>
      </w:r>
      <w:r>
        <w:tab/>
        <w:t>The</w:t>
      </w:r>
      <w:r w:rsidR="00BD2CCB">
        <w:t xml:space="preserve"> native</w:t>
      </w:r>
      <w:r>
        <w:t xml:space="preserve"> implementation of </w:t>
      </w:r>
      <w:r w:rsidR="00BD2CCB">
        <w:t xml:space="preserve">the JNI function from </w:t>
      </w:r>
      <w:r w:rsidR="00BD2CCB">
        <w:fldChar w:fldCharType="begin"/>
      </w:r>
      <w:r w:rsidR="00BD2CCB">
        <w:instrText xml:space="preserve"> REF _Ref221464425 \h </w:instrText>
      </w:r>
      <w:r w:rsidR="00BD2CCB">
        <w:fldChar w:fldCharType="separate"/>
      </w:r>
      <w:r w:rsidR="002D6190">
        <w:t xml:space="preserve">Code </w:t>
      </w:r>
      <w:r w:rsidR="002D6190">
        <w:rPr>
          <w:noProof/>
        </w:rPr>
        <w:t>2</w:t>
      </w:r>
      <w:r w:rsidR="00BD2CCB">
        <w:fldChar w:fldCharType="end"/>
      </w:r>
      <w:r w:rsidR="00BD2CCB">
        <w:t>.</w:t>
      </w:r>
      <w:bookmarkEnd w:id="21"/>
      <w:r>
        <w:t xml:space="preserve"> </w:t>
      </w:r>
    </w:p>
    <w:p w14:paraId="3148F2B5" w14:textId="3AFEE4C4" w:rsidR="002413BC" w:rsidRDefault="002413BC">
      <w:pPr>
        <w:pStyle w:val="berschrift2"/>
      </w:pPr>
      <w:bookmarkStart w:id="22" w:name="_Toc223021688"/>
      <w:r>
        <w:lastRenderedPageBreak/>
        <w:t>Application Binary Interface (ABI)</w:t>
      </w:r>
      <w:bookmarkEnd w:id="22"/>
    </w:p>
    <w:p w14:paraId="4E590674" w14:textId="20BE3431" w:rsidR="007C78CE" w:rsidRDefault="007C78CE" w:rsidP="007C78CE">
      <w:r>
        <w:t>The Application Binary Interface (ABI) defines a set of low-level rules that govern how structures are represented</w:t>
      </w:r>
      <w:r w:rsidR="00FC4015">
        <w:t xml:space="preserve"> </w:t>
      </w:r>
      <w:r>
        <w:t>at the binary level</w:t>
      </w:r>
      <w:r w:rsidR="00A371FF">
        <w:t xml:space="preserve"> </w:t>
      </w:r>
      <w:r w:rsidR="00A371FF">
        <w:fldChar w:fldCharType="begin"/>
      </w:r>
      <w:r w:rsidR="00BF791C">
        <w:instrText xml:space="preserve"> ADDIN ZOTERO_ITEM CSL_CITATION {"citationID":"rh0ubs3W","properties":{"formattedCitation":"[4,8]","plainCitation":"[4,8]","noteIndex":0},"citationItems":[{"id":40,"uris":["http://zotero.org/users/local/qUQ1uMZK/items/Q4C7KRLU"],"itemData":{"id":40,"type":"paper-conference","container-title":"2009 IEEE Hot Chips 21 Symposium (HCS)","page":"1–314","publisher":"IEEE","source":"Google Scholar","title":"The opencl specification","URL":"https://ieeexplore.ieee.org/abstract/document/7478342/","author":[{"family":"Munshi","given":"Aaftab"}],"accessed":{"date-parts":[["2026",2,11]]},"issued":{"date-parts":[["2009"]]}}},{"id":36,"uris":["http://zotero.org/users/local/qUQ1uMZK/items/XQG9QEWH"],"itemData":{"id":36,"type":"article-journal","container-title":"AMD64 architecture processor supplement","page":"588–601","source":"Google Scholar","title":"System V application binary interface","author":[{"family":"Lu","given":"H. J."},{"family":"Matz","given":"Michael"},{"family":"Hubicka","given":"Jan"},{"family":"Jaeger","given":"Andreas"},{"family":"Mitchell","given":"Mark"}],"issued":{"date-parts":[["2018"]]}}}],"schema":"https://github.com/citation-style-language/schema/raw/master/csl-citation.json"} </w:instrText>
      </w:r>
      <w:r w:rsidR="00A371FF">
        <w:fldChar w:fldCharType="separate"/>
      </w:r>
      <w:r w:rsidR="00BF791C" w:rsidRPr="00BF791C">
        <w:rPr>
          <w:rFonts w:cs="Times New Roman"/>
        </w:rPr>
        <w:t>[4,8]</w:t>
      </w:r>
      <w:r w:rsidR="00A371FF">
        <w:fldChar w:fldCharType="end"/>
      </w:r>
      <w:r>
        <w:t>. In particular, the ABI specifies the memory layout of structures, including the alignment requirements of primitive types, structures, unions and arrays, as well as the insertion of padding within structures to satisfy these alignment constraints. The ABI ensures that compiled code produced by different compilers or interpreters can interoperate correctly at the binary level. While the ABI additionally defines aspects such as register usage, calling conventions and stack layout, these topics are not relevant in the scope of this thesis and are therefore not discussed further.</w:t>
      </w:r>
    </w:p>
    <w:p w14:paraId="11BE9674" w14:textId="2C9B6410" w:rsidR="0077557E" w:rsidRDefault="00164112" w:rsidP="007C78CE">
      <w:r>
        <w:t>To further illustrate why different ABIs may affect the structure layout</w:t>
      </w:r>
      <w:r w:rsidR="002A1A18">
        <w:t>,</w:t>
      </w:r>
      <w:r>
        <w:t xml:space="preserve"> </w:t>
      </w:r>
      <w:r w:rsidR="00DD5F21">
        <w:fldChar w:fldCharType="begin"/>
      </w:r>
      <w:r w:rsidR="00DD5F21">
        <w:instrText xml:space="preserve"> REF _Ref221815016 \h </w:instrText>
      </w:r>
      <w:r w:rsidR="00DD5F21">
        <w:fldChar w:fldCharType="separate"/>
      </w:r>
      <w:r w:rsidR="002D6190">
        <w:t xml:space="preserve">Fig. </w:t>
      </w:r>
      <w:r w:rsidR="002D6190">
        <w:rPr>
          <w:noProof/>
        </w:rPr>
        <w:t>1</w:t>
      </w:r>
      <w:r w:rsidR="00DD5F21">
        <w:fldChar w:fldCharType="end"/>
      </w:r>
      <w:r w:rsidR="00DD5F21">
        <w:t xml:space="preserve"> </w:t>
      </w:r>
      <w:r w:rsidR="0077557E">
        <w:t>describes the memory layout of a structure containing an int element and a 3-component float vector in memory using Microsoft’s x64 ABI</w:t>
      </w:r>
      <w:r w:rsidR="00516133">
        <w:rPr>
          <w:rStyle w:val="Funotenzeichen"/>
        </w:rPr>
        <w:footnoteReference w:id="7"/>
      </w:r>
      <w:r w:rsidR="0077557E">
        <w:t xml:space="preserve"> and OpenGL’s </w:t>
      </w:r>
      <w:r w:rsidR="00B17720">
        <w:t xml:space="preserve">Standard </w:t>
      </w:r>
      <w:r w:rsidR="0077557E">
        <w:t>Uniform Block Layout</w:t>
      </w:r>
      <w:r w:rsidR="00B17720">
        <w:t xml:space="preserve"> (std140)</w:t>
      </w:r>
      <w:r w:rsidR="00BF791C">
        <w:rPr>
          <w:rStyle w:val="Funotenzeichen"/>
        </w:rPr>
        <w:footnoteReference w:id="8"/>
      </w:r>
      <w:r w:rsidR="0077557E">
        <w:t>.</w:t>
      </w:r>
      <w:r w:rsidR="00B17720">
        <w:t xml:space="preserve"> Noteworthy, is that – unlike std140 – x64 ABI does not specify vectors as special types. </w:t>
      </w:r>
      <w:r w:rsidR="002A1A18">
        <w:t>Instead,</w:t>
      </w:r>
      <w:r w:rsidR="00B17720">
        <w:t xml:space="preserve"> a float array </w:t>
      </w:r>
      <w:r w:rsidR="002A1A18">
        <w:t>of</w:t>
      </w:r>
      <w:r w:rsidR="00B17720">
        <w:t xml:space="preserve"> length three is used. </w:t>
      </w:r>
    </w:p>
    <w:p w14:paraId="55642E89" w14:textId="77777777" w:rsidR="009E47DF" w:rsidRDefault="0077557E" w:rsidP="009E47DF">
      <w:pPr>
        <w:keepNext/>
        <w:jc w:val="center"/>
      </w:pPr>
      <w:r w:rsidRPr="0077557E">
        <w:rPr>
          <w:noProof/>
        </w:rPr>
        <w:drawing>
          <wp:inline distT="0" distB="0" distL="0" distR="0" wp14:anchorId="1FB290D3" wp14:editId="6E6B1789">
            <wp:extent cx="3587284" cy="1961627"/>
            <wp:effectExtent l="0" t="0" r="0" b="635"/>
            <wp:docPr id="15032887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88726" name="Grafik 1"/>
                    <pic:cNvPicPr>
                      <a:picLocks noChangeAspect="1" noChangeArrowheads="1"/>
                    </pic:cNvPicPr>
                  </pic:nvPicPr>
                  <pic:blipFill>
                    <a:blip r:embed="rId14"/>
                    <a:stretch>
                      <a:fillRect/>
                    </a:stretch>
                  </pic:blipFill>
                  <pic:spPr bwMode="auto">
                    <a:xfrm>
                      <a:off x="0" y="0"/>
                      <a:ext cx="3587284" cy="1961627"/>
                    </a:xfrm>
                    <a:prstGeom prst="rect">
                      <a:avLst/>
                    </a:prstGeom>
                    <a:noFill/>
                    <a:ln>
                      <a:noFill/>
                    </a:ln>
                  </pic:spPr>
                </pic:pic>
              </a:graphicData>
            </a:graphic>
          </wp:inline>
        </w:drawing>
      </w:r>
    </w:p>
    <w:p w14:paraId="6E55686C" w14:textId="0268D349" w:rsidR="0077557E" w:rsidRDefault="009E47DF" w:rsidP="009E47DF">
      <w:pPr>
        <w:pStyle w:val="Beschriftung"/>
        <w:jc w:val="left"/>
      </w:pPr>
      <w:bookmarkStart w:id="23" w:name="_Ref221815016"/>
      <w:bookmarkStart w:id="24" w:name="_Toc222787077"/>
      <w:r>
        <w:t xml:space="preserve">Fig. </w:t>
      </w:r>
      <w:r>
        <w:fldChar w:fldCharType="begin"/>
      </w:r>
      <w:r>
        <w:instrText xml:space="preserve"> SEQ Fig. \* ARABIC </w:instrText>
      </w:r>
      <w:r>
        <w:fldChar w:fldCharType="separate"/>
      </w:r>
      <w:r w:rsidR="002D6190">
        <w:rPr>
          <w:noProof/>
        </w:rPr>
        <w:t>1</w:t>
      </w:r>
      <w:r>
        <w:fldChar w:fldCharType="end"/>
      </w:r>
      <w:bookmarkEnd w:id="23"/>
      <w:r>
        <w:t>:</w:t>
      </w:r>
      <w:r>
        <w:tab/>
      </w:r>
      <w:r w:rsidRPr="009E47DF">
        <w:t xml:space="preserve"> </w:t>
      </w:r>
      <w:r>
        <w:t>A structure with an int and a 3-component float vector in memory using different Application Binary Interfaces.</w:t>
      </w:r>
      <w:bookmarkEnd w:id="24"/>
    </w:p>
    <w:p w14:paraId="2DF32CC4" w14:textId="05AD9878" w:rsidR="002A1A18" w:rsidRPr="002A1A18" w:rsidRDefault="002A1A18" w:rsidP="002A1A18">
      <w:r>
        <w:t xml:space="preserve">As seen in </w:t>
      </w:r>
      <w:r>
        <w:fldChar w:fldCharType="begin"/>
      </w:r>
      <w:r>
        <w:instrText xml:space="preserve"> REF _Ref221815016 \h </w:instrText>
      </w:r>
      <w:r>
        <w:fldChar w:fldCharType="separate"/>
      </w:r>
      <w:r w:rsidR="002D6190">
        <w:t xml:space="preserve">Fig. </w:t>
      </w:r>
      <w:r w:rsidR="002D6190">
        <w:rPr>
          <w:noProof/>
        </w:rPr>
        <w:t>1</w:t>
      </w:r>
      <w:r>
        <w:fldChar w:fldCharType="end"/>
      </w:r>
      <w:r>
        <w:t xml:space="preserve">, the memory layout has major differences in padding, alignment and size. </w:t>
      </w:r>
      <w:r w:rsidRPr="002A1A18">
        <w:t>The x64 ABI</w:t>
      </w:r>
      <w:r>
        <w:t xml:space="preserve"> aligns the float array to the next 4-byte boundary, </w:t>
      </w:r>
      <w:r w:rsidRPr="002A1A18">
        <w:t xml:space="preserve">whereas std140 aligns </w:t>
      </w:r>
      <w:r>
        <w:t>the 3-</w:t>
      </w:r>
      <w:r w:rsidRPr="002A1A18">
        <w:t xml:space="preserve">component </w:t>
      </w:r>
      <w:r>
        <w:t xml:space="preserve">vector </w:t>
      </w:r>
      <w:r w:rsidRPr="002A1A18">
        <w:t xml:space="preserve">to </w:t>
      </w:r>
      <w:r>
        <w:t xml:space="preserve">a </w:t>
      </w:r>
      <w:r w:rsidRPr="002A1A18">
        <w:t>16-byte boundar</w:t>
      </w:r>
      <w:r>
        <w:t>y</w:t>
      </w:r>
      <w:r w:rsidRPr="002A1A18">
        <w:t>, resulting in unused padding bytes. Consequently, reusing a host-side structure for GPU data transfer may produce incorrect results unless the layout rules of the target ABI are explicitly respected.</w:t>
      </w:r>
    </w:p>
    <w:p w14:paraId="050AD4B0" w14:textId="77777777" w:rsidR="00495FFD" w:rsidRDefault="00495FFD" w:rsidP="00495FFD">
      <w:pPr>
        <w:pStyle w:val="berschrift2"/>
      </w:pPr>
      <w:bookmarkStart w:id="25" w:name="_Toc223021689"/>
      <w:r>
        <w:lastRenderedPageBreak/>
        <w:t>Benchmarking and Profiling</w:t>
      </w:r>
      <w:bookmarkEnd w:id="25"/>
    </w:p>
    <w:p w14:paraId="282104AC" w14:textId="1980A72F" w:rsidR="00144A00" w:rsidRDefault="00144A00" w:rsidP="00495FFD">
      <w:r>
        <w:t>This section discusses problems related to benchmarking and profiling as well as discussing different benchmarking and profiling tools.</w:t>
      </w:r>
    </w:p>
    <w:p w14:paraId="642AFA6E" w14:textId="77777777" w:rsidR="00495FFD" w:rsidRDefault="00495FFD" w:rsidP="00495FFD">
      <w:pPr>
        <w:pStyle w:val="berschrift3"/>
      </w:pPr>
      <w:bookmarkStart w:id="26" w:name="_Ref221113850"/>
      <w:bookmarkStart w:id="27" w:name="_Toc223021690"/>
      <w:r>
        <w:t>Benchmark Related Problems</w:t>
      </w:r>
      <w:bookmarkEnd w:id="27"/>
    </w:p>
    <w:p w14:paraId="09276C2F" w14:textId="505C24D0" w:rsidR="001D74F2" w:rsidRPr="001D74F2" w:rsidRDefault="00144A00" w:rsidP="001D74F2">
      <w:r>
        <w:t xml:space="preserve">While benchmarking Java-code some common pitfalls must be avoided to achieve accurate results. These issues are discussed below and are considered in the </w:t>
      </w:r>
      <w:r w:rsidR="001D74F2">
        <w:t xml:space="preserve">benchmarks </w:t>
      </w:r>
      <w:r>
        <w:t>presented</w:t>
      </w:r>
      <w:r w:rsidR="001D74F2">
        <w:t xml:space="preserve"> in chapter </w:t>
      </w:r>
      <w:r w:rsidR="001D74F2">
        <w:fldChar w:fldCharType="begin"/>
      </w:r>
      <w:r w:rsidR="001D74F2">
        <w:instrText xml:space="preserve"> REF _Ref221562286 \r \h </w:instrText>
      </w:r>
      <w:r w:rsidR="001D74F2">
        <w:fldChar w:fldCharType="separate"/>
      </w:r>
      <w:r w:rsidR="002D6190">
        <w:t>4</w:t>
      </w:r>
      <w:r w:rsidR="001D74F2">
        <w:fldChar w:fldCharType="end"/>
      </w:r>
      <w:r w:rsidR="001D74F2">
        <w:t xml:space="preserve"> and</w:t>
      </w:r>
      <w:r>
        <w:t xml:space="preserve"> </w:t>
      </w:r>
      <w:r>
        <w:fldChar w:fldCharType="begin"/>
      </w:r>
      <w:r>
        <w:instrText xml:space="preserve"> REF _Ref221929591 \r \h </w:instrText>
      </w:r>
      <w:r>
        <w:fldChar w:fldCharType="separate"/>
      </w:r>
      <w:r w:rsidR="002D6190">
        <w:t>5</w:t>
      </w:r>
      <w:r>
        <w:fldChar w:fldCharType="end"/>
      </w:r>
      <w:r w:rsidR="001D74F2">
        <w:t>.</w:t>
      </w:r>
    </w:p>
    <w:p w14:paraId="5FD6349C" w14:textId="77777777" w:rsidR="00495FFD" w:rsidRDefault="00495FFD" w:rsidP="00495FFD">
      <w:pPr>
        <w:pStyle w:val="berschrift4"/>
      </w:pPr>
      <w:r>
        <w:t>Dead Code Elimination</w:t>
      </w:r>
    </w:p>
    <w:p w14:paraId="5C6B7B4F" w14:textId="64EA3233" w:rsidR="00412174" w:rsidRDefault="00495FFD" w:rsidP="00495FFD">
      <w:r>
        <w:t xml:space="preserve">Dead Code Elimination is a common issue in microbenchmarks </w:t>
      </w:r>
      <w:r>
        <w:fldChar w:fldCharType="begin"/>
      </w:r>
      <w:r w:rsidR="00BF791C">
        <w:instrText xml:space="preserve"> ADDIN ZOTERO_ITEM CSL_CITATION {"citationID":"Jm1qZBl1","properties":{"formattedCitation":"[9,10]","plainCitation":"[9,10]","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id":24,"uris":["http://zotero.org/users/local/qUQ1uMZK/items/A3T4CFWW"],"itemData":{"id":24,"type":"paper-conference","abstract":"Eclipse compiler for Java (ECJ) is open source incremented compiler. We reform features of ECJ, related to optimization technique called as dead code detection and elimination. ECJ identifies the dead code. We are extending this compiler to eliminate the dead code. In this paper we are describing the structure of ECJ. For dead code elimination approach we have used Single Static Assignment (SSA) strategy. After applying definition- use (DU) chain on SSA, we detect dead code and eliminate it. In this paper we are describing two algorithms: 1) To convert Java source code into SSA. 2) To eliminate dead code. Hence by implementing dead code elimination in ECJ, we are utilizing space and execution time of program which leads to improve efficiency of compiler.","container-title":"2015 International Conference on Control, Instrumentation, Communication and Computational Technologies (ICCICCT)","DOI":"10.1109/ICCICCT.2015.7475289","event-title":"2015 International Conference on Control, Instrumentation, Communication and Computational Technologies (ICCICCT)","page":"275-278","source":"IEEE Xplore","title":"Dead code elimination technique in eclipse compiler for Java","URL":"https://ieeexplore.ieee.org/document/7475289/","author":[{"family":"Karer","given":"Hiral H."},{"family":"Soni","given":"Purvi B."}],"accessed":{"date-parts":[["2025",10,13]]},"issued":{"date-parts":[["2015",12]]}}}],"schema":"https://github.com/citation-style-language/schema/raw/master/csl-citation.json"} </w:instrText>
      </w:r>
      <w:r>
        <w:fldChar w:fldCharType="separate"/>
      </w:r>
      <w:r w:rsidR="00BF791C" w:rsidRPr="00BF791C">
        <w:rPr>
          <w:rFonts w:cs="Times New Roman"/>
        </w:rPr>
        <w:t>[9,10]</w:t>
      </w:r>
      <w:r>
        <w:fldChar w:fldCharType="end"/>
      </w:r>
      <w:r>
        <w:t xml:space="preserve">. </w:t>
      </w:r>
      <w:r w:rsidR="00412174">
        <w:t xml:space="preserve">Benchmarks usually test a specific piece of code but leaving out the code consuming the computation result. </w:t>
      </w:r>
      <w:r w:rsidR="00316601" w:rsidRPr="00316601">
        <w:t xml:space="preserve">However, the JIT compiler can detect code whose results are never </w:t>
      </w:r>
      <w:r w:rsidR="00316601">
        <w:t>used</w:t>
      </w:r>
      <w:r w:rsidR="00316601" w:rsidRPr="00316601">
        <w:t xml:space="preserve"> or whose execution has no effect and may therefore eliminate it entirely. This optimization can unintentionally alter benchmark behaviour and lead to misleading results.</w:t>
      </w:r>
    </w:p>
    <w:p w14:paraId="0C57E123" w14:textId="77777777" w:rsidR="00495FFD" w:rsidRDefault="00495FFD" w:rsidP="00495FFD">
      <w:pPr>
        <w:pStyle w:val="berschrift4"/>
      </w:pPr>
      <w:r>
        <w:t>Constant Folding</w:t>
      </w:r>
    </w:p>
    <w:p w14:paraId="2264BD47" w14:textId="1043CF68" w:rsidR="00495FFD" w:rsidRPr="005B17E4" w:rsidRDefault="00495FFD" w:rsidP="00495FFD">
      <w:r>
        <w:t xml:space="preserve">Constant Folding describes the ability of the compiler to infer potentially complex calculations at compile time if they only depend on constants and replace its results with a constant value </w:t>
      </w:r>
      <w:r>
        <w:fldChar w:fldCharType="begin"/>
      </w:r>
      <w:r w:rsidR="00BF791C">
        <w:instrText xml:space="preserve"> ADDIN ZOTERO_ITEM CSL_CITATION {"citationID":"EByfYmt6","properties":{"formattedCitation":"[9]","plainCitation":"[9]","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schema":"https://github.com/citation-style-language/schema/raw/master/csl-citation.json"} </w:instrText>
      </w:r>
      <w:r>
        <w:fldChar w:fldCharType="separate"/>
      </w:r>
      <w:r w:rsidR="00BF791C" w:rsidRPr="00BF791C">
        <w:rPr>
          <w:rFonts w:cs="Times New Roman"/>
        </w:rPr>
        <w:t>[9]</w:t>
      </w:r>
      <w:r>
        <w:fldChar w:fldCharType="end"/>
      </w:r>
      <w:r>
        <w:t>. Thus, Constant Folding can incorrectly reduce benchmark performance time</w:t>
      </w:r>
      <w:r w:rsidR="00316601" w:rsidRPr="00316601">
        <w:t xml:space="preserve"> and </w:t>
      </w:r>
      <w:r w:rsidR="00316601">
        <w:t>produce</w:t>
      </w:r>
      <w:r w:rsidR="00316601" w:rsidRPr="00316601">
        <w:t xml:space="preserve"> misleading results</w:t>
      </w:r>
      <w:r>
        <w:t>.</w:t>
      </w:r>
    </w:p>
    <w:p w14:paraId="0DBE242A" w14:textId="77777777" w:rsidR="00495FFD" w:rsidRDefault="00495FFD" w:rsidP="00495FFD">
      <w:pPr>
        <w:pStyle w:val="berschrift4"/>
      </w:pPr>
      <w:r>
        <w:t>Non-representative Data/Use Case</w:t>
      </w:r>
    </w:p>
    <w:p w14:paraId="527E0ACA" w14:textId="5FF1A52C" w:rsidR="00495FFD" w:rsidRPr="00C35E57" w:rsidRDefault="00495FFD" w:rsidP="00495FFD">
      <w:r>
        <w:t xml:space="preserve">Another potential problem is to run the microbenchmark with non-representative data </w:t>
      </w:r>
      <w:r>
        <w:fldChar w:fldCharType="begin"/>
      </w:r>
      <w:r w:rsidR="00BF791C">
        <w:instrText xml:space="preserve"> ADDIN ZOTERO_ITEM CSL_CITATION {"citationID":"LRlcqw6x","properties":{"formattedCitation":"[9]","plainCitation":"[9]","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schema":"https://github.com/citation-style-language/schema/raw/master/csl-citation.json"} </w:instrText>
      </w:r>
      <w:r>
        <w:fldChar w:fldCharType="separate"/>
      </w:r>
      <w:r w:rsidR="00BF791C" w:rsidRPr="00BF791C">
        <w:rPr>
          <w:rFonts w:cs="Times New Roman"/>
        </w:rPr>
        <w:t>[9]</w:t>
      </w:r>
      <w:r>
        <w:fldChar w:fldCharType="end"/>
      </w:r>
      <w:r>
        <w:t>. This may be data that is not used in production or data that does not cover a wide range of use cases. For example, testing structure creation only with very small structures, which leads to benchmark results that do not represent structure creation of larger structures.</w:t>
      </w:r>
    </w:p>
    <w:p w14:paraId="4870D5AD" w14:textId="77777777" w:rsidR="00495FFD" w:rsidRDefault="00495FFD" w:rsidP="00495FFD">
      <w:pPr>
        <w:pStyle w:val="berschrift4"/>
      </w:pPr>
      <w:r>
        <w:t>Wrong Stable State</w:t>
      </w:r>
    </w:p>
    <w:p w14:paraId="204996CD" w14:textId="3F09590F" w:rsidR="00292B5B" w:rsidRDefault="00292B5B" w:rsidP="00495FFD">
      <w:r w:rsidRPr="00292B5B">
        <w:t>Microbenchmarks typically require multiple warmup iterations that execute the benchmark without contributing to the measured results</w:t>
      </w:r>
      <w:r>
        <w:t xml:space="preserve"> </w:t>
      </w:r>
      <w:r w:rsidR="00495FFD">
        <w:fldChar w:fldCharType="begin"/>
      </w:r>
      <w:r w:rsidR="00BF791C">
        <w:instrText xml:space="preserve"> ADDIN ZOTERO_ITEM CSL_CITATION {"citationID":"0Hjmbeas","properties":{"formattedCitation":"[9]","plainCitation":"[9]","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schema":"https://github.com/citation-style-language/schema/raw/master/csl-citation.json"} </w:instrText>
      </w:r>
      <w:r w:rsidR="00495FFD">
        <w:fldChar w:fldCharType="separate"/>
      </w:r>
      <w:r w:rsidR="00BF791C" w:rsidRPr="00BF791C">
        <w:rPr>
          <w:rFonts w:cs="Times New Roman"/>
        </w:rPr>
        <w:t>[9]</w:t>
      </w:r>
      <w:r w:rsidR="00495FFD">
        <w:fldChar w:fldCharType="end"/>
      </w:r>
      <w:r w:rsidR="00495FFD">
        <w:t xml:space="preserve">. </w:t>
      </w:r>
      <w:r>
        <w:t>These iterations allow the code to reach a stable state in which the JVM has completed its optimizations and performance has stabili</w:t>
      </w:r>
      <w:r w:rsidR="00990628">
        <w:t>s</w:t>
      </w:r>
      <w:r>
        <w:t>ed.</w:t>
      </w:r>
    </w:p>
    <w:p w14:paraId="2BC23613" w14:textId="244FE791" w:rsidR="00495FFD" w:rsidRDefault="00292B5B" w:rsidP="00495FFD">
      <w:r>
        <w:t xml:space="preserve">Furthermore, a wrong stable state can also be reached due to </w:t>
      </w:r>
      <w:r w:rsidR="00495FFD">
        <w:t>a benchmark design error. For example, if the memory is allocated only in the first iteration during the warmup and reused during all other iterations. Thus, not representing the time the benchmark took to allocate memory in the benchmark result.</w:t>
      </w:r>
    </w:p>
    <w:p w14:paraId="54A143C7" w14:textId="0B25C973" w:rsidR="00495FFD" w:rsidRPr="002F2E4E" w:rsidRDefault="00292B5B" w:rsidP="00495FFD">
      <w:r>
        <w:lastRenderedPageBreak/>
        <w:t>However, when testing a cold execution of a benchmark</w:t>
      </w:r>
      <w:r w:rsidR="00495FFD">
        <w:t xml:space="preserve"> it may be useful, that a stable state is not or only partly reached.</w:t>
      </w:r>
    </w:p>
    <w:p w14:paraId="49B21112" w14:textId="77777777" w:rsidR="00495FFD" w:rsidRDefault="00495FFD" w:rsidP="00495FFD">
      <w:pPr>
        <w:pStyle w:val="berschrift3"/>
      </w:pPr>
      <w:bookmarkStart w:id="28" w:name="_Ref222681842"/>
      <w:bookmarkStart w:id="29" w:name="_Ref222682552"/>
      <w:bookmarkStart w:id="30" w:name="_Ref222686826"/>
      <w:bookmarkStart w:id="31" w:name="_Ref222690473"/>
      <w:bookmarkStart w:id="32" w:name="_Toc223021691"/>
      <w:r>
        <w:t>Profiling Related Problems</w:t>
      </w:r>
      <w:bookmarkEnd w:id="26"/>
      <w:bookmarkEnd w:id="28"/>
      <w:bookmarkEnd w:id="29"/>
      <w:bookmarkEnd w:id="30"/>
      <w:bookmarkEnd w:id="31"/>
      <w:bookmarkEnd w:id="32"/>
    </w:p>
    <w:p w14:paraId="4F45A8F8" w14:textId="7E49DD66" w:rsidR="00495FFD" w:rsidRPr="001E5F7F" w:rsidRDefault="004A5A74" w:rsidP="00495FFD">
      <w:r>
        <w:t>T</w:t>
      </w:r>
      <w:r w:rsidR="00495FFD">
        <w:t>h</w:t>
      </w:r>
      <w:r>
        <w:t>is sub</w:t>
      </w:r>
      <w:r w:rsidR="001D74F2">
        <w:t>section</w:t>
      </w:r>
      <w:r w:rsidR="00495FFD">
        <w:t xml:space="preserve"> </w:t>
      </w:r>
      <w:r>
        <w:t xml:space="preserve">explains </w:t>
      </w:r>
      <w:r w:rsidR="00495FFD">
        <w:t>different problems</w:t>
      </w:r>
      <w:r w:rsidR="001D74F2">
        <w:t xml:space="preserve"> regarding </w:t>
      </w:r>
      <w:r w:rsidR="00292B5B">
        <w:t>profilers</w:t>
      </w:r>
      <w:r w:rsidR="00495FFD">
        <w:t>.</w:t>
      </w:r>
      <w:r w:rsidR="001D74F2">
        <w:t xml:space="preserve"> These characteristics </w:t>
      </w:r>
      <w:r w:rsidR="00292B5B">
        <w:t>are</w:t>
      </w:r>
      <w:r w:rsidR="001D74F2">
        <w:t xml:space="preserve"> considered </w:t>
      </w:r>
      <w:r w:rsidR="00292B5B">
        <w:t xml:space="preserve">during the profiling of LUtils </w:t>
      </w:r>
      <w:r w:rsidR="001D74F2">
        <w:t>in chapter</w:t>
      </w:r>
      <w:r w:rsidR="00292B5B">
        <w:t xml:space="preserve"> </w:t>
      </w:r>
      <w:r w:rsidR="00292B5B">
        <w:fldChar w:fldCharType="begin"/>
      </w:r>
      <w:r w:rsidR="00292B5B">
        <w:instrText xml:space="preserve"> REF _Ref221929591 \r \h </w:instrText>
      </w:r>
      <w:r w:rsidR="00292B5B">
        <w:fldChar w:fldCharType="separate"/>
      </w:r>
      <w:r w:rsidR="002D6190">
        <w:t>5</w:t>
      </w:r>
      <w:r w:rsidR="00292B5B">
        <w:fldChar w:fldCharType="end"/>
      </w:r>
      <w:r w:rsidR="001D74F2">
        <w:t>.</w:t>
      </w:r>
    </w:p>
    <w:p w14:paraId="3E700C3C" w14:textId="77777777" w:rsidR="00495FFD" w:rsidRDefault="00495FFD" w:rsidP="00495FFD">
      <w:pPr>
        <w:pStyle w:val="berschrift4"/>
      </w:pPr>
      <w:r>
        <w:t>The Safepoint Bias</w:t>
      </w:r>
    </w:p>
    <w:p w14:paraId="6B9220FA" w14:textId="4DA4CA4F" w:rsidR="00495FFD" w:rsidRDefault="00495FFD" w:rsidP="00495FFD">
      <w:r>
        <w:t>All</w:t>
      </w:r>
      <w:r w:rsidR="001E49B9">
        <w:t xml:space="preserve"> sampling</w:t>
      </w:r>
      <w:r>
        <w:t xml:space="preserve"> profilers must sample the program execution at random times </w:t>
      </w:r>
      <w:r>
        <w:fldChar w:fldCharType="begin"/>
      </w:r>
      <w:r w:rsidR="00BF791C">
        <w:instrText xml:space="preserve"> ADDIN ZOTERO_ITEM CSL_CITATION {"citationID":"sAMOJyeN","properties":{"formattedCitation":"[11]","plainCitation":"[11]","noteIndex":0},"citationItems":[{"id":23,"uris":["http://zotero.org/users/local/qUQ1uMZK/items/HR6ISABG"],"itemData":{"id":23,"type":"paper-conference","abstract":"Performance analysts proﬁle their programs to ﬁnd methods that are worth optimizing: the “hot” methods. This paper shows that four commonly-used Java proﬁlers (xprof , hprof , jproﬁle, and yourkit) often disagree on the identity of the hot methods. If two proﬁlers disagree, at least one must be incorrect. Thus, there is a good chance that a proﬁler will mislead a performance analyst into wasting time optimizing a cold method with little or no performance improvement.","container-title":"Proceedings of the 31st ACM SIGPLAN Conference on Programming Language Design and Implementation","DOI":"10.1145/1806596.1806618","event-place":"Toronto Ontario Canada","event-title":"PLDI '10: ACM SIGPLAN Conference on Programming Language Design and Implementation","ISBN":"978-1-4503-0019-3","language":"en","page":"187-197","publisher":"ACM","publisher-place":"Toronto Ontario Canada","source":"DOI.org (Crossref)","title":"Evaluating the accuracy of Java profilers","URL":"https://dl.acm.org/doi/10.1145/1806596.1806618","author":[{"family":"Mytkowicz","given":"Todd"},{"family":"Diwan","given":"Amer"},{"family":"Hauswirth","given":"Matthias"},{"family":"Sweeney","given":"Peter F."}],"accessed":{"date-parts":[["2025",10,13]]},"issued":{"date-parts":[["2010",6,5]]}}}],"schema":"https://github.com/citation-style-language/schema/raw/master/csl-citation.json"} </w:instrText>
      </w:r>
      <w:r>
        <w:fldChar w:fldCharType="separate"/>
      </w:r>
      <w:r w:rsidR="00BF791C" w:rsidRPr="00BF791C">
        <w:rPr>
          <w:rFonts w:cs="Times New Roman"/>
        </w:rPr>
        <w:t>[11]</w:t>
      </w:r>
      <w:r>
        <w:fldChar w:fldCharType="end"/>
      </w:r>
      <w:r>
        <w:t xml:space="preserve">. To achieve random sampling the program may be interrupted every </w:t>
      </w:r>
      <m:oMath>
        <m:r>
          <w:rPr>
            <w:rFonts w:ascii="Cambria Math" w:hAnsi="Cambria Math"/>
          </w:rPr>
          <m:t>t + r</m:t>
        </m:r>
      </m:oMath>
      <w:r>
        <w:t xml:space="preserve"> milliseconds, where </w:t>
      </w:r>
      <m:oMath>
        <m:r>
          <w:rPr>
            <w:rFonts w:ascii="Cambria Math" w:hAnsi="Cambria Math"/>
          </w:rPr>
          <m:t>t</m:t>
        </m:r>
      </m:oMath>
      <w:r>
        <w:t xml:space="preserve"> is a fixed sample interval and </w:t>
      </w:r>
      <m:oMath>
        <m:r>
          <w:rPr>
            <w:rFonts w:ascii="Cambria Math" w:hAnsi="Cambria Math"/>
          </w:rPr>
          <m:t>r</m:t>
        </m:r>
      </m:oMath>
      <w:r>
        <w:t xml:space="preserve"> is a random number between </w:t>
      </w:r>
      <m:oMath>
        <m:r>
          <w:rPr>
            <w:rFonts w:ascii="Cambria Math" w:hAnsi="Cambria Math"/>
          </w:rPr>
          <m:t>-t</m:t>
        </m:r>
      </m:oMath>
      <w:r>
        <w:t xml:space="preserve"> and </w:t>
      </w:r>
      <m:oMath>
        <m:r>
          <w:rPr>
            <w:rFonts w:ascii="Cambria Math" w:hAnsi="Cambria Math"/>
          </w:rPr>
          <m:t>t</m:t>
        </m:r>
      </m:oMath>
      <w:r>
        <w:t xml:space="preserve">. </w:t>
      </w:r>
      <w:r w:rsidR="001E49B9">
        <w:t>When profiling Java applications, the s</w:t>
      </w:r>
      <w:r>
        <w:t xml:space="preserve">afepoint bias occurs when a profiler collects samples exclusively at JVM safepoints. This means that the profiler must wait until execution reaches the next yield point if it wishes to take a sample. These points are program locations where the JVM considers it safe to perform operations </w:t>
      </w:r>
      <w:r w:rsidR="001E49B9">
        <w:t>like</w:t>
      </w:r>
      <w:r>
        <w:t xml:space="preserve"> garbage collection. Their placements are influenced by compiler optimizations. For example, if the compiler determines that a loop neither performs memory allocations nor executes indefinitely, it may not place any yield points within that loop. Thus, a profiler that samples exclusively at these locations incorrectly attribute</w:t>
      </w:r>
      <w:r w:rsidR="00090BBC">
        <w:t>s</w:t>
      </w:r>
      <w:r>
        <w:t xml:space="preserve"> all time spent inside the loop to some </w:t>
      </w:r>
      <w:r w:rsidR="001E49B9">
        <w:t>line</w:t>
      </w:r>
      <w:r>
        <w:t xml:space="preserve"> after the loop. Furthermore, JIT compilers </w:t>
      </w:r>
      <w:r w:rsidR="00090BBC">
        <w:t>may</w:t>
      </w:r>
      <w:r w:rsidR="001E49B9">
        <w:t xml:space="preserve"> further</w:t>
      </w:r>
      <w:r>
        <w:t xml:space="preserve"> adjust the placement of yield points due to other optimizations, such as inlining.</w:t>
      </w:r>
    </w:p>
    <w:p w14:paraId="60080616" w14:textId="77777777" w:rsidR="00495FFD" w:rsidRDefault="00495FFD" w:rsidP="00495FFD">
      <w:pPr>
        <w:pStyle w:val="berschrift4"/>
      </w:pPr>
      <w:bookmarkStart w:id="33" w:name="_Ref221036658"/>
      <w:r>
        <w:t>Sampling and Inlining</w:t>
      </w:r>
      <w:bookmarkEnd w:id="33"/>
      <w:r>
        <w:t xml:space="preserve"> Skid</w:t>
      </w:r>
    </w:p>
    <w:p w14:paraId="2EDE7028" w14:textId="1F080817" w:rsidR="00495FFD" w:rsidRDefault="001E49B9" w:rsidP="00495FFD">
      <w:r>
        <w:t>As described above s</w:t>
      </w:r>
      <w:r w:rsidR="00495FFD">
        <w:t xml:space="preserve">ampling profilers periodically record the program counter and look up the matching java method and byte code index </w:t>
      </w:r>
      <w:r w:rsidR="00495FFD">
        <w:rPr>
          <w:color w:val="FF0000"/>
        </w:rPr>
        <w:fldChar w:fldCharType="begin"/>
      </w:r>
      <w:r w:rsidR="00BF791C">
        <w:rPr>
          <w:color w:val="FF0000"/>
        </w:rPr>
        <w:instrText xml:space="preserve"> ADDIN ZOTERO_ITEM CSL_CITATION {"citationID":"IztNSriy","properties":{"formattedCitation":"[12,13]","plainCitation":"[12,13]","noteIndex":0},"citationItems":[{"id":49,"uris":["http://zotero.org/users/local/qUQ1uMZK/items/AHKQ5UMX"],"itemData":{"id":49,"type":"article-journal","abstract":"Optimizing performance on top of modern runtime systems with just-in-time (JIT) compilation is a challenge  \nfor a wide range of applications from browser-based applications on mobile devices to large-scale server  \napplications. Developers often rely on sampling-based profilers to understand where their code spends its  \ntime. Unfortunately, sampling of JIT-compiled programs can give inaccurate and sometimes unreliable results.  \nTo assess accuracy of such profilers, we would ideally want to compare their results to a known ground  \ntruth. With the complexity of today’s software and hardware stacks, such ground truth is unfortunately not  \navailable. Instead, we propose a novel technique to approximate a ground truth by accurately slowing down a  \nJava program at the machine-code level, preserving its optimization and compilation decisions as well as its  \nexecution behavior on modern CPUs.  \nOur experiments demonstrate that we can slow down benchmarks by a specific amount, which is a challenge  \nbecause of the optimizations in modern CPUs, and we verified with hardware profiling that on a basic-block  \nlevel, the slowdown is accurate for blocks that dominate the execution. With the benchmarks slowed down to  \nspecific speeds, we confirmed that Async-profiler, JFR, JProfiler, and YourKit maintain original performance  \nbehavior and assign the same percentage of run time to methods. Additionally, we identify cases of inaccuracy  \ncaused by missing debug information, which prevents the correct identification of the relevant source code.  \nFinally, we tested the accuracy of sampling profilers by approximating the ground truth by the slowing down  \nof specific basic blocks and found large differences in accuracy between the profilers.  \nWe believe, our slowdown-based approach is the first practical methodology to assess the accuracy of  \nsampling profilers for JIT-compiling systems and will enable further work to improve the accuracy of profilers.","container-title":"Proceedings of the ACM on Programming Languages","DOI":"10.1145/3763180","ISSN":"2475-1421","issue":"OOPSLA2","journalAbbreviation":"Proc. ACM Program. Lang.","language":"en","page":"3615-3641","source":"DOI.org (Crossref)","title":"Divining Profiler Accuracy: An Approach to Approximate Profiler Accuracy through Machine Code-Level Slowdown","title-short":"Divining Profiler Accuracy","volume":"9","author":[{"family":"Burchell","given":"Humphrey"},{"family":"Marr","given":"Stefan"}],"issued":{"date-parts":[["2025",10,9]]}}},{"id":51,"uris":["http://zotero.org/users/local/qUQ1uMZK/items/ZT3ES5PD"],"itemData":{"id":51,"type":"speech","event-place":"St Petersburg","event-title":"JokerConf","publisher-place":"St Petersburg","title":"Profilers are lying hobbitses","URL":"https://www.youtube.com/watch?v=7IkHIqPeFjY","author":[{"family":"Wakart","given":"Nitsan"}],"accessed":{"date-parts":[["2026",2,11]]},"issued":{"date-parts":[["2017"]]}}}],"schema":"https://github.com/citation-style-language/schema/raw/master/csl-citation.json"} </w:instrText>
      </w:r>
      <w:r w:rsidR="00495FFD">
        <w:rPr>
          <w:color w:val="FF0000"/>
        </w:rPr>
        <w:fldChar w:fldCharType="separate"/>
      </w:r>
      <w:r w:rsidR="00BF791C" w:rsidRPr="00BF791C">
        <w:rPr>
          <w:rFonts w:cs="Times New Roman"/>
        </w:rPr>
        <w:t>[12,13]</w:t>
      </w:r>
      <w:r w:rsidR="00495FFD">
        <w:rPr>
          <w:color w:val="FF0000"/>
        </w:rPr>
        <w:fldChar w:fldCharType="end"/>
      </w:r>
      <w:r w:rsidR="00495FFD">
        <w:t xml:space="preserve">. This progress introduces skid due to </w:t>
      </w:r>
    </w:p>
    <w:p w14:paraId="50DE9DA9" w14:textId="369A7DDD" w:rsidR="001E49B9" w:rsidRDefault="00495FFD" w:rsidP="00495FFD">
      <w:pPr>
        <w:pStyle w:val="Listenabsatz"/>
        <w:numPr>
          <w:ilvl w:val="0"/>
          <w:numId w:val="95"/>
        </w:numPr>
      </w:pPr>
      <w:r>
        <w:t xml:space="preserve">Non-uniform instruction cost: The program counter (PC) points </w:t>
      </w:r>
      <w:r w:rsidR="001E49B9">
        <w:t xml:space="preserve">to </w:t>
      </w:r>
      <w:r>
        <w:t xml:space="preserve">the </w:t>
      </w:r>
      <w:r w:rsidR="001E49B9">
        <w:t xml:space="preserve">next </w:t>
      </w:r>
      <w:r>
        <w:t xml:space="preserve">instruction </w:t>
      </w:r>
      <w:r w:rsidR="001E49B9">
        <w:t>to</w:t>
      </w:r>
      <w:r>
        <w:t xml:space="preserve"> be executed. </w:t>
      </w:r>
      <w:r w:rsidR="001E49B9">
        <w:t>As a result, the cost of slow instructions is attributed to the following instruction instead.</w:t>
      </w:r>
    </w:p>
    <w:p w14:paraId="4F2BFAC8" w14:textId="5BB5C4EC" w:rsidR="00495FFD" w:rsidRDefault="00495FFD" w:rsidP="00495FFD">
      <w:pPr>
        <w:pStyle w:val="Listenabsatz"/>
        <w:numPr>
          <w:ilvl w:val="0"/>
          <w:numId w:val="95"/>
        </w:numPr>
      </w:pPr>
      <w:r>
        <w:t xml:space="preserve">Pipelined, super scaler, out-of-order and speculative execution </w:t>
      </w:r>
      <w:r>
        <w:fldChar w:fldCharType="begin"/>
      </w:r>
      <w:r w:rsidR="00BF791C">
        <w:instrText xml:space="preserve"> ADDIN ZOTERO_ITEM CSL_CITATION {"citationID":"2wkeNANO","properties":{"formattedCitation":"[14]","plainCitation":"[14]","noteIndex":0},"citationItems":[{"id":52,"uris":["http://zotero.org/users/local/qUQ1uMZK/items/TCSH8NQK"],"itemData":{"id":52,"type":"book","edition":"ARM® edition","event-place":"Amsterdam Boston Heidelberg London New York Oxford Paris San Diego San Francisco Singapore Sydney Tokyo","ISBN":"978-0-12-801733-3","language":"eng","number-of-pages":"589","publisher":"Elsevier, Morgan Kaufmann is an imprint of Elsevier","publisher-place":"Amsterdam Boston Heidelberg London New York Oxford Paris San Diego San Francisco Singapore Sydney Tokyo","source":"K10plus ISBN","title":"Computer organization and design: the hardware/software interface","title-short":"Computer organization and design","author":[{"family":"Patterson","given":"David A."},{"family":"Hennessy","given":"John L."}],"contributor":[{"family":"Alexander","given":"Perry"}],"issued":{"date-parts":[["2017"]]}}}],"schema":"https://github.com/citation-style-language/schema/raw/master/csl-citation.json"} </w:instrText>
      </w:r>
      <w:r>
        <w:fldChar w:fldCharType="separate"/>
      </w:r>
      <w:r w:rsidR="00BF791C" w:rsidRPr="00BF791C">
        <w:t>[14]</w:t>
      </w:r>
      <w:r>
        <w:fldChar w:fldCharType="end"/>
      </w:r>
      <w:r>
        <w:t xml:space="preserve">: CPUs use pipelining to overlap instruction stages - fetching, decoding and executing multiple instructions </w:t>
      </w:r>
      <w:r w:rsidRPr="004838F3">
        <w:rPr>
          <w:lang w:val="en-GB"/>
        </w:rPr>
        <w:t>simultaneously</w:t>
      </w:r>
      <w:r>
        <w:t xml:space="preserve">. </w:t>
      </w:r>
      <w:r w:rsidRPr="004838F3">
        <w:t>Superscalar architectures allow multiple instructions to execute in parallel in the same cycle</w:t>
      </w:r>
      <w:r>
        <w:t xml:space="preserve">. </w:t>
      </w:r>
      <w:r w:rsidRPr="004838F3">
        <w:t>Out-of-order execution lets the CPU execute instructions in a different order than specified by the program to maximize resource utilization, while speculative execution predicts branch outcomes and executes instructions ahead of time</w:t>
      </w:r>
      <w:r>
        <w:t xml:space="preserve">. </w:t>
      </w:r>
      <w:r w:rsidR="001E49B9">
        <w:t>All of t</w:t>
      </w:r>
      <w:r>
        <w:t>hese optimizations effect execution time of many instructions, but the blame is always assigned to the</w:t>
      </w:r>
      <w:r w:rsidRPr="003C3F6E">
        <w:t xml:space="preserve"> </w:t>
      </w:r>
      <w:r>
        <w:t>instruction executed next (The PC).</w:t>
      </w:r>
    </w:p>
    <w:p w14:paraId="6540B367" w14:textId="69EC9701" w:rsidR="00495FFD" w:rsidRDefault="001E49B9" w:rsidP="00495FFD">
      <w:r>
        <w:lastRenderedPageBreak/>
        <w:t>The above</w:t>
      </w:r>
      <w:r w:rsidR="00495FFD">
        <w:t xml:space="preserve"> skid only effects the translation from instruction to bytecode. That means that theoretically reading the method from the current Java Frame is the method which is to blame for the execution time. However, while this is correct for normal methods, inlined methods reintroduce the</w:t>
      </w:r>
      <w:r>
        <w:t xml:space="preserve"> previous</w:t>
      </w:r>
      <w:r w:rsidR="00495FFD">
        <w:t xml:space="preserve"> issue </w:t>
      </w:r>
      <w:r w:rsidR="00495FFD">
        <w:fldChar w:fldCharType="begin"/>
      </w:r>
      <w:r w:rsidR="00BF791C">
        <w:instrText xml:space="preserve"> ADDIN ZOTERO_ITEM CSL_CITATION {"citationID":"4zCyvTQs","properties":{"formattedCitation":"[13]","plainCitation":"[13]","noteIndex":0},"citationItems":[{"id":51,"uris":["http://zotero.org/users/local/qUQ1uMZK/items/ZT3ES5PD"],"itemData":{"id":51,"type":"speech","event-place":"St Petersburg","event-title":"JokerConf","publisher-place":"St Petersburg","title":"Profilers are lying hobbitses","URL":"https://www.youtube.com/watch?v=7IkHIqPeFjY","author":[{"family":"Wakart","given":"Nitsan"}],"accessed":{"date-parts":[["2026",2,11]]},"issued":{"date-parts":[["2017"]]}}}],"schema":"https://github.com/citation-style-language/schema/raw/master/csl-citation.json"} </w:instrText>
      </w:r>
      <w:r w:rsidR="00495FFD">
        <w:fldChar w:fldCharType="separate"/>
      </w:r>
      <w:r w:rsidR="00BF791C" w:rsidRPr="00BF791C">
        <w:rPr>
          <w:rFonts w:cs="Times New Roman"/>
        </w:rPr>
        <w:t>[13]</w:t>
      </w:r>
      <w:r w:rsidR="00495FFD">
        <w:fldChar w:fldCharType="end"/>
      </w:r>
      <w:r w:rsidR="00495FFD">
        <w:t xml:space="preserve">, because the current Java Frame corresponds to the last method that was not inlined. </w:t>
      </w:r>
      <w:r w:rsidR="00495FFD" w:rsidRPr="008F4552">
        <w:t>As a result, the PC must</w:t>
      </w:r>
      <w:r w:rsidR="00495FFD">
        <w:t xml:space="preserve"> once</w:t>
      </w:r>
      <w:r w:rsidR="00495FFD" w:rsidRPr="008F4552">
        <w:t xml:space="preserve"> again </w:t>
      </w:r>
      <w:r w:rsidR="00495FFD">
        <w:t xml:space="preserve">be </w:t>
      </w:r>
      <w:r w:rsidR="00495FFD" w:rsidRPr="008F4552">
        <w:t>mapped to a bytecode index, which must be associated with the appropriate inlined method.</w:t>
      </w:r>
      <w:r w:rsidR="00495FFD">
        <w:t xml:space="preserve"> Furthermore, the problem is reinforced due to:</w:t>
      </w:r>
    </w:p>
    <w:p w14:paraId="7E2F7412" w14:textId="77777777" w:rsidR="00495FFD" w:rsidRDefault="00495FFD" w:rsidP="00495FFD">
      <w:pPr>
        <w:pStyle w:val="Listenabsatz"/>
        <w:numPr>
          <w:ilvl w:val="0"/>
          <w:numId w:val="96"/>
        </w:numPr>
      </w:pPr>
      <w:r>
        <w:t>The JIT-Compiler may reorder the byte code across inlined methods. This means lines of code from multiple different methods may be only instructions apart.</w:t>
      </w:r>
    </w:p>
    <w:p w14:paraId="7D84C7D4" w14:textId="77777777" w:rsidR="00495FFD" w:rsidRDefault="00495FFD" w:rsidP="00495FFD">
      <w:pPr>
        <w:pStyle w:val="Listenabsatz"/>
        <w:numPr>
          <w:ilvl w:val="0"/>
          <w:numId w:val="96"/>
        </w:numPr>
      </w:pPr>
      <w:r>
        <w:t>The JIT-Compiler may identify and remove duplicated code across multiple inlined methods. That means that a single instruction may stem from multiple lines of code from different methods.</w:t>
      </w:r>
    </w:p>
    <w:p w14:paraId="76D8B6F0" w14:textId="5BEB0E81" w:rsidR="001E49B9" w:rsidRPr="003C3F6E" w:rsidRDefault="004A5A74" w:rsidP="001E49B9">
      <w:r w:rsidRPr="004A5A74">
        <w:t>Overall, these skids imply that when many methods are inlined, the true performance cost may not originate from the method identified by the profiler, but rather from a different method</w:t>
      </w:r>
      <w:r>
        <w:t xml:space="preserve"> – </w:t>
      </w:r>
      <w:r w:rsidRPr="004A5A74">
        <w:t>often one executed earlier</w:t>
      </w:r>
      <w:r>
        <w:t xml:space="preserve"> </w:t>
      </w:r>
      <w:r>
        <w:fldChar w:fldCharType="begin"/>
      </w:r>
      <w:r w:rsidR="00BF791C">
        <w:instrText xml:space="preserve"> ADDIN ZOTERO_ITEM CSL_CITATION {"citationID":"ORTVBqc3","properties":{"formattedCitation":"[13]","plainCitation":"[13]","noteIndex":0},"citationItems":[{"id":51,"uris":["http://zotero.org/users/local/qUQ1uMZK/items/ZT3ES5PD"],"itemData":{"id":51,"type":"speech","event-place":"St Petersburg","event-title":"JokerConf","publisher-place":"St Petersburg","title":"Profilers are lying hobbitses","URL":"https://www.youtube.com/watch?v=7IkHIqPeFjY","author":[{"family":"Wakart","given":"Nitsan"}],"accessed":{"date-parts":[["2026",2,11]]},"issued":{"date-parts":[["2017"]]}}}],"schema":"https://github.com/citation-style-language/schema/raw/master/csl-citation.json"} </w:instrText>
      </w:r>
      <w:r>
        <w:fldChar w:fldCharType="separate"/>
      </w:r>
      <w:r w:rsidR="00BF791C" w:rsidRPr="00BF791C">
        <w:rPr>
          <w:rFonts w:cs="Times New Roman"/>
        </w:rPr>
        <w:t>[13]</w:t>
      </w:r>
      <w:r>
        <w:fldChar w:fldCharType="end"/>
      </w:r>
      <w:r w:rsidRPr="004A5A74">
        <w:t>.</w:t>
      </w:r>
    </w:p>
    <w:p w14:paraId="69F3026E" w14:textId="77777777" w:rsidR="00495FFD" w:rsidRDefault="00495FFD" w:rsidP="00495FFD">
      <w:pPr>
        <w:pStyle w:val="berschrift3"/>
      </w:pPr>
      <w:bookmarkStart w:id="34" w:name="_Ref221839806"/>
      <w:bookmarkStart w:id="35" w:name="_Toc223021692"/>
      <w:r>
        <w:t>Tools</w:t>
      </w:r>
      <w:bookmarkEnd w:id="34"/>
      <w:bookmarkEnd w:id="35"/>
    </w:p>
    <w:p w14:paraId="1B494F86" w14:textId="18579DF6" w:rsidR="001D74F2" w:rsidRDefault="00495FFD" w:rsidP="00495FFD">
      <w:r>
        <w:t xml:space="preserve">This subsection introduces </w:t>
      </w:r>
      <w:r w:rsidR="001D74F2">
        <w:t>a wide range of</w:t>
      </w:r>
      <w:r w:rsidR="00A80DCB">
        <w:t xml:space="preserve"> Java related</w:t>
      </w:r>
      <w:r w:rsidR="001D74F2">
        <w:t xml:space="preserve"> benchmark and profiling tools</w:t>
      </w:r>
      <w:r w:rsidR="00A80DCB">
        <w:t xml:space="preserve"> – namely JMH, JVisualVM, Async-Profiler and Java Flight Recorder</w:t>
      </w:r>
      <w:r w:rsidR="001D74F2">
        <w:t>. However</w:t>
      </w:r>
      <w:r w:rsidR="00127F08">
        <w:t>,</w:t>
      </w:r>
      <w:r w:rsidR="001D74F2">
        <w:t xml:space="preserve"> not all </w:t>
      </w:r>
      <w:r w:rsidR="00127F08">
        <w:t xml:space="preserve">presented </w:t>
      </w:r>
      <w:r w:rsidR="001D74F2">
        <w:t xml:space="preserve">tools are used in the thesis. </w:t>
      </w:r>
      <w:r w:rsidR="00A80DCB">
        <w:t>Instead,</w:t>
      </w:r>
      <w:r w:rsidR="001D74F2">
        <w:t xml:space="preserve"> the goal of this section is to provide an overview </w:t>
      </w:r>
      <w:r w:rsidR="00127F08">
        <w:t>of existing</w:t>
      </w:r>
      <w:r w:rsidR="001D74F2">
        <w:t xml:space="preserve"> tools </w:t>
      </w:r>
      <w:r w:rsidR="00127F08">
        <w:t>including their caveats</w:t>
      </w:r>
      <w:r w:rsidR="004A5A74">
        <w:t>, showing why some tools should not be used</w:t>
      </w:r>
      <w:r w:rsidR="001D74F2">
        <w:t>.</w:t>
      </w:r>
      <w:r w:rsidR="00A80DCB">
        <w:t xml:space="preserve"> Chapter </w:t>
      </w:r>
      <w:r w:rsidR="00A80DCB">
        <w:fldChar w:fldCharType="begin"/>
      </w:r>
      <w:r w:rsidR="00A80DCB">
        <w:instrText xml:space="preserve"> REF _Ref221562286 \r \h </w:instrText>
      </w:r>
      <w:r w:rsidR="00A80DCB">
        <w:fldChar w:fldCharType="separate"/>
      </w:r>
      <w:r w:rsidR="002D6190">
        <w:t>4</w:t>
      </w:r>
      <w:r w:rsidR="00A80DCB">
        <w:fldChar w:fldCharType="end"/>
      </w:r>
      <w:r w:rsidR="00A80DCB">
        <w:t xml:space="preserve"> </w:t>
      </w:r>
      <w:r w:rsidR="00127F08">
        <w:t xml:space="preserve">and </w:t>
      </w:r>
      <w:r w:rsidR="00127F08">
        <w:fldChar w:fldCharType="begin"/>
      </w:r>
      <w:r w:rsidR="00127F08">
        <w:instrText xml:space="preserve"> REF _Ref221929591 \r \h </w:instrText>
      </w:r>
      <w:r w:rsidR="00127F08">
        <w:fldChar w:fldCharType="separate"/>
      </w:r>
      <w:r w:rsidR="002D6190">
        <w:t>5</w:t>
      </w:r>
      <w:r w:rsidR="00127F08">
        <w:fldChar w:fldCharType="end"/>
      </w:r>
      <w:r w:rsidR="00127F08">
        <w:t xml:space="preserve"> </w:t>
      </w:r>
      <w:r w:rsidR="00A80DCB">
        <w:t>select</w:t>
      </w:r>
      <w:r w:rsidR="00127F08">
        <w:t>s</w:t>
      </w:r>
      <w:r w:rsidR="00A80DCB">
        <w:t xml:space="preserve"> the tools used </w:t>
      </w:r>
      <w:r w:rsidR="00127F08">
        <w:t>in</w:t>
      </w:r>
      <w:r w:rsidR="00A80DCB">
        <w:t xml:space="preserve"> </w:t>
      </w:r>
      <w:r w:rsidR="0008608A">
        <w:t>the thesis</w:t>
      </w:r>
      <w:r w:rsidR="00A80DCB">
        <w:t>.</w:t>
      </w:r>
      <w:r>
        <w:t xml:space="preserve"> </w:t>
      </w:r>
    </w:p>
    <w:p w14:paraId="67D464D4" w14:textId="77777777" w:rsidR="00495FFD" w:rsidRDefault="00495FFD" w:rsidP="00495FFD">
      <w:pPr>
        <w:pStyle w:val="berschrift4"/>
      </w:pPr>
      <w:r>
        <w:t>JMH</w:t>
      </w:r>
      <w:r>
        <w:rPr>
          <w:rStyle w:val="Funotenzeichen"/>
        </w:rPr>
        <w:footnoteReference w:id="9"/>
      </w:r>
    </w:p>
    <w:p w14:paraId="5A2D1146" w14:textId="37C8928B" w:rsidR="00495FFD" w:rsidRDefault="00495FFD" w:rsidP="00495FFD">
      <w:r>
        <w:t>The Java Microbenchmark Harness (JMH) is an open-source tool to create microbenchmarks of Java code. Microbenchmarks measure the performance of small code fragments. By default, JMH measures only the execution time, but it can also report additional metrics, such as throughput, allocation rate and garbage collection information.</w:t>
      </w:r>
    </w:p>
    <w:p w14:paraId="0DFC98BA" w14:textId="54ACE370" w:rsidR="00495FFD" w:rsidRDefault="00495FFD" w:rsidP="00495FFD">
      <w:r>
        <w:t>JMH</w:t>
      </w:r>
      <w:r w:rsidR="00A2748E">
        <w:t xml:space="preserve"> allows single time and repeated execution of benchmarks. It also supports warmup iterations, enabling the code to reach a stable state before measurements are recorded. Although</w:t>
      </w:r>
      <w:r w:rsidR="00935D7A">
        <w:t xml:space="preserve"> JMH provides many</w:t>
      </w:r>
      <w:r w:rsidR="00A2748E">
        <w:t xml:space="preserve"> such</w:t>
      </w:r>
      <w:r w:rsidR="00935D7A">
        <w:t xml:space="preserve"> features to </w:t>
      </w:r>
      <w:r w:rsidR="00A2748E">
        <w:t>help</w:t>
      </w:r>
      <w:r w:rsidR="00935D7A">
        <w:t xml:space="preserve"> developer</w:t>
      </w:r>
      <w:r w:rsidR="00A2748E">
        <w:t xml:space="preserve">s </w:t>
      </w:r>
      <w:r w:rsidR="00935D7A">
        <w:t xml:space="preserve">avoid </w:t>
      </w:r>
      <w:r w:rsidR="00A2748E">
        <w:t xml:space="preserve">common </w:t>
      </w:r>
      <w:r w:rsidR="00935D7A">
        <w:t>benchmark problems, it ultimately</w:t>
      </w:r>
      <w:r w:rsidR="00A2748E">
        <w:t xml:space="preserve"> remains</w:t>
      </w:r>
      <w:r w:rsidR="00935D7A">
        <w:t xml:space="preserve"> task of the developer to ensure </w:t>
      </w:r>
      <w:r w:rsidR="00A2748E">
        <w:t>correct</w:t>
      </w:r>
      <w:r w:rsidR="00935D7A">
        <w:t xml:space="preserve"> benchmark code </w:t>
      </w:r>
      <w:r w:rsidR="00A2748E">
        <w:t>and execution</w:t>
      </w:r>
      <w:r w:rsidR="00935D7A">
        <w:t xml:space="preserve">. </w:t>
      </w:r>
      <w:r w:rsidR="00A2748E">
        <w:t>For example</w:t>
      </w:r>
      <w:r w:rsidR="00935D7A">
        <w:t xml:space="preserve">, parameters </w:t>
      </w:r>
      <w:r w:rsidR="00A2748E">
        <w:t>should be</w:t>
      </w:r>
      <w:r w:rsidR="00935D7A">
        <w:t xml:space="preserve"> stored in non-final class variables to avoid constant foldin</w:t>
      </w:r>
      <w:r w:rsidR="00A2748E">
        <w:t>g and</w:t>
      </w:r>
      <w:r w:rsidR="00935D7A">
        <w:t xml:space="preserve"> </w:t>
      </w:r>
      <w:r w:rsidR="00A2748E">
        <w:lastRenderedPageBreak/>
        <w:t>a</w:t>
      </w:r>
      <w:r w:rsidR="00935D7A">
        <w:t xml:space="preserve"> </w:t>
      </w:r>
      <w:r w:rsidR="00935D7A" w:rsidRPr="00935D7A">
        <w:rPr>
          <w:rStyle w:val="BerichtCodeZchn"/>
        </w:rPr>
        <w:t>Blackhole</w:t>
      </w:r>
      <w:r w:rsidR="00A2748E" w:rsidRPr="00A2748E">
        <w:t xml:space="preserve"> instance</w:t>
      </w:r>
      <w:r w:rsidR="00935D7A">
        <w:t xml:space="preserve"> </w:t>
      </w:r>
      <w:r w:rsidR="00A2748E">
        <w:t>should be</w:t>
      </w:r>
      <w:r w:rsidR="00935D7A">
        <w:t xml:space="preserve"> used to </w:t>
      </w:r>
      <w:r w:rsidR="00A2748E">
        <w:t>prevent the compiler from eliminating dead code</w:t>
      </w:r>
      <w:r w:rsidR="00935D7A">
        <w:t>.</w:t>
      </w:r>
      <w:r w:rsidR="00A2748E">
        <w:t xml:space="preserve"> </w:t>
      </w:r>
      <w:r>
        <w:t>A</w:t>
      </w:r>
      <w:r w:rsidR="00A2748E">
        <w:t xml:space="preserve">n </w:t>
      </w:r>
      <w:r>
        <w:t xml:space="preserve">example benchmark </w:t>
      </w:r>
      <w:r w:rsidR="00A2748E">
        <w:t>is displayed</w:t>
      </w:r>
      <w:r>
        <w:t xml:space="preserve"> in </w:t>
      </w:r>
      <w:r>
        <w:fldChar w:fldCharType="begin"/>
      </w:r>
      <w:r>
        <w:instrText xml:space="preserve"> REF _Ref212566274 \h </w:instrText>
      </w:r>
      <w:r>
        <w:fldChar w:fldCharType="separate"/>
      </w:r>
      <w:r w:rsidR="002D6190">
        <w:t xml:space="preserve">Code </w:t>
      </w:r>
      <w:r w:rsidR="002D6190">
        <w:rPr>
          <w:noProof/>
        </w:rPr>
        <w:t>4</w:t>
      </w:r>
      <w:r>
        <w:fldChar w:fldCharType="end"/>
      </w:r>
      <w:r>
        <w:t>.</w:t>
      </w:r>
    </w:p>
    <w:p w14:paraId="2E7BD96F" w14:textId="77777777" w:rsidR="00495FFD" w:rsidRPr="005E4CB6" w:rsidRDefault="00495FFD" w:rsidP="00495FFD">
      <w:pPr>
        <w:pStyle w:val="BerichtCode"/>
        <w:numPr>
          <w:ilvl w:val="0"/>
          <w:numId w:val="97"/>
        </w:numPr>
        <w:rPr>
          <w:lang w:val="de-DE"/>
        </w:rPr>
      </w:pPr>
      <w:r w:rsidRPr="007A1B74">
        <w:rPr>
          <w:color w:val="806000" w:themeColor="accent4" w:themeShade="80"/>
          <w:lang w:val="de-DE"/>
        </w:rPr>
        <w:t>@BenchmarkMode</w:t>
      </w:r>
      <w:r w:rsidRPr="005E4CB6">
        <w:rPr>
          <w:lang w:val="de-DE"/>
        </w:rPr>
        <w:t>(Mode.AverageTime)</w:t>
      </w:r>
    </w:p>
    <w:p w14:paraId="60514433" w14:textId="77777777" w:rsidR="00495FFD" w:rsidRDefault="00495FFD" w:rsidP="00495FFD">
      <w:pPr>
        <w:pStyle w:val="BerichtCode"/>
        <w:rPr>
          <w:lang w:val="de-DE"/>
        </w:rPr>
      </w:pPr>
      <w:r w:rsidRPr="007A1B74">
        <w:rPr>
          <w:color w:val="806000" w:themeColor="accent4" w:themeShade="80"/>
          <w:lang w:val="de-DE"/>
        </w:rPr>
        <w:t>@State</w:t>
      </w:r>
      <w:r w:rsidRPr="004B6298">
        <w:rPr>
          <w:lang w:val="de-DE"/>
        </w:rPr>
        <w:t>(Scope.Benchmark)</w:t>
      </w:r>
    </w:p>
    <w:p w14:paraId="28B2404E" w14:textId="2D7280E5" w:rsidR="00495FFD" w:rsidRDefault="00495FFD" w:rsidP="00495FFD">
      <w:pPr>
        <w:pStyle w:val="BerichtCode"/>
        <w:rPr>
          <w:lang w:val="de-DE"/>
        </w:rPr>
      </w:pPr>
      <w:r w:rsidRPr="007A1B74">
        <w:rPr>
          <w:color w:val="806000" w:themeColor="accent4" w:themeShade="80"/>
          <w:lang w:val="de-DE"/>
        </w:rPr>
        <w:t>@Warmup</w:t>
      </w:r>
      <w:r w:rsidRPr="004B6298">
        <w:rPr>
          <w:lang w:val="de-DE"/>
        </w:rPr>
        <w:t>(</w:t>
      </w:r>
      <w:r w:rsidRPr="007A1B74">
        <w:rPr>
          <w:color w:val="595959" w:themeColor="text1" w:themeTint="A6"/>
          <w:lang w:val="de-DE"/>
        </w:rPr>
        <w:t xml:space="preserve">iterations </w:t>
      </w:r>
      <w:r w:rsidRPr="005B3BD1">
        <w:rPr>
          <w:color w:val="7F7F7F" w:themeColor="text1" w:themeTint="80"/>
          <w:lang w:val="de-DE"/>
        </w:rPr>
        <w:t xml:space="preserve">= </w:t>
      </w:r>
      <w:r w:rsidRPr="005B3BD1">
        <w:rPr>
          <w:color w:val="4472C4" w:themeColor="accent1"/>
          <w:lang w:val="de-DE"/>
        </w:rPr>
        <w:t>5</w:t>
      </w:r>
      <w:r w:rsidRPr="005B3BD1">
        <w:rPr>
          <w:color w:val="4472C4" w:themeColor="accent1"/>
        </w:rPr>
        <w:t xml:space="preserve"> </w:t>
      </w:r>
      <w:r w:rsidRPr="005B3BD1">
        <w:rPr>
          <w:lang w:val="de-DE"/>
        </w:rPr>
        <w:t xml:space="preserve">, </w:t>
      </w:r>
      <w:r w:rsidRPr="007A1B74">
        <w:rPr>
          <w:color w:val="595959" w:themeColor="text1" w:themeTint="A6"/>
          <w:lang w:val="de-DE"/>
        </w:rPr>
        <w:t xml:space="preserve">time </w:t>
      </w:r>
      <w:r w:rsidRPr="005B3BD1">
        <w:rPr>
          <w:color w:val="7F7F7F" w:themeColor="text1" w:themeTint="80"/>
          <w:lang w:val="de-DE"/>
        </w:rPr>
        <w:t>=</w:t>
      </w:r>
      <w:r w:rsidRPr="005B3BD1">
        <w:rPr>
          <w:lang w:val="de-DE"/>
        </w:rPr>
        <w:t xml:space="preserve"> </w:t>
      </w:r>
      <w:r w:rsidRPr="005B3BD1">
        <w:rPr>
          <w:color w:val="4472C4" w:themeColor="accent1"/>
          <w:lang w:val="de-DE"/>
        </w:rPr>
        <w:t>10</w:t>
      </w:r>
      <w:r w:rsidRPr="004B6298">
        <w:rPr>
          <w:lang w:val="de-DE"/>
        </w:rPr>
        <w:t>)</w:t>
      </w:r>
      <w:r w:rsidR="00935D7A">
        <w:rPr>
          <w:lang w:val="de-DE"/>
        </w:rPr>
        <w:t xml:space="preserve"> // Warmup to reach stable state</w:t>
      </w:r>
    </w:p>
    <w:p w14:paraId="5959B9C4" w14:textId="77777777" w:rsidR="00495FFD" w:rsidRDefault="00495FFD" w:rsidP="00495FFD">
      <w:pPr>
        <w:pStyle w:val="BerichtCode"/>
        <w:rPr>
          <w:lang w:val="de-DE"/>
        </w:rPr>
      </w:pPr>
      <w:r w:rsidRPr="007A1B74">
        <w:rPr>
          <w:color w:val="806000" w:themeColor="accent4" w:themeShade="80"/>
          <w:lang w:val="de-DE"/>
        </w:rPr>
        <w:t>@Measurement</w:t>
      </w:r>
      <w:r w:rsidRPr="004B6298">
        <w:rPr>
          <w:lang w:val="de-DE"/>
        </w:rPr>
        <w:t>(</w:t>
      </w:r>
      <w:r w:rsidRPr="007A1B74">
        <w:rPr>
          <w:color w:val="595959" w:themeColor="text1" w:themeTint="A6"/>
          <w:lang w:val="de-DE"/>
        </w:rPr>
        <w:t xml:space="preserve">iterations </w:t>
      </w:r>
      <w:r w:rsidRPr="005B3BD1">
        <w:rPr>
          <w:color w:val="7F7F7F" w:themeColor="text1" w:themeTint="80"/>
          <w:lang w:val="de-DE"/>
        </w:rPr>
        <w:t xml:space="preserve">= </w:t>
      </w:r>
      <w:r w:rsidRPr="005B3BD1">
        <w:rPr>
          <w:color w:val="4472C4" w:themeColor="accent1"/>
          <w:lang w:val="de-DE"/>
        </w:rPr>
        <w:t>5</w:t>
      </w:r>
      <w:r w:rsidRPr="005B3BD1">
        <w:rPr>
          <w:color w:val="4472C4" w:themeColor="accent1"/>
        </w:rPr>
        <w:t xml:space="preserve"> </w:t>
      </w:r>
      <w:r w:rsidRPr="005B3BD1">
        <w:rPr>
          <w:lang w:val="de-DE"/>
        </w:rPr>
        <w:t xml:space="preserve">, </w:t>
      </w:r>
      <w:r w:rsidRPr="007A1B74">
        <w:rPr>
          <w:color w:val="595959" w:themeColor="text1" w:themeTint="A6"/>
          <w:lang w:val="de-DE"/>
        </w:rPr>
        <w:t xml:space="preserve">time </w:t>
      </w:r>
      <w:r w:rsidRPr="005B3BD1">
        <w:rPr>
          <w:color w:val="7F7F7F" w:themeColor="text1" w:themeTint="80"/>
          <w:lang w:val="de-DE"/>
        </w:rPr>
        <w:t>=</w:t>
      </w:r>
      <w:r w:rsidRPr="005B3BD1">
        <w:rPr>
          <w:lang w:val="de-DE"/>
        </w:rPr>
        <w:t xml:space="preserve"> </w:t>
      </w:r>
      <w:r w:rsidRPr="005B3BD1">
        <w:rPr>
          <w:color w:val="4472C4" w:themeColor="accent1"/>
          <w:lang w:val="de-DE"/>
        </w:rPr>
        <w:t>10</w:t>
      </w:r>
      <w:r w:rsidRPr="004B6298">
        <w:rPr>
          <w:lang w:val="de-DE"/>
        </w:rPr>
        <w:t>)</w:t>
      </w:r>
    </w:p>
    <w:p w14:paraId="62386E57" w14:textId="77777777" w:rsidR="00495FFD" w:rsidRDefault="00495FFD" w:rsidP="00495FFD">
      <w:pPr>
        <w:pStyle w:val="BerichtCode"/>
        <w:rPr>
          <w:lang w:val="de-DE"/>
        </w:rPr>
      </w:pPr>
      <w:r w:rsidRPr="007A1B74">
        <w:rPr>
          <w:color w:val="806000" w:themeColor="accent4" w:themeShade="80"/>
          <w:lang w:val="de-DE"/>
        </w:rPr>
        <w:t>@OutputTimeUnit</w:t>
      </w:r>
      <w:r w:rsidRPr="004B6298">
        <w:rPr>
          <w:lang w:val="de-DE"/>
        </w:rPr>
        <w:t>(TimeUnit.</w:t>
      </w:r>
      <w:r w:rsidRPr="007A1B74">
        <w:rPr>
          <w:color w:val="7030A0"/>
          <w:lang w:val="de-DE"/>
        </w:rPr>
        <w:t>NANOSECONDS</w:t>
      </w:r>
      <w:r w:rsidRPr="004B6298">
        <w:rPr>
          <w:lang w:val="de-DE"/>
        </w:rPr>
        <w:t>)</w:t>
      </w:r>
    </w:p>
    <w:p w14:paraId="29EDED27" w14:textId="77777777" w:rsidR="00495FFD" w:rsidRDefault="00495FFD" w:rsidP="00495FFD">
      <w:pPr>
        <w:pStyle w:val="BerichtCode"/>
        <w:rPr>
          <w:lang w:val="de-DE"/>
        </w:rPr>
      </w:pPr>
      <w:r w:rsidRPr="007A1B74">
        <w:rPr>
          <w:color w:val="4472C4" w:themeColor="accent1"/>
          <w:lang w:val="de-DE"/>
        </w:rPr>
        <w:t xml:space="preserve">public class </w:t>
      </w:r>
      <w:r w:rsidRPr="004B6298">
        <w:rPr>
          <w:lang w:val="de-DE"/>
        </w:rPr>
        <w:t xml:space="preserve">ExampleBenchmark {   </w:t>
      </w:r>
    </w:p>
    <w:p w14:paraId="27AFBA13" w14:textId="20DD2719" w:rsidR="00495FFD" w:rsidRDefault="00495FFD" w:rsidP="00495FFD">
      <w:pPr>
        <w:pStyle w:val="BerichtCode"/>
        <w:rPr>
          <w:lang w:val="de-DE"/>
        </w:rPr>
      </w:pPr>
      <w:r>
        <w:rPr>
          <w:lang w:val="de-DE"/>
        </w:rPr>
        <w:t xml:space="preserve">    </w:t>
      </w:r>
      <w:r w:rsidRPr="007A1B74">
        <w:rPr>
          <w:color w:val="4472C4" w:themeColor="accent1"/>
          <w:lang w:val="de-DE"/>
        </w:rPr>
        <w:t xml:space="preserve">double </w:t>
      </w:r>
      <w:r w:rsidRPr="004B6298">
        <w:rPr>
          <w:lang w:val="de-DE"/>
        </w:rPr>
        <w:t xml:space="preserve">x = </w:t>
      </w:r>
      <w:r w:rsidRPr="005B3BD1">
        <w:rPr>
          <w:color w:val="4472C4" w:themeColor="accent1"/>
          <w:lang w:val="de-DE"/>
        </w:rPr>
        <w:t>10.0</w:t>
      </w:r>
      <w:r w:rsidRPr="004B6298">
        <w:rPr>
          <w:lang w:val="de-DE"/>
        </w:rPr>
        <w:t>;</w:t>
      </w:r>
      <w:r w:rsidR="00935D7A">
        <w:rPr>
          <w:lang w:val="de-DE"/>
        </w:rPr>
        <w:t xml:space="preserve"> // Parameter in non-final class variable</w:t>
      </w:r>
    </w:p>
    <w:p w14:paraId="1B823AA1" w14:textId="77777777" w:rsidR="00495FFD" w:rsidRDefault="00495FFD" w:rsidP="00495FFD">
      <w:pPr>
        <w:pStyle w:val="BerichtCode"/>
        <w:rPr>
          <w:lang w:val="de-DE"/>
        </w:rPr>
      </w:pPr>
    </w:p>
    <w:p w14:paraId="6E0FF027" w14:textId="77777777" w:rsidR="00495FFD" w:rsidRPr="005B3BD1" w:rsidRDefault="00495FFD" w:rsidP="00495FFD">
      <w:pPr>
        <w:pStyle w:val="BerichtCode"/>
        <w:rPr>
          <w:color w:val="ED7D31" w:themeColor="accent2"/>
          <w:lang w:val="de-DE"/>
        </w:rPr>
      </w:pPr>
      <w:r>
        <w:rPr>
          <w:lang w:val="de-DE"/>
        </w:rPr>
        <w:t xml:space="preserve">    </w:t>
      </w:r>
      <w:r w:rsidRPr="007A1B74">
        <w:rPr>
          <w:color w:val="806000" w:themeColor="accent4" w:themeShade="80"/>
          <w:lang w:val="de-DE"/>
        </w:rPr>
        <w:t>@Benchmark</w:t>
      </w:r>
    </w:p>
    <w:p w14:paraId="747CF4D0" w14:textId="291C4119" w:rsidR="00495FFD" w:rsidRDefault="00495FFD" w:rsidP="00495FFD">
      <w:pPr>
        <w:pStyle w:val="BerichtCode"/>
        <w:rPr>
          <w:lang w:val="de-DE"/>
        </w:rPr>
      </w:pPr>
      <w:r w:rsidRPr="004B6298">
        <w:rPr>
          <w:lang w:val="de-DE"/>
        </w:rPr>
        <w:t xml:space="preserve">    </w:t>
      </w:r>
      <w:r w:rsidRPr="007A1B74">
        <w:rPr>
          <w:color w:val="4472C4" w:themeColor="accent1"/>
          <w:lang w:val="de-DE"/>
        </w:rPr>
        <w:t xml:space="preserve">public double </w:t>
      </w:r>
      <w:r w:rsidRPr="004B6298">
        <w:rPr>
          <w:lang w:val="de-DE"/>
        </w:rPr>
        <w:t>benchmark(</w:t>
      </w:r>
      <w:r w:rsidR="00935D7A" w:rsidRPr="00935D7A">
        <w:rPr>
          <w:lang w:val="de-DE"/>
        </w:rPr>
        <w:t>Blackhole bh</w:t>
      </w:r>
      <w:r w:rsidRPr="004B6298">
        <w:rPr>
          <w:lang w:val="de-DE"/>
        </w:rPr>
        <w:t>) {</w:t>
      </w:r>
    </w:p>
    <w:p w14:paraId="78C8B816" w14:textId="22E142EE" w:rsidR="00495FFD" w:rsidRDefault="00495FFD" w:rsidP="00495FFD">
      <w:pPr>
        <w:pStyle w:val="BerichtCode"/>
        <w:rPr>
          <w:lang w:val="de-DE"/>
        </w:rPr>
      </w:pPr>
      <w:r w:rsidRPr="004B6298">
        <w:rPr>
          <w:lang w:val="de-DE"/>
        </w:rPr>
        <w:t xml:space="preserve">        </w:t>
      </w:r>
      <w:r w:rsidR="00935D7A" w:rsidRPr="00935D7A">
        <w:rPr>
          <w:lang w:val="de-DE"/>
        </w:rPr>
        <w:t>bh.consume(</w:t>
      </w:r>
      <w:r w:rsidRPr="004B6298">
        <w:rPr>
          <w:lang w:val="de-DE"/>
        </w:rPr>
        <w:t>Math.log(x)</w:t>
      </w:r>
      <w:r w:rsidR="00935D7A">
        <w:rPr>
          <w:lang w:val="de-DE"/>
        </w:rPr>
        <w:t>)</w:t>
      </w:r>
      <w:r w:rsidRPr="004B6298">
        <w:rPr>
          <w:lang w:val="de-DE"/>
        </w:rPr>
        <w:t>;</w:t>
      </w:r>
    </w:p>
    <w:p w14:paraId="474B0CD1" w14:textId="77777777" w:rsidR="00495FFD" w:rsidRDefault="00495FFD" w:rsidP="00495FFD">
      <w:pPr>
        <w:pStyle w:val="BerichtCode"/>
        <w:rPr>
          <w:lang w:val="de-DE"/>
        </w:rPr>
      </w:pPr>
      <w:r w:rsidRPr="004B6298">
        <w:rPr>
          <w:lang w:val="de-DE"/>
        </w:rPr>
        <w:t xml:space="preserve">    }</w:t>
      </w:r>
    </w:p>
    <w:p w14:paraId="25378C43" w14:textId="77777777" w:rsidR="00495FFD" w:rsidRDefault="00495FFD" w:rsidP="00495FFD">
      <w:pPr>
        <w:pStyle w:val="BerichtCode"/>
        <w:rPr>
          <w:lang w:val="de-DE"/>
        </w:rPr>
      </w:pPr>
      <w:r w:rsidRPr="004B6298">
        <w:rPr>
          <w:lang w:val="de-DE"/>
        </w:rPr>
        <w:t>}</w:t>
      </w:r>
    </w:p>
    <w:p w14:paraId="5F0CB41D" w14:textId="0AFB6EDA" w:rsidR="00495FFD" w:rsidRDefault="00495FFD" w:rsidP="00495FFD">
      <w:pPr>
        <w:pStyle w:val="Beschriftung"/>
      </w:pPr>
      <w:bookmarkStart w:id="36" w:name="_Ref212566274"/>
      <w:bookmarkStart w:id="37" w:name="_Toc222787126"/>
      <w:r>
        <w:t xml:space="preserve">Code </w:t>
      </w:r>
      <w:r>
        <w:fldChar w:fldCharType="begin"/>
      </w:r>
      <w:r>
        <w:instrText xml:space="preserve"> SEQ Code \* ARABIC </w:instrText>
      </w:r>
      <w:r>
        <w:fldChar w:fldCharType="separate"/>
      </w:r>
      <w:r w:rsidR="002D6190">
        <w:rPr>
          <w:noProof/>
        </w:rPr>
        <w:t>4</w:t>
      </w:r>
      <w:r>
        <w:fldChar w:fldCharType="end"/>
      </w:r>
      <w:bookmarkEnd w:id="36"/>
      <w:r>
        <w:t>:</w:t>
      </w:r>
      <w:r w:rsidR="00DD0835">
        <w:tab/>
      </w:r>
      <w:r>
        <w:t>Example JMH benchmark</w:t>
      </w:r>
      <w:r w:rsidR="004A5A74">
        <w:t xml:space="preserve"> avoid common benchmark pitfalls, such as dead code elimination, constant folding and wrong stable state.</w:t>
      </w:r>
      <w:bookmarkEnd w:id="37"/>
    </w:p>
    <w:p w14:paraId="0566AB35" w14:textId="511F0AC4" w:rsidR="00495FFD" w:rsidRDefault="00495FFD" w:rsidP="00495FFD">
      <w:r w:rsidRPr="004B6298">
        <w:t xml:space="preserve">The </w:t>
      </w:r>
      <w:r w:rsidRPr="004B6298">
        <w:rPr>
          <w:rStyle w:val="BerichtCodeZchn"/>
        </w:rPr>
        <w:t>BenchmarkMode</w:t>
      </w:r>
      <w:r w:rsidRPr="004B6298">
        <w:t xml:space="preserve"> annotation describes the </w:t>
      </w:r>
      <w:r w:rsidR="00A2748E">
        <w:t xml:space="preserve">measurement </w:t>
      </w:r>
      <w:r w:rsidRPr="004B6298">
        <w:t>mode of the benchmark</w:t>
      </w:r>
      <w:r w:rsidR="00A2748E">
        <w:t>, including:</w:t>
      </w:r>
      <w:r>
        <w:t xml:space="preserve"> </w:t>
      </w:r>
    </w:p>
    <w:p w14:paraId="4EC2CE98" w14:textId="1EFA7E93" w:rsidR="00495FFD" w:rsidRPr="004B6298" w:rsidRDefault="00495FFD" w:rsidP="00495FFD">
      <w:pPr>
        <w:pStyle w:val="Listenabsatz"/>
        <w:numPr>
          <w:ilvl w:val="0"/>
          <w:numId w:val="55"/>
        </w:numPr>
        <w:rPr>
          <w:lang w:val="en-GB"/>
        </w:rPr>
      </w:pPr>
      <w:r w:rsidRPr="00A2748E">
        <w:rPr>
          <w:rStyle w:val="BerichtCodeZchn"/>
        </w:rPr>
        <w:t>Average</w:t>
      </w:r>
      <w:r w:rsidR="00A2748E" w:rsidRPr="00A2748E">
        <w:rPr>
          <w:rStyle w:val="BerichtCodeZchn"/>
        </w:rPr>
        <w:t>T</w:t>
      </w:r>
      <w:r w:rsidRPr="00A2748E">
        <w:rPr>
          <w:rStyle w:val="BerichtCodeZchn"/>
        </w:rPr>
        <w:t>ime</w:t>
      </w:r>
      <w:r>
        <w:t>: Measures the average execution time</w:t>
      </w:r>
    </w:p>
    <w:p w14:paraId="227C7BDB" w14:textId="29D93456" w:rsidR="00495FFD" w:rsidRPr="004B6298" w:rsidRDefault="00495FFD" w:rsidP="00495FFD">
      <w:pPr>
        <w:pStyle w:val="Listenabsatz"/>
        <w:numPr>
          <w:ilvl w:val="0"/>
          <w:numId w:val="55"/>
        </w:numPr>
        <w:rPr>
          <w:lang w:val="en-GB"/>
        </w:rPr>
      </w:pPr>
      <w:r w:rsidRPr="00A2748E">
        <w:rPr>
          <w:rStyle w:val="BerichtCodeZchn"/>
        </w:rPr>
        <w:t>SingleShot</w:t>
      </w:r>
      <w:r w:rsidR="00A2748E" w:rsidRPr="00A2748E">
        <w:rPr>
          <w:rStyle w:val="BerichtCodeZchn"/>
        </w:rPr>
        <w:t>T</w:t>
      </w:r>
      <w:r w:rsidRPr="00A2748E">
        <w:rPr>
          <w:rStyle w:val="BerichtCodeZchn"/>
        </w:rPr>
        <w:t>ime</w:t>
      </w:r>
      <w:r>
        <w:t>: Measure the time of a single execution</w:t>
      </w:r>
    </w:p>
    <w:p w14:paraId="1CA843D9" w14:textId="77777777" w:rsidR="00495FFD" w:rsidRPr="004B6298" w:rsidRDefault="00495FFD" w:rsidP="00495FFD">
      <w:pPr>
        <w:pStyle w:val="Listenabsatz"/>
        <w:numPr>
          <w:ilvl w:val="0"/>
          <w:numId w:val="55"/>
        </w:numPr>
        <w:rPr>
          <w:lang w:val="en-GB"/>
        </w:rPr>
      </w:pPr>
      <w:r w:rsidRPr="00A2748E">
        <w:rPr>
          <w:rStyle w:val="BerichtCodeZchn"/>
        </w:rPr>
        <w:t>Throughput</w:t>
      </w:r>
      <w:r>
        <w:t>: Measure the number of operations per unit of time</w:t>
      </w:r>
    </w:p>
    <w:p w14:paraId="7E3F93A6" w14:textId="07FF8301" w:rsidR="00495FFD" w:rsidRDefault="00495FFD" w:rsidP="00495FFD">
      <w:pPr>
        <w:pStyle w:val="Listenabsatz"/>
        <w:numPr>
          <w:ilvl w:val="0"/>
          <w:numId w:val="55"/>
        </w:numPr>
        <w:rPr>
          <w:lang w:val="en-GB"/>
        </w:rPr>
      </w:pPr>
      <w:r w:rsidRPr="00A2748E">
        <w:rPr>
          <w:rStyle w:val="BerichtCodeZchn"/>
        </w:rPr>
        <w:t>Sample</w:t>
      </w:r>
      <w:r w:rsidR="00A2748E" w:rsidRPr="00A2748E">
        <w:rPr>
          <w:rStyle w:val="BerichtCodeZchn"/>
        </w:rPr>
        <w:t>T</w:t>
      </w:r>
      <w:r w:rsidRPr="00A2748E">
        <w:rPr>
          <w:rStyle w:val="BerichtCodeZchn"/>
        </w:rPr>
        <w:t>ime</w:t>
      </w:r>
      <w:r>
        <w:rPr>
          <w:lang w:val="en-GB"/>
        </w:rPr>
        <w:t>: Run multiple benchmarks and randomly sample the time needed for the operation</w:t>
      </w:r>
    </w:p>
    <w:p w14:paraId="06C7EBE8" w14:textId="3567B358" w:rsidR="00495FFD" w:rsidRDefault="00495FFD" w:rsidP="00495FFD">
      <w:r>
        <w:t xml:space="preserve">The </w:t>
      </w:r>
      <w:r w:rsidRPr="004B6298">
        <w:rPr>
          <w:rStyle w:val="BerichtCodeZchn"/>
        </w:rPr>
        <w:t>State</w:t>
      </w:r>
      <w:r>
        <w:t xml:space="preserve"> annotation enables the use of State variables (The variable </w:t>
      </w:r>
      <w:r w:rsidRPr="00A2748E">
        <w:rPr>
          <w:rStyle w:val="BerichtCodeZchn"/>
        </w:rPr>
        <w:t>x</w:t>
      </w:r>
      <w:r>
        <w:t xml:space="preserve"> in </w:t>
      </w:r>
      <w:r>
        <w:fldChar w:fldCharType="begin"/>
      </w:r>
      <w:r>
        <w:instrText xml:space="preserve"> REF _Ref212566274 \h </w:instrText>
      </w:r>
      <w:r>
        <w:fldChar w:fldCharType="separate"/>
      </w:r>
      <w:r w:rsidR="002D6190">
        <w:t xml:space="preserve">Code </w:t>
      </w:r>
      <w:r w:rsidR="002D6190">
        <w:rPr>
          <w:noProof/>
        </w:rPr>
        <w:t>4</w:t>
      </w:r>
      <w:r>
        <w:fldChar w:fldCharType="end"/>
      </w:r>
      <w:r>
        <w:t>) during execution. The scope of the state defines whether the state is shared between the whole benchmark or if each thread has its own state.</w:t>
      </w:r>
      <w:r w:rsidR="00A2748E">
        <w:t xml:space="preserve"> </w:t>
      </w:r>
      <w:r w:rsidRPr="004B6298">
        <w:t xml:space="preserve">The annotations </w:t>
      </w:r>
      <w:r w:rsidRPr="004B6298">
        <w:rPr>
          <w:rStyle w:val="BerichtCodeZchn"/>
        </w:rPr>
        <w:t>Warmup</w:t>
      </w:r>
      <w:r w:rsidRPr="004B6298">
        <w:t xml:space="preserve"> and </w:t>
      </w:r>
      <w:r w:rsidRPr="004B6298">
        <w:rPr>
          <w:rStyle w:val="BerichtCodeZchn"/>
        </w:rPr>
        <w:t>Measurement</w:t>
      </w:r>
      <w:r w:rsidRPr="004B6298">
        <w:t xml:space="preserve"> define how often the benchmark</w:t>
      </w:r>
      <w:r>
        <w:t xml:space="preserve"> code</w:t>
      </w:r>
      <w:r w:rsidRPr="004B6298">
        <w:t xml:space="preserve"> is executed</w:t>
      </w:r>
      <w:r>
        <w:t xml:space="preserve"> during warmup and measurement respectively. It defines the number of iterations and the time per iteration in seconds. </w:t>
      </w:r>
      <w:r w:rsidR="00A2748E">
        <w:t>For each iteration t</w:t>
      </w:r>
      <w:r>
        <w:t>he benchmark code is executed until the time limit is reached</w:t>
      </w:r>
      <w:r w:rsidR="00A2748E">
        <w:t xml:space="preserve">. </w:t>
      </w:r>
      <w:r w:rsidRPr="005B3BD1">
        <w:t xml:space="preserve">The </w:t>
      </w:r>
      <w:r w:rsidRPr="005B3BD1">
        <w:rPr>
          <w:rStyle w:val="BerichtCodeZchn"/>
        </w:rPr>
        <w:t>OutputTimeUnit</w:t>
      </w:r>
      <w:r w:rsidRPr="005B3BD1">
        <w:t xml:space="preserve"> </w:t>
      </w:r>
      <w:r w:rsidR="00A2748E" w:rsidRPr="005B3BD1">
        <w:t xml:space="preserve">annotation </w:t>
      </w:r>
      <w:r w:rsidRPr="005B3BD1">
        <w:t>defines the time unit used to display the</w:t>
      </w:r>
      <w:r w:rsidR="00A2748E">
        <w:t xml:space="preserve"> measurement</w:t>
      </w:r>
      <w:r w:rsidRPr="005B3BD1">
        <w:t xml:space="preserve"> results.</w:t>
      </w:r>
    </w:p>
    <w:p w14:paraId="4A30B55C" w14:textId="599D40DB" w:rsidR="00A2748E" w:rsidRPr="005B3BD1" w:rsidRDefault="00D84A72" w:rsidP="00495FFD">
      <w:r>
        <w:t xml:space="preserve">To execute a benchmark JMH provides the </w:t>
      </w:r>
      <w:r w:rsidRPr="00D84A72">
        <w:rPr>
          <w:rStyle w:val="BerichtCodeZchn"/>
        </w:rPr>
        <w:t>Runner</w:t>
      </w:r>
      <w:r>
        <w:t xml:space="preserve"> and </w:t>
      </w:r>
      <w:r w:rsidRPr="00D84A72">
        <w:rPr>
          <w:rStyle w:val="BerichtCodeZchn"/>
        </w:rPr>
        <w:t>OptionsBuilder</w:t>
      </w:r>
      <w:r>
        <w:t xml:space="preserve"> classes. </w:t>
      </w:r>
      <w:r w:rsidR="0044756B">
        <w:t xml:space="preserve">Using these, the developer can define configurations such as result location and format as well as attaching profilers and selecting which benchmarks are executed. </w:t>
      </w:r>
    </w:p>
    <w:p w14:paraId="494ECDB7" w14:textId="7897F2E5" w:rsidR="00495FFD" w:rsidRDefault="00495FFD" w:rsidP="00495FFD">
      <w:pPr>
        <w:pStyle w:val="berschrift4"/>
      </w:pPr>
      <w:r>
        <w:lastRenderedPageBreak/>
        <w:t>J</w:t>
      </w:r>
      <w:r w:rsidR="00DE5D4D">
        <w:t>V</w:t>
      </w:r>
      <w:r>
        <w:t>isualVM</w:t>
      </w:r>
      <w:r>
        <w:rPr>
          <w:rStyle w:val="Funotenzeichen"/>
        </w:rPr>
        <w:footnoteReference w:id="10"/>
      </w:r>
    </w:p>
    <w:p w14:paraId="6F36BFEB" w14:textId="551A57B8" w:rsidR="00495FFD" w:rsidRDefault="00495FFD" w:rsidP="00495FFD">
      <w:r>
        <w:t xml:space="preserve">The Java VisualVM is an open-source monitoring and profiling tool </w:t>
      </w:r>
      <w:r>
        <w:fldChar w:fldCharType="begin"/>
      </w:r>
      <w:r w:rsidR="00BF791C">
        <w:instrText xml:space="preserve"> ADDIN ZOTERO_ITEM CSL_CITATION {"citationID":"svZEdsKb","properties":{"formattedCitation":"[15]","plainCitation":"[15]","noteIndex":0},"citationItems":[{"id":28,"uris":["http://zotero.org/users/local/qUQ1uMZK/items/QW6I4GPP"],"itemData":{"id":28,"type":"book","edition":"First edition","event-place":"Beijing Boston Farnham Sebastopol Tokyo","ISBN":"978-1-4920-2579-5","language":"eng","number-of-pages":"1","publisher":"O'Reilly","publisher-place":"Beijing Boston Farnham Sebastopol Tokyo","source":"K10plus ISBN","title":"Optimizing Java: practical techniques for improving JVM application performance","title-short":"Optimizing Java","author":[{"family":"Evans","given":"Benjamin J."},{"family":"Gough","given":"James"},{"family":"Newland","given":"Chris"}],"issued":{"date-parts":[["2018"]]}}}],"schema":"https://github.com/citation-style-language/schema/raw/master/csl-citation.json"} </w:instrText>
      </w:r>
      <w:r>
        <w:fldChar w:fldCharType="separate"/>
      </w:r>
      <w:r w:rsidR="00BF791C" w:rsidRPr="00BF791C">
        <w:rPr>
          <w:rFonts w:cs="Times New Roman"/>
        </w:rPr>
        <w:t>[15]</w:t>
      </w:r>
      <w:r>
        <w:fldChar w:fldCharType="end"/>
      </w:r>
      <w:r w:rsidR="004A5A74">
        <w:t>, replacing the obsolete tool jconsole</w:t>
      </w:r>
      <w:r>
        <w:t>. VisualVM can attach to any running Java applications and analyse memory usage, CPU usage and thread activity. Additionally, it allows CPU time sampling</w:t>
      </w:r>
      <w:r w:rsidR="0044756B">
        <w:t>. However,</w:t>
      </w:r>
      <w:r>
        <w:t xml:space="preserve"> </w:t>
      </w:r>
      <w:r w:rsidR="004A5A74">
        <w:t xml:space="preserve">because it samples only at JVM yield points </w:t>
      </w:r>
      <w:r>
        <w:t>it is affected by the safepoint bias.</w:t>
      </w:r>
    </w:p>
    <w:p w14:paraId="226D7D6E" w14:textId="74842FF4" w:rsidR="00495FFD" w:rsidRDefault="00495FFD" w:rsidP="00495FFD">
      <w:pPr>
        <w:pStyle w:val="berschrift4"/>
      </w:pPr>
      <w:r>
        <w:t>Async</w:t>
      </w:r>
      <w:r w:rsidR="003721E8">
        <w:t>-</w:t>
      </w:r>
      <w:r>
        <w:t>Profiler</w:t>
      </w:r>
      <w:r>
        <w:rPr>
          <w:rStyle w:val="Funotenzeichen"/>
        </w:rPr>
        <w:footnoteReference w:id="11"/>
      </w:r>
    </w:p>
    <w:p w14:paraId="5D719D88" w14:textId="36CA97C0" w:rsidR="00495FFD" w:rsidRDefault="003721E8" w:rsidP="00495FFD">
      <w:r>
        <w:t>A</w:t>
      </w:r>
      <w:r w:rsidR="00495FFD">
        <w:t>sync</w:t>
      </w:r>
      <w:r>
        <w:t>-P</w:t>
      </w:r>
      <w:r w:rsidR="00495FFD">
        <w:t>rofiler is a</w:t>
      </w:r>
      <w:r>
        <w:t xml:space="preserve"> low-overhead</w:t>
      </w:r>
      <w:r w:rsidR="00495FFD">
        <w:t xml:space="preserve"> sampling profiler</w:t>
      </w:r>
      <w:r>
        <w:t xml:space="preserve"> that relies on </w:t>
      </w:r>
      <w:r w:rsidR="00495FFD">
        <w:t xml:space="preserve">an unofficial JVM API called </w:t>
      </w:r>
      <w:r w:rsidR="00495FFD" w:rsidRPr="0044756B">
        <w:rPr>
          <w:rStyle w:val="BerichtCodeZchn"/>
        </w:rPr>
        <w:t>AsyncGetCallTrace</w:t>
      </w:r>
      <w:r w:rsidR="00495FFD">
        <w:t xml:space="preserve"> and the performance </w:t>
      </w:r>
      <w:r>
        <w:t>analysis</w:t>
      </w:r>
      <w:r w:rsidR="00495FFD">
        <w:t xml:space="preserve"> tool </w:t>
      </w:r>
      <w:r w:rsidR="00495FFD" w:rsidRPr="00043CDC">
        <w:t>perf</w:t>
      </w:r>
      <w:r w:rsidR="00495FFD">
        <w:t xml:space="preserve"> </w:t>
      </w:r>
      <w:r w:rsidR="00495FFD">
        <w:fldChar w:fldCharType="begin"/>
      </w:r>
      <w:r w:rsidR="00BF791C">
        <w:instrText xml:space="preserve"> ADDIN ZOTERO_ITEM CSL_CITATION {"citationID":"Z8relPh6","properties":{"formattedCitation":"[16]","plainCitation":"[16]","noteIndex":0},"citationItems":[{"id":30,"uris":["http://zotero.org/users/local/qUQ1uMZK/items/RZ8AGYTN"],"itemData":{"id":30,"type":"paper-conference","abstract":"We demonstrate the feasibility of undertaking performance evaluations for JVMs using: (1) a hybrid JVM/OS tool, such as async-profiler, (2) OS centric profiling and tracing tools based on Linux perf, and (3) the Extended Berkeley Packet Filter Tracing (eBPF) framework where we demonstrate the rationale behind the standard offwaketime tool, for analysing the causes of blocking latencies, and our own eBPF-based tool bcc-java, that relates changes in microarchitecture performance counter values to the execution of individual JVM and application threads at low overhead.","container-title":"Proceedings of the 2019 ACM/SPEC International Conference on Performance Engineering","DOI":"10.1145/3297663.3309677","event-place":"Mumbai India","event-title":"ICPE '19: Tenth ACM/SPEC International Conference on Performance Engineering","ISBN":"978-1-4503-6239-9","language":"en","page":"119-126","publisher":"ACM","publisher-place":"Mumbai India","source":"DOI.org (Crossref)","title":"Profiling and Tracing Support for Java Applications","URL":"https://dl.acm.org/doi/10.1145/3297663.3309677","author":[{"family":"Nisbet","given":"Andy"},{"family":"Nobre","given":"Nuno Miguel"},{"family":"Riley","given":"Graham"},{"family":"Luján","given":"Mikel"}],"accessed":{"date-parts":[["2025",10,27]]},"issued":{"date-parts":[["2019",4,4]]}}}],"schema":"https://github.com/citation-style-language/schema/raw/master/csl-citation.json"} </w:instrText>
      </w:r>
      <w:r w:rsidR="00495FFD">
        <w:fldChar w:fldCharType="separate"/>
      </w:r>
      <w:r w:rsidR="00BF791C" w:rsidRPr="00BF791C">
        <w:rPr>
          <w:rFonts w:cs="Times New Roman"/>
        </w:rPr>
        <w:t>[16]</w:t>
      </w:r>
      <w:r w:rsidR="00495FFD">
        <w:fldChar w:fldCharType="end"/>
      </w:r>
      <w:r w:rsidR="00495FFD">
        <w:t xml:space="preserve">. </w:t>
      </w:r>
      <w:r>
        <w:t xml:space="preserve">Although all current OpenJDK distributions include the </w:t>
      </w:r>
      <w:r w:rsidRPr="00047E9B">
        <w:rPr>
          <w:rStyle w:val="BerichtCodeZchn"/>
        </w:rPr>
        <w:t>AsyncGetCallTrace</w:t>
      </w:r>
      <w:r w:rsidRPr="003721E8">
        <w:t xml:space="preserve"> </w:t>
      </w:r>
      <w:r>
        <w:t>interface, many other JDK implementations do not support it. Furthermore</w:t>
      </w:r>
      <w:r w:rsidR="00047E9B">
        <w:t xml:space="preserve">, the Async-Profiler is only available on Linux, </w:t>
      </w:r>
      <w:r>
        <w:t>as</w:t>
      </w:r>
      <w:r w:rsidR="00495FFD">
        <w:t xml:space="preserve">perf </w:t>
      </w:r>
      <w:r>
        <w:t>requires a</w:t>
      </w:r>
      <w:r w:rsidR="00495FFD">
        <w:t xml:space="preserve"> </w:t>
      </w:r>
      <w:r w:rsidR="00F77568">
        <w:t>Linux</w:t>
      </w:r>
      <w:r>
        <w:t>-based</w:t>
      </w:r>
      <w:r w:rsidR="00047E9B">
        <w:t xml:space="preserve"> </w:t>
      </w:r>
      <w:r>
        <w:t>operating system</w:t>
      </w:r>
      <w:r w:rsidR="00495FFD">
        <w:t>.</w:t>
      </w:r>
    </w:p>
    <w:p w14:paraId="6AB54990" w14:textId="2785E2B5" w:rsidR="00495FFD" w:rsidRDefault="00047E9B" w:rsidP="00495FFD">
      <w:r w:rsidRPr="00047E9B">
        <w:t xml:space="preserve">The native method </w:t>
      </w:r>
      <w:r w:rsidR="00495FFD" w:rsidRPr="00047E9B">
        <w:rPr>
          <w:rStyle w:val="BerichtCodeZchn"/>
        </w:rPr>
        <w:t>AsyncGetCallTrace</w:t>
      </w:r>
      <w:r w:rsidR="00495FFD">
        <w:t xml:space="preserve"> retrieve</w:t>
      </w:r>
      <w:r>
        <w:t>s</w:t>
      </w:r>
      <w:r w:rsidR="00495FFD">
        <w:t xml:space="preserve"> the Java call trace of a </w:t>
      </w:r>
      <w:r>
        <w:t>specified</w:t>
      </w:r>
      <w:r w:rsidR="00495FFD">
        <w:t xml:space="preserve"> thread asynchronously. </w:t>
      </w:r>
      <w:r>
        <w:t xml:space="preserve">By periodically calling this method the Async-Profiler samples CPU time. Since </w:t>
      </w:r>
      <w:r w:rsidRPr="00047E9B">
        <w:rPr>
          <w:rStyle w:val="BerichtCodeZchn"/>
        </w:rPr>
        <w:t>AsyncGetCallTrace</w:t>
      </w:r>
      <w:r w:rsidRPr="00047E9B">
        <w:t xml:space="preserve"> does not rely on yield points it avoids the safepoint bias. However,</w:t>
      </w:r>
      <w:r w:rsidR="003721E8" w:rsidRPr="003721E8">
        <w:t xml:space="preserve"> </w:t>
      </w:r>
      <w:r w:rsidR="00495FFD">
        <w:t>the</w:t>
      </w:r>
      <w:r w:rsidR="003721E8">
        <w:t xml:space="preserve"> problems related to</w:t>
      </w:r>
      <w:r w:rsidR="00495FFD">
        <w:t xml:space="preserve"> inlining and sampling skid persist.</w:t>
      </w:r>
    </w:p>
    <w:p w14:paraId="2720073B" w14:textId="037A4E67" w:rsidR="00495FFD" w:rsidRPr="003721E8" w:rsidRDefault="00047E9B" w:rsidP="00047E9B">
      <w:r>
        <w:t>Furthermore, t</w:t>
      </w:r>
      <w:r w:rsidR="00495FFD">
        <w:t>o achieve accurate results</w:t>
      </w:r>
      <w:r>
        <w:t xml:space="preserve"> the</w:t>
      </w:r>
      <w:r w:rsidR="00495FFD">
        <w:t xml:space="preserve"> async-profiler requires </w:t>
      </w:r>
      <w:r w:rsidR="003721E8">
        <w:t>the</w:t>
      </w:r>
      <w:r w:rsidR="00495FFD">
        <w:t xml:space="preserve"> JVM flags</w:t>
      </w:r>
      <w:r w:rsidR="003721E8">
        <w:t xml:space="preserve"> </w:t>
      </w:r>
      <w:r w:rsidR="00495FFD" w:rsidRPr="003721E8">
        <w:rPr>
          <w:rStyle w:val="BerichtCodeZchn"/>
          <w:lang w:val="de-DE"/>
        </w:rPr>
        <w:t>XX:+UnlockDiagnosticVMOptions</w:t>
      </w:r>
      <w:r w:rsidR="00495FFD" w:rsidRPr="003721E8">
        <w:rPr>
          <w:lang w:val="de-DE"/>
        </w:rPr>
        <w:t xml:space="preserve"> </w:t>
      </w:r>
      <w:r w:rsidR="003721E8">
        <w:rPr>
          <w:lang w:val="de-DE"/>
        </w:rPr>
        <w:t>and</w:t>
      </w:r>
      <w:r w:rsidR="003721E8">
        <w:t xml:space="preserve"> </w:t>
      </w:r>
      <w:r w:rsidR="00495FFD" w:rsidRPr="003721E8">
        <w:rPr>
          <w:rStyle w:val="BerichtCodeZchn"/>
          <w:lang w:val="de-DE"/>
        </w:rPr>
        <w:t>XX:+DebugNonSafepoints</w:t>
      </w:r>
      <w:r w:rsidR="003721E8">
        <w:t xml:space="preserve"> as well as </w:t>
      </w:r>
      <w:r w:rsidR="00495FFD">
        <w:t xml:space="preserve">two </w:t>
      </w:r>
      <w:r>
        <w:t>Linux-</w:t>
      </w:r>
      <w:r w:rsidR="00495FFD">
        <w:t>kernel parameters</w:t>
      </w:r>
      <w:r w:rsidR="003721E8">
        <w:t xml:space="preserve"> (</w:t>
      </w:r>
      <w:r w:rsidR="003721E8">
        <w:fldChar w:fldCharType="begin"/>
      </w:r>
      <w:r w:rsidR="003721E8">
        <w:instrText xml:space="preserve"> REF _Ref221452342 \h </w:instrText>
      </w:r>
      <w:r w:rsidR="003721E8">
        <w:fldChar w:fldCharType="separate"/>
      </w:r>
      <w:r w:rsidR="002D6190">
        <w:t xml:space="preserve">Code </w:t>
      </w:r>
      <w:r w:rsidR="002D6190">
        <w:rPr>
          <w:noProof/>
        </w:rPr>
        <w:t>5</w:t>
      </w:r>
      <w:r w:rsidR="003721E8">
        <w:fldChar w:fldCharType="end"/>
      </w:r>
      <w:r w:rsidR="003721E8">
        <w:t xml:space="preserve">), which </w:t>
      </w:r>
      <w:r w:rsidR="00495FFD">
        <w:t xml:space="preserve">allow </w:t>
      </w:r>
      <w:r>
        <w:t xml:space="preserve">the </w:t>
      </w:r>
      <w:r w:rsidR="00495FFD">
        <w:t>capturing of kernel call stacks from a non-root process</w:t>
      </w:r>
      <w:r w:rsidR="003721E8">
        <w:t>.</w:t>
      </w:r>
    </w:p>
    <w:p w14:paraId="12C21A55" w14:textId="77777777" w:rsidR="00495FFD" w:rsidRDefault="00495FFD" w:rsidP="00495FFD">
      <w:pPr>
        <w:pStyle w:val="BerichtCode"/>
        <w:numPr>
          <w:ilvl w:val="0"/>
          <w:numId w:val="0"/>
        </w:numPr>
        <w:ind w:left="360" w:hanging="360"/>
        <w:rPr>
          <w:lang w:val="de-DE"/>
        </w:rPr>
      </w:pPr>
      <w:r w:rsidRPr="00EB1775">
        <w:rPr>
          <w:lang w:val="de-DE"/>
        </w:rPr>
        <w:t>sysctl kernel.perf_event_paranoid=1</w:t>
      </w:r>
    </w:p>
    <w:p w14:paraId="3B78F5B0" w14:textId="77777777" w:rsidR="00495FFD" w:rsidRDefault="00495FFD" w:rsidP="00495FFD">
      <w:pPr>
        <w:pStyle w:val="BerichtCode"/>
        <w:numPr>
          <w:ilvl w:val="0"/>
          <w:numId w:val="0"/>
        </w:numPr>
        <w:ind w:left="360" w:hanging="360"/>
        <w:rPr>
          <w:lang w:val="de-DE"/>
        </w:rPr>
      </w:pPr>
      <w:r w:rsidRPr="00EB1775">
        <w:rPr>
          <w:lang w:val="de-DE"/>
        </w:rPr>
        <w:t>sysctl kernel.kptr_restrict=0</w:t>
      </w:r>
    </w:p>
    <w:p w14:paraId="2A762D5E" w14:textId="73C5C45C" w:rsidR="00495FFD" w:rsidRDefault="00495FFD" w:rsidP="00495FFD">
      <w:pPr>
        <w:pStyle w:val="Beschriftung"/>
      </w:pPr>
      <w:bookmarkStart w:id="38" w:name="_Ref221452342"/>
      <w:bookmarkStart w:id="39" w:name="_Toc222787127"/>
      <w:r>
        <w:t xml:space="preserve">Code </w:t>
      </w:r>
      <w:r>
        <w:fldChar w:fldCharType="begin"/>
      </w:r>
      <w:r>
        <w:instrText xml:space="preserve"> SEQ Code \* ARABIC </w:instrText>
      </w:r>
      <w:r>
        <w:fldChar w:fldCharType="separate"/>
      </w:r>
      <w:r w:rsidR="002D6190">
        <w:rPr>
          <w:noProof/>
        </w:rPr>
        <w:t>5</w:t>
      </w:r>
      <w:r>
        <w:fldChar w:fldCharType="end"/>
      </w:r>
      <w:bookmarkEnd w:id="38"/>
      <w:r>
        <w:t>:</w:t>
      </w:r>
      <w:r w:rsidR="00DD0835">
        <w:tab/>
      </w:r>
      <w:r>
        <w:t xml:space="preserve">Kernel parameters required by the </w:t>
      </w:r>
      <w:r w:rsidR="00047E9B">
        <w:t>A</w:t>
      </w:r>
      <w:r>
        <w:t>sync-</w:t>
      </w:r>
      <w:r w:rsidR="00047E9B">
        <w:t>P</w:t>
      </w:r>
      <w:r>
        <w:t>rofiler to capture kernel call stacks.</w:t>
      </w:r>
      <w:bookmarkEnd w:id="39"/>
    </w:p>
    <w:p w14:paraId="4EC173DD" w14:textId="21FE7F10" w:rsidR="003721E8" w:rsidRPr="003721E8" w:rsidRDefault="003721E8" w:rsidP="003721E8">
      <w:r>
        <w:t xml:space="preserve">The Async-Profiler can be attached to a benchmark using JMH’s </w:t>
      </w:r>
      <w:r w:rsidRPr="003721E8">
        <w:rPr>
          <w:rStyle w:val="BerichtCodeZchn"/>
        </w:rPr>
        <w:t>OptionsBuilder</w:t>
      </w:r>
      <w:r>
        <w:t xml:space="preserve">. After the benchmarks have executed the profiling results are collected and the Async-Profiler generates an interactable flamegraph as HTML as seen in </w:t>
      </w:r>
      <w:r>
        <w:fldChar w:fldCharType="begin"/>
      </w:r>
      <w:r>
        <w:instrText xml:space="preserve"> REF _Ref221894777 \r \h </w:instrText>
      </w:r>
      <w:r>
        <w:fldChar w:fldCharType="separate"/>
      </w:r>
      <w:r w:rsidR="002D6190">
        <w:t>Attachment A 1</w:t>
      </w:r>
      <w:r>
        <w:fldChar w:fldCharType="end"/>
      </w:r>
      <w:r>
        <w:t>. The colours indicate whether the code is inlined Java-code (blue), native-code (red) or standard JIT-compiled Java-code (green). Other colours may appear in the visualization which are documented in the official reference materials</w:t>
      </w:r>
      <w:r>
        <w:rPr>
          <w:rStyle w:val="Funotenzeichen"/>
        </w:rPr>
        <w:footnoteReference w:id="12"/>
      </w:r>
      <w:r>
        <w:t>.</w:t>
      </w:r>
    </w:p>
    <w:p w14:paraId="12B72D1E" w14:textId="29EB631B" w:rsidR="00495FFD" w:rsidRDefault="00495FFD" w:rsidP="00495FFD">
      <w:pPr>
        <w:pStyle w:val="berschrift4"/>
      </w:pPr>
      <w:r>
        <w:lastRenderedPageBreak/>
        <w:t>Java Flight Recorder (</w:t>
      </w:r>
      <w:r w:rsidR="0008608A">
        <w:t>JFR</w:t>
      </w:r>
      <w:r>
        <w:t>)</w:t>
      </w:r>
    </w:p>
    <w:p w14:paraId="0010C532" w14:textId="01ED5309" w:rsidR="00495FFD" w:rsidRDefault="00495FFD" w:rsidP="00A80DCB">
      <w:r>
        <w:t xml:space="preserve">The Java </w:t>
      </w:r>
      <w:r w:rsidR="0008608A">
        <w:t>F</w:t>
      </w:r>
      <w:r>
        <w:t xml:space="preserve">light </w:t>
      </w:r>
      <w:r w:rsidR="0008608A">
        <w:t>R</w:t>
      </w:r>
      <w:r>
        <w:t xml:space="preserve">ecorder is sampling profiler, which uses code independent of the unofficial </w:t>
      </w:r>
      <w:r w:rsidRPr="0008608A">
        <w:rPr>
          <w:rStyle w:val="BerichtCodeZchn"/>
        </w:rPr>
        <w:t>AsyncGetCallTrace</w:t>
      </w:r>
      <w:r>
        <w:t xml:space="preserve"> API. It can access the call trace while mostly avoiding the safepoint bias if the </w:t>
      </w:r>
      <w:r w:rsidRPr="0057081E">
        <w:rPr>
          <w:rStyle w:val="BerichtCodeZchn"/>
        </w:rPr>
        <w:t>-XX:+DebugNonSafepoints</w:t>
      </w:r>
      <w:r>
        <w:t xml:space="preserve"> JVM flag is enabled. The </w:t>
      </w:r>
      <w:r w:rsidR="0008608A">
        <w:t>J</w:t>
      </w:r>
      <w:r>
        <w:t xml:space="preserve">ava </w:t>
      </w:r>
      <w:r w:rsidR="0008608A">
        <w:t>F</w:t>
      </w:r>
      <w:r>
        <w:t xml:space="preserve">light </w:t>
      </w:r>
      <w:r w:rsidR="0008608A">
        <w:t>R</w:t>
      </w:r>
      <w:r>
        <w:t>ecorder create</w:t>
      </w:r>
      <w:r w:rsidR="00090BBC">
        <w:t>s</w:t>
      </w:r>
      <w:r>
        <w:t xml:space="preserve"> a .jfr file, which can be analysed in the tool Java Mission Control</w:t>
      </w:r>
      <w:r>
        <w:rPr>
          <w:rStyle w:val="Funotenzeichen"/>
        </w:rPr>
        <w:footnoteReference w:id="13"/>
      </w:r>
      <w:r>
        <w:t xml:space="preserve"> or converted to a flamegraph </w:t>
      </w:r>
      <w:r w:rsidR="003721E8">
        <w:t xml:space="preserve">HTML </w:t>
      </w:r>
      <w:r>
        <w:t xml:space="preserve">using </w:t>
      </w:r>
      <w:r w:rsidR="0008608A">
        <w:t>a</w:t>
      </w:r>
      <w:r>
        <w:t xml:space="preserve"> converter provided by the </w:t>
      </w:r>
      <w:r w:rsidR="00047E9B">
        <w:t>A</w:t>
      </w:r>
      <w:r>
        <w:t>sync-</w:t>
      </w:r>
      <w:r w:rsidR="00047E9B">
        <w:t>P</w:t>
      </w:r>
      <w:r>
        <w:t>rofiler.</w:t>
      </w:r>
    </w:p>
    <w:p w14:paraId="7643693B" w14:textId="2D27B8C3" w:rsidR="003721E8" w:rsidRDefault="003721E8" w:rsidP="00A80DCB">
      <w:r>
        <w:t xml:space="preserve">Like the Async-Profiler it requires the JVM flags </w:t>
      </w:r>
      <w:r w:rsidRPr="003721E8">
        <w:rPr>
          <w:rStyle w:val="BerichtCodeZchn"/>
          <w:lang w:val="de-DE"/>
        </w:rPr>
        <w:t>XX:+UnlockDiagnosticVMOptions</w:t>
      </w:r>
      <w:r w:rsidRPr="003721E8">
        <w:rPr>
          <w:lang w:val="de-DE"/>
        </w:rPr>
        <w:t xml:space="preserve"> </w:t>
      </w:r>
      <w:r>
        <w:rPr>
          <w:lang w:val="de-DE"/>
        </w:rPr>
        <w:t>and</w:t>
      </w:r>
      <w:r>
        <w:t xml:space="preserve"> </w:t>
      </w:r>
      <w:r w:rsidRPr="003721E8">
        <w:rPr>
          <w:rStyle w:val="BerichtCodeZchn"/>
          <w:lang w:val="de-DE"/>
        </w:rPr>
        <w:t>XX:+DebugNonSafepoints</w:t>
      </w:r>
      <w:r w:rsidRPr="003721E8">
        <w:t xml:space="preserve"> </w:t>
      </w:r>
      <w:r>
        <w:t xml:space="preserve">to achieve accurate results and can be attached to a JMH benchmark using the </w:t>
      </w:r>
      <w:r w:rsidRPr="003721E8">
        <w:rPr>
          <w:rStyle w:val="BerichtCodeZchn"/>
        </w:rPr>
        <w:t>OptionsBuilder</w:t>
      </w:r>
      <w:r w:rsidRPr="003721E8">
        <w:t>.</w:t>
      </w:r>
    </w:p>
    <w:p w14:paraId="50DE5F59" w14:textId="2CB0013C" w:rsidR="008B54CB" w:rsidRDefault="008B54CB" w:rsidP="008B54CB">
      <w:pPr>
        <w:pStyle w:val="berschrift1"/>
      </w:pPr>
      <w:bookmarkStart w:id="40" w:name="_Ref221928511"/>
      <w:bookmarkStart w:id="41" w:name="_Toc223021693"/>
      <w:r>
        <w:lastRenderedPageBreak/>
        <w:t xml:space="preserve">Related </w:t>
      </w:r>
      <w:r w:rsidR="00C97E7D">
        <w:t>W</w:t>
      </w:r>
      <w:r>
        <w:t>ork and Current Technologies</w:t>
      </w:r>
      <w:bookmarkEnd w:id="40"/>
      <w:bookmarkEnd w:id="41"/>
    </w:p>
    <w:p w14:paraId="3168B8B7" w14:textId="02F5B386" w:rsidR="0044265E" w:rsidRDefault="0044265E" w:rsidP="007D7166">
      <w:r>
        <w:t>This chapter reviews existing work related to this thesis and presents current technologies for accessing native structures in Java. It begins with an overview of related research, followed by a concise introduction to established Java native access libraries –</w:t>
      </w:r>
      <w:r w:rsidR="003721E8">
        <w:t xml:space="preserve"> namely</w:t>
      </w:r>
      <w:r>
        <w:t xml:space="preserve"> LWJGL, FFMA and JNA. Subsequently, the newly developed library LUtils is presented. </w:t>
      </w:r>
      <w:r w:rsidR="003721E8">
        <w:t>Finally, t</w:t>
      </w:r>
      <w:r>
        <w:t xml:space="preserve">he chapter concludes with a discussion of the internal implementation approaches of all four libraries, </w:t>
      </w:r>
      <w:r w:rsidR="003721E8">
        <w:t xml:space="preserve">which </w:t>
      </w:r>
      <w:r>
        <w:t xml:space="preserve">form the basis </w:t>
      </w:r>
      <w:r w:rsidR="003721E8">
        <w:t xml:space="preserve">required </w:t>
      </w:r>
      <w:r>
        <w:t xml:space="preserve">for </w:t>
      </w:r>
      <w:r w:rsidR="003721E8">
        <w:t>many</w:t>
      </w:r>
      <w:r>
        <w:t xml:space="preserve"> interpretations </w:t>
      </w:r>
      <w:r w:rsidR="003721E8">
        <w:t xml:space="preserve">made </w:t>
      </w:r>
      <w:r>
        <w:t xml:space="preserve">in chapter </w:t>
      </w:r>
      <w:r>
        <w:fldChar w:fldCharType="begin"/>
      </w:r>
      <w:r>
        <w:instrText xml:space="preserve"> REF _Ref221562286 \r \h </w:instrText>
      </w:r>
      <w:r>
        <w:fldChar w:fldCharType="separate"/>
      </w:r>
      <w:r w:rsidR="002D6190">
        <w:t>4</w:t>
      </w:r>
      <w:r>
        <w:fldChar w:fldCharType="end"/>
      </w:r>
      <w:r>
        <w:t>.</w:t>
      </w:r>
    </w:p>
    <w:p w14:paraId="65254E4C" w14:textId="79894580" w:rsidR="00852221" w:rsidRPr="00852221" w:rsidRDefault="008B54CB" w:rsidP="00852221">
      <w:pPr>
        <w:pStyle w:val="berschrift2"/>
      </w:pPr>
      <w:bookmarkStart w:id="42" w:name="_Ref190357451"/>
      <w:bookmarkStart w:id="43" w:name="_Toc223021694"/>
      <w:r>
        <w:t>Related Work</w:t>
      </w:r>
      <w:bookmarkEnd w:id="43"/>
    </w:p>
    <w:p w14:paraId="5BF5992D" w14:textId="2E38CB66" w:rsidR="003721E8" w:rsidRDefault="00BA75C9" w:rsidP="008B54CB">
      <w:r>
        <w:t>There is limited prior work addressing the specific focus of this thesis</w:t>
      </w:r>
      <w:r w:rsidR="008B54CB">
        <w:t xml:space="preserve">. One remotely related </w:t>
      </w:r>
      <w:r w:rsidR="00852221">
        <w:t>approach</w:t>
      </w:r>
      <w:r w:rsidR="008B54CB">
        <w:t xml:space="preserve"> </w:t>
      </w:r>
      <w:r w:rsidR="008B54CB">
        <w:fldChar w:fldCharType="begin"/>
      </w:r>
      <w:r w:rsidR="00BF791C">
        <w:instrText xml:space="preserve"> ADDIN ZOTERO_ITEM CSL_CITATION {"citationID":"fwkKUPM6","properties":{"formattedCitation":"[17]","plainCitation":"[17]","noteIndex":0},"citationItems":[{"id":7,"uris":["http://zotero.org/users/local/qUQ1uMZK/items/FGPJ445D"],"itemData":{"id":7,"type":"paper-conference","abstract":"Summary form only given. Unlike desktop systems, embedded systems use different user interface technologies; have significantly smaller form factors; use a wide variety of processors; and have very tight constraints on power/energy consumption, user response time, and physical space. With its platform independence and secure execution environment, Java is fast becoming the language of choice for programming embedded systems. In order to extend its use to array based applications from embedded image and video processing, Java programmers need to employ several optimizations. Unfortunately, due to its precise exception mechanism and bytecode distribution form, it is not generally possible to use classical loop based optimization techniques for array based embedded Java applications. Observing this, this paper proposes a dynamic memory layout optimization strategy for Java applications. The strategy is based on observing the cache behavior dynamically and transforming memory layouts of arrays, when necessary, during the course of execution. This is in contrast to many previously proposed memory layout optimization strategies, which are static in nature (i.e., they are applied at compile time). Our results indicate large performance improvements on a suite of seven array based applications.","container-title":"18th International Parallel and Distributed Processing Symposium, 2004. Proceedings.","DOI":"10.1109/IPDPS.2004.1303150","event-title":"18th International Parallel and Distributed Processing Symposium, 2004. Proceedings.","page":"159-","source":"IEEE Xplore","title":"Improving memory performance of embedded Java applications by dynamic layout modifications","URL":"https://ieeexplore.ieee.org/abstract/document/1303150","author":[{"family":"Li","given":"F."},{"family":"Agrawal","given":"P."},{"family":"Eberhardt","given":"G."},{"family":"Manavoglu","given":"E."},{"family":"Ugurel","given":"S."},{"family":"Kandemir","given":"M."}],"accessed":{"date-parts":[["2025",2,13]]},"issued":{"date-parts":[["2004",4]]}}}],"schema":"https://github.com/citation-style-language/schema/raw/master/csl-citation.json"} </w:instrText>
      </w:r>
      <w:r w:rsidR="008B54CB">
        <w:fldChar w:fldCharType="separate"/>
      </w:r>
      <w:r w:rsidR="00BF791C" w:rsidRPr="00BF791C">
        <w:rPr>
          <w:rFonts w:cs="Times New Roman"/>
        </w:rPr>
        <w:t>[17]</w:t>
      </w:r>
      <w:r w:rsidR="008B54CB">
        <w:fldChar w:fldCharType="end"/>
      </w:r>
      <w:r w:rsidR="008B54CB">
        <w:t xml:space="preserve"> </w:t>
      </w:r>
      <w:r w:rsidR="00852221">
        <w:t>aims to</w:t>
      </w:r>
      <w:r w:rsidR="008B54CB">
        <w:t xml:space="preserve"> improv</w:t>
      </w:r>
      <w:r w:rsidR="00852221">
        <w:t>e</w:t>
      </w:r>
      <w:r w:rsidR="008B54CB">
        <w:t xml:space="preserve"> memory performance of embedded Java applications. It discusses dynamically changing the memory layout of arrays on embedded systems to improve performance. </w:t>
      </w:r>
      <w:r w:rsidR="003721E8">
        <w:t xml:space="preserve">Another related study </w:t>
      </w:r>
      <w:r w:rsidR="003721E8">
        <w:fldChar w:fldCharType="begin"/>
      </w:r>
      <w:r w:rsidR="00BF791C">
        <w:instrText xml:space="preserve"> ADDIN ZOTERO_ITEM CSL_CITATION {"citationID":"LmKqtQ0n","properties":{"formattedCitation":"[18]","plainCitation":"[18]","noteIndex":0},"citationItems":[{"id":15,"uris":["http://zotero.org/users/local/qUQ1uMZK/items/ZACKYAS4"],"itemData":{"id":15,"type":"article","abstract":"Application Binary Interface (ABI) compatibility is essential for system or software updates to ensure that libraries continue to function. Tools that can assess a binary or library ABI can thus be used to make predictions about compatibility, and predict downstream bugs by informing developers and users about issues. In this work, we are interested in describing a set of well-known tools for assessing ABI, and testing them in a controlled set experiments to assess tool agreement. We run 7660 smaller experiments across tools (N=30,640 total results) to evaluate not only predictions, but also each tool's ability to provide detail about underlying issues. In this work, along with highlighting the problem of assessing ABI compatibility and critiquing the pros and cons of currently available tools, we provide guidance to developers interested to test ABI based on our empirical results and suggestions for future work.","DOI":"10.48550/ARXIV.2212.03364","license":"Creative Commons Attribution 4.0 International","note":"version: 2","publisher":"arXiv","source":"DOI.org (Datacite)","title":"Binary-level Software Compatibility Tool Agreement","URL":"https://arxiv.org/abs/2212.03364","author":[{"family":"Sochat","given":"Vanessa"},{"family":"Haines","given":"Tim"}],"accessed":{"date-parts":[["2025",2,13]]},"issued":{"date-parts":[["2022"]]}}}],"schema":"https://github.com/citation-style-language/schema/raw/master/csl-citation.json"} </w:instrText>
      </w:r>
      <w:r w:rsidR="003721E8">
        <w:fldChar w:fldCharType="separate"/>
      </w:r>
      <w:r w:rsidR="00BF791C" w:rsidRPr="00BF791C">
        <w:rPr>
          <w:rFonts w:cs="Times New Roman"/>
        </w:rPr>
        <w:t>[18]</w:t>
      </w:r>
      <w:r w:rsidR="003721E8">
        <w:fldChar w:fldCharType="end"/>
      </w:r>
      <w:r w:rsidR="003721E8">
        <w:t xml:space="preserve"> discusses and compares tools that asses ABI compatibility. These tools detect potential bugs arising from ABI mismatches. Furthermore, the work highlights reasons why ABI compatibility can be problematic and how an understanding of ABIs might be required to solve ABI related problems.</w:t>
      </w:r>
    </w:p>
    <w:p w14:paraId="190DF681" w14:textId="786D1CBA" w:rsidR="008B54CB" w:rsidRDefault="00BA75C9" w:rsidP="008B54CB">
      <w:r>
        <w:t>Other research</w:t>
      </w:r>
      <w:r w:rsidR="008B54CB">
        <w:t xml:space="preserve"> </w:t>
      </w:r>
      <w:r w:rsidR="008B54CB">
        <w:fldChar w:fldCharType="begin"/>
      </w:r>
      <w:r w:rsidR="00BF791C">
        <w:instrText xml:space="preserve"> ADDIN ZOTERO_ITEM CSL_CITATION {"citationID":"3BX79Sai","properties":{"formattedCitation":"[19\\uc0\\u8211{}21]","plainCitation":"[19–21]","noteIndex":0},"citationItems":[{"id":10,"uris":["http://zotero.org/users/local/qUQ1uMZK/items/3MHMHPMJ"],"itemData":{"id":10,"type":"paper-conference","container-title":"ISSSE","event-title":"ISSSE","title":"Safe Java Native Interface","author":[{"family":"Tan","given":"Gang"},{"family":"Appel","given":"Andrew W."},{"family":"Chakradhar","given":"Srimat"},{"family":"Raghunathan","given":"Anand"},{"family":"Ravi","given":"Srivaths"},{"family":"Wang","given":"Daniel"}],"issued":{"date-parts":[["2006"]]}},"label":"page"},{"id":9,"uris":["http://zotero.org/users/local/qUQ1uMZK/items/FHBKSN4M"],"itemData":{"id":9,"type":"paper-conference","abstract":"The use of the Java Native Interface (JNI) allows taking advantage of the existing libraries written in different programming languages for code reuse, performance, and security. Despite the importance of JNI in development, practices on its usages are not well studied yet. In this paper, we investigated the usage of JNI in 100 open source systems collected from OpenHub and Github, around 8k of source code files combined between Java and C/C++, including the Java class libraries part of the JDK v9. We identified the state of the practice in JNI systems by semi-automatically and manually analyzing the source code.Our qualitative analysis shows eleven JNI practices where they are mainly related to loading libraries, implementing native methods, exception management, return types, and local/global references management. Basing on our findings, we provided some suggestions and recommendations to developers to facilitate the debugging tasks of JNI in multi-language systems, which can also help them to deal with the Java and C memory.","collection-title":"CASCON '19","container-title":"Proceedings of the 29th Annual International Conference on Computer Science and Software Engineering","event-place":"USA","page":"274–283","publisher":"IBM Corp.","publisher-place":"USA","source":"ACM Digital Library","title":"State of practices of Java native interface","author":[{"family":"Grichi","given":"Manel"},{"family":"Abidi","given":"Mouna"},{"family":"Guéhéneuc","given":"Yann-Gaël"},{"family":"Khomh","given":"Foutse"}],"accessed":{"date-parts":[["2025",2,13]]},"issued":{"date-parts":[["2019",11,4]]}},"label":"page"},{"id":11,"uris":["http://zotero.org/users/local/qUQ1uMZK/items/3P9DLTBT"],"itemData":{"id":11,"type":"paper-conference","container-title":"Usenix Security Symposium","page":"365–378","source":"Google Scholar","title":"An Empirical Security Study of the Native Code in the JDK.","URL":"https://www.usenix.org/event/sec08/tech/full_papers/tan_g/tan_g_html/","author":[{"family":"Tan","given":"Gang"},{"family":"Croft","given":"Jason"}],"accessed":{"date-parts":[["2025",2,13]]},"issued":{"date-parts":[["2008"]]}}}],"schema":"https://github.com/citation-style-language/schema/raw/master/csl-citation.json"} </w:instrText>
      </w:r>
      <w:r w:rsidR="008B54CB">
        <w:fldChar w:fldCharType="separate"/>
      </w:r>
      <w:r w:rsidR="00BF791C" w:rsidRPr="00BF791C">
        <w:rPr>
          <w:rFonts w:cs="Times New Roman"/>
        </w:rPr>
        <w:t>[19–21]</w:t>
      </w:r>
      <w:r w:rsidR="008B54CB">
        <w:fldChar w:fldCharType="end"/>
      </w:r>
      <w:r w:rsidR="008B54CB">
        <w:t xml:space="preserve"> </w:t>
      </w:r>
      <w:r>
        <w:t>discusses</w:t>
      </w:r>
      <w:r w:rsidR="008B54CB">
        <w:t xml:space="preserve"> common practices and security related issues of the Java Native Interface (JNI). Another </w:t>
      </w:r>
      <w:r w:rsidR="00852221">
        <w:t>study</w:t>
      </w:r>
      <w:r w:rsidR="008B54CB">
        <w:t xml:space="preserve"> </w:t>
      </w:r>
      <w:r w:rsidR="008B54CB">
        <w:fldChar w:fldCharType="begin"/>
      </w:r>
      <w:r w:rsidR="00BF791C">
        <w:instrText xml:space="preserve"> ADDIN ZOTERO_ITEM CSL_CITATION {"citationID":"0XdxaON4","properties":{"formattedCitation":"[22]","plainCitation":"[22]","noteIndex":0},"citationItems":[{"id":13,"uris":["http://zotero.org/users/local/qUQ1uMZK/items/X7LQUT6L"],"itemData":{"id":13,"type":"article-journal","container-title":"Computing, Telecommunications and Control","issue":"4","page":"7–15","source":"Google Scholar","title":"Evaluating the performance of Java Vector API in vector embedding operations","volume":"17","author":[{"family":"Tomilov","given":"N. A."},{"family":"Turov","given":"V. P."}],"issued":{"date-parts":[["2024"]]}}}],"schema":"https://github.com/citation-style-language/schema/raw/master/csl-citation.json"} </w:instrText>
      </w:r>
      <w:r w:rsidR="008B54CB">
        <w:fldChar w:fldCharType="separate"/>
      </w:r>
      <w:r w:rsidR="00BF791C" w:rsidRPr="00BF791C">
        <w:rPr>
          <w:rFonts w:cs="Times New Roman"/>
        </w:rPr>
        <w:t>[22]</w:t>
      </w:r>
      <w:r w:rsidR="008B54CB">
        <w:fldChar w:fldCharType="end"/>
      </w:r>
      <w:r w:rsidR="008B54CB">
        <w:t xml:space="preserve"> evaluates the performance of the Java Vector API in vector embedding operations</w:t>
      </w:r>
      <w:r>
        <w:t xml:space="preserve">, </w:t>
      </w:r>
      <w:r w:rsidR="008B54CB">
        <w:t>compar</w:t>
      </w:r>
      <w:r>
        <w:t>ing</w:t>
      </w:r>
      <w:r w:rsidR="008B54CB">
        <w:t xml:space="preserve"> it to pure Java solutions and C++ implementations called from Java.</w:t>
      </w:r>
    </w:p>
    <w:p w14:paraId="7E661E8E" w14:textId="0D13D3A3" w:rsidR="00F3001A" w:rsidRDefault="008B54CB" w:rsidP="008B54CB">
      <w:r>
        <w:t xml:space="preserve">The </w:t>
      </w:r>
      <w:r w:rsidR="00F3001A">
        <w:t xml:space="preserve">work </w:t>
      </w:r>
      <w:r>
        <w:t xml:space="preserve">most </w:t>
      </w:r>
      <w:r w:rsidR="00F3001A">
        <w:t>closely related</w:t>
      </w:r>
      <w:r>
        <w:t xml:space="preserve"> to this </w:t>
      </w:r>
      <w:r w:rsidR="00F3001A">
        <w:t>thesis</w:t>
      </w:r>
      <w:r>
        <w:t xml:space="preserve"> is </w:t>
      </w:r>
      <w:r w:rsidR="00852221">
        <w:t>the</w:t>
      </w:r>
      <w:r>
        <w:t xml:space="preserve"> bachelor</w:t>
      </w:r>
      <w:r w:rsidR="00F3001A">
        <w:t>’s</w:t>
      </w:r>
      <w:r>
        <w:t xml:space="preserve"> thesis </w:t>
      </w:r>
      <w:r w:rsidR="00F3001A">
        <w:t>by</w:t>
      </w:r>
      <w:r>
        <w:t xml:space="preserve"> </w:t>
      </w:r>
      <w:r w:rsidRPr="009D67CD">
        <w:t>Niklas Seppälä</w:t>
      </w:r>
      <w:r>
        <w:t xml:space="preserve"> </w:t>
      </w:r>
      <w:r>
        <w:fldChar w:fldCharType="begin"/>
      </w:r>
      <w:r w:rsidR="00BF791C">
        <w:instrText xml:space="preserve"> ADDIN ZOTERO_ITEM CSL_CITATION {"citationID":"cbwL7mVG","properties":{"formattedCitation":"[23]","plainCitation":"[23]","noteIndex":0},"citationItems":[{"id":5,"uris":["http://zotero.org/users/local/qUQ1uMZK/items/NK5LKGT7"],"itemData":{"id":5,"type":"thesis","publisher":"Metropolia University of Applied Sciences","title":"Improving Java Performance With Native Libraries","author":[{"family":"Seppälä","given":"Niklas"}],"issued":{"date-parts":[["2024",4,14]]}}}],"schema":"https://github.com/citation-style-language/schema/raw/master/csl-citation.json"} </w:instrText>
      </w:r>
      <w:r>
        <w:fldChar w:fldCharType="separate"/>
      </w:r>
      <w:r w:rsidR="00BF791C" w:rsidRPr="00BF791C">
        <w:rPr>
          <w:rFonts w:cs="Times New Roman"/>
        </w:rPr>
        <w:t>[23]</w:t>
      </w:r>
      <w:r>
        <w:fldChar w:fldCharType="end"/>
      </w:r>
      <w:r w:rsidR="00F3001A">
        <w:t>, which investigates whether</w:t>
      </w:r>
      <w:r>
        <w:t xml:space="preserve"> Java</w:t>
      </w:r>
      <w:r w:rsidR="00966AC0">
        <w:t xml:space="preserve"> </w:t>
      </w:r>
      <w:r>
        <w:t>native interop can improve performance compared to pure</w:t>
      </w:r>
      <w:r w:rsidR="00F3001A">
        <w:t>ly</w:t>
      </w:r>
      <w:r>
        <w:t xml:space="preserve"> Java</w:t>
      </w:r>
      <w:r w:rsidR="00F3001A">
        <w:t>-based implementations</w:t>
      </w:r>
      <w:r>
        <w:t xml:space="preserve">. </w:t>
      </w:r>
      <w:r w:rsidR="00F3001A">
        <w:t>That study</w:t>
      </w:r>
      <w:r>
        <w:t xml:space="preserve"> focuse</w:t>
      </w:r>
      <w:r w:rsidR="00F3001A">
        <w:t>s</w:t>
      </w:r>
      <w:r>
        <w:t xml:space="preserve"> on JNI, JNA and </w:t>
      </w:r>
      <w:r w:rsidR="00852221">
        <w:t>FFMA</w:t>
      </w:r>
      <w:r w:rsidR="00F3001A">
        <w:t>, concluding</w:t>
      </w:r>
      <w:r>
        <w:t xml:space="preserve"> that utilizing Java native interop is most suitable for larger tasks, which </w:t>
      </w:r>
      <w:r w:rsidR="00F3001A">
        <w:t>minimize</w:t>
      </w:r>
      <w:r>
        <w:t xml:space="preserve"> </w:t>
      </w:r>
      <w:r w:rsidR="00F3001A">
        <w:t>communication</w:t>
      </w:r>
      <w:r>
        <w:t xml:space="preserve"> between Java and native code. </w:t>
      </w:r>
      <w:r w:rsidR="00F3001A">
        <w:t xml:space="preserve">This represents the key difference to the approach presented by </w:t>
      </w:r>
      <w:r w:rsidR="009B1EC5">
        <w:t>the present</w:t>
      </w:r>
      <w:r w:rsidR="00F3001A">
        <w:t xml:space="preserve"> thesis</w:t>
      </w:r>
      <w:r w:rsidR="009B1EC5">
        <w:t>, which aims to analyse the impact of creating and accessing structures in Java code without passing the structures to native code.</w:t>
      </w:r>
    </w:p>
    <w:p w14:paraId="5EAD976B" w14:textId="77777777" w:rsidR="008B54CB" w:rsidRDefault="008B54CB" w:rsidP="008B54CB">
      <w:pPr>
        <w:pStyle w:val="berschrift2"/>
      </w:pPr>
      <w:bookmarkStart w:id="44" w:name="_Ref222169219"/>
      <w:bookmarkStart w:id="45" w:name="_Toc223021695"/>
      <w:r>
        <w:t>Current Technologies</w:t>
      </w:r>
      <w:bookmarkEnd w:id="42"/>
      <w:bookmarkEnd w:id="44"/>
      <w:bookmarkEnd w:id="45"/>
    </w:p>
    <w:p w14:paraId="4496D829" w14:textId="4AF15982" w:rsidR="008B54CB" w:rsidRDefault="008B54CB" w:rsidP="008B54CB">
      <w:r>
        <w:t>Interfacing Java with native code is essential for many applications</w:t>
      </w:r>
      <w:r w:rsidR="009B1EC5">
        <w:t xml:space="preserve">, therefore </w:t>
      </w:r>
      <w:r>
        <w:t>several libraries exist to facilitate this interaction. This section provides an overview of these libraries while focusing</w:t>
      </w:r>
      <w:r w:rsidR="009B1EC5">
        <w:t xml:space="preserve"> on</w:t>
      </w:r>
      <w:r>
        <w:t xml:space="preserve"> structures</w:t>
      </w:r>
      <w:r w:rsidR="009B1EC5">
        <w:t xml:space="preserve"> and the Application Binary Interface (ABI)</w:t>
      </w:r>
      <w:r>
        <w:t>.</w:t>
      </w:r>
    </w:p>
    <w:p w14:paraId="2220E22E" w14:textId="19C65BF4" w:rsidR="008B54CB" w:rsidRPr="00B40516" w:rsidRDefault="004233A1" w:rsidP="008B54CB">
      <w:r>
        <w:lastRenderedPageBreak/>
        <w:t>Besides LUtils this thesis focuses on JNA, LWJGL and FFMA. However other libraries exist as well. For example,</w:t>
      </w:r>
      <w:r w:rsidR="008B54CB">
        <w:t xml:space="preserve"> JavaCPP</w:t>
      </w:r>
      <w:r w:rsidR="008B54CB">
        <w:rPr>
          <w:rStyle w:val="Funotenzeichen"/>
        </w:rPr>
        <w:footnoteReference w:id="14"/>
      </w:r>
      <w:r w:rsidR="008B54CB">
        <w:t>, SWIG</w:t>
      </w:r>
      <w:r w:rsidR="008B54CB">
        <w:rPr>
          <w:rStyle w:val="Funotenzeichen"/>
        </w:rPr>
        <w:footnoteReference w:id="15"/>
      </w:r>
      <w:r w:rsidR="008B54CB">
        <w:t xml:space="preserve"> and </w:t>
      </w:r>
      <w:r w:rsidR="008B54CB" w:rsidRPr="00E259D0">
        <w:t>JNIWrapper</w:t>
      </w:r>
      <w:r w:rsidR="008B54CB">
        <w:rPr>
          <w:rStyle w:val="Funotenzeichen"/>
        </w:rPr>
        <w:footnoteReference w:id="16"/>
      </w:r>
      <w:r w:rsidR="008B54CB">
        <w:t>. Compared to other technologies</w:t>
      </w:r>
      <w:r>
        <w:t xml:space="preserve">, LUtils </w:t>
      </w:r>
      <w:r w:rsidR="008B54CB">
        <w:t>is most similar to JNA, with the key difference, that the ABI can be selected at runtime and the ability to implement custom ABIs.</w:t>
      </w:r>
      <w:r>
        <w:t xml:space="preserve"> The remainder of this section promptly introduce</w:t>
      </w:r>
      <w:r w:rsidR="00090BBC">
        <w:t>s</w:t>
      </w:r>
      <w:r>
        <w:t xml:space="preserve"> the Java native access technologies LWJGL, FFMA and JNA. </w:t>
      </w:r>
    </w:p>
    <w:p w14:paraId="2751F02E" w14:textId="1CFC9631" w:rsidR="004233A1" w:rsidRDefault="004233A1" w:rsidP="004233A1">
      <w:pPr>
        <w:pStyle w:val="berschrift4"/>
      </w:pPr>
      <w:r w:rsidRPr="008550EA">
        <w:t>Lightweight Java Game Library</w:t>
      </w:r>
      <w:r>
        <w:t xml:space="preserve"> (LWJGL)</w:t>
      </w:r>
      <w:r>
        <w:rPr>
          <w:rStyle w:val="Funotenzeichen"/>
        </w:rPr>
        <w:footnoteReference w:id="17"/>
      </w:r>
    </w:p>
    <w:p w14:paraId="70A3E46D" w14:textId="1C3D1C40" w:rsidR="006F3377" w:rsidRDefault="006F3377" w:rsidP="004233A1">
      <w:r>
        <w:t xml:space="preserve">The </w:t>
      </w:r>
      <w:r w:rsidRPr="008550EA">
        <w:t>Lightweight Java Game Library</w:t>
      </w:r>
      <w:r>
        <w:t xml:space="preserve"> (LWJGL) provides a wide range of features for game development, including pre-generated native interop bindings. These bindings are created using an automated code generator </w:t>
      </w:r>
      <w:r w:rsidRPr="006F3377">
        <w:t>that translates structure definitions, function signatures, and constants specified in a Kotlin-based domain-specific language (DSL) into corresponding Java interop code</w:t>
      </w:r>
      <w:r>
        <w:t xml:space="preserve">. </w:t>
      </w:r>
      <w:r w:rsidRPr="006F3377">
        <w:t xml:space="preserve">For each native structure, a dedicated Java class is generated. However, this generator is intended for internal use within LWJGL and cannot easily be employed by </w:t>
      </w:r>
      <w:r w:rsidR="0057637C">
        <w:t xml:space="preserve">developers </w:t>
      </w:r>
      <w:r w:rsidRPr="006F3377">
        <w:t>to define custom structures without considerable setup effort.</w:t>
      </w:r>
    </w:p>
    <w:p w14:paraId="40AB3CDF" w14:textId="55FA7CD7" w:rsidR="006F3377" w:rsidRDefault="006F3377" w:rsidP="004233A1">
      <w:r w:rsidRPr="006F3377">
        <w:t xml:space="preserve">Despite this limitation, LWJGL is included in this thesis because it is </w:t>
      </w:r>
      <w:r w:rsidR="000D1BAF">
        <w:t>already</w:t>
      </w:r>
      <w:r w:rsidRPr="006F3377">
        <w:t xml:space="preserve"> used in real-world applications, particularly in </w:t>
      </w:r>
      <w:r w:rsidR="000D1BAF">
        <w:t xml:space="preserve">the </w:t>
      </w:r>
      <w:r w:rsidRPr="006F3377">
        <w:t>performance-critical real-time rendering</w:t>
      </w:r>
      <w:r w:rsidR="000D1BAF">
        <w:t xml:space="preserve"> of video games. T</w:t>
      </w:r>
      <w:r w:rsidR="000D1BAF" w:rsidRPr="006F3377">
        <w:t>herefore,</w:t>
      </w:r>
      <w:r w:rsidRPr="006F3377">
        <w:t xml:space="preserve"> </w:t>
      </w:r>
      <w:r w:rsidR="000D1BAF">
        <w:t xml:space="preserve">it </w:t>
      </w:r>
      <w:r w:rsidRPr="006F3377">
        <w:t>serves as a relevant reference point for performance comparison.</w:t>
      </w:r>
    </w:p>
    <w:p w14:paraId="0A66ECB0" w14:textId="36997F27" w:rsidR="000D1BAF" w:rsidRDefault="000D1BAF" w:rsidP="004233A1">
      <w:r w:rsidRPr="000D1BAF">
        <w:t>It should also be noted that LWJGL targets only the x64 ABI, and the ABI cannot be selected or configured dynamically at runtime.</w:t>
      </w:r>
    </w:p>
    <w:p w14:paraId="26536226" w14:textId="27620E11" w:rsidR="004233A1" w:rsidRDefault="004233A1" w:rsidP="004233A1">
      <w:pPr>
        <w:pStyle w:val="berschrift4"/>
      </w:pPr>
      <w:r>
        <w:t>Foreign Functions and Memory API (FFMA)</w:t>
      </w:r>
      <w:r>
        <w:rPr>
          <w:rStyle w:val="Funotenzeichen"/>
        </w:rPr>
        <w:footnoteReference w:id="18"/>
      </w:r>
    </w:p>
    <w:p w14:paraId="67E908F2" w14:textId="2F49D795" w:rsidR="004233A1" w:rsidRDefault="000D1BAF" w:rsidP="004233A1">
      <w:r>
        <w:t>The Foreign Functions and Memory API (FFMA) is</w:t>
      </w:r>
      <w:r w:rsidR="00E93F73">
        <w:t xml:space="preserve"> a base Java interface</w:t>
      </w:r>
      <w:r>
        <w:t xml:space="preserve"> provided by Project Panama. It enables direct memory access and native function calls without requiring JNI </w:t>
      </w:r>
      <w:r w:rsidR="00E93F73">
        <w:t>glue</w:t>
      </w:r>
      <w:r>
        <w:t xml:space="preserve"> code. Instead of requiring generated or handwritten java classes for structure representations, FFMA allows developers to define and manipulate native structures dynamically at runtime. However, FFMA does not calculate the memory layout of structures. Instead, the layout must be specifically defined in code including padding and alignment. In combination with the tool jextract, the Java code can be automatically generated from C or CPP Headers, but it does not provide the ability to specify different ABIs.</w:t>
      </w:r>
    </w:p>
    <w:p w14:paraId="6291B7BB" w14:textId="77777777" w:rsidR="008B54CB" w:rsidRPr="001D4BC4" w:rsidRDefault="008B54CB" w:rsidP="008B54CB">
      <w:pPr>
        <w:pStyle w:val="berschrift4"/>
        <w:rPr>
          <w:rFonts w:cs="Times New Roman"/>
        </w:rPr>
      </w:pPr>
      <w:r w:rsidRPr="001D4BC4">
        <w:rPr>
          <w:rFonts w:cs="Times New Roman"/>
        </w:rPr>
        <w:lastRenderedPageBreak/>
        <w:t>Java Native Access (JNA)</w:t>
      </w:r>
      <w:r>
        <w:rPr>
          <w:rStyle w:val="Funotenzeichen"/>
          <w:rFonts w:cs="Times New Roman"/>
        </w:rPr>
        <w:footnoteReference w:id="19"/>
      </w:r>
    </w:p>
    <w:p w14:paraId="2827D437" w14:textId="343D1B42" w:rsidR="00570703" w:rsidRDefault="005F710A" w:rsidP="008B54CB">
      <w:r>
        <w:t>The library Java Native Access (JNA) enables</w:t>
      </w:r>
      <w:r w:rsidR="008B54CB">
        <w:t xml:space="preserve"> </w:t>
      </w:r>
      <w:r>
        <w:t xml:space="preserve">calling native functions and creating structures with pure Java code. It uses </w:t>
      </w:r>
      <w:r w:rsidR="00E93F73">
        <w:t xml:space="preserve">prewritten </w:t>
      </w:r>
      <w:r>
        <w:t xml:space="preserve">JNI code to dynamically resolve and invoke native functions at runtime. </w:t>
      </w:r>
      <w:r w:rsidR="00570703">
        <w:t xml:space="preserve">It also computes native structure layouts by reading handwritten classes using reflection and determining their memory layout during execution. </w:t>
      </w:r>
      <w:r>
        <w:t xml:space="preserve">However, </w:t>
      </w:r>
      <w:r w:rsidR="00570703">
        <w:t>JNA does not offer ABI selection to developers.</w:t>
      </w:r>
    </w:p>
    <w:p w14:paraId="1CA762CF" w14:textId="43D8B29C" w:rsidR="003053FF" w:rsidRDefault="00727C09" w:rsidP="00676A77">
      <w:pPr>
        <w:pStyle w:val="berschrift2"/>
      </w:pPr>
      <w:bookmarkStart w:id="46" w:name="_Toc223021696"/>
      <w:r>
        <w:t>LUtils</w:t>
      </w:r>
      <w:bookmarkEnd w:id="46"/>
    </w:p>
    <w:p w14:paraId="1C46BFC6" w14:textId="4229522D" w:rsidR="007A64D7" w:rsidRDefault="00570703" w:rsidP="00727C09">
      <w:r>
        <w:t xml:space="preserve">After </w:t>
      </w:r>
      <w:r w:rsidR="009000BB">
        <w:t xml:space="preserve">some </w:t>
      </w:r>
      <w:r>
        <w:t>established native interop libraries have been presented, t</w:t>
      </w:r>
      <w:r w:rsidR="00727C09">
        <w:t xml:space="preserve">his </w:t>
      </w:r>
      <w:r>
        <w:t>section</w:t>
      </w:r>
      <w:r w:rsidR="00727C09">
        <w:t xml:space="preserve"> </w:t>
      </w:r>
      <w:r>
        <w:t xml:space="preserve">introduces the new library LUtils, </w:t>
      </w:r>
      <w:r w:rsidR="00727C09">
        <w:t>highlight</w:t>
      </w:r>
      <w:r>
        <w:t>ing</w:t>
      </w:r>
      <w:r w:rsidR="00727C09">
        <w:t xml:space="preserve"> </w:t>
      </w:r>
      <w:r w:rsidR="009000BB">
        <w:t>its</w:t>
      </w:r>
      <w:r w:rsidR="00727C09">
        <w:t xml:space="preserve"> classes and explain</w:t>
      </w:r>
      <w:r w:rsidR="009000BB">
        <w:t>ing</w:t>
      </w:r>
      <w:r w:rsidR="00727C09">
        <w:t xml:space="preserve"> how memory is allocated, how the structure layout is calculated and how custom structures are </w:t>
      </w:r>
      <w:r w:rsidR="009000BB">
        <w:t>defined</w:t>
      </w:r>
      <w:r w:rsidR="00727C09">
        <w:t>.</w:t>
      </w:r>
      <w:r w:rsidR="00D735C8">
        <w:t xml:space="preserve"> A general overview of the most important structure related classes is visible in</w:t>
      </w:r>
      <w:r w:rsidR="00DD5F21">
        <w:t xml:space="preserve"> </w:t>
      </w:r>
      <w:r w:rsidR="00DD5F21">
        <w:fldChar w:fldCharType="begin"/>
      </w:r>
      <w:r w:rsidR="00DD5F21">
        <w:instrText xml:space="preserve"> REF _Ref221815035 \h </w:instrText>
      </w:r>
      <w:r w:rsidR="00DD5F21">
        <w:fldChar w:fldCharType="separate"/>
      </w:r>
      <w:r w:rsidR="002D6190">
        <w:t xml:space="preserve">Fig. </w:t>
      </w:r>
      <w:r w:rsidR="002D6190">
        <w:rPr>
          <w:noProof/>
        </w:rPr>
        <w:t>2</w:t>
      </w:r>
      <w:r w:rsidR="00DD5F21">
        <w:fldChar w:fldCharType="end"/>
      </w:r>
      <w:r w:rsidR="00D735C8">
        <w:t xml:space="preserve">. The class </w:t>
      </w:r>
      <w:r w:rsidR="00D735C8" w:rsidRPr="004F330F">
        <w:rPr>
          <w:rStyle w:val="BerichtCodeZchn"/>
        </w:rPr>
        <w:t>Structure</w:t>
      </w:r>
      <w:r w:rsidR="00D735C8">
        <w:t xml:space="preserve"> is the main class from which every structure </w:t>
      </w:r>
      <w:r w:rsidR="004F330F">
        <w:t xml:space="preserve">class must extend from. The classes </w:t>
      </w:r>
      <w:r w:rsidR="00E93F73">
        <w:t xml:space="preserve">like </w:t>
      </w:r>
      <w:r w:rsidR="004F330F" w:rsidRPr="008B54CB">
        <w:rPr>
          <w:rStyle w:val="BerichtCodeZchn"/>
        </w:rPr>
        <w:t>BBInt1</w:t>
      </w:r>
      <w:r w:rsidR="00E93F73">
        <w:t xml:space="preserve"> and</w:t>
      </w:r>
      <w:r w:rsidR="004F330F">
        <w:t xml:space="preserve"> </w:t>
      </w:r>
      <w:r w:rsidR="004F330F" w:rsidRPr="008B54CB">
        <w:rPr>
          <w:rStyle w:val="BerichtCodeZchn"/>
        </w:rPr>
        <w:t>BBFloat1</w:t>
      </w:r>
      <w:r w:rsidR="004F330F">
        <w:t xml:space="preserve"> are wrapper classes for the respective primitive types. Furthermore, </w:t>
      </w:r>
      <w:r w:rsidR="00E93F73">
        <w:t xml:space="preserve">multi-component </w:t>
      </w:r>
      <w:r w:rsidR="004F330F">
        <w:t xml:space="preserve">vectors </w:t>
      </w:r>
      <w:r w:rsidR="00E93F73">
        <w:t>such as</w:t>
      </w:r>
      <w:r w:rsidR="004F330F">
        <w:t xml:space="preserve"> </w:t>
      </w:r>
      <w:r w:rsidR="004F330F" w:rsidRPr="008B54CB">
        <w:rPr>
          <w:rStyle w:val="BerichtCodeZchn"/>
        </w:rPr>
        <w:t>BBInt2</w:t>
      </w:r>
      <w:r w:rsidR="00E93F73">
        <w:t xml:space="preserve"> and</w:t>
      </w:r>
      <w:r w:rsidR="004F330F">
        <w:t xml:space="preserve"> </w:t>
      </w:r>
      <w:r w:rsidR="004F330F" w:rsidRPr="008B54CB">
        <w:rPr>
          <w:rStyle w:val="BerichtCodeZchn"/>
        </w:rPr>
        <w:t>BBFloat4</w:t>
      </w:r>
      <w:r w:rsidR="00E93F73">
        <w:t xml:space="preserve"> </w:t>
      </w:r>
      <w:r w:rsidR="004F330F">
        <w:t>exist as well.</w:t>
      </w:r>
      <w:r w:rsidR="00E93F73">
        <w:t xml:space="preserve"> The</w:t>
      </w:r>
      <w:r w:rsidR="004F330F">
        <w:t xml:space="preserve"> </w:t>
      </w:r>
      <w:r w:rsidR="004F330F" w:rsidRPr="004F330F">
        <w:rPr>
          <w:rStyle w:val="BerichtCodeZchn"/>
        </w:rPr>
        <w:t>ComplexStructure</w:t>
      </w:r>
      <w:r w:rsidR="004F330F">
        <w:t xml:space="preserve"> provides</w:t>
      </w:r>
      <w:r w:rsidR="00E93F73">
        <w:t xml:space="preserve"> the developer with</w:t>
      </w:r>
      <w:r w:rsidR="004F330F">
        <w:t xml:space="preserve"> a way to implement custom structures with one or more child elements.</w:t>
      </w:r>
      <w:r w:rsidR="007A64D7">
        <w:t xml:space="preserve"> Additionally, arrays of any structure class can be created using the </w:t>
      </w:r>
      <w:r w:rsidR="007A64D7" w:rsidRPr="007A64D7">
        <w:rPr>
          <w:rStyle w:val="BerichtCodeZchn"/>
        </w:rPr>
        <w:t>StructureArray</w:t>
      </w:r>
      <w:r w:rsidR="007A64D7">
        <w:t xml:space="preserve"> class. However, arrays of primitive types have additional implementation</w:t>
      </w:r>
      <w:r w:rsidR="00E93F73">
        <w:t>s</w:t>
      </w:r>
      <w:r w:rsidR="007A64D7">
        <w:t xml:space="preserve"> (e.g. </w:t>
      </w:r>
      <w:r w:rsidR="007A64D7" w:rsidRPr="007A64D7">
        <w:rPr>
          <w:rStyle w:val="BerichtCodeZchn"/>
        </w:rPr>
        <w:t>NativeInt32Array</w:t>
      </w:r>
      <w:r w:rsidR="007A64D7">
        <w:t xml:space="preserve">) which provide performance benefits compared to </w:t>
      </w:r>
      <w:r w:rsidR="007A64D7" w:rsidRPr="007A64D7">
        <w:rPr>
          <w:rStyle w:val="BerichtCodeZchn"/>
        </w:rPr>
        <w:t>StructureArray</w:t>
      </w:r>
      <w:r w:rsidR="007A64D7">
        <w:t>.</w:t>
      </w:r>
    </w:p>
    <w:p w14:paraId="3FAF3973" w14:textId="77777777" w:rsidR="009E47DF" w:rsidRDefault="007A64D7" w:rsidP="009E47DF">
      <w:pPr>
        <w:keepNext/>
      </w:pPr>
      <w:r w:rsidRPr="00C14332">
        <w:rPr>
          <w:noProof/>
        </w:rPr>
        <w:lastRenderedPageBreak/>
        <w:drawing>
          <wp:inline distT="0" distB="0" distL="0" distR="0" wp14:anchorId="39FAE48E" wp14:editId="072D57CD">
            <wp:extent cx="5752671" cy="5009391"/>
            <wp:effectExtent l="0" t="0" r="635" b="1270"/>
            <wp:docPr id="170773706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737061" name="Grafik 1"/>
                    <pic:cNvPicPr>
                      <a:picLocks noChangeAspect="1" noChangeArrowheads="1"/>
                    </pic:cNvPicPr>
                  </pic:nvPicPr>
                  <pic:blipFill>
                    <a:blip r:embed="rId15"/>
                    <a:stretch>
                      <a:fillRect/>
                    </a:stretch>
                  </pic:blipFill>
                  <pic:spPr bwMode="auto">
                    <a:xfrm>
                      <a:off x="0" y="0"/>
                      <a:ext cx="5752671" cy="5009391"/>
                    </a:xfrm>
                    <a:prstGeom prst="rect">
                      <a:avLst/>
                    </a:prstGeom>
                    <a:noFill/>
                    <a:ln>
                      <a:noFill/>
                    </a:ln>
                  </pic:spPr>
                </pic:pic>
              </a:graphicData>
            </a:graphic>
          </wp:inline>
        </w:drawing>
      </w:r>
    </w:p>
    <w:p w14:paraId="697F82FA" w14:textId="55E3AD0F" w:rsidR="004F330F" w:rsidRDefault="009E47DF" w:rsidP="009E47DF">
      <w:pPr>
        <w:pStyle w:val="Beschriftung"/>
      </w:pPr>
      <w:bookmarkStart w:id="47" w:name="_Ref221815035"/>
      <w:bookmarkStart w:id="48" w:name="_Toc222787078"/>
      <w:r>
        <w:t xml:space="preserve">Fig. </w:t>
      </w:r>
      <w:r>
        <w:fldChar w:fldCharType="begin"/>
      </w:r>
      <w:r>
        <w:instrText xml:space="preserve"> SEQ Fig. \* ARABIC </w:instrText>
      </w:r>
      <w:r>
        <w:fldChar w:fldCharType="separate"/>
      </w:r>
      <w:r w:rsidR="002D6190">
        <w:rPr>
          <w:noProof/>
        </w:rPr>
        <w:t>2</w:t>
      </w:r>
      <w:r>
        <w:fldChar w:fldCharType="end"/>
      </w:r>
      <w:bookmarkEnd w:id="47"/>
      <w:r>
        <w:t>:</w:t>
      </w:r>
      <w:r>
        <w:tab/>
      </w:r>
      <w:r w:rsidRPr="006242BC">
        <w:t xml:space="preserve">Class diagram showing </w:t>
      </w:r>
      <w:r w:rsidR="00E93F73">
        <w:t>the most important</w:t>
      </w:r>
      <w:r w:rsidRPr="006242BC">
        <w:t xml:space="preserve"> classes related to structures in LUtils.</w:t>
      </w:r>
      <w:bookmarkEnd w:id="48"/>
    </w:p>
    <w:p w14:paraId="40ECB89B" w14:textId="0F0AE769" w:rsidR="004F330F" w:rsidRDefault="00D35A3A" w:rsidP="00727C09">
      <w:r>
        <w:t xml:space="preserve">Each instance of the Structure class contains a </w:t>
      </w:r>
      <w:r w:rsidRPr="00D35A3A">
        <w:rPr>
          <w:rStyle w:val="BerichtCodeZchn"/>
        </w:rPr>
        <w:t>ByteBuffer</w:t>
      </w:r>
      <w:r>
        <w:t xml:space="preserve"> representing its native memory and a </w:t>
      </w:r>
      <w:r w:rsidRPr="00D35A3A">
        <w:rPr>
          <w:rStyle w:val="BerichtCodeZchn"/>
        </w:rPr>
        <w:t>StructureInfo</w:t>
      </w:r>
      <w:r>
        <w:t>, which contains information about the structure’s memory layout. However, a</w:t>
      </w:r>
      <w:r w:rsidR="004F330F">
        <w:t xml:space="preserve"> new structure instance can be created in three different states:</w:t>
      </w:r>
    </w:p>
    <w:p w14:paraId="1D775091" w14:textId="4350061B" w:rsidR="004F330F" w:rsidRDefault="004F330F" w:rsidP="004F330F">
      <w:pPr>
        <w:pStyle w:val="Listenabsatz"/>
        <w:numPr>
          <w:ilvl w:val="0"/>
          <w:numId w:val="82"/>
        </w:numPr>
      </w:pPr>
      <w:r w:rsidRPr="004F330F">
        <w:rPr>
          <w:i/>
          <w:iCs/>
        </w:rPr>
        <w:t>Unallocated</w:t>
      </w:r>
      <w:r>
        <w:t xml:space="preserve">: The structure did not generate a </w:t>
      </w:r>
      <w:r w:rsidRPr="004F330F">
        <w:rPr>
          <w:rStyle w:val="BerichtCodeZchn"/>
        </w:rPr>
        <w:t>StructureInfo</w:t>
      </w:r>
      <w:r>
        <w:t xml:space="preserve">. Some structures can generate </w:t>
      </w:r>
      <w:r w:rsidR="00E11BA4">
        <w:t>their</w:t>
      </w:r>
      <w:r>
        <w:t xml:space="preserve"> info in this state (e.g. </w:t>
      </w:r>
      <w:r w:rsidRPr="004F330F">
        <w:rPr>
          <w:rStyle w:val="BerichtCodeZchn"/>
        </w:rPr>
        <w:t>ComplexStructure</w:t>
      </w:r>
      <w:r>
        <w:t xml:space="preserve">) and some cannot (e.g. </w:t>
      </w:r>
      <w:r w:rsidRPr="004F330F">
        <w:rPr>
          <w:rStyle w:val="BerichtCodeZchn"/>
        </w:rPr>
        <w:t>StructureArray</w:t>
      </w:r>
      <w:r>
        <w:t xml:space="preserve">). This state is usually used if the structure </w:t>
      </w:r>
      <w:r w:rsidR="00090BBC">
        <w:t>is</w:t>
      </w:r>
      <w:r>
        <w:t xml:space="preserve"> used as a child element in another structure. Thus, the parent structure must provide the required information to generate a </w:t>
      </w:r>
      <w:r w:rsidRPr="004F330F">
        <w:rPr>
          <w:rStyle w:val="BerichtCodeZchn"/>
        </w:rPr>
        <w:t>StructureInfo</w:t>
      </w:r>
      <w:r w:rsidRPr="004F330F">
        <w:t>.</w:t>
      </w:r>
    </w:p>
    <w:p w14:paraId="6C7B0843" w14:textId="6862ADD0" w:rsidR="004F330F" w:rsidRDefault="004F330F" w:rsidP="004F330F">
      <w:pPr>
        <w:pStyle w:val="Listenabsatz"/>
        <w:numPr>
          <w:ilvl w:val="0"/>
          <w:numId w:val="82"/>
        </w:numPr>
      </w:pPr>
      <w:r w:rsidRPr="004F330F">
        <w:rPr>
          <w:i/>
          <w:iCs/>
        </w:rPr>
        <w:t>Allocatable</w:t>
      </w:r>
      <w:r>
        <w:t xml:space="preserve">: The structure has already generated a </w:t>
      </w:r>
      <w:r w:rsidRPr="004F330F">
        <w:rPr>
          <w:rStyle w:val="BerichtCodeZchn"/>
        </w:rPr>
        <w:t>StructureInfo</w:t>
      </w:r>
      <w:r>
        <w:t xml:space="preserve"> and is ready to claim a buffer using </w:t>
      </w:r>
      <w:r w:rsidRPr="004F330F">
        <w:rPr>
          <w:rStyle w:val="BerichtCodeZchn"/>
        </w:rPr>
        <w:t>claimBuffer()</w:t>
      </w:r>
      <w:r>
        <w:t xml:space="preserve"> or </w:t>
      </w:r>
      <w:r w:rsidRPr="004F330F">
        <w:rPr>
          <w:rStyle w:val="BerichtCodeZchn"/>
        </w:rPr>
        <w:t>allocate()</w:t>
      </w:r>
      <w:r>
        <w:t xml:space="preserve">. This state is usually used if the structure </w:t>
      </w:r>
      <w:r w:rsidR="00090BBC">
        <w:t>is</w:t>
      </w:r>
      <w:r>
        <w:t xml:space="preserve"> not used as a child element in another structure.</w:t>
      </w:r>
    </w:p>
    <w:p w14:paraId="45140159" w14:textId="11154213" w:rsidR="004F330F" w:rsidRDefault="004F330F" w:rsidP="004F330F">
      <w:pPr>
        <w:pStyle w:val="Listenabsatz"/>
        <w:numPr>
          <w:ilvl w:val="0"/>
          <w:numId w:val="82"/>
        </w:numPr>
      </w:pPr>
      <w:r w:rsidRPr="004F330F">
        <w:rPr>
          <w:i/>
          <w:iCs/>
        </w:rPr>
        <w:lastRenderedPageBreak/>
        <w:t>Allocated</w:t>
      </w:r>
      <w:r>
        <w:t xml:space="preserve">: The structure has already generated a </w:t>
      </w:r>
      <w:r w:rsidRPr="004F330F">
        <w:rPr>
          <w:rStyle w:val="BerichtCodeZchn"/>
        </w:rPr>
        <w:t>StructureInfo</w:t>
      </w:r>
      <w:r>
        <w:t xml:space="preserve"> and </w:t>
      </w:r>
      <w:r w:rsidRPr="004F330F">
        <w:rPr>
          <w:rStyle w:val="BerichtCodeZchn"/>
        </w:rPr>
        <w:t>allocate</w:t>
      </w:r>
      <w:r>
        <w:rPr>
          <w:rStyle w:val="BerichtCodeZchn"/>
        </w:rPr>
        <w:t>()</w:t>
      </w:r>
      <w:r>
        <w:t xml:space="preserve"> has been called. This state is purely a quality-of-life feature. It is exactly the same as creating an allocatable structure and calling </w:t>
      </w:r>
      <w:r w:rsidRPr="004F330F">
        <w:rPr>
          <w:rStyle w:val="BerichtCodeZchn"/>
        </w:rPr>
        <w:t>allocate()</w:t>
      </w:r>
      <w:r>
        <w:t>.</w:t>
      </w:r>
    </w:p>
    <w:p w14:paraId="6DA719C1" w14:textId="10038979" w:rsidR="00D735C8" w:rsidRDefault="004F330F" w:rsidP="00D735C8">
      <w:r>
        <w:t xml:space="preserve">The information a structure class requires to generate a </w:t>
      </w:r>
      <w:r w:rsidRPr="004F330F">
        <w:rPr>
          <w:rStyle w:val="BerichtCodeZchn"/>
        </w:rPr>
        <w:t>StructureInfo</w:t>
      </w:r>
      <w:r>
        <w:rPr>
          <w:rStyle w:val="BerichtCodeZchn"/>
        </w:rPr>
        <w:t xml:space="preserve"> </w:t>
      </w:r>
      <w:r w:rsidRPr="004F330F">
        <w:t>depends on the structure itself.</w:t>
      </w:r>
      <w:r>
        <w:t xml:space="preserve"> Most structures only require an ABI. However, some structures require additional information like a length or an element type (e.g. </w:t>
      </w:r>
      <w:r w:rsidRPr="004F330F">
        <w:rPr>
          <w:rStyle w:val="BerichtCodeZchn"/>
        </w:rPr>
        <w:t>StructureArray</w:t>
      </w:r>
      <w:r>
        <w:t xml:space="preserve">). Each structure class can define its requirements using the </w:t>
      </w:r>
      <w:r w:rsidRPr="004F330F">
        <w:rPr>
          <w:rStyle w:val="BerichtCodeZchn"/>
        </w:rPr>
        <w:t>StructureSettings</w:t>
      </w:r>
      <w:r>
        <w:t xml:space="preserve"> annotation.</w:t>
      </w:r>
      <w:r w:rsidR="007A64D7">
        <w:t xml:space="preserve"> Which contains the following methods:</w:t>
      </w:r>
    </w:p>
    <w:p w14:paraId="4E326EB7" w14:textId="7C633DAE" w:rsidR="007A64D7" w:rsidRDefault="007A64D7" w:rsidP="007A64D7">
      <w:pPr>
        <w:pStyle w:val="Listenabsatz"/>
        <w:numPr>
          <w:ilvl w:val="0"/>
          <w:numId w:val="83"/>
        </w:numPr>
      </w:pPr>
      <w:r w:rsidRPr="007A64D7">
        <w:rPr>
          <w:rStyle w:val="BerichtCodeZchn"/>
        </w:rPr>
        <w:t>requiresCalculateInfoMethod</w:t>
      </w:r>
      <w:r>
        <w:t xml:space="preserve">: Boolean, which defines how the </w:t>
      </w:r>
      <w:r w:rsidRPr="007A64D7">
        <w:rPr>
          <w:rStyle w:val="BerichtCodeZchn"/>
        </w:rPr>
        <w:t>StructureInfo</w:t>
      </w:r>
      <w:r>
        <w:t xml:space="preserve"> for this structure class is generated. If it set to </w:t>
      </w:r>
      <w:r w:rsidRPr="007A64D7">
        <w:rPr>
          <w:rStyle w:val="BerichtCodeZchn"/>
        </w:rPr>
        <w:t>true</w:t>
      </w:r>
      <w:r>
        <w:t xml:space="preserve"> the structure class must provide a </w:t>
      </w:r>
      <w:r w:rsidRPr="007A64D7">
        <w:rPr>
          <w:rStyle w:val="BerichtCodeZchn"/>
        </w:rPr>
        <w:t>public static final StaticGenerator GENERATOR</w:t>
      </w:r>
      <w:r>
        <w:t xml:space="preserve"> variable which provides a </w:t>
      </w:r>
      <w:r w:rsidRPr="007A64D7">
        <w:rPr>
          <w:rStyle w:val="BerichtCodeZchn"/>
        </w:rPr>
        <w:t>calculateInfo</w:t>
      </w:r>
      <w:r>
        <w:t xml:space="preserve"> method. If it is set to </w:t>
      </w:r>
      <w:r w:rsidRPr="007A64D7">
        <w:rPr>
          <w:rStyle w:val="BerichtCodeZchn"/>
        </w:rPr>
        <w:t>false</w:t>
      </w:r>
      <w:r>
        <w:t xml:space="preserve">, the structure class must provide a </w:t>
      </w:r>
      <w:r w:rsidRPr="007A64D7">
        <w:rPr>
          <w:rStyle w:val="BerichtCodeZchn"/>
        </w:rPr>
        <w:t>public static final StructureInfo INFO</w:t>
      </w:r>
      <w:r>
        <w:t xml:space="preserve"> variable.</w:t>
      </w:r>
      <w:r w:rsidR="00E11BA4">
        <w:t xml:space="preserve"> Meaning that, in the latter case the </w:t>
      </w:r>
      <w:r w:rsidR="00E11BA4" w:rsidRPr="00E11BA4">
        <w:rPr>
          <w:rStyle w:val="BerichtCodeZchn"/>
        </w:rPr>
        <w:t>StructureInfo</w:t>
      </w:r>
      <w:r w:rsidR="00E11BA4">
        <w:t xml:space="preserve"> for this structure is constant and does not depend on anything like ABI, length or element types.</w:t>
      </w:r>
    </w:p>
    <w:p w14:paraId="39339F85" w14:textId="420CEF68" w:rsidR="007A64D7" w:rsidRDefault="007A64D7" w:rsidP="007A64D7">
      <w:pPr>
        <w:pStyle w:val="Listenabsatz"/>
        <w:numPr>
          <w:ilvl w:val="0"/>
          <w:numId w:val="83"/>
        </w:numPr>
      </w:pPr>
      <w:r w:rsidRPr="007A64D7">
        <w:rPr>
          <w:rStyle w:val="BerichtCodeZchn"/>
        </w:rPr>
        <w:t>customLengthOption</w:t>
      </w:r>
      <w:r>
        <w:t xml:space="preserve">: This can be set to </w:t>
      </w:r>
      <w:r w:rsidRPr="007A64D7">
        <w:rPr>
          <w:i/>
          <w:iCs/>
        </w:rPr>
        <w:t>not supported</w:t>
      </w:r>
      <w:r>
        <w:t xml:space="preserve">, </w:t>
      </w:r>
      <w:r w:rsidRPr="007A64D7">
        <w:rPr>
          <w:i/>
          <w:iCs/>
        </w:rPr>
        <w:t>optional</w:t>
      </w:r>
      <w:r>
        <w:t xml:space="preserve"> or </w:t>
      </w:r>
      <w:r w:rsidRPr="007A64D7">
        <w:rPr>
          <w:i/>
          <w:iCs/>
        </w:rPr>
        <w:t>required</w:t>
      </w:r>
      <w:r>
        <w:t>. It defines whether a length (for example array length) is required or optionally supported.</w:t>
      </w:r>
    </w:p>
    <w:p w14:paraId="19AD683C" w14:textId="19A800F5" w:rsidR="007A64D7" w:rsidRDefault="007A64D7" w:rsidP="007A64D7">
      <w:pPr>
        <w:pStyle w:val="Listenabsatz"/>
        <w:numPr>
          <w:ilvl w:val="0"/>
          <w:numId w:val="83"/>
        </w:numPr>
      </w:pPr>
      <w:r w:rsidRPr="007A64D7">
        <w:rPr>
          <w:rStyle w:val="BerichtCodeZchn"/>
        </w:rPr>
        <w:t>customElementTypesOption</w:t>
      </w:r>
      <w:r>
        <w:t xml:space="preserve">: This can be set to </w:t>
      </w:r>
      <w:r w:rsidRPr="007A64D7">
        <w:rPr>
          <w:i/>
          <w:iCs/>
        </w:rPr>
        <w:t>not supported</w:t>
      </w:r>
      <w:r>
        <w:t xml:space="preserve">, </w:t>
      </w:r>
      <w:r w:rsidRPr="007A64D7">
        <w:rPr>
          <w:i/>
          <w:iCs/>
        </w:rPr>
        <w:t>optional</w:t>
      </w:r>
      <w:r>
        <w:t xml:space="preserve"> or </w:t>
      </w:r>
      <w:r w:rsidRPr="007A64D7">
        <w:rPr>
          <w:i/>
          <w:iCs/>
        </w:rPr>
        <w:t>required</w:t>
      </w:r>
      <w:r>
        <w:t>. It defines whether an element type is required or optionally supported.</w:t>
      </w:r>
    </w:p>
    <w:p w14:paraId="67742A54" w14:textId="079A4DE5" w:rsidR="007A64D7" w:rsidRDefault="007A64D7" w:rsidP="00847AF1">
      <w:pPr>
        <w:pStyle w:val="Listenabsatz"/>
        <w:numPr>
          <w:ilvl w:val="0"/>
          <w:numId w:val="83"/>
        </w:numPr>
      </w:pPr>
      <w:r w:rsidRPr="007A64D7">
        <w:rPr>
          <w:rStyle w:val="BerichtCodeZchn"/>
        </w:rPr>
        <w:t>customLayoutOption</w:t>
      </w:r>
      <w:r>
        <w:t xml:space="preserve">: This can be set to </w:t>
      </w:r>
      <w:r w:rsidRPr="007A64D7">
        <w:rPr>
          <w:i/>
          <w:iCs/>
        </w:rPr>
        <w:t>not supported</w:t>
      </w:r>
      <w:r>
        <w:t xml:space="preserve">, </w:t>
      </w:r>
      <w:r w:rsidRPr="007A64D7">
        <w:rPr>
          <w:i/>
          <w:iCs/>
        </w:rPr>
        <w:t>optional</w:t>
      </w:r>
      <w:r>
        <w:t xml:space="preserve"> or </w:t>
      </w:r>
      <w:r w:rsidRPr="007A64D7">
        <w:rPr>
          <w:i/>
          <w:iCs/>
        </w:rPr>
        <w:t>required</w:t>
      </w:r>
      <w:r>
        <w:t>. It defines whether the ABI can (or must be) overwritten.</w:t>
      </w:r>
    </w:p>
    <w:p w14:paraId="7D126720" w14:textId="5F30E47B" w:rsidR="007A64D7" w:rsidRDefault="007A64D7" w:rsidP="007A64D7">
      <w:r>
        <w:t>After explaining the core principles of LUtils, the following sub section highlight</w:t>
      </w:r>
      <w:r w:rsidR="00090BBC">
        <w:t>s</w:t>
      </w:r>
      <w:r>
        <w:t xml:space="preserve"> the class</w:t>
      </w:r>
      <w:r w:rsidR="00090BBC">
        <w:t>es</w:t>
      </w:r>
      <w:r>
        <w:t xml:space="preserve"> </w:t>
      </w:r>
      <w:r w:rsidRPr="007A64D7">
        <w:rPr>
          <w:rStyle w:val="BerichtCodeZchn"/>
        </w:rPr>
        <w:t>ComplexStructure</w:t>
      </w:r>
      <w:r>
        <w:t xml:space="preserve"> and </w:t>
      </w:r>
      <w:r w:rsidRPr="007A64D7">
        <w:rPr>
          <w:rStyle w:val="BerichtCodeZchn"/>
        </w:rPr>
        <w:t>StructureArray</w:t>
      </w:r>
      <w:r>
        <w:t xml:space="preserve"> specifically. Furthermore, other features like modification tracking and ABI overwrite </w:t>
      </w:r>
      <w:r w:rsidR="00E11BA4">
        <w:t>are</w:t>
      </w:r>
      <w:r>
        <w:t xml:space="preserve"> introduced.</w:t>
      </w:r>
    </w:p>
    <w:p w14:paraId="5578E44D" w14:textId="4B22F654" w:rsidR="007A64D7" w:rsidRDefault="007A64D7" w:rsidP="007A64D7">
      <w:pPr>
        <w:pStyle w:val="berschrift3"/>
      </w:pPr>
      <w:bookmarkStart w:id="49" w:name="_Ref222582560"/>
      <w:bookmarkStart w:id="50" w:name="_Toc223021697"/>
      <w:r>
        <w:t>ComplexStructure</w:t>
      </w:r>
      <w:bookmarkEnd w:id="49"/>
      <w:bookmarkEnd w:id="50"/>
    </w:p>
    <w:p w14:paraId="218AC782" w14:textId="532EFDFB" w:rsidR="00F819F3" w:rsidRDefault="00F819F3" w:rsidP="00F819F3">
      <w:r>
        <w:t xml:space="preserve">The </w:t>
      </w:r>
      <w:r w:rsidRPr="00EB07D7">
        <w:rPr>
          <w:rStyle w:val="BerichtCodeZchn"/>
        </w:rPr>
        <w:t>ComplexStructure</w:t>
      </w:r>
      <w:r>
        <w:t xml:space="preserve"> class can be used to implement custom structures, by extending this class and writing all structure elements as java class variables. For example, the structured defined by C-code in </w:t>
      </w:r>
      <w:r>
        <w:fldChar w:fldCharType="begin"/>
      </w:r>
      <w:r>
        <w:instrText xml:space="preserve"> REF _Ref221448525 \h </w:instrText>
      </w:r>
      <w:r>
        <w:fldChar w:fldCharType="separate"/>
      </w:r>
      <w:r w:rsidR="002D6190">
        <w:t xml:space="preserve">Code </w:t>
      </w:r>
      <w:r w:rsidR="002D6190">
        <w:rPr>
          <w:noProof/>
        </w:rPr>
        <w:t>6</w:t>
      </w:r>
      <w:r>
        <w:fldChar w:fldCharType="end"/>
      </w:r>
      <w:r>
        <w:t xml:space="preserve"> can be defined in LUtils as seen in </w:t>
      </w:r>
      <w:r w:rsidR="00EB07D7">
        <w:fldChar w:fldCharType="begin"/>
      </w:r>
      <w:r w:rsidR="00EB07D7">
        <w:instrText xml:space="preserve"> REF _Ref221449656 \h </w:instrText>
      </w:r>
      <w:r w:rsidR="00EB07D7">
        <w:fldChar w:fldCharType="separate"/>
      </w:r>
      <w:r w:rsidR="002D6190">
        <w:t xml:space="preserve">Code </w:t>
      </w:r>
      <w:r w:rsidR="002D6190">
        <w:rPr>
          <w:noProof/>
        </w:rPr>
        <w:t>7</w:t>
      </w:r>
      <w:r w:rsidR="00EB07D7">
        <w:fldChar w:fldCharType="end"/>
      </w:r>
      <w:r w:rsidR="00EB07D7">
        <w:t>.</w:t>
      </w:r>
    </w:p>
    <w:p w14:paraId="64F210DF" w14:textId="202E9CB5" w:rsidR="00F819F3" w:rsidRDefault="00F819F3" w:rsidP="00F7295E">
      <w:pPr>
        <w:pStyle w:val="BerichtCode"/>
        <w:numPr>
          <w:ilvl w:val="0"/>
          <w:numId w:val="102"/>
        </w:numPr>
      </w:pPr>
      <w:r w:rsidRPr="00F7295E">
        <w:rPr>
          <w:color w:val="4472C4" w:themeColor="accent1"/>
        </w:rPr>
        <w:t xml:space="preserve">typedef struct </w:t>
      </w:r>
      <w:r w:rsidRPr="00F819F3">
        <w:t>SmallTestStruct2</w:t>
      </w:r>
      <w:r>
        <w:t xml:space="preserve"> {</w:t>
      </w:r>
    </w:p>
    <w:p w14:paraId="2DE16FAA" w14:textId="1D92861C" w:rsidR="00F819F3" w:rsidRDefault="00F819F3" w:rsidP="00F819F3">
      <w:pPr>
        <w:pStyle w:val="BerichtCode"/>
      </w:pPr>
      <w:r>
        <w:t xml:space="preserve">    </w:t>
      </w:r>
      <w:r w:rsidRPr="007A1B74">
        <w:rPr>
          <w:color w:val="4472C4" w:themeColor="accent1"/>
        </w:rPr>
        <w:t xml:space="preserve">int32_t </w:t>
      </w:r>
      <w:r>
        <w:t>aInt;</w:t>
      </w:r>
    </w:p>
    <w:p w14:paraId="79055A15" w14:textId="20D74652" w:rsidR="00F819F3" w:rsidRDefault="00F819F3" w:rsidP="00F819F3">
      <w:pPr>
        <w:pStyle w:val="BerichtCode"/>
      </w:pPr>
      <w:r>
        <w:t xml:space="preserve">    </w:t>
      </w:r>
      <w:r w:rsidRPr="007A1B74">
        <w:rPr>
          <w:color w:val="4472C4" w:themeColor="accent1"/>
        </w:rPr>
        <w:t xml:space="preserve">int8_t </w:t>
      </w:r>
      <w:r>
        <w:t>aByte;</w:t>
      </w:r>
    </w:p>
    <w:p w14:paraId="397F0424" w14:textId="63676DCB" w:rsidR="00F819F3" w:rsidRDefault="00F819F3" w:rsidP="00F819F3">
      <w:pPr>
        <w:pStyle w:val="BerichtCode"/>
      </w:pPr>
      <w:r>
        <w:t xml:space="preserve">    </w:t>
      </w:r>
      <w:r w:rsidRPr="007A1B74">
        <w:rPr>
          <w:color w:val="4472C4" w:themeColor="accent1"/>
        </w:rPr>
        <w:t xml:space="preserve">int64_t </w:t>
      </w:r>
      <w:r>
        <w:t>aLong;</w:t>
      </w:r>
    </w:p>
    <w:p w14:paraId="1A433D0F" w14:textId="36753698" w:rsidR="00F819F3" w:rsidRDefault="00F819F3" w:rsidP="00F819F3">
      <w:pPr>
        <w:pStyle w:val="BerichtCode"/>
      </w:pPr>
      <w:r>
        <w:t xml:space="preserve">} </w:t>
      </w:r>
      <w:r w:rsidRPr="00F819F3">
        <w:t>SmallTestStruct2</w:t>
      </w:r>
      <w:r>
        <w:t>;</w:t>
      </w:r>
    </w:p>
    <w:p w14:paraId="532677DD" w14:textId="108F13AD" w:rsidR="00F819F3" w:rsidRDefault="00F819F3" w:rsidP="00F819F3">
      <w:pPr>
        <w:pStyle w:val="Beschriftung"/>
      </w:pPr>
      <w:bookmarkStart w:id="51" w:name="_Ref221448525"/>
      <w:bookmarkStart w:id="52" w:name="_Toc222787128"/>
      <w:r>
        <w:lastRenderedPageBreak/>
        <w:t xml:space="preserve">Code </w:t>
      </w:r>
      <w:r>
        <w:fldChar w:fldCharType="begin"/>
      </w:r>
      <w:r>
        <w:instrText xml:space="preserve"> SEQ Code \* ARABIC </w:instrText>
      </w:r>
      <w:r>
        <w:fldChar w:fldCharType="separate"/>
      </w:r>
      <w:r w:rsidR="002D6190">
        <w:rPr>
          <w:noProof/>
        </w:rPr>
        <w:t>6</w:t>
      </w:r>
      <w:r>
        <w:fldChar w:fldCharType="end"/>
      </w:r>
      <w:bookmarkEnd w:id="51"/>
      <w:r>
        <w:t>:</w:t>
      </w:r>
      <w:r>
        <w:tab/>
        <w:t>An example structure defined in C.</w:t>
      </w:r>
      <w:bookmarkEnd w:id="52"/>
    </w:p>
    <w:p w14:paraId="6FC105BD" w14:textId="25C0640D" w:rsidR="00EB07D7" w:rsidRPr="00EB07D7" w:rsidRDefault="00EB07D7" w:rsidP="00EB07D7">
      <w:r>
        <w:t>The LUtils code is more complex, because every element is represented by a java variable initiali</w:t>
      </w:r>
      <w:r w:rsidR="00FD4043">
        <w:t>s</w:t>
      </w:r>
      <w:r>
        <w:t xml:space="preserve">ed with an unallocated structure. Furthermore, every element must be annotated with the </w:t>
      </w:r>
      <w:r w:rsidRPr="00EB07D7">
        <w:rPr>
          <w:rStyle w:val="BerichtCodeZchn"/>
        </w:rPr>
        <w:t>StructValue</w:t>
      </w:r>
      <w:r>
        <w:t xml:space="preserve"> annotation.</w:t>
      </w:r>
    </w:p>
    <w:p w14:paraId="5DB9BE0F" w14:textId="3FB21FAA" w:rsidR="00F819F3" w:rsidRDefault="00F819F3" w:rsidP="00F819F3">
      <w:pPr>
        <w:pStyle w:val="BerichtCode"/>
        <w:numPr>
          <w:ilvl w:val="0"/>
          <w:numId w:val="84"/>
        </w:numPr>
      </w:pPr>
      <w:r w:rsidRPr="007A1B74">
        <w:rPr>
          <w:color w:val="4472C4" w:themeColor="accent1"/>
        </w:rPr>
        <w:t xml:space="preserve">public class </w:t>
      </w:r>
      <w:r>
        <w:t xml:space="preserve">SmallTestStruct2 </w:t>
      </w:r>
      <w:r w:rsidRPr="007A1B74">
        <w:rPr>
          <w:color w:val="4472C4" w:themeColor="accent1"/>
        </w:rPr>
        <w:t xml:space="preserve">extends </w:t>
      </w:r>
      <w:r>
        <w:t>ComplexStructure {</w:t>
      </w:r>
    </w:p>
    <w:p w14:paraId="39BD27C1" w14:textId="387DB7EE" w:rsidR="00F819F3" w:rsidRDefault="00F819F3" w:rsidP="00F7295E">
      <w:pPr>
        <w:pStyle w:val="BerichtCode"/>
        <w:numPr>
          <w:ilvl w:val="0"/>
          <w:numId w:val="103"/>
        </w:numPr>
      </w:pPr>
      <w:r>
        <w:t xml:space="preserve">  </w:t>
      </w:r>
      <w:r w:rsidRPr="00F7295E">
        <w:rPr>
          <w:color w:val="4472C4" w:themeColor="accent1"/>
        </w:rPr>
        <w:t xml:space="preserve">public final </w:t>
      </w:r>
      <w:r w:rsidRPr="00F7295E">
        <w:rPr>
          <w:color w:val="806000" w:themeColor="accent4" w:themeShade="80"/>
        </w:rPr>
        <w:t>@StructValue</w:t>
      </w:r>
      <w:r>
        <w:t>(</w:t>
      </w:r>
      <w:r w:rsidRPr="00F7295E">
        <w:rPr>
          <w:color w:val="4472C4" w:themeColor="accent1"/>
        </w:rPr>
        <w:t>0</w:t>
      </w:r>
      <w:r>
        <w:t xml:space="preserve">) BBInt1 </w:t>
      </w:r>
      <w:r w:rsidRPr="00F7295E">
        <w:rPr>
          <w:color w:val="7030A0"/>
        </w:rPr>
        <w:t xml:space="preserve">aInt </w:t>
      </w:r>
      <w:r>
        <w:t>= BBInt1.newUnallocated();</w:t>
      </w:r>
    </w:p>
    <w:p w14:paraId="28AAFCF1" w14:textId="190725A3" w:rsidR="00F819F3" w:rsidRDefault="00F819F3" w:rsidP="00F819F3">
      <w:pPr>
        <w:pStyle w:val="BerichtCode"/>
      </w:pPr>
      <w:r>
        <w:t xml:space="preserve">  </w:t>
      </w:r>
      <w:r w:rsidRPr="007A1B74">
        <w:rPr>
          <w:color w:val="4472C4" w:themeColor="accent1"/>
        </w:rPr>
        <w:t xml:space="preserve">public final </w:t>
      </w:r>
      <w:r w:rsidRPr="007A1B74">
        <w:rPr>
          <w:color w:val="806000" w:themeColor="accent4" w:themeShade="80"/>
        </w:rPr>
        <w:t>@StructValue</w:t>
      </w:r>
      <w:r>
        <w:t>(</w:t>
      </w:r>
      <w:r w:rsidRPr="007A1B74">
        <w:rPr>
          <w:color w:val="4472C4" w:themeColor="accent1"/>
        </w:rPr>
        <w:t>1</w:t>
      </w:r>
      <w:r>
        <w:t xml:space="preserve">) BBByte1 </w:t>
      </w:r>
      <w:r w:rsidRPr="007A1B74">
        <w:rPr>
          <w:color w:val="7030A0"/>
        </w:rPr>
        <w:t xml:space="preserve">aByte </w:t>
      </w:r>
      <w:r>
        <w:t>= BBByte1.newUnallocated();</w:t>
      </w:r>
    </w:p>
    <w:p w14:paraId="42B67D9F" w14:textId="27A79129" w:rsidR="00F819F3" w:rsidRDefault="00F819F3" w:rsidP="00F819F3">
      <w:pPr>
        <w:pStyle w:val="BerichtCode"/>
      </w:pPr>
      <w:r>
        <w:t xml:space="preserve">  </w:t>
      </w:r>
      <w:r w:rsidRPr="007A1B74">
        <w:rPr>
          <w:color w:val="4472C4" w:themeColor="accent1"/>
        </w:rPr>
        <w:t xml:space="preserve">public final </w:t>
      </w:r>
      <w:r w:rsidRPr="007A1B74">
        <w:rPr>
          <w:color w:val="806000" w:themeColor="accent4" w:themeShade="80"/>
        </w:rPr>
        <w:t>@StructValue</w:t>
      </w:r>
      <w:r>
        <w:t>(</w:t>
      </w:r>
      <w:r w:rsidRPr="007A1B74">
        <w:rPr>
          <w:color w:val="4472C4" w:themeColor="accent1"/>
        </w:rPr>
        <w:t>2</w:t>
      </w:r>
      <w:r>
        <w:t xml:space="preserve">) BBLong1 </w:t>
      </w:r>
      <w:r w:rsidRPr="007A1B74">
        <w:rPr>
          <w:color w:val="7030A0"/>
        </w:rPr>
        <w:t xml:space="preserve">aLong </w:t>
      </w:r>
      <w:r>
        <w:t>= BBLong1.newUnallocated();</w:t>
      </w:r>
    </w:p>
    <w:p w14:paraId="6DFE0EF5" w14:textId="77777777" w:rsidR="00F819F3" w:rsidRDefault="00F819F3" w:rsidP="00F819F3">
      <w:pPr>
        <w:pStyle w:val="BerichtCode"/>
      </w:pPr>
    </w:p>
    <w:p w14:paraId="065207EE" w14:textId="781630F7" w:rsidR="00F819F3" w:rsidRDefault="00F819F3" w:rsidP="00F819F3">
      <w:pPr>
        <w:pStyle w:val="BerichtCode"/>
      </w:pPr>
      <w:r>
        <w:t xml:space="preserve">  </w:t>
      </w:r>
      <w:r w:rsidRPr="007A1B74">
        <w:rPr>
          <w:color w:val="4472C4" w:themeColor="accent1"/>
        </w:rPr>
        <w:t xml:space="preserve">public </w:t>
      </w:r>
      <w:r>
        <w:t xml:space="preserve">SmallTestStruct2() { </w:t>
      </w:r>
      <w:r w:rsidRPr="007A1B74">
        <w:rPr>
          <w:color w:val="4472C4" w:themeColor="accent1"/>
        </w:rPr>
        <w:t>super</w:t>
      </w:r>
      <w:r>
        <w:t>(</w:t>
      </w:r>
      <w:r w:rsidRPr="007A1B74">
        <w:rPr>
          <w:color w:val="4472C4" w:themeColor="accent1"/>
        </w:rPr>
        <w:t>false</w:t>
      </w:r>
      <w:r>
        <w:t>); }</w:t>
      </w:r>
    </w:p>
    <w:p w14:paraId="40CF33CB" w14:textId="1406E8CA" w:rsidR="00F819F3" w:rsidRDefault="00F819F3" w:rsidP="00F819F3">
      <w:pPr>
        <w:pStyle w:val="BerichtCode"/>
      </w:pPr>
      <w:r>
        <w:t>}</w:t>
      </w:r>
    </w:p>
    <w:p w14:paraId="24C8871E" w14:textId="045C3124" w:rsidR="00F819F3" w:rsidRDefault="00F819F3" w:rsidP="00F819F3">
      <w:pPr>
        <w:pStyle w:val="Beschriftung"/>
      </w:pPr>
      <w:bookmarkStart w:id="53" w:name="_Ref221449656"/>
      <w:bookmarkStart w:id="54" w:name="_Toc222787129"/>
      <w:r>
        <w:t xml:space="preserve">Code </w:t>
      </w:r>
      <w:r>
        <w:fldChar w:fldCharType="begin"/>
      </w:r>
      <w:r>
        <w:instrText xml:space="preserve"> SEQ Code \* ARABIC </w:instrText>
      </w:r>
      <w:r>
        <w:fldChar w:fldCharType="separate"/>
      </w:r>
      <w:r w:rsidR="002D6190">
        <w:rPr>
          <w:noProof/>
        </w:rPr>
        <w:t>7</w:t>
      </w:r>
      <w:r>
        <w:fldChar w:fldCharType="end"/>
      </w:r>
      <w:bookmarkEnd w:id="53"/>
      <w:r>
        <w:t>:</w:t>
      </w:r>
      <w:r>
        <w:tab/>
      </w:r>
      <w:r w:rsidR="00126F76">
        <w:t xml:space="preserve">An equivalent to the structure of </w:t>
      </w:r>
      <w:r w:rsidR="00126F76">
        <w:fldChar w:fldCharType="begin"/>
      </w:r>
      <w:r w:rsidR="00126F76">
        <w:instrText xml:space="preserve"> REF _Ref221448525 \h </w:instrText>
      </w:r>
      <w:r w:rsidR="00126F76">
        <w:fldChar w:fldCharType="separate"/>
      </w:r>
      <w:r w:rsidR="002D6190">
        <w:t xml:space="preserve">Code </w:t>
      </w:r>
      <w:r w:rsidR="002D6190">
        <w:rPr>
          <w:noProof/>
        </w:rPr>
        <w:t>6</w:t>
      </w:r>
      <w:r w:rsidR="00126F76">
        <w:fldChar w:fldCharType="end"/>
      </w:r>
      <w:r w:rsidR="00126F76">
        <w:t xml:space="preserve"> defined </w:t>
      </w:r>
      <w:r w:rsidR="00665747">
        <w:t>in LUtils</w:t>
      </w:r>
      <w:r w:rsidR="00126F76">
        <w:t>.</w:t>
      </w:r>
      <w:bookmarkEnd w:id="54"/>
    </w:p>
    <w:p w14:paraId="3F2FAFD8" w14:textId="5CDF7BAD" w:rsidR="00C638E9" w:rsidRDefault="00EB07D7" w:rsidP="00EB07D7">
      <w:r>
        <w:t xml:space="preserve">The </w:t>
      </w:r>
      <w:r w:rsidRPr="00EB07D7">
        <w:rPr>
          <w:rStyle w:val="BerichtCodeZchn"/>
        </w:rPr>
        <w:t>StructValue</w:t>
      </w:r>
      <w:r w:rsidRPr="00EB07D7">
        <w:t xml:space="preserve"> annotation</w:t>
      </w:r>
      <w:r w:rsidR="00126F76">
        <w:t>s</w:t>
      </w:r>
      <w:r w:rsidRPr="00EB07D7">
        <w:t xml:space="preserve"> signal LUtils</w:t>
      </w:r>
      <w:r>
        <w:t xml:space="preserve"> that </w:t>
      </w:r>
      <w:r w:rsidR="00126F76">
        <w:t>the</w:t>
      </w:r>
      <w:r>
        <w:t xml:space="preserve"> variable</w:t>
      </w:r>
      <w:r w:rsidR="00126F76">
        <w:t>s</w:t>
      </w:r>
      <w:r>
        <w:t xml:space="preserve"> </w:t>
      </w:r>
      <w:r w:rsidR="00126F76">
        <w:t>are</w:t>
      </w:r>
      <w:r>
        <w:t xml:space="preserve"> structure element</w:t>
      </w:r>
      <w:r w:rsidR="00126F76">
        <w:t>s</w:t>
      </w:r>
      <w:r>
        <w:t xml:space="preserve"> and optionally specif</w:t>
      </w:r>
      <w:r w:rsidR="00126F76">
        <w:t>y</w:t>
      </w:r>
      <w:r>
        <w:t xml:space="preserve"> the position inside the structure. If the position of the elements is not specified, the order return</w:t>
      </w:r>
      <w:r w:rsidR="00090BBC">
        <w:t>ed</w:t>
      </w:r>
      <w:r>
        <w:t xml:space="preserve"> from </w:t>
      </w:r>
      <w:r w:rsidRPr="00C638E9">
        <w:rPr>
          <w:rStyle w:val="BerichtCodeZchn"/>
        </w:rPr>
        <w:t>Class.getFields()</w:t>
      </w:r>
      <w:r>
        <w:rPr>
          <w:rStyle w:val="Funotenzeichen"/>
        </w:rPr>
        <w:footnoteReference w:id="20"/>
      </w:r>
      <w:r w:rsidR="00C638E9" w:rsidRPr="00C638E9">
        <w:t xml:space="preserve"> </w:t>
      </w:r>
      <w:r w:rsidR="00090BBC">
        <w:t>is</w:t>
      </w:r>
      <w:r w:rsidR="00C638E9" w:rsidRPr="00C638E9">
        <w:t xml:space="preserve"> used instead.</w:t>
      </w:r>
      <w:r w:rsidR="00C638E9">
        <w:t xml:space="preserve"> Based on testing this is always the order defined in</w:t>
      </w:r>
      <w:r w:rsidR="008B54CB">
        <w:t xml:space="preserve"> the Java code</w:t>
      </w:r>
      <w:r w:rsidR="00C638E9">
        <w:t xml:space="preserve">. However, the Java documentation specifically states that the returned list is not in </w:t>
      </w:r>
      <w:r w:rsidR="00126F76">
        <w:t>specific</w:t>
      </w:r>
      <w:r w:rsidR="00C638E9">
        <w:t xml:space="preserve"> order. Thus, this should not be relied on. Instead, if a specific order is required it must be specified inside the </w:t>
      </w:r>
      <w:r w:rsidR="00C638E9" w:rsidRPr="00EB07D7">
        <w:rPr>
          <w:rStyle w:val="BerichtCodeZchn"/>
        </w:rPr>
        <w:t>StructValue</w:t>
      </w:r>
      <w:r w:rsidR="00C638E9">
        <w:rPr>
          <w:rStyle w:val="BerichtCodeZchn"/>
        </w:rPr>
        <w:t xml:space="preserve"> </w:t>
      </w:r>
      <w:r w:rsidR="00C638E9" w:rsidRPr="00C638E9">
        <w:t>annotation.</w:t>
      </w:r>
      <w:r w:rsidR="008B54CB">
        <w:t xml:space="preserve"> </w:t>
      </w:r>
      <w:r w:rsidR="00C638E9">
        <w:t xml:space="preserve">If the classes extending </w:t>
      </w:r>
      <w:r w:rsidR="00C638E9" w:rsidRPr="00C638E9">
        <w:rPr>
          <w:rStyle w:val="BerichtCodeZchn"/>
        </w:rPr>
        <w:t>ComplexStructure</w:t>
      </w:r>
      <w:r w:rsidR="00C638E9">
        <w:t xml:space="preserve"> are automatically generated, a more complex constructor is preferred. As example </w:t>
      </w:r>
      <w:r w:rsidR="008B54CB">
        <w:t>a generated</w:t>
      </w:r>
      <w:r w:rsidR="00C638E9">
        <w:t xml:space="preserve"> constructor for </w:t>
      </w:r>
      <w:r w:rsidR="00C638E9" w:rsidRPr="008B54CB">
        <w:rPr>
          <w:rStyle w:val="BerichtCodeZchn"/>
        </w:rPr>
        <w:t>SmallTestStruct2</w:t>
      </w:r>
      <w:r w:rsidR="00C638E9" w:rsidRPr="008B54CB">
        <w:t xml:space="preserve"> is </w:t>
      </w:r>
      <w:r w:rsidR="00C638E9">
        <w:t xml:space="preserve">displayed in </w:t>
      </w:r>
      <w:r w:rsidR="008B54CB">
        <w:fldChar w:fldCharType="begin"/>
      </w:r>
      <w:r w:rsidR="008B54CB">
        <w:instrText xml:space="preserve"> REF _Ref221810036 \h </w:instrText>
      </w:r>
      <w:r w:rsidR="008B54CB">
        <w:fldChar w:fldCharType="separate"/>
      </w:r>
      <w:r w:rsidR="002D6190" w:rsidRPr="00205717">
        <w:t xml:space="preserve">Code </w:t>
      </w:r>
      <w:r w:rsidR="002D6190">
        <w:rPr>
          <w:noProof/>
        </w:rPr>
        <w:t>8</w:t>
      </w:r>
      <w:r w:rsidR="008B54CB">
        <w:fldChar w:fldCharType="end"/>
      </w:r>
      <w:r w:rsidR="008B54CB">
        <w:t>.</w:t>
      </w:r>
    </w:p>
    <w:p w14:paraId="7A5C0465" w14:textId="402F0C21" w:rsidR="00C638E9" w:rsidRDefault="00C638E9" w:rsidP="00C638E9">
      <w:pPr>
        <w:pStyle w:val="BerichtCode"/>
        <w:numPr>
          <w:ilvl w:val="0"/>
          <w:numId w:val="85"/>
        </w:numPr>
      </w:pPr>
      <w:r w:rsidRPr="007A1B74">
        <w:rPr>
          <w:color w:val="4472C4" w:themeColor="accent1"/>
        </w:rPr>
        <w:t xml:space="preserve">public </w:t>
      </w:r>
      <w:r>
        <w:t>SmallTestStruct2(</w:t>
      </w:r>
    </w:p>
    <w:p w14:paraId="041DCEAC" w14:textId="6EBFB6F2" w:rsidR="00C638E9" w:rsidRDefault="00C638E9" w:rsidP="00C638E9">
      <w:pPr>
        <w:pStyle w:val="BerichtCode"/>
      </w:pPr>
      <w:r>
        <w:t xml:space="preserve">    </w:t>
      </w:r>
      <w:r w:rsidRPr="007A1B74">
        <w:rPr>
          <w:color w:val="806000" w:themeColor="accent4" w:themeShade="80"/>
        </w:rPr>
        <w:t xml:space="preserve">@Nullable </w:t>
      </w:r>
      <w:r>
        <w:t>StructValue structValue,</w:t>
      </w:r>
    </w:p>
    <w:p w14:paraId="670D9A92" w14:textId="0E6EF5E3" w:rsidR="00C638E9" w:rsidRDefault="00C638E9" w:rsidP="00C638E9">
      <w:pPr>
        <w:pStyle w:val="BerichtCode"/>
      </w:pPr>
      <w:r>
        <w:t xml:space="preserve">    </w:t>
      </w:r>
      <w:r w:rsidRPr="007A1B74">
        <w:rPr>
          <w:color w:val="4472C4" w:themeColor="accent1"/>
        </w:rPr>
        <w:t xml:space="preserve">boolean </w:t>
      </w:r>
      <w:r>
        <w:t>generateInfo</w:t>
      </w:r>
    </w:p>
    <w:p w14:paraId="46C8174D" w14:textId="71C32920" w:rsidR="00C638E9" w:rsidRDefault="00C638E9" w:rsidP="00C638E9">
      <w:pPr>
        <w:pStyle w:val="BerichtCode"/>
      </w:pPr>
      <w:r>
        <w:t>) {</w:t>
      </w:r>
    </w:p>
    <w:p w14:paraId="0532CCE7" w14:textId="6CEF82BE" w:rsidR="00C638E9" w:rsidRDefault="00C638E9" w:rsidP="00C638E9">
      <w:pPr>
        <w:pStyle w:val="BerichtCode"/>
      </w:pPr>
      <w:r>
        <w:t xml:space="preserve">        </w:t>
      </w:r>
      <w:r w:rsidRPr="007A1B74">
        <w:rPr>
          <w:color w:val="4472C4" w:themeColor="accent1"/>
        </w:rPr>
        <w:t>super</w:t>
      </w:r>
      <w:r>
        <w:t>(</w:t>
      </w:r>
      <w:r w:rsidRPr="007A1B74">
        <w:rPr>
          <w:color w:val="4472C4" w:themeColor="accent1"/>
        </w:rPr>
        <w:t>false</w:t>
      </w:r>
      <w:r>
        <w:t>);</w:t>
      </w:r>
    </w:p>
    <w:p w14:paraId="08EB6AED" w14:textId="45DE9C40" w:rsidR="00C638E9" w:rsidRDefault="00C638E9" w:rsidP="00C638E9">
      <w:pPr>
        <w:pStyle w:val="BerichtCode"/>
      </w:pPr>
      <w:r>
        <w:t xml:space="preserve">        init(structValue, generateInfo, </w:t>
      </w:r>
      <w:r w:rsidRPr="007A1B74">
        <w:rPr>
          <w:color w:val="7030A0"/>
        </w:rPr>
        <w:t>aInt</w:t>
      </w:r>
      <w:r>
        <w:t xml:space="preserve">, </w:t>
      </w:r>
      <w:r w:rsidRPr="007A1B74">
        <w:rPr>
          <w:color w:val="7030A0"/>
        </w:rPr>
        <w:t>aByte</w:t>
      </w:r>
      <w:r>
        <w:t xml:space="preserve">, </w:t>
      </w:r>
      <w:r w:rsidRPr="007A1B74">
        <w:rPr>
          <w:color w:val="7030A0"/>
        </w:rPr>
        <w:t>aLong</w:t>
      </w:r>
      <w:r>
        <w:t>);</w:t>
      </w:r>
    </w:p>
    <w:p w14:paraId="7FAC91DD" w14:textId="77777777" w:rsidR="00205717" w:rsidRDefault="00C638E9" w:rsidP="00205717">
      <w:pPr>
        <w:pStyle w:val="BerichtCode"/>
      </w:pPr>
      <w:r>
        <w:t>}</w:t>
      </w:r>
      <w:bookmarkStart w:id="55" w:name="_Ref221452349"/>
    </w:p>
    <w:p w14:paraId="2709BAA0" w14:textId="67CDD1B9" w:rsidR="00C638E9" w:rsidRPr="00205717" w:rsidRDefault="00C638E9" w:rsidP="00205717">
      <w:pPr>
        <w:pStyle w:val="Beschriftung"/>
      </w:pPr>
      <w:bookmarkStart w:id="56" w:name="_Ref221810036"/>
      <w:bookmarkStart w:id="57" w:name="_Toc222787130"/>
      <w:r w:rsidRPr="00205717">
        <w:t xml:space="preserve">Code </w:t>
      </w:r>
      <w:r w:rsidRPr="00205717">
        <w:fldChar w:fldCharType="begin"/>
      </w:r>
      <w:r w:rsidRPr="00205717">
        <w:instrText xml:space="preserve"> SEQ Code \* ARABIC </w:instrText>
      </w:r>
      <w:r w:rsidRPr="00205717">
        <w:fldChar w:fldCharType="separate"/>
      </w:r>
      <w:r w:rsidR="002D6190">
        <w:rPr>
          <w:noProof/>
        </w:rPr>
        <w:t>8</w:t>
      </w:r>
      <w:r w:rsidRPr="00205717">
        <w:fldChar w:fldCharType="end"/>
      </w:r>
      <w:bookmarkEnd w:id="55"/>
      <w:bookmarkEnd w:id="56"/>
      <w:r w:rsidRPr="00205717">
        <w:t>:</w:t>
      </w:r>
      <w:r w:rsidRPr="00205717">
        <w:tab/>
        <w:t xml:space="preserve">Example </w:t>
      </w:r>
      <w:r w:rsidR="00126F76">
        <w:t xml:space="preserve">of an </w:t>
      </w:r>
      <w:r w:rsidRPr="00205717">
        <w:t xml:space="preserve">automatically generated constructor for the structure </w:t>
      </w:r>
      <w:r w:rsidR="00126F76">
        <w:t xml:space="preserve">defined in </w:t>
      </w:r>
      <w:r w:rsidR="00126F76">
        <w:fldChar w:fldCharType="begin"/>
      </w:r>
      <w:r w:rsidR="00126F76">
        <w:instrText xml:space="preserve"> REF _Ref221449656 \h </w:instrText>
      </w:r>
      <w:r w:rsidR="00126F76">
        <w:fldChar w:fldCharType="separate"/>
      </w:r>
      <w:r w:rsidR="002D6190">
        <w:t xml:space="preserve">Code </w:t>
      </w:r>
      <w:r w:rsidR="002D6190">
        <w:rPr>
          <w:noProof/>
        </w:rPr>
        <w:t>7</w:t>
      </w:r>
      <w:r w:rsidR="00126F76">
        <w:fldChar w:fldCharType="end"/>
      </w:r>
      <w:r w:rsidRPr="00205717">
        <w:t>.</w:t>
      </w:r>
      <w:bookmarkEnd w:id="57"/>
    </w:p>
    <w:p w14:paraId="343644CE" w14:textId="2528FF3E" w:rsidR="00C638E9" w:rsidRPr="00C638E9" w:rsidRDefault="00C638E9" w:rsidP="00C638E9">
      <w:pPr>
        <w:rPr>
          <w:lang w:val="de-DE"/>
        </w:rPr>
      </w:pPr>
      <w:r>
        <w:t xml:space="preserve">Noteworthy is the call to the </w:t>
      </w:r>
      <w:r w:rsidRPr="00C638E9">
        <w:rPr>
          <w:rStyle w:val="BerichtCodeZchn"/>
        </w:rPr>
        <w:t>init()</w:t>
      </w:r>
      <w:r>
        <w:t xml:space="preserve"> function. The first parameter </w:t>
      </w:r>
      <w:r w:rsidRPr="00C638E9">
        <w:rPr>
          <w:rStyle w:val="BerichtCodeZchn"/>
        </w:rPr>
        <w:t>structValue</w:t>
      </w:r>
      <w:r>
        <w:t xml:space="preserve"> can be used to change the ABI, by setting </w:t>
      </w:r>
      <w:r w:rsidR="00126F76">
        <w:t xml:space="preserve">the value of </w:t>
      </w:r>
      <w:r w:rsidRPr="00C638E9">
        <w:rPr>
          <w:rStyle w:val="BerichtCodeZchn"/>
          <w:lang w:val="de-DE"/>
        </w:rPr>
        <w:t>overwriteStructureLayout</w:t>
      </w:r>
      <w:r>
        <w:rPr>
          <w:lang w:val="de-DE"/>
        </w:rPr>
        <w:t xml:space="preserve"> </w:t>
      </w:r>
      <w:r w:rsidRPr="00C638E9">
        <w:t>to the desired ABI.</w:t>
      </w:r>
      <w:r>
        <w:t xml:space="preserve"> The second parameter </w:t>
      </w:r>
      <w:r w:rsidRPr="00C638E9">
        <w:rPr>
          <w:rStyle w:val="BerichtCodeZchn"/>
        </w:rPr>
        <w:t>generateInfo</w:t>
      </w:r>
      <w:r>
        <w:t xml:space="preserve"> can be used to already generate the </w:t>
      </w:r>
      <w:r w:rsidRPr="00C638E9">
        <w:rPr>
          <w:rStyle w:val="BerichtCodeZchn"/>
        </w:rPr>
        <w:t>StructureInfo</w:t>
      </w:r>
      <w:r>
        <w:t xml:space="preserve"> for this instance. If </w:t>
      </w:r>
      <w:r w:rsidRPr="00C638E9">
        <w:rPr>
          <w:rStyle w:val="BerichtCodeZchn"/>
        </w:rPr>
        <w:t>true</w:t>
      </w:r>
      <w:r>
        <w:t xml:space="preserve"> is passed, the instance </w:t>
      </w:r>
      <w:r w:rsidR="00FE075C">
        <w:t>is</w:t>
      </w:r>
      <w:r>
        <w:t xml:space="preserve"> created in the allocatable state instead of the unallocated state. The remaining parameters are the structure elements in the same order as specified </w:t>
      </w:r>
      <w:r>
        <w:lastRenderedPageBreak/>
        <w:t xml:space="preserve">by their respective </w:t>
      </w:r>
      <w:r w:rsidRPr="00C638E9">
        <w:rPr>
          <w:rStyle w:val="BerichtCodeZchn"/>
        </w:rPr>
        <w:t>StructValue</w:t>
      </w:r>
      <w:r>
        <w:t xml:space="preserve"> annotation</w:t>
      </w:r>
      <w:r w:rsidR="00E23CB7">
        <w:t>s</w:t>
      </w:r>
      <w:r>
        <w:t xml:space="preserve">. By passing these to the </w:t>
      </w:r>
      <w:r w:rsidRPr="00C638E9">
        <w:rPr>
          <w:rStyle w:val="BerichtCodeZchn"/>
        </w:rPr>
        <w:t>init()</w:t>
      </w:r>
      <w:r>
        <w:t xml:space="preserve"> function, they do not have to be retrieved using reflection later.</w:t>
      </w:r>
    </w:p>
    <w:p w14:paraId="5CBF0174" w14:textId="2564C033" w:rsidR="007A64D7" w:rsidRDefault="007A64D7" w:rsidP="007A64D7">
      <w:pPr>
        <w:pStyle w:val="berschrift3"/>
      </w:pPr>
      <w:bookmarkStart w:id="58" w:name="_Toc223021698"/>
      <w:r>
        <w:t>StructureArray</w:t>
      </w:r>
      <w:bookmarkEnd w:id="58"/>
    </w:p>
    <w:p w14:paraId="20906637" w14:textId="56C7F6FF" w:rsidR="00C638E9" w:rsidRDefault="00C638E9" w:rsidP="00C638E9">
      <w:r>
        <w:t xml:space="preserve">The </w:t>
      </w:r>
      <w:r w:rsidRPr="00205717">
        <w:rPr>
          <w:rStyle w:val="BerichtCodeZchn"/>
        </w:rPr>
        <w:t>StuctureArray</w:t>
      </w:r>
      <w:r>
        <w:t xml:space="preserve"> class can be used to create arrays of any other structure. For </w:t>
      </w:r>
      <w:r w:rsidR="00205717">
        <w:t>example,</w:t>
      </w:r>
      <w:r>
        <w:t xml:space="preserve"> a structure containing an array can be created as seen in </w:t>
      </w:r>
      <w:r w:rsidR="00205717">
        <w:fldChar w:fldCharType="begin"/>
      </w:r>
      <w:r w:rsidR="00205717">
        <w:instrText xml:space="preserve"> REF _Ref221456552 \h </w:instrText>
      </w:r>
      <w:r w:rsidR="00205717">
        <w:fldChar w:fldCharType="separate"/>
      </w:r>
      <w:r w:rsidR="002D6190">
        <w:t xml:space="preserve">Code </w:t>
      </w:r>
      <w:r w:rsidR="002D6190">
        <w:rPr>
          <w:noProof/>
        </w:rPr>
        <w:t>9</w:t>
      </w:r>
      <w:r w:rsidR="00205717">
        <w:fldChar w:fldCharType="end"/>
      </w:r>
      <w:r>
        <w:t>.</w:t>
      </w:r>
    </w:p>
    <w:p w14:paraId="5FD56886" w14:textId="77777777" w:rsidR="00205717" w:rsidRDefault="00205717" w:rsidP="00205717">
      <w:pPr>
        <w:pStyle w:val="BerichtCode"/>
        <w:numPr>
          <w:ilvl w:val="0"/>
          <w:numId w:val="86"/>
        </w:numPr>
        <w:rPr>
          <w:sz w:val="18"/>
          <w:szCs w:val="18"/>
        </w:rPr>
      </w:pPr>
      <w:r w:rsidRPr="007A1B74">
        <w:rPr>
          <w:color w:val="4472C4" w:themeColor="accent1"/>
          <w:sz w:val="18"/>
          <w:szCs w:val="18"/>
        </w:rPr>
        <w:t xml:space="preserve">public class </w:t>
      </w:r>
      <w:r w:rsidRPr="00205717">
        <w:rPr>
          <w:sz w:val="18"/>
          <w:szCs w:val="18"/>
        </w:rPr>
        <w:t xml:space="preserve">StructWithArray </w:t>
      </w:r>
      <w:r w:rsidRPr="007A1B74">
        <w:rPr>
          <w:color w:val="4472C4" w:themeColor="accent1"/>
          <w:sz w:val="18"/>
          <w:szCs w:val="18"/>
        </w:rPr>
        <w:t xml:space="preserve">extends </w:t>
      </w:r>
      <w:r w:rsidRPr="00205717">
        <w:rPr>
          <w:sz w:val="18"/>
          <w:szCs w:val="18"/>
        </w:rPr>
        <w:t>ComplexStructure {</w:t>
      </w:r>
    </w:p>
    <w:p w14:paraId="3AB22E07" w14:textId="77777777" w:rsidR="00205717" w:rsidRPr="00205717" w:rsidRDefault="00205717" w:rsidP="00205717">
      <w:pPr>
        <w:pStyle w:val="BerichtCode"/>
        <w:numPr>
          <w:ilvl w:val="0"/>
          <w:numId w:val="86"/>
        </w:numPr>
        <w:rPr>
          <w:sz w:val="18"/>
          <w:szCs w:val="18"/>
        </w:rPr>
      </w:pPr>
    </w:p>
    <w:p w14:paraId="1917CC1A" w14:textId="588DD5D6" w:rsidR="00205717" w:rsidRPr="00205717" w:rsidRDefault="00205717" w:rsidP="00205717">
      <w:pPr>
        <w:pStyle w:val="BerichtCode"/>
        <w:rPr>
          <w:sz w:val="18"/>
          <w:szCs w:val="18"/>
        </w:rPr>
      </w:pPr>
      <w:r w:rsidRPr="00205717">
        <w:rPr>
          <w:sz w:val="18"/>
          <w:szCs w:val="18"/>
        </w:rPr>
        <w:t xml:space="preserve">    </w:t>
      </w:r>
      <w:r w:rsidRPr="007A1B74">
        <w:rPr>
          <w:color w:val="806000" w:themeColor="accent4" w:themeShade="80"/>
          <w:sz w:val="18"/>
          <w:szCs w:val="18"/>
        </w:rPr>
        <w:t>@StructValue</w:t>
      </w:r>
      <w:r w:rsidRPr="00205717">
        <w:rPr>
          <w:sz w:val="18"/>
          <w:szCs w:val="18"/>
        </w:rPr>
        <w:t>(</w:t>
      </w:r>
      <w:r w:rsidRPr="007A1B74">
        <w:rPr>
          <w:color w:val="595959" w:themeColor="text1" w:themeTint="A6"/>
          <w:sz w:val="18"/>
          <w:szCs w:val="18"/>
        </w:rPr>
        <w:t xml:space="preserve">value </w:t>
      </w:r>
      <w:r w:rsidRPr="00205717">
        <w:rPr>
          <w:sz w:val="18"/>
          <w:szCs w:val="18"/>
        </w:rPr>
        <w:t>=</w:t>
      </w:r>
      <w:r>
        <w:rPr>
          <w:sz w:val="18"/>
          <w:szCs w:val="18"/>
        </w:rPr>
        <w:t xml:space="preserve"> </w:t>
      </w:r>
      <w:r w:rsidRPr="007A1B74">
        <w:rPr>
          <w:color w:val="4472C4" w:themeColor="accent1"/>
          <w:sz w:val="18"/>
          <w:szCs w:val="18"/>
        </w:rPr>
        <w:t>0</w:t>
      </w:r>
      <w:r w:rsidRPr="00205717">
        <w:rPr>
          <w:sz w:val="18"/>
          <w:szCs w:val="18"/>
        </w:rPr>
        <w:t xml:space="preserve">, </w:t>
      </w:r>
      <w:r w:rsidRPr="007A1B74">
        <w:rPr>
          <w:color w:val="595959" w:themeColor="text1" w:themeTint="A6"/>
          <w:sz w:val="18"/>
          <w:szCs w:val="18"/>
        </w:rPr>
        <w:t xml:space="preserve">length </w:t>
      </w:r>
      <w:r w:rsidRPr="00205717">
        <w:rPr>
          <w:sz w:val="18"/>
          <w:szCs w:val="18"/>
        </w:rPr>
        <w:t>=</w:t>
      </w:r>
      <w:r>
        <w:rPr>
          <w:sz w:val="18"/>
          <w:szCs w:val="18"/>
        </w:rPr>
        <w:t xml:space="preserve"> </w:t>
      </w:r>
      <w:r w:rsidRPr="007A1B74">
        <w:rPr>
          <w:color w:val="4472C4" w:themeColor="accent1"/>
          <w:sz w:val="18"/>
          <w:szCs w:val="18"/>
        </w:rPr>
        <w:t>20</w:t>
      </w:r>
      <w:r w:rsidRPr="00205717">
        <w:rPr>
          <w:sz w:val="18"/>
          <w:szCs w:val="18"/>
        </w:rPr>
        <w:t xml:space="preserve">, </w:t>
      </w:r>
      <w:r w:rsidRPr="007A1B74">
        <w:rPr>
          <w:color w:val="595959" w:themeColor="text1" w:themeTint="A6"/>
          <w:sz w:val="18"/>
          <w:szCs w:val="18"/>
        </w:rPr>
        <w:t xml:space="preserve">elementType </w:t>
      </w:r>
      <w:r w:rsidRPr="00205717">
        <w:rPr>
          <w:sz w:val="18"/>
          <w:szCs w:val="18"/>
        </w:rPr>
        <w:t>=</w:t>
      </w:r>
      <w:r>
        <w:rPr>
          <w:sz w:val="18"/>
          <w:szCs w:val="18"/>
        </w:rPr>
        <w:t xml:space="preserve"> </w:t>
      </w:r>
      <w:r w:rsidRPr="00205717">
        <w:rPr>
          <w:sz w:val="18"/>
          <w:szCs w:val="18"/>
        </w:rPr>
        <w:t>SmallTestStruct2.class)</w:t>
      </w:r>
    </w:p>
    <w:p w14:paraId="40FDB8BE" w14:textId="77777777" w:rsidR="00205717" w:rsidRPr="00205717" w:rsidRDefault="00205717" w:rsidP="00205717">
      <w:pPr>
        <w:pStyle w:val="BerichtCode"/>
        <w:rPr>
          <w:sz w:val="18"/>
          <w:szCs w:val="18"/>
        </w:rPr>
      </w:pPr>
      <w:r w:rsidRPr="00205717">
        <w:rPr>
          <w:sz w:val="18"/>
          <w:szCs w:val="18"/>
        </w:rPr>
        <w:t xml:space="preserve">    </w:t>
      </w:r>
      <w:r w:rsidRPr="007A1B74">
        <w:rPr>
          <w:color w:val="4472C4" w:themeColor="accent1"/>
          <w:sz w:val="18"/>
          <w:szCs w:val="18"/>
        </w:rPr>
        <w:t xml:space="preserve">public final </w:t>
      </w:r>
      <w:r w:rsidRPr="00205717">
        <w:rPr>
          <w:sz w:val="18"/>
          <w:szCs w:val="18"/>
        </w:rPr>
        <w:t>StructureArray&lt;SmallTestStruct2&gt; smallTestStruct3Array</w:t>
      </w:r>
    </w:p>
    <w:p w14:paraId="60A52CCF" w14:textId="04FDDD22" w:rsidR="00205717" w:rsidRPr="00205717" w:rsidRDefault="00205717" w:rsidP="00205717">
      <w:pPr>
        <w:pStyle w:val="BerichtCode"/>
        <w:rPr>
          <w:sz w:val="18"/>
          <w:szCs w:val="18"/>
        </w:rPr>
      </w:pPr>
      <w:r w:rsidRPr="00205717">
        <w:rPr>
          <w:sz w:val="18"/>
          <w:szCs w:val="18"/>
        </w:rPr>
        <w:t xml:space="preserve">            </w:t>
      </w:r>
      <w:r>
        <w:rPr>
          <w:sz w:val="18"/>
          <w:szCs w:val="18"/>
        </w:rPr>
        <w:t xml:space="preserve">      </w:t>
      </w:r>
      <w:r w:rsidRPr="00205717">
        <w:rPr>
          <w:sz w:val="18"/>
          <w:szCs w:val="18"/>
        </w:rPr>
        <w:t>= StructureArray.newUnallocated(</w:t>
      </w:r>
      <w:r w:rsidRPr="007A1B74">
        <w:rPr>
          <w:color w:val="4472C4" w:themeColor="accent1"/>
          <w:sz w:val="18"/>
          <w:szCs w:val="18"/>
        </w:rPr>
        <w:t>false</w:t>
      </w:r>
      <w:r w:rsidRPr="00205717">
        <w:rPr>
          <w:sz w:val="18"/>
          <w:szCs w:val="18"/>
        </w:rPr>
        <w:t>, SmallTestStruct2::</w:t>
      </w:r>
      <w:r w:rsidRPr="007A1B74">
        <w:rPr>
          <w:color w:val="4472C4" w:themeColor="accent1"/>
          <w:sz w:val="18"/>
          <w:szCs w:val="18"/>
        </w:rPr>
        <w:t>new</w:t>
      </w:r>
      <w:r w:rsidRPr="00205717">
        <w:rPr>
          <w:sz w:val="18"/>
          <w:szCs w:val="18"/>
        </w:rPr>
        <w:t>);</w:t>
      </w:r>
    </w:p>
    <w:p w14:paraId="3BB4EE98" w14:textId="77777777" w:rsidR="00205717" w:rsidRPr="00205717" w:rsidRDefault="00205717" w:rsidP="00205717">
      <w:pPr>
        <w:pStyle w:val="BerichtCode"/>
        <w:rPr>
          <w:sz w:val="18"/>
          <w:szCs w:val="18"/>
        </w:rPr>
      </w:pPr>
    </w:p>
    <w:p w14:paraId="29E117B8" w14:textId="3A958DE9" w:rsidR="00205717" w:rsidRPr="00205717" w:rsidRDefault="00205717" w:rsidP="00205717">
      <w:pPr>
        <w:pStyle w:val="BerichtCode"/>
        <w:rPr>
          <w:sz w:val="18"/>
          <w:szCs w:val="18"/>
        </w:rPr>
      </w:pPr>
      <w:r w:rsidRPr="00205717">
        <w:rPr>
          <w:sz w:val="18"/>
          <w:szCs w:val="18"/>
        </w:rPr>
        <w:t xml:space="preserve">    </w:t>
      </w:r>
      <w:r w:rsidRPr="007A1B74">
        <w:rPr>
          <w:color w:val="4472C4" w:themeColor="accent1"/>
          <w:sz w:val="18"/>
          <w:szCs w:val="18"/>
        </w:rPr>
        <w:t xml:space="preserve">public </w:t>
      </w:r>
      <w:r w:rsidRPr="00205717">
        <w:rPr>
          <w:sz w:val="18"/>
          <w:szCs w:val="18"/>
        </w:rPr>
        <w:t>StructWithArray() {</w:t>
      </w:r>
      <w:r>
        <w:rPr>
          <w:sz w:val="18"/>
          <w:szCs w:val="18"/>
        </w:rPr>
        <w:t xml:space="preserve"> </w:t>
      </w:r>
      <w:r w:rsidRPr="007A1B74">
        <w:rPr>
          <w:color w:val="4472C4" w:themeColor="accent1"/>
          <w:sz w:val="18"/>
          <w:szCs w:val="18"/>
        </w:rPr>
        <w:t>super</w:t>
      </w:r>
      <w:r w:rsidRPr="00205717">
        <w:rPr>
          <w:sz w:val="18"/>
          <w:szCs w:val="18"/>
        </w:rPr>
        <w:t>(</w:t>
      </w:r>
      <w:r w:rsidRPr="007A1B74">
        <w:rPr>
          <w:color w:val="4472C4" w:themeColor="accent1"/>
          <w:sz w:val="18"/>
          <w:szCs w:val="18"/>
        </w:rPr>
        <w:t>false</w:t>
      </w:r>
      <w:r w:rsidRPr="00205717">
        <w:rPr>
          <w:sz w:val="18"/>
          <w:szCs w:val="18"/>
        </w:rPr>
        <w:t>);</w:t>
      </w:r>
      <w:r>
        <w:rPr>
          <w:sz w:val="18"/>
          <w:szCs w:val="18"/>
        </w:rPr>
        <w:t xml:space="preserve"> </w:t>
      </w:r>
      <w:r w:rsidRPr="00205717">
        <w:rPr>
          <w:sz w:val="18"/>
          <w:szCs w:val="18"/>
        </w:rPr>
        <w:t>}</w:t>
      </w:r>
    </w:p>
    <w:p w14:paraId="6D588035" w14:textId="3B57BB2C" w:rsidR="00C638E9" w:rsidRDefault="00205717" w:rsidP="00205717">
      <w:pPr>
        <w:pStyle w:val="BerichtCode"/>
        <w:rPr>
          <w:sz w:val="18"/>
          <w:szCs w:val="18"/>
        </w:rPr>
      </w:pPr>
      <w:r w:rsidRPr="00205717">
        <w:rPr>
          <w:sz w:val="18"/>
          <w:szCs w:val="18"/>
        </w:rPr>
        <w:t>}</w:t>
      </w:r>
    </w:p>
    <w:p w14:paraId="32990BE5" w14:textId="41545D7C" w:rsidR="00205717" w:rsidRDefault="00205717" w:rsidP="00205717">
      <w:pPr>
        <w:pStyle w:val="Beschriftung"/>
      </w:pPr>
      <w:bookmarkStart w:id="59" w:name="_Ref221456552"/>
      <w:bookmarkStart w:id="60" w:name="_Toc222787131"/>
      <w:r>
        <w:t xml:space="preserve">Code </w:t>
      </w:r>
      <w:r>
        <w:fldChar w:fldCharType="begin"/>
      </w:r>
      <w:r>
        <w:instrText xml:space="preserve"> SEQ Code \* ARABIC </w:instrText>
      </w:r>
      <w:r>
        <w:fldChar w:fldCharType="separate"/>
      </w:r>
      <w:r w:rsidR="002D6190">
        <w:rPr>
          <w:noProof/>
        </w:rPr>
        <w:t>9</w:t>
      </w:r>
      <w:r>
        <w:fldChar w:fldCharType="end"/>
      </w:r>
      <w:bookmarkEnd w:id="59"/>
      <w:r>
        <w:t>:</w:t>
      </w:r>
      <w:r>
        <w:tab/>
        <w:t>A structure</w:t>
      </w:r>
      <w:r w:rsidR="00E23CB7">
        <w:t xml:space="preserve"> defined in LUtils</w:t>
      </w:r>
      <w:r>
        <w:t xml:space="preserve"> containing an array of 20 </w:t>
      </w:r>
      <w:r w:rsidRPr="00E23CB7">
        <w:rPr>
          <w:rStyle w:val="BerichtCodeZchn"/>
        </w:rPr>
        <w:t>SmallTestStruct2</w:t>
      </w:r>
      <w:r>
        <w:t xml:space="preserve"> structures.</w:t>
      </w:r>
      <w:bookmarkEnd w:id="60"/>
    </w:p>
    <w:p w14:paraId="69DACAFD" w14:textId="4530752F" w:rsidR="00205717" w:rsidRPr="00205717" w:rsidRDefault="00205717" w:rsidP="00205717">
      <w:r>
        <w:t xml:space="preserve">This time the </w:t>
      </w:r>
      <w:r w:rsidRPr="00205717">
        <w:rPr>
          <w:rStyle w:val="BerichtCodeZchn"/>
        </w:rPr>
        <w:t>StructValue</w:t>
      </w:r>
      <w:r>
        <w:t xml:space="preserve"> annotation is used to define the length and the element type of the array.</w:t>
      </w:r>
    </w:p>
    <w:p w14:paraId="2CA3D540" w14:textId="07C8362C" w:rsidR="007A64D7" w:rsidRDefault="007A64D7" w:rsidP="007A64D7">
      <w:pPr>
        <w:pStyle w:val="berschrift3"/>
      </w:pPr>
      <w:bookmarkStart w:id="61" w:name="_Toc223021699"/>
      <w:r>
        <w:t>Modification Tracking</w:t>
      </w:r>
      <w:bookmarkEnd w:id="61"/>
    </w:p>
    <w:p w14:paraId="23C401F1" w14:textId="5AC378F3" w:rsidR="00205717" w:rsidRPr="00205717" w:rsidRDefault="00205717" w:rsidP="00205717">
      <w:r>
        <w:t>Another feature LUtils provides is tracking where a structure has been modified. This feature is useful if a large structure must be uploaded to the GPU, but uploading the whole structure every time might be too performance heavy.</w:t>
      </w:r>
    </w:p>
    <w:p w14:paraId="09300466" w14:textId="524D150A" w:rsidR="0028341F" w:rsidRDefault="007A64D7" w:rsidP="0028341F">
      <w:pPr>
        <w:pStyle w:val="berschrift3"/>
      </w:pPr>
      <w:bookmarkStart w:id="62" w:name="_Toc223021700"/>
      <w:r>
        <w:t>ABI Overwrite</w:t>
      </w:r>
      <w:bookmarkEnd w:id="62"/>
    </w:p>
    <w:p w14:paraId="7FB8AE3C" w14:textId="1B6C3C2A" w:rsidR="00205717" w:rsidRDefault="00205717" w:rsidP="00205717">
      <w:r>
        <w:t xml:space="preserve">All structures contained in LUtils itself support ABI overwrite. The ABI can be overwritten by passing a </w:t>
      </w:r>
      <w:r w:rsidRPr="00205717">
        <w:rPr>
          <w:rStyle w:val="BerichtCodeZchn"/>
        </w:rPr>
        <w:t>StructValue</w:t>
      </w:r>
      <w:r>
        <w:t xml:space="preserve"> - with </w:t>
      </w:r>
      <w:r w:rsidRPr="00C638E9">
        <w:rPr>
          <w:rStyle w:val="BerichtCodeZchn"/>
          <w:lang w:val="de-DE"/>
        </w:rPr>
        <w:t>overwriteStructureLayout</w:t>
      </w:r>
      <w:r w:rsidRPr="00205717">
        <w:t xml:space="preserve"> set to the desired ABI - to the static method </w:t>
      </w:r>
      <w:r w:rsidRPr="00205717">
        <w:rPr>
          <w:rStyle w:val="BerichtCodeZchn"/>
        </w:rPr>
        <w:t>newAllocatable</w:t>
      </w:r>
      <w:r w:rsidRPr="00205717">
        <w:t xml:space="preserve"> of that structure.</w:t>
      </w:r>
      <w:r>
        <w:t xml:space="preserve"> The ABI of classes extending </w:t>
      </w:r>
      <w:r w:rsidRPr="00205717">
        <w:rPr>
          <w:rStyle w:val="BerichtCodeZchn"/>
        </w:rPr>
        <w:t>ComplexStructure</w:t>
      </w:r>
      <w:r>
        <w:t xml:space="preserve"> can be defined by annotating the class itself with the </w:t>
      </w:r>
      <w:r w:rsidRPr="00205717">
        <w:rPr>
          <w:rStyle w:val="BerichtCodeZchn"/>
        </w:rPr>
        <w:t>StructureLayoutSettings</w:t>
      </w:r>
      <w:r>
        <w:t xml:space="preserve"> annotation. An example is displayed in </w:t>
      </w:r>
      <w:r>
        <w:fldChar w:fldCharType="begin"/>
      </w:r>
      <w:r>
        <w:instrText xml:space="preserve"> REF _Ref221458427 \h </w:instrText>
      </w:r>
      <w:r>
        <w:fldChar w:fldCharType="separate"/>
      </w:r>
      <w:r w:rsidR="002D6190">
        <w:t xml:space="preserve">Code </w:t>
      </w:r>
      <w:r w:rsidR="002D6190">
        <w:rPr>
          <w:noProof/>
        </w:rPr>
        <w:t>10</w:t>
      </w:r>
      <w:r>
        <w:fldChar w:fldCharType="end"/>
      </w:r>
      <w:r>
        <w:t>.</w:t>
      </w:r>
    </w:p>
    <w:p w14:paraId="1FB61975" w14:textId="77777777" w:rsidR="00205717" w:rsidRDefault="00205717" w:rsidP="00205717">
      <w:pPr>
        <w:pStyle w:val="BerichtCode"/>
        <w:numPr>
          <w:ilvl w:val="0"/>
          <w:numId w:val="87"/>
        </w:numPr>
      </w:pPr>
      <w:r w:rsidRPr="007A1B74">
        <w:rPr>
          <w:color w:val="806000" w:themeColor="accent4" w:themeShade="80"/>
        </w:rPr>
        <w:t>@StructureLayoutSettings</w:t>
      </w:r>
      <w:r>
        <w:t>(DefaultABIs.</w:t>
      </w:r>
      <w:r w:rsidRPr="007A1B74">
        <w:rPr>
          <w:color w:val="7030A0"/>
        </w:rPr>
        <w:t>MSVC_X64</w:t>
      </w:r>
      <w:r>
        <w:t>)</w:t>
      </w:r>
    </w:p>
    <w:p w14:paraId="27FB64C3" w14:textId="77777777" w:rsidR="00205717" w:rsidRDefault="00205717" w:rsidP="00205717">
      <w:pPr>
        <w:pStyle w:val="BerichtCode"/>
      </w:pPr>
      <w:r w:rsidRPr="007A1B74">
        <w:rPr>
          <w:color w:val="4472C4" w:themeColor="accent1"/>
        </w:rPr>
        <w:t xml:space="preserve">public class </w:t>
      </w:r>
      <w:r>
        <w:t xml:space="preserve">SmallTestStruct2 </w:t>
      </w:r>
      <w:r w:rsidRPr="007A1B74">
        <w:rPr>
          <w:color w:val="4472C4" w:themeColor="accent1"/>
        </w:rPr>
        <w:t xml:space="preserve">extends </w:t>
      </w:r>
      <w:r>
        <w:t>ComplexStructure {</w:t>
      </w:r>
    </w:p>
    <w:p w14:paraId="72555CB6" w14:textId="77777777" w:rsidR="00205717" w:rsidRDefault="00205717" w:rsidP="00205717">
      <w:pPr>
        <w:pStyle w:val="BerichtCode"/>
      </w:pPr>
    </w:p>
    <w:p w14:paraId="4FD2A415" w14:textId="627576F8" w:rsidR="00205717" w:rsidRDefault="00205717" w:rsidP="00205717">
      <w:pPr>
        <w:pStyle w:val="BerichtCode"/>
      </w:pPr>
      <w:r>
        <w:t xml:space="preserve">    </w:t>
      </w:r>
      <w:r w:rsidRPr="007A1B74">
        <w:rPr>
          <w:color w:val="4472C4" w:themeColor="accent1"/>
        </w:rPr>
        <w:t xml:space="preserve">public final </w:t>
      </w:r>
      <w:r w:rsidRPr="007A1B74">
        <w:rPr>
          <w:color w:val="806000" w:themeColor="accent4" w:themeShade="80"/>
        </w:rPr>
        <w:t>@StructValue</w:t>
      </w:r>
      <w:r>
        <w:t>(</w:t>
      </w:r>
      <w:r w:rsidRPr="007A1B74">
        <w:rPr>
          <w:color w:val="4472C4" w:themeColor="accent1"/>
        </w:rPr>
        <w:t>0</w:t>
      </w:r>
      <w:r w:rsidR="007A1B74">
        <w:t>)</w:t>
      </w:r>
      <w:r>
        <w:t xml:space="preserve"> BBInt1 </w:t>
      </w:r>
      <w:r w:rsidRPr="007A1B74">
        <w:rPr>
          <w:color w:val="7030A0"/>
        </w:rPr>
        <w:t xml:space="preserve">aInt </w:t>
      </w:r>
      <w:r>
        <w:t>= BBInt1.newUnallocated();</w:t>
      </w:r>
    </w:p>
    <w:p w14:paraId="4DD3AA91" w14:textId="298CEAE5" w:rsidR="00205717" w:rsidRDefault="00205717" w:rsidP="00205717">
      <w:pPr>
        <w:pStyle w:val="BerichtCode"/>
      </w:pPr>
      <w:r>
        <w:t xml:space="preserve">    …</w:t>
      </w:r>
    </w:p>
    <w:p w14:paraId="1300FF05" w14:textId="7BB284E5" w:rsidR="00205717" w:rsidRDefault="00205717" w:rsidP="00205717">
      <w:pPr>
        <w:pStyle w:val="BerichtCode"/>
      </w:pPr>
      <w:r>
        <w:t>}</w:t>
      </w:r>
    </w:p>
    <w:p w14:paraId="60DFEA1D" w14:textId="02B966D4" w:rsidR="00205717" w:rsidRDefault="00205717" w:rsidP="00205717">
      <w:pPr>
        <w:pStyle w:val="Beschriftung"/>
      </w:pPr>
      <w:bookmarkStart w:id="63" w:name="_Ref221458427"/>
      <w:bookmarkStart w:id="64" w:name="_Toc222787132"/>
      <w:r>
        <w:t xml:space="preserve">Code </w:t>
      </w:r>
      <w:r>
        <w:fldChar w:fldCharType="begin"/>
      </w:r>
      <w:r>
        <w:instrText xml:space="preserve"> SEQ Code \* ARABIC </w:instrText>
      </w:r>
      <w:r>
        <w:fldChar w:fldCharType="separate"/>
      </w:r>
      <w:r w:rsidR="002D6190">
        <w:rPr>
          <w:noProof/>
        </w:rPr>
        <w:t>10</w:t>
      </w:r>
      <w:r>
        <w:fldChar w:fldCharType="end"/>
      </w:r>
      <w:bookmarkEnd w:id="63"/>
      <w:r>
        <w:t>:</w:t>
      </w:r>
      <w:r w:rsidR="00DD0835">
        <w:tab/>
      </w:r>
      <w:r>
        <w:t xml:space="preserve">An example structure extending </w:t>
      </w:r>
      <w:r w:rsidRPr="00205717">
        <w:rPr>
          <w:rStyle w:val="BerichtCodeZchn"/>
        </w:rPr>
        <w:t>ComplexStructure</w:t>
      </w:r>
      <w:r>
        <w:t xml:space="preserve"> with the ABI changed.</w:t>
      </w:r>
      <w:bookmarkEnd w:id="64"/>
    </w:p>
    <w:p w14:paraId="42B3A003" w14:textId="1B69DBEB" w:rsidR="00F10603" w:rsidRDefault="00DF2F97" w:rsidP="00495FFD">
      <w:pPr>
        <w:pStyle w:val="berschrift2"/>
      </w:pPr>
      <w:bookmarkStart w:id="65" w:name="_Ref220345582"/>
      <w:bookmarkStart w:id="66" w:name="_Ref214978732"/>
      <w:bookmarkStart w:id="67" w:name="_Toc223021701"/>
      <w:r>
        <w:lastRenderedPageBreak/>
        <w:t xml:space="preserve">Internal </w:t>
      </w:r>
      <w:r w:rsidR="00F10603">
        <w:t>Implementation of LWJGL, FFMA, JNA and LUtils</w:t>
      </w:r>
      <w:bookmarkEnd w:id="67"/>
    </w:p>
    <w:p w14:paraId="3505CB27" w14:textId="34063480" w:rsidR="00113271" w:rsidRDefault="00F10603" w:rsidP="00495FFD">
      <w:r>
        <w:t xml:space="preserve">The goal of this </w:t>
      </w:r>
      <w:r w:rsidR="009000BB">
        <w:t>section</w:t>
      </w:r>
      <w:r>
        <w:t xml:space="preserve"> is to provide a short</w:t>
      </w:r>
      <w:r w:rsidR="00E23CB7">
        <w:t xml:space="preserve"> implementation</w:t>
      </w:r>
      <w:r>
        <w:t xml:space="preserve"> analysis of the four libraries </w:t>
      </w:r>
      <w:r w:rsidR="00113271">
        <w:t xml:space="preserve">- </w:t>
      </w:r>
      <w:r>
        <w:t xml:space="preserve">LWJGL, FFMA, JNA and LUtils. </w:t>
      </w:r>
      <w:r w:rsidR="00113271">
        <w:t>The analysis focuses on the following aspects:</w:t>
      </w:r>
    </w:p>
    <w:p w14:paraId="1ED8BE03" w14:textId="3153F420" w:rsidR="00113271" w:rsidRDefault="00113271" w:rsidP="00495FFD">
      <w:pPr>
        <w:pStyle w:val="Listenabsatz"/>
        <w:numPr>
          <w:ilvl w:val="0"/>
          <w:numId w:val="91"/>
        </w:numPr>
      </w:pPr>
      <w:r>
        <w:t>Structure definition</w:t>
      </w:r>
    </w:p>
    <w:p w14:paraId="4D3C9F14" w14:textId="7D757A10" w:rsidR="003F3855" w:rsidRDefault="003F3855" w:rsidP="00495FFD">
      <w:pPr>
        <w:pStyle w:val="Listenabsatz"/>
        <w:numPr>
          <w:ilvl w:val="0"/>
          <w:numId w:val="91"/>
        </w:numPr>
      </w:pPr>
      <w:r>
        <w:t>Structure layout calculation</w:t>
      </w:r>
    </w:p>
    <w:p w14:paraId="5C3E8789" w14:textId="77777777" w:rsidR="003F3855" w:rsidRDefault="003F3855" w:rsidP="00495FFD">
      <w:pPr>
        <w:pStyle w:val="Listenabsatz"/>
        <w:numPr>
          <w:ilvl w:val="0"/>
          <w:numId w:val="91"/>
        </w:numPr>
      </w:pPr>
      <w:r>
        <w:t>Reflection usage</w:t>
      </w:r>
    </w:p>
    <w:p w14:paraId="22475C90" w14:textId="77777777" w:rsidR="003F3855" w:rsidRDefault="003F3855" w:rsidP="00495FFD">
      <w:pPr>
        <w:pStyle w:val="Listenabsatz"/>
        <w:numPr>
          <w:ilvl w:val="0"/>
          <w:numId w:val="91"/>
        </w:numPr>
      </w:pPr>
      <w:r>
        <w:t>Allocator</w:t>
      </w:r>
    </w:p>
    <w:p w14:paraId="2B83B98E" w14:textId="7D5ADFC4" w:rsidR="003F3855" w:rsidRDefault="003F3855" w:rsidP="00495FFD">
      <w:pPr>
        <w:pStyle w:val="Listenabsatz"/>
        <w:numPr>
          <w:ilvl w:val="0"/>
          <w:numId w:val="91"/>
        </w:numPr>
      </w:pPr>
      <w:r>
        <w:t>Write and read operations</w:t>
      </w:r>
    </w:p>
    <w:p w14:paraId="6EBE1F2E" w14:textId="346F6D1C" w:rsidR="00113271" w:rsidRPr="00F10603" w:rsidRDefault="00113271" w:rsidP="00495FFD">
      <w:r>
        <w:t>These implementation details provide the necessary context for interpreting the benchmark results presented in the following chapter.</w:t>
      </w:r>
    </w:p>
    <w:p w14:paraId="11030DA0" w14:textId="77777777" w:rsidR="00F10603" w:rsidRDefault="00F10603" w:rsidP="00495FFD">
      <w:pPr>
        <w:pStyle w:val="berschrift3"/>
      </w:pPr>
      <w:bookmarkStart w:id="68" w:name="_Toc223021702"/>
      <w:r>
        <w:t>LWJGL</w:t>
      </w:r>
      <w:bookmarkEnd w:id="68"/>
    </w:p>
    <w:p w14:paraId="56949D69" w14:textId="3973E518" w:rsidR="00276B51" w:rsidRDefault="00276B51" w:rsidP="00495FFD">
      <w:r>
        <w:t xml:space="preserve">LWJGL’s structures are defined by machine generated classes extending </w:t>
      </w:r>
      <w:r w:rsidRPr="00276B51">
        <w:rPr>
          <w:rStyle w:val="BerichtCodeZchn"/>
          <w:lang w:val="de-DE"/>
        </w:rPr>
        <w:t>org.lwjgl.system</w:t>
      </w:r>
      <w:r w:rsidRPr="00276B51">
        <w:rPr>
          <w:rStyle w:val="BerichtCodeZchn"/>
        </w:rPr>
        <w:t>.Struct</w:t>
      </w:r>
      <w:r w:rsidR="00E06DF2">
        <w:rPr>
          <w:rStyle w:val="Funotenzeichen"/>
          <w:rFonts w:ascii="Courier New" w:hAnsi="Courier New"/>
          <w:noProof/>
          <w:sz w:val="20"/>
        </w:rPr>
        <w:footnoteReference w:id="21"/>
      </w:r>
      <w:r w:rsidRPr="00276B51">
        <w:t>.</w:t>
      </w:r>
      <w:r>
        <w:t xml:space="preserve"> </w:t>
      </w:r>
      <w:r w:rsidR="00A11F84">
        <w:t>The structure layout is stored in static final variables and is calculated during class loading. No reflection is used during layout calculation.</w:t>
      </w:r>
    </w:p>
    <w:p w14:paraId="4803A037" w14:textId="00C6B863" w:rsidR="00FD4043" w:rsidRDefault="00A11F84" w:rsidP="00495FFD">
      <w:r>
        <w:t xml:space="preserve">LWJGL provides multiple </w:t>
      </w:r>
      <w:r w:rsidR="00DD6E39">
        <w:t>allocators</w:t>
      </w:r>
      <w:r w:rsidR="0008608A">
        <w:rPr>
          <w:rStyle w:val="Funotenzeichen"/>
        </w:rPr>
        <w:footnoteReference w:id="22"/>
      </w:r>
      <w:r w:rsidR="00DD6E39">
        <w:t xml:space="preserve"> – namely malloc from stdlib, rpmalloc</w:t>
      </w:r>
      <w:r w:rsidR="001B4D65">
        <w:t xml:space="preserve"> and jemalloc. The latter is used by default</w:t>
      </w:r>
      <w:r w:rsidR="00DD6E39">
        <w:t xml:space="preserve">. The memory must be explicitly allocated and freed using </w:t>
      </w:r>
      <w:r w:rsidR="00DD6E39" w:rsidRPr="00DD6E39">
        <w:rPr>
          <w:rStyle w:val="BerichtCodeZchn"/>
          <w:lang w:val="de-DE"/>
        </w:rPr>
        <w:t>org.lwjgl.system</w:t>
      </w:r>
      <w:r w:rsidR="00DD6E39" w:rsidRPr="00DD6E39">
        <w:rPr>
          <w:rStyle w:val="BerichtCodeZchn"/>
        </w:rPr>
        <w:t>.MemoryUtil</w:t>
      </w:r>
      <w:r w:rsidR="00FD4043">
        <w:rPr>
          <w:lang w:val="de-DE"/>
        </w:rPr>
        <w:t xml:space="preserve">. </w:t>
      </w:r>
      <w:r w:rsidR="00FD4043">
        <w:t>In distinction to the other libraries</w:t>
      </w:r>
      <w:r w:rsidR="00FD4043" w:rsidRPr="00FD4043">
        <w:t>, the</w:t>
      </w:r>
      <w:r w:rsidR="00FD4043">
        <w:t xml:space="preserve"> memory is not initialised with zeros after allocating. While this provides better performance, the developer must clear the memory explicitly if zero-filled memory is required.</w:t>
      </w:r>
    </w:p>
    <w:p w14:paraId="3C7E7D6D" w14:textId="683820A2" w:rsidR="00A11F84" w:rsidRDefault="00FD4043" w:rsidP="00495FFD">
      <w:r>
        <w:t>In addition to the allocators mentioned above</w:t>
      </w:r>
      <w:r w:rsidR="00DD6E39" w:rsidRPr="00DD6E39">
        <w:t xml:space="preserve">, </w:t>
      </w:r>
      <w:r w:rsidR="00DD6E39">
        <w:t xml:space="preserve">LWJGL provides the ability to allocate using </w:t>
      </w:r>
      <w:r w:rsidR="00DD6E39" w:rsidRPr="00DD6E39">
        <w:rPr>
          <w:rStyle w:val="BerichtCodeZchn"/>
        </w:rPr>
        <w:t>ByteBuffer.allocateDirect()</w:t>
      </w:r>
      <w:r>
        <w:t xml:space="preserve"> as well as </w:t>
      </w:r>
      <w:r w:rsidR="00DD6E39">
        <w:t xml:space="preserve">a </w:t>
      </w:r>
      <w:r w:rsidR="00473541">
        <w:t>s</w:t>
      </w:r>
      <w:r w:rsidR="00DD6E39">
        <w:t>tack allocator, which allocates a</w:t>
      </w:r>
      <w:r w:rsidR="00E06DF2">
        <w:t xml:space="preserve">nd manages a large chunk of native memory. </w:t>
      </w:r>
      <w:r>
        <w:t xml:space="preserve">Memory allocated by a stack allocator </w:t>
      </w:r>
      <w:r w:rsidR="00E06DF2">
        <w:t>can be used by structures without requiring</w:t>
      </w:r>
      <w:r>
        <w:t xml:space="preserve"> repeated</w:t>
      </w:r>
      <w:r w:rsidR="00E06DF2">
        <w:t xml:space="preserve"> allocations.</w:t>
      </w:r>
      <w:r w:rsidR="00DD6E39">
        <w:t xml:space="preserve"> </w:t>
      </w:r>
    </w:p>
    <w:p w14:paraId="597ECE7B" w14:textId="5B043D9E" w:rsidR="00E06DF2" w:rsidRDefault="00E23CB7" w:rsidP="00495FFD">
      <w:r>
        <w:t>Furthermore, t</w:t>
      </w:r>
      <w:r w:rsidR="00E06DF2">
        <w:t xml:space="preserve">he </w:t>
      </w:r>
      <w:r>
        <w:t xml:space="preserve">structure </w:t>
      </w:r>
      <w:r w:rsidR="00E06DF2">
        <w:t>class</w:t>
      </w:r>
      <w:r>
        <w:t>es generated by LWJGL</w:t>
      </w:r>
      <w:r w:rsidR="00E06DF2">
        <w:t xml:space="preserve"> contain methods </w:t>
      </w:r>
      <w:r>
        <w:t xml:space="preserve">to perform write and read operations </w:t>
      </w:r>
      <w:r w:rsidR="00E06DF2">
        <w:t xml:space="preserve">for each </w:t>
      </w:r>
      <w:r>
        <w:t xml:space="preserve">structure </w:t>
      </w:r>
      <w:r w:rsidR="00E06DF2">
        <w:t xml:space="preserve">field. These methods translate directly to </w:t>
      </w:r>
      <w:r w:rsidR="00E06DF2" w:rsidRPr="00E06DF2">
        <w:rPr>
          <w:rStyle w:val="BerichtCodeZchn"/>
        </w:rPr>
        <w:t>Unsafe.get*()</w:t>
      </w:r>
      <w:r w:rsidR="00E06DF2">
        <w:t xml:space="preserve"> and </w:t>
      </w:r>
      <w:r w:rsidR="00E06DF2" w:rsidRPr="00E06DF2">
        <w:rPr>
          <w:rStyle w:val="BerichtCodeZchn"/>
        </w:rPr>
        <w:t>Unsafe.put*()</w:t>
      </w:r>
      <w:r w:rsidR="00E06DF2" w:rsidRPr="00E06DF2">
        <w:t>.</w:t>
      </w:r>
    </w:p>
    <w:p w14:paraId="73788D3B" w14:textId="77777777" w:rsidR="00F10603" w:rsidRDefault="00F10603" w:rsidP="00495FFD">
      <w:pPr>
        <w:pStyle w:val="berschrift3"/>
      </w:pPr>
      <w:bookmarkStart w:id="69" w:name="_Toc223021703"/>
      <w:r>
        <w:t>FFMA</w:t>
      </w:r>
      <w:bookmarkEnd w:id="69"/>
    </w:p>
    <w:p w14:paraId="55D63B5A" w14:textId="73CD1FBB" w:rsidR="00473541" w:rsidRDefault="00473541" w:rsidP="00495FFD">
      <w:r w:rsidRPr="00473541">
        <w:t xml:space="preserve">FFMA’s structures are not defined by a handwritten or generated class. Instead, an instance of </w:t>
      </w:r>
      <w:r w:rsidRPr="00473541">
        <w:rPr>
          <w:rStyle w:val="BerichtCodeZchn"/>
        </w:rPr>
        <w:t>StructLayout</w:t>
      </w:r>
      <w:r w:rsidRPr="00473541">
        <w:t xml:space="preserve"> must be created using the </w:t>
      </w:r>
      <w:r w:rsidRPr="00473541">
        <w:rPr>
          <w:rStyle w:val="BerichtCodeZchn"/>
        </w:rPr>
        <w:t>MemoryLayout.structLayout()</w:t>
      </w:r>
      <w:r w:rsidRPr="00091A2E">
        <w:t xml:space="preserve"> </w:t>
      </w:r>
      <w:r>
        <w:t>method</w:t>
      </w:r>
      <w:r w:rsidR="0008608A">
        <w:rPr>
          <w:rStyle w:val="Funotenzeichen"/>
        </w:rPr>
        <w:footnoteReference w:id="23"/>
      </w:r>
      <w:r>
        <w:t xml:space="preserve">. The </w:t>
      </w:r>
      <w:r>
        <w:lastRenderedPageBreak/>
        <w:t>arguments of this method define the type and name of the structure elements. While this method validates the alignment of each member, it does not automatically add padding. Instead padding must be explicitly added using</w:t>
      </w:r>
      <w:r w:rsidRPr="00473541">
        <w:rPr>
          <w:lang w:val="de-DE"/>
        </w:rPr>
        <w:t xml:space="preserve"> </w:t>
      </w:r>
      <w:r w:rsidRPr="00473541">
        <w:rPr>
          <w:rStyle w:val="BerichtCodeZchn"/>
          <w:lang w:val="de-DE"/>
        </w:rPr>
        <w:t>MemoryLayout.paddingLayout(</w:t>
      </w:r>
      <w:r w:rsidRPr="00473541">
        <w:rPr>
          <w:rStyle w:val="BerichtCodeZchn"/>
        </w:rPr>
        <w:t>size</w:t>
      </w:r>
      <w:r>
        <w:rPr>
          <w:rStyle w:val="BerichtCodeZchn"/>
          <w:lang w:val="de-DE"/>
        </w:rPr>
        <w:t>)</w:t>
      </w:r>
      <w:r w:rsidRPr="00473541">
        <w:t>.</w:t>
      </w:r>
      <w:r w:rsidR="00434EB1">
        <w:t xml:space="preserve"> Consequently, </w:t>
      </w:r>
      <w:r w:rsidR="003912A7">
        <w:t xml:space="preserve">the </w:t>
      </w:r>
      <w:r w:rsidR="00434EB1">
        <w:t xml:space="preserve">layout </w:t>
      </w:r>
      <w:r w:rsidR="003912A7">
        <w:t xml:space="preserve">does not require </w:t>
      </w:r>
      <w:r w:rsidR="00434EB1">
        <w:t xml:space="preserve">calculation </w:t>
      </w:r>
      <w:r w:rsidR="00434EB1" w:rsidRPr="00434EB1">
        <w:t xml:space="preserve">and can be stored by the </w:t>
      </w:r>
      <w:r w:rsidR="0057637C">
        <w:t xml:space="preserve">developer </w:t>
      </w:r>
      <w:r w:rsidR="00434EB1" w:rsidRPr="00434EB1">
        <w:t>for</w:t>
      </w:r>
      <w:r w:rsidR="00434EB1">
        <w:t xml:space="preserve"> repeated usage. No reflection is used during </w:t>
      </w:r>
      <w:r w:rsidR="003912A7">
        <w:t>this process</w:t>
      </w:r>
      <w:r w:rsidR="00434EB1">
        <w:t>.</w:t>
      </w:r>
    </w:p>
    <w:p w14:paraId="138B6F76" w14:textId="53DEA746" w:rsidR="00692795" w:rsidRDefault="00434EB1" w:rsidP="00495FFD">
      <w:r>
        <w:t xml:space="preserve">FFMA provides its own </w:t>
      </w:r>
      <w:r w:rsidR="00692795">
        <w:t>m</w:t>
      </w:r>
      <w:r>
        <w:t xml:space="preserve">emory </w:t>
      </w:r>
      <w:r w:rsidR="00692795">
        <w:t xml:space="preserve">management abstraction in the form of the </w:t>
      </w:r>
      <w:r w:rsidRPr="00434EB1">
        <w:rPr>
          <w:rStyle w:val="BerichtCodeZchn"/>
        </w:rPr>
        <w:t>Arena</w:t>
      </w:r>
      <w:r w:rsidR="00692795" w:rsidRPr="00692795">
        <w:t xml:space="preserve"> class</w:t>
      </w:r>
      <w:r w:rsidR="00692795">
        <w:rPr>
          <w:rStyle w:val="BerichtCodeZchn"/>
        </w:rPr>
        <w:t xml:space="preserve">, </w:t>
      </w:r>
      <w:r w:rsidR="00692795" w:rsidRPr="00692795">
        <w:t xml:space="preserve">which </w:t>
      </w:r>
      <w:r w:rsidR="00692795">
        <w:t xml:space="preserve">offers a set of methods for allocating native memory. Memory allocated through an </w:t>
      </w:r>
      <w:r w:rsidR="00692795" w:rsidRPr="00DF7C60">
        <w:rPr>
          <w:rStyle w:val="BerichtCodeZchn"/>
        </w:rPr>
        <w:t>Arena</w:t>
      </w:r>
      <w:r w:rsidR="00692795">
        <w:t xml:space="preserve"> is represented by instances of </w:t>
      </w:r>
      <w:r w:rsidR="00692795" w:rsidRPr="00DF7C60">
        <w:rPr>
          <w:rStyle w:val="BerichtCodeZchn"/>
        </w:rPr>
        <w:t>MemorySegment</w:t>
      </w:r>
      <w:r w:rsidR="00692795">
        <w:t xml:space="preserve">, which encapsulates the address and the size of the allocated </w:t>
      </w:r>
      <w:r w:rsidR="00DF7C60">
        <w:t xml:space="preserve">memory. Internally, </w:t>
      </w:r>
      <w:r w:rsidR="00DF7C60" w:rsidRPr="00DF7C60">
        <w:rPr>
          <w:rStyle w:val="BerichtCodeZchn"/>
        </w:rPr>
        <w:t>Arena</w:t>
      </w:r>
      <w:r w:rsidR="00DF7C60">
        <w:t xml:space="preserve"> relies on </w:t>
      </w:r>
      <w:r w:rsidR="00DF7C60" w:rsidRPr="00DF7C60">
        <w:rPr>
          <w:rStyle w:val="BerichtCodeZchn"/>
        </w:rPr>
        <w:t>Unsafe.allocateMemory()</w:t>
      </w:r>
      <w:r w:rsidR="00DF7C60">
        <w:t>.</w:t>
      </w:r>
      <w:r w:rsidR="00136FA9">
        <w:t xml:space="preserve"> All native memory allocated by a specific </w:t>
      </w:r>
      <w:r w:rsidR="00136FA9" w:rsidRPr="00136FA9">
        <w:rPr>
          <w:rStyle w:val="BerichtCodeZchn"/>
        </w:rPr>
        <w:t>Arena</w:t>
      </w:r>
      <w:r w:rsidR="00136FA9">
        <w:t xml:space="preserve"> is released when </w:t>
      </w:r>
      <w:r w:rsidR="00136FA9" w:rsidRPr="00136FA9">
        <w:rPr>
          <w:rStyle w:val="BerichtCodeZchn"/>
        </w:rPr>
        <w:t>Arena.close()</w:t>
      </w:r>
      <w:r w:rsidR="00136FA9">
        <w:t xml:space="preserve"> is called.</w:t>
      </w:r>
    </w:p>
    <w:p w14:paraId="65BD16B2" w14:textId="6C46EDF0" w:rsidR="00C24F51" w:rsidRPr="00473541" w:rsidRDefault="00C24F51" w:rsidP="00495FFD">
      <w:pPr>
        <w:rPr>
          <w:lang w:val="de-DE"/>
        </w:rPr>
      </w:pPr>
      <w:r>
        <w:t xml:space="preserve">Writing and reading operations on the native memory is achieved using the </w:t>
      </w:r>
      <w:r w:rsidRPr="00C24F51">
        <w:rPr>
          <w:rStyle w:val="BerichtCodeZchn"/>
        </w:rPr>
        <w:t>VarHandle</w:t>
      </w:r>
      <w:r>
        <w:t xml:space="preserve"> class. For each structure element a </w:t>
      </w:r>
      <w:r w:rsidRPr="00C24F51">
        <w:rPr>
          <w:rStyle w:val="BerichtCodeZchn"/>
        </w:rPr>
        <w:t>VarHandle</w:t>
      </w:r>
      <w:r>
        <w:t xml:space="preserve"> can be acquired by calling the </w:t>
      </w:r>
      <w:r w:rsidRPr="00692795">
        <w:rPr>
          <w:rStyle w:val="BerichtCodeZchn"/>
        </w:rPr>
        <w:t>varHandle()</w:t>
      </w:r>
      <w:r>
        <w:t xml:space="preserve"> method on the </w:t>
      </w:r>
      <w:r w:rsidRPr="00692795">
        <w:rPr>
          <w:rStyle w:val="BerichtCodeZchn"/>
        </w:rPr>
        <w:t>StructLayout</w:t>
      </w:r>
      <w:r>
        <w:t xml:space="preserve"> previously created.</w:t>
      </w:r>
      <w:r w:rsidR="00DF7C60">
        <w:t xml:space="preserve"> The </w:t>
      </w:r>
      <w:r w:rsidR="00DF7C60" w:rsidRPr="00836EF7">
        <w:rPr>
          <w:rStyle w:val="BerichtCodeZchn"/>
        </w:rPr>
        <w:t>VarHandle</w:t>
      </w:r>
      <w:r w:rsidR="00DF7C60">
        <w:t xml:space="preserve"> class provides </w:t>
      </w:r>
      <w:r w:rsidR="00DF7C60" w:rsidRPr="00C16A52">
        <w:rPr>
          <w:rStyle w:val="BerichtCodeZchn"/>
        </w:rPr>
        <w:t>set()</w:t>
      </w:r>
      <w:r w:rsidR="00DF7C60">
        <w:t xml:space="preserve"> and </w:t>
      </w:r>
      <w:r w:rsidR="00DF7C60" w:rsidRPr="00C16A52">
        <w:rPr>
          <w:rStyle w:val="BerichtCodeZchn"/>
        </w:rPr>
        <w:t>get()</w:t>
      </w:r>
      <w:r w:rsidR="00DF7C60">
        <w:t xml:space="preserve"> methods to write </w:t>
      </w:r>
      <w:r w:rsidR="00836EF7">
        <w:t xml:space="preserve">to </w:t>
      </w:r>
      <w:r w:rsidR="00DF7C60">
        <w:t xml:space="preserve">and read </w:t>
      </w:r>
      <w:r w:rsidR="00836EF7">
        <w:t>from</w:t>
      </w:r>
      <w:r w:rsidR="00DF7C60">
        <w:t xml:space="preserve"> the native memory</w:t>
      </w:r>
      <w:r w:rsidR="00C16A52">
        <w:t>. Both methods are intrinsic candidates and have a polymorphic signature. Intrinsic candidates may be replaced by handwritten assembly or bytecode to increase performance</w:t>
      </w:r>
      <w:r w:rsidR="00091A2E">
        <w:t xml:space="preserve"> </w:t>
      </w:r>
      <w:r w:rsidR="00091A2E">
        <w:fldChar w:fldCharType="begin"/>
      </w:r>
      <w:r w:rsidR="00BF791C">
        <w:instrText xml:space="preserve"> ADDIN ZOTERO_ITEM CSL_CITATION {"citationID":"NDL6sJBX","properties":{"formattedCitation":"[15]","plainCitation":"[15]","noteIndex":0},"citationItems":[{"id":28,"uris":["http://zotero.org/users/local/qUQ1uMZK/items/QW6I4GPP"],"itemData":{"id":28,"type":"book","edition":"First edition","event-place":"Beijing Boston Farnham Sebastopol Tokyo","ISBN":"978-1-4920-2579-5","language":"eng","number-of-pages":"1","publisher":"O'Reilly","publisher-place":"Beijing Boston Farnham Sebastopol Tokyo","source":"K10plus ISBN","title":"Optimizing Java: practical techniques for improving JVM application performance","title-short":"Optimizing Java","author":[{"family":"Evans","given":"Benjamin J."},{"family":"Gough","given":"James"},{"family":"Newland","given":"Chris"}],"issued":{"date-parts":[["2018"]]}}}],"schema":"https://github.com/citation-style-language/schema/raw/master/csl-citation.json"} </w:instrText>
      </w:r>
      <w:r w:rsidR="00091A2E">
        <w:fldChar w:fldCharType="separate"/>
      </w:r>
      <w:r w:rsidR="00BF791C" w:rsidRPr="00BF791C">
        <w:rPr>
          <w:rFonts w:cs="Times New Roman"/>
        </w:rPr>
        <w:t>[15]</w:t>
      </w:r>
      <w:r w:rsidR="00091A2E">
        <w:fldChar w:fldCharType="end"/>
      </w:r>
      <w:r w:rsidR="00C16A52">
        <w:t>.</w:t>
      </w:r>
      <w:r w:rsidR="00236C09">
        <w:t xml:space="preserve"> The signature of a polymorphic method is not defined by the method definition, but instead by the types at the call site</w:t>
      </w:r>
      <w:r w:rsidR="00091A2E">
        <w:rPr>
          <w:rStyle w:val="Funotenzeichen"/>
        </w:rPr>
        <w:footnoteReference w:id="24"/>
      </w:r>
      <w:r w:rsidR="00236C09">
        <w:t xml:space="preserve">. </w:t>
      </w:r>
      <w:r w:rsidR="0069003E">
        <w:t>Thus,</w:t>
      </w:r>
      <w:r w:rsidR="00236C09">
        <w:t xml:space="preserve"> the code executed after calling </w:t>
      </w:r>
      <w:r w:rsidR="00236C09" w:rsidRPr="0069003E">
        <w:rPr>
          <w:rStyle w:val="BerichtCodeZchn"/>
        </w:rPr>
        <w:t>VarHandle.set()</w:t>
      </w:r>
      <w:r w:rsidR="00236C09">
        <w:t xml:space="preserve"> or </w:t>
      </w:r>
      <w:r w:rsidR="00236C09" w:rsidRPr="0069003E">
        <w:rPr>
          <w:rStyle w:val="BerichtCodeZchn"/>
        </w:rPr>
        <w:t>VarHandle.get()</w:t>
      </w:r>
      <w:r w:rsidR="00236C09">
        <w:t xml:space="preserve"> </w:t>
      </w:r>
      <w:r w:rsidR="003912A7">
        <w:t xml:space="preserve">is not deterministic </w:t>
      </w:r>
      <w:r w:rsidR="00236C09">
        <w:t xml:space="preserve">cannot </w:t>
      </w:r>
      <w:r w:rsidR="00091A2E">
        <w:t xml:space="preserve">be </w:t>
      </w:r>
      <w:r w:rsidR="0069003E">
        <w:t>derived from</w:t>
      </w:r>
      <w:r w:rsidR="00236C09">
        <w:t xml:space="preserve"> the </w:t>
      </w:r>
      <w:r w:rsidR="0069003E">
        <w:t>Java source code.</w:t>
      </w:r>
    </w:p>
    <w:p w14:paraId="429687E1" w14:textId="77777777" w:rsidR="00F10603" w:rsidRDefault="00F10603" w:rsidP="00495FFD">
      <w:pPr>
        <w:pStyle w:val="berschrift3"/>
      </w:pPr>
      <w:bookmarkStart w:id="70" w:name="_Toc223021704"/>
      <w:r>
        <w:t>JNA</w:t>
      </w:r>
      <w:bookmarkEnd w:id="70"/>
    </w:p>
    <w:p w14:paraId="5EC84A3A" w14:textId="0F134F6C" w:rsidR="003F3855" w:rsidRDefault="00113271" w:rsidP="00495FFD">
      <w:r>
        <w:t xml:space="preserve">A structure in JNA </w:t>
      </w:r>
      <w:r w:rsidR="00944ED3">
        <w:t>is</w:t>
      </w:r>
      <w:r>
        <w:t xml:space="preserve"> defined by a handwritten class extending </w:t>
      </w:r>
      <w:r w:rsidRPr="00113271">
        <w:rPr>
          <w:rStyle w:val="BerichtCodeZchn"/>
        </w:rPr>
        <w:t>com.sun.jna.Structure</w:t>
      </w:r>
      <w:r w:rsidR="00823A8B">
        <w:rPr>
          <w:rStyle w:val="Funotenzeichen"/>
          <w:rFonts w:ascii="Courier New" w:hAnsi="Courier New"/>
          <w:noProof/>
          <w:sz w:val="20"/>
        </w:rPr>
        <w:footnoteReference w:id="25"/>
      </w:r>
      <w:r w:rsidRPr="00113271">
        <w:t>.</w:t>
      </w:r>
      <w:r>
        <w:t xml:space="preserve"> </w:t>
      </w:r>
      <w:r w:rsidR="00D25DB2">
        <w:t>The structure layout calculation happens the first time the constructor is executed, and the resulting layout is stored into a hash map. During layout calculation all fields of the handwritten class are iterated and validated using reflection.</w:t>
      </w:r>
    </w:p>
    <w:p w14:paraId="5BD6AB26" w14:textId="5BE827E1" w:rsidR="00D25DB2" w:rsidRDefault="009912CA" w:rsidP="00495FFD">
      <w:r>
        <w:t>M</w:t>
      </w:r>
      <w:r w:rsidR="00D25DB2">
        <w:t>emory allocation</w:t>
      </w:r>
      <w:r>
        <w:t xml:space="preserve"> happens automatically during constructor execution using the C</w:t>
      </w:r>
      <w:r w:rsidR="003912A7">
        <w:t>-</w:t>
      </w:r>
      <w:r>
        <w:t xml:space="preserve">function malloc. JNA also registers a </w:t>
      </w:r>
      <w:r w:rsidRPr="009912CA">
        <w:rPr>
          <w:rStyle w:val="BerichtCodeZchn"/>
        </w:rPr>
        <w:t>Cleaner</w:t>
      </w:r>
      <w:r>
        <w:t xml:space="preserve"> to free the memory once it is no longer used.</w:t>
      </w:r>
    </w:p>
    <w:p w14:paraId="7591CE23" w14:textId="2A761C25" w:rsidR="00EC24BD" w:rsidRDefault="00C43BB5" w:rsidP="00495FFD">
      <w:r>
        <w:t xml:space="preserve">Write and read operations are not performed directly on native memory. Instead, structure fields are represented as regular Java primitive fields, and write operations initially modify these fields through standard Java assignments. Only once the </w:t>
      </w:r>
      <w:r w:rsidRPr="00C43BB5">
        <w:rPr>
          <w:rStyle w:val="BerichtCodeZchn"/>
        </w:rPr>
        <w:t>write()</w:t>
      </w:r>
      <w:r>
        <w:t xml:space="preserve"> method is invoked, the current values of the Java fields are accessed – using reflection – and subsequently converted and written </w:t>
      </w:r>
      <w:r>
        <w:lastRenderedPageBreak/>
        <w:t>to the corresponding locations in native memory</w:t>
      </w:r>
      <w:r w:rsidR="00EC24BD">
        <w:t xml:space="preserve"> using custom JNI methods</w:t>
      </w:r>
      <w:r>
        <w:t xml:space="preserve">. Read operations follow the inverse process. Upon invoking the </w:t>
      </w:r>
      <w:r w:rsidRPr="00C43BB5">
        <w:rPr>
          <w:rStyle w:val="BerichtCodeZchn"/>
        </w:rPr>
        <w:t>read()</w:t>
      </w:r>
      <w:r>
        <w:t xml:space="preserve"> method, the native memory is read</w:t>
      </w:r>
      <w:r w:rsidR="00EC24BD">
        <w:t xml:space="preserve"> using custom JNI methods</w:t>
      </w:r>
      <w:r>
        <w:t xml:space="preserve">, converted to their respective Java types, and stored in the associated Java fields. </w:t>
      </w:r>
      <w:r w:rsidRPr="00C43BB5">
        <w:t>The values can then be accessed through these fields in subsequent Java code.</w:t>
      </w:r>
    </w:p>
    <w:p w14:paraId="4D1DC944" w14:textId="04DD349A" w:rsidR="00F10603" w:rsidRDefault="00F10603" w:rsidP="00495FFD">
      <w:pPr>
        <w:pStyle w:val="berschrift3"/>
      </w:pPr>
      <w:bookmarkStart w:id="71" w:name="_Toc223021705"/>
      <w:r>
        <w:t>LUtils</w:t>
      </w:r>
      <w:bookmarkEnd w:id="71"/>
    </w:p>
    <w:p w14:paraId="21DAF758" w14:textId="1601B462" w:rsidR="002C5EA5" w:rsidRDefault="00172AD7" w:rsidP="002C5EA5">
      <w:r>
        <w:t xml:space="preserve">LUtils defines structures by extending the </w:t>
      </w:r>
      <w:r w:rsidRPr="00172AD7">
        <w:rPr>
          <w:rStyle w:val="BerichtCodeZchn"/>
        </w:rPr>
        <w:t>ComplexStructure</w:t>
      </w:r>
      <w:r>
        <w:t xml:space="preserve"> class</w:t>
      </w:r>
      <w:r w:rsidR="00136FA9">
        <w:t xml:space="preserve"> as described in </w:t>
      </w:r>
      <w:r w:rsidR="00136FA9">
        <w:fldChar w:fldCharType="begin"/>
      </w:r>
      <w:r w:rsidR="00136FA9">
        <w:instrText xml:space="preserve"> REF _Ref222582560 \r \h </w:instrText>
      </w:r>
      <w:r w:rsidR="00136FA9">
        <w:fldChar w:fldCharType="separate"/>
      </w:r>
      <w:r w:rsidR="002D6190">
        <w:t>3.3.1</w:t>
      </w:r>
      <w:r w:rsidR="00136FA9">
        <w:fldChar w:fldCharType="end"/>
      </w:r>
      <w:r>
        <w:t>. The structure layout calculation happens the first time a structure type in combination with a specific ABI is allocated, and the resulting layout is stored into a hash map. During layout calculation all fields of the handwritten class are iterated and their annotations read using reflection.</w:t>
      </w:r>
    </w:p>
    <w:p w14:paraId="1158B8C1" w14:textId="511A8677" w:rsidR="00172AD7" w:rsidRDefault="00172AD7" w:rsidP="002C5EA5">
      <w:r>
        <w:t xml:space="preserve">Memory allocation happens explicitly by calling the </w:t>
      </w:r>
      <w:r w:rsidRPr="00172AD7">
        <w:rPr>
          <w:rStyle w:val="BerichtCodeZchn"/>
        </w:rPr>
        <w:t>allocate()</w:t>
      </w:r>
      <w:r>
        <w:t xml:space="preserve"> method and uses </w:t>
      </w:r>
      <w:r w:rsidRPr="00172AD7">
        <w:rPr>
          <w:rStyle w:val="BerichtCodeZchn"/>
        </w:rPr>
        <w:t>ByteBuffer.allocateDirect()</w:t>
      </w:r>
      <w:r>
        <w:t xml:space="preserve"> internally.</w:t>
      </w:r>
    </w:p>
    <w:p w14:paraId="6725CFBA" w14:textId="1E619351" w:rsidR="00523984" w:rsidRPr="002C5EA5" w:rsidRDefault="00523984" w:rsidP="002C5EA5">
      <w:r>
        <w:t>Write and read operations are performed using methods provide</w:t>
      </w:r>
      <w:r w:rsidR="00136FA9">
        <w:t>d</w:t>
      </w:r>
      <w:r>
        <w:t xml:space="preserve"> by the wrapper classes (</w:t>
      </w:r>
      <w:r w:rsidRPr="00523984">
        <w:rPr>
          <w:rStyle w:val="BerichtCodeZchn"/>
        </w:rPr>
        <w:t>BBInt1</w:t>
      </w:r>
      <w:r>
        <w:t xml:space="preserve">, </w:t>
      </w:r>
      <w:r w:rsidRPr="00523984">
        <w:rPr>
          <w:rStyle w:val="BerichtCodeZchn"/>
        </w:rPr>
        <w:t>BBFloat1</w:t>
      </w:r>
      <w:r>
        <w:t xml:space="preserve">, </w:t>
      </w:r>
      <w:r w:rsidRPr="00523984">
        <w:t>…)</w:t>
      </w:r>
      <w:r>
        <w:t xml:space="preserve"> and translate directly to </w:t>
      </w:r>
      <w:r w:rsidRPr="00523984">
        <w:rPr>
          <w:rStyle w:val="BerichtCodeZchn"/>
        </w:rPr>
        <w:t>ByteBuffer.get*()</w:t>
      </w:r>
      <w:r w:rsidRPr="00523984">
        <w:t xml:space="preserve"> </w:t>
      </w:r>
      <w:r>
        <w:t xml:space="preserve">and </w:t>
      </w:r>
      <w:r w:rsidRPr="00523984">
        <w:rPr>
          <w:rStyle w:val="BerichtCodeZchn"/>
        </w:rPr>
        <w:t>ByteBuffer.put*()</w:t>
      </w:r>
      <w:r w:rsidRPr="00523984">
        <w:t>.</w:t>
      </w:r>
    </w:p>
    <w:p w14:paraId="47660A03" w14:textId="1DA2819B" w:rsidR="00E449ED" w:rsidRDefault="00E449ED">
      <w:pPr>
        <w:pStyle w:val="berschrift1"/>
      </w:pPr>
      <w:bookmarkStart w:id="72" w:name="_Ref221562286"/>
      <w:bookmarkStart w:id="73" w:name="_Toc223021706"/>
      <w:r>
        <w:lastRenderedPageBreak/>
        <w:t>Experiments</w:t>
      </w:r>
      <w:bookmarkEnd w:id="65"/>
      <w:bookmarkEnd w:id="72"/>
      <w:bookmarkEnd w:id="73"/>
    </w:p>
    <w:p w14:paraId="0BB3D7CE" w14:textId="5C17031B" w:rsidR="00E449ED" w:rsidRDefault="00A80DCB" w:rsidP="00E449ED">
      <w:r>
        <w:t xml:space="preserve">This chapter </w:t>
      </w:r>
      <w:r w:rsidR="00136FA9">
        <w:t>describes</w:t>
      </w:r>
      <w:r>
        <w:t xml:space="preserve"> three different experiments comparing execution time and allocation rate</w:t>
      </w:r>
      <w:r w:rsidR="00136FA9">
        <w:t xml:space="preserve"> of multiple benchmarks</w:t>
      </w:r>
      <w:r>
        <w:t>.</w:t>
      </w:r>
      <w:r w:rsidR="00B67814">
        <w:t xml:space="preserve"> To conduct these measurements,</w:t>
      </w:r>
      <w:r>
        <w:t xml:space="preserve"> </w:t>
      </w:r>
      <w:r w:rsidR="00B67814">
        <w:t>the Java Microbenchmark Harness (JMH)</w:t>
      </w:r>
      <w:r w:rsidR="00F77568">
        <w:t xml:space="preserve"> –</w:t>
      </w:r>
      <w:r w:rsidR="00B67814">
        <w:t xml:space="preserve"> presented in section</w:t>
      </w:r>
      <w:r>
        <w:t xml:space="preserve"> </w:t>
      </w:r>
      <w:r>
        <w:fldChar w:fldCharType="begin"/>
      </w:r>
      <w:r>
        <w:instrText xml:space="preserve"> REF _Ref221839806 \r \h </w:instrText>
      </w:r>
      <w:r>
        <w:fldChar w:fldCharType="separate"/>
      </w:r>
      <w:r w:rsidR="002D6190">
        <w:t>2.3.3</w:t>
      </w:r>
      <w:r>
        <w:fldChar w:fldCharType="end"/>
      </w:r>
      <w:r w:rsidR="00F77568">
        <w:t xml:space="preserve"> –</w:t>
      </w:r>
      <w:r w:rsidR="00B67814">
        <w:t xml:space="preserve"> is used</w:t>
      </w:r>
      <w:r>
        <w:t>.</w:t>
      </w:r>
      <w:r w:rsidR="00F77568">
        <w:t xml:space="preserve"> </w:t>
      </w:r>
      <w:r w:rsidR="00E449ED">
        <w:t>Each experiment</w:t>
      </w:r>
      <w:r w:rsidR="00F14995">
        <w:t xml:space="preserve"> compares structures of different sizes</w:t>
      </w:r>
      <w:r w:rsidR="00E449ED">
        <w:t xml:space="preserve"> </w:t>
      </w:r>
      <w:r w:rsidR="00F14995">
        <w:t>using</w:t>
      </w:r>
      <w:r w:rsidR="00E449ED">
        <w:t xml:space="preserve"> three JMH benchmarks</w:t>
      </w:r>
      <w:r w:rsidR="00FE116E">
        <w:t>, which are executed for each of the four libraries separately</w:t>
      </w:r>
      <w:r w:rsidR="00E449ED">
        <w:t>:</w:t>
      </w:r>
    </w:p>
    <w:p w14:paraId="1A05EA4D" w14:textId="05BA3137" w:rsidR="00E449ED" w:rsidRDefault="00E449ED" w:rsidP="00E449ED">
      <w:pPr>
        <w:pStyle w:val="Listenabsatz"/>
        <w:numPr>
          <w:ilvl w:val="0"/>
          <w:numId w:val="64"/>
        </w:numPr>
      </w:pPr>
      <w:r>
        <w:t>Allocating structures</w:t>
      </w:r>
    </w:p>
    <w:p w14:paraId="1CEFA5DB" w14:textId="0020DC49" w:rsidR="00E449ED" w:rsidRDefault="00E449ED" w:rsidP="00E449ED">
      <w:pPr>
        <w:pStyle w:val="Listenabsatz"/>
        <w:numPr>
          <w:ilvl w:val="0"/>
          <w:numId w:val="64"/>
        </w:numPr>
      </w:pPr>
      <w:r>
        <w:t xml:space="preserve">Allocate </w:t>
      </w:r>
      <w:r w:rsidR="00A4081B">
        <w:t xml:space="preserve">one or more </w:t>
      </w:r>
      <w:r>
        <w:t>structure</w:t>
      </w:r>
      <w:r w:rsidR="00A4081B">
        <w:t>s</w:t>
      </w:r>
      <w:r>
        <w:t>, write to and read from the structure</w:t>
      </w:r>
      <w:r w:rsidR="00A4081B">
        <w:t>s</w:t>
      </w:r>
    </w:p>
    <w:p w14:paraId="4BD2BB4E" w14:textId="77814EF8" w:rsidR="00E449ED" w:rsidRDefault="00E449ED" w:rsidP="00E449ED">
      <w:pPr>
        <w:pStyle w:val="Listenabsatz"/>
        <w:numPr>
          <w:ilvl w:val="0"/>
          <w:numId w:val="64"/>
        </w:numPr>
      </w:pPr>
      <w:r>
        <w:t xml:space="preserve">Allocate </w:t>
      </w:r>
      <w:r w:rsidR="00A4081B">
        <w:t>one or more structures</w:t>
      </w:r>
      <w:r>
        <w:t>, write to and read from the structure (without warmup)</w:t>
      </w:r>
    </w:p>
    <w:p w14:paraId="1A48E8E4" w14:textId="00C659CF" w:rsidR="00FC013C" w:rsidRDefault="00694C79" w:rsidP="00E449ED">
      <w:r>
        <w:t>B</w:t>
      </w:r>
      <w:r w:rsidR="007C62EB">
        <w:t xml:space="preserve">enchmark </w:t>
      </w:r>
      <w:r>
        <w:t xml:space="preserve">1 </w:t>
      </w:r>
      <w:r w:rsidR="007C62EB">
        <w:t xml:space="preserve">aims to </w:t>
      </w:r>
      <w:r w:rsidR="00FD079F">
        <w:t>compare</w:t>
      </w:r>
      <w:r w:rsidR="007C62EB">
        <w:t xml:space="preserve"> </w:t>
      </w:r>
      <w:r w:rsidR="00C67DDE">
        <w:t xml:space="preserve">the native memory </w:t>
      </w:r>
      <w:r w:rsidR="007C62EB">
        <w:t>allocation</w:t>
      </w:r>
      <w:r w:rsidR="00C67DDE">
        <w:t xml:space="preserve"> and initialization of classes required for the structures.</w:t>
      </w:r>
      <w:r w:rsidR="00604B7F" w:rsidRPr="00604B7F">
        <w:t xml:space="preserve"> </w:t>
      </w:r>
      <w:r w:rsidR="00136FA9">
        <w:t>No write or read operations are performed on any structure elements</w:t>
      </w:r>
      <w:r w:rsidR="00604B7F">
        <w:t xml:space="preserve">. The </w:t>
      </w:r>
      <w:r w:rsidR="000A3C2A">
        <w:t>benchmark</w:t>
      </w:r>
      <w:r w:rsidR="00604B7F">
        <w:t xml:space="preserve"> is intentionally minimalistic to isolate overhead associated with memory allocation and </w:t>
      </w:r>
      <w:r w:rsidR="00136FA9">
        <w:t>structure</w:t>
      </w:r>
      <w:r w:rsidR="00604B7F">
        <w:t xml:space="preserve"> creation.</w:t>
      </w:r>
    </w:p>
    <w:p w14:paraId="510DCE31" w14:textId="0B644E3B" w:rsidR="00FC013C" w:rsidRDefault="00C67DDE" w:rsidP="00E449ED">
      <w:r>
        <w:t xml:space="preserve">The goal of benchmark </w:t>
      </w:r>
      <w:r w:rsidR="00694C79">
        <w:t xml:space="preserve">2 </w:t>
      </w:r>
      <w:r>
        <w:t>is to compare the performance of writing to and reading from structure</w:t>
      </w:r>
      <w:r w:rsidR="006944E4">
        <w:t>s</w:t>
      </w:r>
      <w:r>
        <w:t xml:space="preserve">. </w:t>
      </w:r>
      <w:r w:rsidR="00FC013C">
        <w:t>A</w:t>
      </w:r>
      <w:r w:rsidR="006944E4">
        <w:t>t</w:t>
      </w:r>
      <w:r w:rsidR="00FC013C">
        <w:t xml:space="preserve"> </w:t>
      </w:r>
      <w:r w:rsidR="006944E4">
        <w:t>least one</w:t>
      </w:r>
      <w:r w:rsidR="00FC013C">
        <w:t xml:space="preserve"> structure is allocated, and all fields are set to random values. The random values are the same for each of the four libraries. They are generated using </w:t>
      </w:r>
      <w:r w:rsidR="00FC013C" w:rsidRPr="00FC013C">
        <w:rPr>
          <w:rStyle w:val="BerichtCodeZchn"/>
        </w:rPr>
        <w:t>java.lang.Random</w:t>
      </w:r>
      <w:r w:rsidR="00FC013C">
        <w:t xml:space="preserve"> with a</w:t>
      </w:r>
      <w:r w:rsidR="00136FA9">
        <w:t xml:space="preserve"> fixed</w:t>
      </w:r>
      <w:r w:rsidR="00FC013C">
        <w:t xml:space="preserve"> seed to allow reproducibility. Afterwards all fields are read and compared with the original input. The comparison</w:t>
      </w:r>
      <w:r w:rsidR="006944E4">
        <w:t xml:space="preserve"> code</w:t>
      </w:r>
      <w:r w:rsidR="00FC013C">
        <w:t xml:space="preserve"> is the same for </w:t>
      </w:r>
      <w:r w:rsidR="006944E4">
        <w:t>all</w:t>
      </w:r>
      <w:r w:rsidR="00FC013C">
        <w:t xml:space="preserve"> four libraries, thus not skewing the benchmark</w:t>
      </w:r>
      <w:r w:rsidR="00136FA9">
        <w:t xml:space="preserve"> results</w:t>
      </w:r>
      <w:r w:rsidR="00FC013C">
        <w:t>.</w:t>
      </w:r>
      <w:r w:rsidR="006944E4">
        <w:t xml:space="preserve"> Additionally, a reference benchmark is run which allocates the same structures but without performing any </w:t>
      </w:r>
      <w:r w:rsidR="00136FA9">
        <w:t>write</w:t>
      </w:r>
      <w:r w:rsidR="006944E4">
        <w:t xml:space="preserve"> or </w:t>
      </w:r>
      <w:r w:rsidR="00136FA9">
        <w:t>read</w:t>
      </w:r>
      <w:r w:rsidR="006944E4">
        <w:t xml:space="preserve"> operations. </w:t>
      </w:r>
      <w:r w:rsidR="00842F06">
        <w:t>This</w:t>
      </w:r>
      <w:r w:rsidR="000A3C2A">
        <w:t xml:space="preserve"> reference </w:t>
      </w:r>
      <w:r w:rsidR="006944E4">
        <w:t xml:space="preserve">benchmark </w:t>
      </w:r>
      <w:r w:rsidR="00FE075C">
        <w:t>is</w:t>
      </w:r>
      <w:r w:rsidR="006944E4">
        <w:t xml:space="preserve"> used to draw a reference line in the resulting plots</w:t>
      </w:r>
      <w:r w:rsidR="00842F06">
        <w:t>, thereby isolating the overhead introduced by memory access</w:t>
      </w:r>
      <w:r w:rsidR="006944E4">
        <w:t>.</w:t>
      </w:r>
    </w:p>
    <w:p w14:paraId="7D6AAD91" w14:textId="07E1D7A7" w:rsidR="0017185B" w:rsidRDefault="00C67DDE" w:rsidP="00E449ED">
      <w:r>
        <w:t xml:space="preserve">The goal of benchmark </w:t>
      </w:r>
      <w:r w:rsidR="00694C79">
        <w:t xml:space="preserve">3 </w:t>
      </w:r>
      <w:r>
        <w:t xml:space="preserve">is to </w:t>
      </w:r>
      <w:r w:rsidR="00531927">
        <w:t xml:space="preserve">compare </w:t>
      </w:r>
      <w:r w:rsidR="00842F06">
        <w:t>the</w:t>
      </w:r>
      <w:r w:rsidR="00531927">
        <w:t xml:space="preserve"> startup time </w:t>
      </w:r>
      <w:r w:rsidR="00842F06">
        <w:t>across all evaluated</w:t>
      </w:r>
      <w:r w:rsidR="00531927">
        <w:t xml:space="preserve"> libraries. However, it does not provide much valuable information in real use case scenarios, because the benchmark cannot differentiate between time spent in code executed once for the entire application and code executed once for every structure</w:t>
      </w:r>
      <w:r w:rsidR="00842F06">
        <w:t xml:space="preserve"> as well as time spent due to missing JIT-compiler optimizations</w:t>
      </w:r>
      <w:r w:rsidR="00531927">
        <w:t>. Additionally, due to the way the benchmark is executed in cannot be analysed using the async profiler.</w:t>
      </w:r>
      <w:r w:rsidR="0017185B">
        <w:t xml:space="preserve"> </w:t>
      </w:r>
      <w:r w:rsidR="00694C79">
        <w:t>B</w:t>
      </w:r>
      <w:r w:rsidR="006944E4">
        <w:t>enchmark</w:t>
      </w:r>
      <w:r w:rsidR="00694C79">
        <w:t xml:space="preserve"> 2</w:t>
      </w:r>
      <w:r w:rsidR="006944E4">
        <w:t xml:space="preserve"> </w:t>
      </w:r>
      <w:r w:rsidR="00FE075C">
        <w:t>is</w:t>
      </w:r>
      <w:r w:rsidR="006944E4">
        <w:t xml:space="preserve"> used as reference for this benchmark</w:t>
      </w:r>
      <w:r w:rsidR="00C7779F">
        <w:t xml:space="preserve"> to isolate the overhead introduced by running the benchmark without warmup</w:t>
      </w:r>
      <w:r w:rsidR="006944E4">
        <w:t>.</w:t>
      </w:r>
    </w:p>
    <w:p w14:paraId="329F8C2C" w14:textId="1667AE61" w:rsidR="00F14995" w:rsidRDefault="0017185B" w:rsidP="00E449ED">
      <w:r>
        <w:t>All benchmarks are executed on the same hardware</w:t>
      </w:r>
      <w:r w:rsidR="00FC013C">
        <w:t>, which</w:t>
      </w:r>
      <w:r>
        <w:t xml:space="preserve"> is a Dell Latitude 5300 laptop with an Intel Core i5 vPro CPU with 16 Gigabyte of </w:t>
      </w:r>
      <w:r w:rsidR="00FC013C">
        <w:t xml:space="preserve">DDR4 </w:t>
      </w:r>
      <w:r>
        <w:t>RAM and no dedicated GPU. The laptop is running the operating system Pop!_OS 24.04 LTS.</w:t>
      </w:r>
      <w:r w:rsidR="00014DE7">
        <w:t xml:space="preserve"> Additionally, Intel SpeedStep, Intel Turbo </w:t>
      </w:r>
      <w:r w:rsidR="00014DE7">
        <w:lastRenderedPageBreak/>
        <w:t xml:space="preserve">Boost, hyper-threading and address space layout randomization has been disabled to avoid performance fluctuations caused by these features </w:t>
      </w:r>
      <w:r w:rsidR="00014DE7">
        <w:fldChar w:fldCharType="begin"/>
      </w:r>
      <w:r w:rsidR="00BF791C">
        <w:instrText xml:space="preserve"> ADDIN ZOTERO_ITEM CSL_CITATION {"citationID":"NNlnxseJ","properties":{"formattedCitation":"[24]","plainCitation":"[24]","noteIndex":0},"citationItems":[{"id":62,"uris":["http://zotero.org/users/local/qUQ1uMZK/items/RPZ2XG6K"],"itemData":{"id":62,"type":"article-journal","abstract":"Abstract\n            Microbenchmarking is a widely used form of performance testing in Java software. A microbenchmark repeatedly executes a small chunk of code while collecting measurements related to its performance. Due to Java Virtual Machine optimizations, microbenchmarks are usually subject to severe performance fluctuations in the first phase of their execution (also known as warmup). For this reason, software developers typically discard measurements of this phase and focus their analysis when benchmarks reach a steady state of performance. Developers estimate the end of the warmup phase based on their expertise, and configure their benchmarks accordingly. Unfortunately, this approach is based on two strong assumptions: (i) benchmarks always reach a steady state of performance and (ii) developers accurately estimate warmup. In this paper, we show that Java microbenchmarks do not always reach a steady state, and often developers fail to accurately estimate the end of the warmup phase. We found that a considerable portion of studied benchmarks do not hit the steady state, and warmup estimates provided by software developers are often inaccurate (with a large error). This has significant implications both in terms of results quality and time-effort. Furthermore, we found that dynamic reconfiguration significantly improves warmup estimation accuracy, but still it induces suboptimal warmup estimates and relevant side-effects. We envision this paper as a starting point for supporting the introduction of more sophisticated automated techniques that can ensure results quality in a timely fashion.","container-title":"Empirical Software Engineering","DOI":"10.1007/s10664-022-10247-x","ISSN":"1382-3256, 1573-7616","issue":"1","journalAbbreviation":"Empir Software Eng","language":"en","page":"13","source":"DOI.org (Crossref)","title":"Towards effective assessment of steady state performance in Java software: are we there yet?","title-short":"Towards effective assessment of steady state performance in Java software","volume":"28","author":[{"family":"Traini","given":"Luca"},{"family":"Cortellessa","given":"Vittorio"},{"family":"Di Pompeo","given":"Daniele"},{"family":"Tucci","given":"Michele"}],"issued":{"date-parts":[["2023",1]]}}}],"schema":"https://github.com/citation-style-language/schema/raw/master/csl-citation.json"} </w:instrText>
      </w:r>
      <w:r w:rsidR="00014DE7">
        <w:fldChar w:fldCharType="separate"/>
      </w:r>
      <w:r w:rsidR="00BF791C" w:rsidRPr="00BF791C">
        <w:rPr>
          <w:rFonts w:cs="Times New Roman"/>
        </w:rPr>
        <w:t>[24]</w:t>
      </w:r>
      <w:r w:rsidR="00014DE7">
        <w:fldChar w:fldCharType="end"/>
      </w:r>
      <w:r w:rsidR="00014DE7">
        <w:t xml:space="preserve">. Furthermore, the available memory has been fixed to 8GB using Java’s </w:t>
      </w:r>
      <w:r w:rsidR="00014DE7" w:rsidRPr="00014DE7">
        <w:rPr>
          <w:rStyle w:val="BerichtCodeZchn"/>
        </w:rPr>
        <w:t>Xmx</w:t>
      </w:r>
      <w:r w:rsidR="00014DE7">
        <w:t xml:space="preserve"> flag.</w:t>
      </w:r>
    </w:p>
    <w:p w14:paraId="31847E91" w14:textId="127D68E3" w:rsidR="00E449ED" w:rsidRPr="00E449ED" w:rsidRDefault="00E449ED" w:rsidP="00E449ED">
      <w:r>
        <w:t xml:space="preserve">Before discussing the experiments, the general experiment setup </w:t>
      </w:r>
      <w:r w:rsidR="00F14995">
        <w:t>is</w:t>
      </w:r>
      <w:r>
        <w:t xml:space="preserve"> </w:t>
      </w:r>
      <w:r w:rsidR="00F14995">
        <w:t>shown. Then each experiment is described including the results and an interpretation</w:t>
      </w:r>
      <w:r w:rsidR="00531927">
        <w:t xml:space="preserve"> of the results</w:t>
      </w:r>
      <w:r w:rsidR="00F14995">
        <w:t>.</w:t>
      </w:r>
      <w:r w:rsidR="00842F06">
        <w:t xml:space="preserve"> The specific code of each experiment is available on GitHub</w:t>
      </w:r>
      <w:r w:rsidR="00842F06">
        <w:rPr>
          <w:rStyle w:val="Funotenzeichen"/>
        </w:rPr>
        <w:footnoteReference w:id="26"/>
      </w:r>
      <w:r w:rsidR="00842F06">
        <w:t>.</w:t>
      </w:r>
    </w:p>
    <w:p w14:paraId="1A9A8407" w14:textId="7EAB8B90" w:rsidR="00456391" w:rsidRDefault="00456391" w:rsidP="007C62EB">
      <w:pPr>
        <w:pStyle w:val="berschrift2"/>
      </w:pPr>
      <w:bookmarkStart w:id="74" w:name="_Ref220345416"/>
      <w:bookmarkStart w:id="75" w:name="_Toc223021707"/>
      <w:r>
        <w:t xml:space="preserve">Experiment </w:t>
      </w:r>
      <w:bookmarkEnd w:id="66"/>
      <w:bookmarkEnd w:id="74"/>
      <w:r w:rsidR="009366D4">
        <w:t>Execution</w:t>
      </w:r>
      <w:bookmarkEnd w:id="75"/>
    </w:p>
    <w:p w14:paraId="3EC21038" w14:textId="27B0576A" w:rsidR="00A24F29" w:rsidRDefault="005A15B1" w:rsidP="005A15B1">
      <w:r>
        <w:t xml:space="preserve">The </w:t>
      </w:r>
      <w:r w:rsidR="002665E4">
        <w:t>b</w:t>
      </w:r>
      <w:r>
        <w:t xml:space="preserve">enchmarks are not run inside the IDE to avoid any skew. </w:t>
      </w:r>
      <w:r w:rsidR="00A7700A">
        <w:t>Instead,</w:t>
      </w:r>
      <w:r>
        <w:t xml:space="preserve"> all </w:t>
      </w:r>
      <w:r w:rsidR="002665E4">
        <w:t>b</w:t>
      </w:r>
      <w:r>
        <w:t xml:space="preserve">enchmarks are run from a </w:t>
      </w:r>
      <w:r w:rsidR="009366D4">
        <w:t>fat-jar</w:t>
      </w:r>
      <w:r>
        <w:t xml:space="preserve">, which </w:t>
      </w:r>
      <w:r w:rsidR="00A24F29">
        <w:t>bundles JMH and</w:t>
      </w:r>
      <w:r>
        <w:t xml:space="preserve"> all necessary dependencies.</w:t>
      </w:r>
      <w:r w:rsidR="00A7700A">
        <w:t xml:space="preserve"> The Jar contains a custom main method, which </w:t>
      </w:r>
      <w:r w:rsidR="00A24F29">
        <w:t xml:space="preserve">accepts </w:t>
      </w:r>
      <w:r w:rsidR="00392E34">
        <w:t>three</w:t>
      </w:r>
      <w:r w:rsidR="00A24F29">
        <w:t xml:space="preserve"> command line parameters:</w:t>
      </w:r>
    </w:p>
    <w:p w14:paraId="71F3B8E6" w14:textId="6CBD6739" w:rsidR="00A24F29" w:rsidRDefault="00A24F29" w:rsidP="00A24F29">
      <w:pPr>
        <w:pStyle w:val="Listenabsatz"/>
        <w:numPr>
          <w:ilvl w:val="0"/>
          <w:numId w:val="61"/>
        </w:numPr>
      </w:pPr>
      <w:r>
        <w:t xml:space="preserve">Benchmark identifier: The keyword for the native access library and the name of the </w:t>
      </w:r>
      <w:r w:rsidR="002665E4">
        <w:t>b</w:t>
      </w:r>
      <w:r>
        <w:t>enchmark class</w:t>
      </w:r>
      <w:r w:rsidR="00A4081B">
        <w:t>.</w:t>
      </w:r>
    </w:p>
    <w:p w14:paraId="1C289347" w14:textId="775A48D3" w:rsidR="00A24F29" w:rsidRDefault="00A24F29" w:rsidP="00A24F29">
      <w:pPr>
        <w:pStyle w:val="Listenabsatz"/>
        <w:numPr>
          <w:ilvl w:val="0"/>
          <w:numId w:val="61"/>
        </w:numPr>
      </w:pPr>
      <w:r>
        <w:t>Output directory: The directory in which the benchmark results will be stored</w:t>
      </w:r>
      <w:r w:rsidR="00A4081B">
        <w:t>.</w:t>
      </w:r>
    </w:p>
    <w:p w14:paraId="052A0386" w14:textId="6441D801" w:rsidR="00392E34" w:rsidRDefault="00392E34" w:rsidP="00A24F29">
      <w:pPr>
        <w:pStyle w:val="Listenabsatz"/>
        <w:numPr>
          <w:ilvl w:val="0"/>
          <w:numId w:val="61"/>
        </w:numPr>
      </w:pPr>
      <w:r>
        <w:t xml:space="preserve">Async-Profiler: An optional boolean, whether to run the </w:t>
      </w:r>
      <w:r w:rsidR="00047E9B">
        <w:t>A</w:t>
      </w:r>
      <w:r>
        <w:t>sync-</w:t>
      </w:r>
      <w:r w:rsidR="00047E9B">
        <w:t>P</w:t>
      </w:r>
      <w:r>
        <w:t>rofiler alongside the benchmark. Defaults to false if this parameter is not present.</w:t>
      </w:r>
    </w:p>
    <w:p w14:paraId="4ED7AF68" w14:textId="1BCD3284" w:rsidR="00392E34" w:rsidRDefault="00392E34" w:rsidP="00392E34">
      <w:pPr>
        <w:pStyle w:val="Listenabsatz"/>
        <w:numPr>
          <w:ilvl w:val="0"/>
          <w:numId w:val="61"/>
        </w:numPr>
      </w:pPr>
      <w:r>
        <w:t>Profile-Allocations: An optional boolean, whether to profile allocation rate instead of execution time. Defaults to false if this parameter is not present.</w:t>
      </w:r>
    </w:p>
    <w:p w14:paraId="0A149B2F" w14:textId="6F029BF8" w:rsidR="005A15B1" w:rsidRDefault="00A7700A" w:rsidP="005A15B1">
      <w:r>
        <w:t xml:space="preserve">This means the </w:t>
      </w:r>
      <w:r w:rsidR="0019015A">
        <w:t>jar is</w:t>
      </w:r>
      <w:r>
        <w:t xml:space="preserve"> executed using a command as seen in </w:t>
      </w:r>
      <w:r w:rsidR="00877B3B">
        <w:fldChar w:fldCharType="begin"/>
      </w:r>
      <w:r w:rsidR="00877B3B">
        <w:instrText xml:space="preserve"> REF _Ref214887678 \h </w:instrText>
      </w:r>
      <w:r w:rsidR="00877B3B">
        <w:fldChar w:fldCharType="separate"/>
      </w:r>
      <w:r w:rsidR="002D6190">
        <w:t xml:space="preserve">Code </w:t>
      </w:r>
      <w:r w:rsidR="002D6190">
        <w:rPr>
          <w:noProof/>
        </w:rPr>
        <w:t>11</w:t>
      </w:r>
      <w:r w:rsidR="00877B3B">
        <w:fldChar w:fldCharType="end"/>
      </w:r>
      <w:r w:rsidR="00877B3B">
        <w:t>.</w:t>
      </w:r>
    </w:p>
    <w:p w14:paraId="4FDC873A" w14:textId="43E9CE32" w:rsidR="00A7700A" w:rsidRPr="006D1E80" w:rsidRDefault="00014DE7" w:rsidP="00877B3B">
      <w:pPr>
        <w:pStyle w:val="BerichtCode"/>
        <w:numPr>
          <w:ilvl w:val="0"/>
          <w:numId w:val="0"/>
        </w:numPr>
        <w:ind w:left="360" w:hanging="360"/>
      </w:pPr>
      <w:r w:rsidRPr="006D1E80">
        <w:t>J</w:t>
      </w:r>
      <w:r w:rsidR="00A7700A" w:rsidRPr="006D1E80">
        <w:t xml:space="preserve">ava -jar </w:t>
      </w:r>
      <w:r w:rsidR="00877B3B" w:rsidRPr="006D1E80">
        <w:t xml:space="preserve">benchmark-runner.jar </w:t>
      </w:r>
      <w:r w:rsidR="006D1E80" w:rsidRPr="006D1E80">
        <w:t>"</w:t>
      </w:r>
      <w:r w:rsidR="00877B3B" w:rsidRPr="006D1E80">
        <w:t>lwjgl.Benchmark2</w:t>
      </w:r>
      <w:r w:rsidR="006D1E80" w:rsidRPr="006D1E80">
        <w:t>"</w:t>
      </w:r>
      <w:r w:rsidR="00877B3B" w:rsidRPr="006D1E80">
        <w:t xml:space="preserve"> </w:t>
      </w:r>
      <w:r w:rsidR="006D1E80" w:rsidRPr="006D1E80">
        <w:t>"</w:t>
      </w:r>
      <w:r w:rsidR="00877B3B" w:rsidRPr="006D1E80">
        <w:t>2025-11-20_17-40-34</w:t>
      </w:r>
      <w:r w:rsidR="006D1E80" w:rsidRPr="006D1E80">
        <w:t>"</w:t>
      </w:r>
    </w:p>
    <w:p w14:paraId="14100EE7" w14:textId="54682492" w:rsidR="00877B3B" w:rsidRDefault="00877B3B" w:rsidP="00877B3B">
      <w:pPr>
        <w:pStyle w:val="Beschriftung"/>
        <w:rPr>
          <w:noProof/>
        </w:rPr>
      </w:pPr>
      <w:bookmarkStart w:id="76" w:name="_Ref214887678"/>
      <w:bookmarkStart w:id="77" w:name="_Toc222787133"/>
      <w:r>
        <w:t xml:space="preserve">Code </w:t>
      </w:r>
      <w:r>
        <w:fldChar w:fldCharType="begin"/>
      </w:r>
      <w:r>
        <w:instrText xml:space="preserve"> SEQ Code \* ARABIC </w:instrText>
      </w:r>
      <w:r>
        <w:fldChar w:fldCharType="separate"/>
      </w:r>
      <w:r w:rsidR="002D6190">
        <w:rPr>
          <w:noProof/>
        </w:rPr>
        <w:t>11</w:t>
      </w:r>
      <w:r>
        <w:fldChar w:fldCharType="end"/>
      </w:r>
      <w:bookmarkEnd w:id="76"/>
      <w:r>
        <w:t>:</w:t>
      </w:r>
      <w:r w:rsidR="00DD0835">
        <w:tab/>
      </w:r>
      <w:r w:rsidR="00A24F29">
        <w:t>Example c</w:t>
      </w:r>
      <w:r>
        <w:t xml:space="preserve">ommand to execute "Benchmark2" for the </w:t>
      </w:r>
      <w:r>
        <w:rPr>
          <w:noProof/>
        </w:rPr>
        <w:t>native access library "lwjgl".</w:t>
      </w:r>
      <w:bookmarkEnd w:id="77"/>
    </w:p>
    <w:p w14:paraId="32F61EC6" w14:textId="358D1F67" w:rsidR="009366D4" w:rsidRDefault="009366D4" w:rsidP="00877B3B">
      <w:r>
        <w:t xml:space="preserve">The custom main method then runs the given benchmark using the JMH </w:t>
      </w:r>
      <w:r w:rsidRPr="00C94135">
        <w:rPr>
          <w:rStyle w:val="BerichtCodeZchn"/>
        </w:rPr>
        <w:t>Runner</w:t>
      </w:r>
      <w:r>
        <w:t xml:space="preserve"> and </w:t>
      </w:r>
      <w:r w:rsidRPr="00C94135">
        <w:rPr>
          <w:rStyle w:val="BerichtCodeZchn"/>
        </w:rPr>
        <w:t>OptionsBuilder</w:t>
      </w:r>
      <w:r>
        <w:t xml:space="preserve"> classes. It adds the </w:t>
      </w:r>
      <w:r w:rsidRPr="00C94135">
        <w:rPr>
          <w:rStyle w:val="BerichtCodeZchn"/>
        </w:rPr>
        <w:t>GCProfiler</w:t>
      </w:r>
      <w:r>
        <w:t xml:space="preserve"> to the benchmark, which measures Java heap memory allocation rate, garbage collection count and garbage collection time. Additionally, the result format is set to </w:t>
      </w:r>
      <w:r w:rsidRPr="00A24F29">
        <w:rPr>
          <w:rStyle w:val="BerichtCodeZchn"/>
        </w:rPr>
        <w:t>JSON</w:t>
      </w:r>
      <w:r>
        <w:t>. Thus, a JSON-file, containing all results is created once the benchmark has finished.</w:t>
      </w:r>
    </w:p>
    <w:p w14:paraId="7A50351C" w14:textId="058AA55A" w:rsidR="00877B3B" w:rsidRDefault="00A24F29" w:rsidP="00877B3B">
      <w:r>
        <w:t>E</w:t>
      </w:r>
      <w:r w:rsidR="00877B3B">
        <w:t xml:space="preserve">ach benchmark exists </w:t>
      </w:r>
      <w:r w:rsidR="0019015A">
        <w:t>for every native access library. The native access libraries are represented by the following keywords:</w:t>
      </w:r>
    </w:p>
    <w:p w14:paraId="6F29DA10" w14:textId="0FC5A8FB" w:rsidR="0019015A" w:rsidRDefault="0019015A" w:rsidP="0019015A">
      <w:pPr>
        <w:pStyle w:val="Listenabsatz"/>
        <w:numPr>
          <w:ilvl w:val="0"/>
          <w:numId w:val="60"/>
        </w:numPr>
      </w:pPr>
      <w:r>
        <w:t xml:space="preserve">lutils: The new library </w:t>
      </w:r>
      <w:r w:rsidR="0044756B">
        <w:t>introduced</w:t>
      </w:r>
      <w:r>
        <w:t xml:space="preserve"> by this </w:t>
      </w:r>
      <w:r w:rsidR="004233A1">
        <w:t>thesis</w:t>
      </w:r>
    </w:p>
    <w:p w14:paraId="15C54920" w14:textId="6812C343" w:rsidR="0019015A" w:rsidRDefault="0019015A" w:rsidP="0019015A">
      <w:pPr>
        <w:pStyle w:val="Listenabsatz"/>
        <w:numPr>
          <w:ilvl w:val="0"/>
          <w:numId w:val="60"/>
        </w:numPr>
      </w:pPr>
      <w:r>
        <w:lastRenderedPageBreak/>
        <w:t>ffma: Foreign Functions and Memory API</w:t>
      </w:r>
    </w:p>
    <w:p w14:paraId="5DDCFE8A" w14:textId="75A83AA3" w:rsidR="0019015A" w:rsidRDefault="0019015A" w:rsidP="0019015A">
      <w:pPr>
        <w:pStyle w:val="Listenabsatz"/>
        <w:numPr>
          <w:ilvl w:val="0"/>
          <w:numId w:val="60"/>
        </w:numPr>
      </w:pPr>
      <w:r>
        <w:t>jna: Java Native Access</w:t>
      </w:r>
    </w:p>
    <w:p w14:paraId="2167F1E1" w14:textId="5EF91668" w:rsidR="0019015A" w:rsidRDefault="0019015A" w:rsidP="0019015A">
      <w:pPr>
        <w:pStyle w:val="Listenabsatz"/>
        <w:numPr>
          <w:ilvl w:val="0"/>
          <w:numId w:val="60"/>
        </w:numPr>
      </w:pPr>
      <w:r>
        <w:t>lwjgl: Lightweight Java Game Library</w:t>
      </w:r>
    </w:p>
    <w:p w14:paraId="35866BD3" w14:textId="1E948C17" w:rsidR="005C4EFB" w:rsidRDefault="005C4EFB" w:rsidP="005C4EFB">
      <w:pPr>
        <w:pStyle w:val="berschrift3"/>
      </w:pPr>
      <w:bookmarkStart w:id="78" w:name="_Ref222585125"/>
      <w:bookmarkStart w:id="79" w:name="_Toc223021708"/>
      <w:r>
        <w:t>Benchmark Execution Scripts</w:t>
      </w:r>
      <w:bookmarkEnd w:id="78"/>
      <w:bookmarkEnd w:id="79"/>
    </w:p>
    <w:p w14:paraId="50A38266" w14:textId="64F21AD8" w:rsidR="00A24F29" w:rsidRDefault="00A24F29" w:rsidP="00A24F29">
      <w:r w:rsidRPr="00A24F29">
        <w:t xml:space="preserve">The execution of </w:t>
      </w:r>
      <w:r w:rsidR="00694C79">
        <w:t>each</w:t>
      </w:r>
      <w:r w:rsidRPr="00A24F29">
        <w:t xml:space="preserve"> </w:t>
      </w:r>
      <w:r w:rsidR="00694C79">
        <w:t>benchmark</w:t>
      </w:r>
      <w:r w:rsidRPr="00A24F29">
        <w:t xml:space="preserve"> is automated through a shell script</w:t>
      </w:r>
      <w:r w:rsidR="0017185B">
        <w:t xml:space="preserve"> as seen in </w:t>
      </w:r>
      <w:r w:rsidR="0017185B">
        <w:fldChar w:fldCharType="begin"/>
      </w:r>
      <w:r w:rsidR="0017185B">
        <w:instrText xml:space="preserve"> REF _Ref219902013 \h </w:instrText>
      </w:r>
      <w:r w:rsidR="0017185B">
        <w:fldChar w:fldCharType="separate"/>
      </w:r>
      <w:r w:rsidR="002D6190">
        <w:t xml:space="preserve">Code </w:t>
      </w:r>
      <w:r w:rsidR="002D6190">
        <w:rPr>
          <w:noProof/>
        </w:rPr>
        <w:t>12</w:t>
      </w:r>
      <w:r w:rsidR="0017185B">
        <w:fldChar w:fldCharType="end"/>
      </w:r>
      <w:r w:rsidR="0017185B">
        <w:t>.</w:t>
      </w:r>
      <w:r w:rsidR="00D24BF5">
        <w:t xml:space="preserve"> The </w:t>
      </w:r>
      <w:r w:rsidR="009366D4">
        <w:t xml:space="preserve">fat-jar </w:t>
      </w:r>
      <w:r w:rsidR="00D24BF5">
        <w:t>is executed once for each library</w:t>
      </w:r>
      <w:r w:rsidR="009366D4">
        <w:t xml:space="preserve"> and</w:t>
      </w:r>
      <w:r w:rsidR="00D24BF5">
        <w:t xml:space="preserve"> JMH</w:t>
      </w:r>
      <w:r w:rsidR="009366D4">
        <w:t xml:space="preserve"> then</w:t>
      </w:r>
      <w:r w:rsidR="00D24BF5">
        <w:t xml:space="preserve"> run</w:t>
      </w:r>
      <w:r w:rsidR="00FE075C">
        <w:t>s</w:t>
      </w:r>
      <w:r w:rsidR="00D24BF5">
        <w:t xml:space="preserve"> the benchmark code multiple times including warmup iterations.</w:t>
      </w:r>
    </w:p>
    <w:p w14:paraId="7710F551" w14:textId="7F02ABA8" w:rsidR="0006672F" w:rsidRDefault="00A01A78" w:rsidP="0006672F">
      <w:pPr>
        <w:pStyle w:val="BerichtCode"/>
        <w:numPr>
          <w:ilvl w:val="0"/>
          <w:numId w:val="62"/>
        </w:numPr>
        <w:rPr>
          <w:lang w:val="de-DE"/>
        </w:rPr>
      </w:pPr>
      <w:r w:rsidRPr="00A01A78">
        <w:rPr>
          <w:sz w:val="18"/>
          <w:szCs w:val="18"/>
          <w:lang w:val="de-DE"/>
        </w:rPr>
        <w:t>BName</w:t>
      </w:r>
      <w:r w:rsidR="0006672F" w:rsidRPr="0006672F">
        <w:rPr>
          <w:lang w:val="de-DE"/>
        </w:rPr>
        <w:t>=</w:t>
      </w:r>
      <w:r w:rsidR="0006672F" w:rsidRPr="009366D4">
        <w:rPr>
          <w:color w:val="385623" w:themeColor="accent6" w:themeShade="80"/>
          <w:lang w:val="de-DE"/>
        </w:rPr>
        <w:t>"</w:t>
      </w:r>
      <w:r w:rsidRPr="009366D4">
        <w:rPr>
          <w:color w:val="385623" w:themeColor="accent6" w:themeShade="80"/>
          <w:lang w:val="de-DE"/>
        </w:rPr>
        <w:t>&lt;benchmark-name&gt;</w:t>
      </w:r>
      <w:r w:rsidR="0006672F" w:rsidRPr="009366D4">
        <w:rPr>
          <w:color w:val="385623" w:themeColor="accent6" w:themeShade="80"/>
          <w:lang w:val="de-DE"/>
        </w:rPr>
        <w:t>"</w:t>
      </w:r>
    </w:p>
    <w:p w14:paraId="4269F92C" w14:textId="26CEEF12" w:rsidR="0006672F" w:rsidRDefault="00A01A78" w:rsidP="0006672F">
      <w:pPr>
        <w:pStyle w:val="BerichtCode"/>
        <w:numPr>
          <w:ilvl w:val="0"/>
          <w:numId w:val="62"/>
        </w:numPr>
        <w:rPr>
          <w:lang w:val="de-DE"/>
        </w:rPr>
      </w:pPr>
      <w:r w:rsidRPr="00A01A78">
        <w:rPr>
          <w:sz w:val="18"/>
          <w:szCs w:val="18"/>
          <w:lang w:val="de-DE"/>
        </w:rPr>
        <w:t>OutDir</w:t>
      </w:r>
      <w:r w:rsidR="0006672F" w:rsidRPr="0006672F">
        <w:rPr>
          <w:lang w:val="de-DE"/>
        </w:rPr>
        <w:t>=</w:t>
      </w:r>
      <w:r w:rsidR="0006672F" w:rsidRPr="009366D4">
        <w:rPr>
          <w:color w:val="385623" w:themeColor="accent6" w:themeShade="80"/>
          <w:lang w:val="de-DE"/>
        </w:rPr>
        <w:t>"$(date +"%Y-%m-%d_%H-%M-%S")"</w:t>
      </w:r>
    </w:p>
    <w:p w14:paraId="760B8A5E" w14:textId="77777777" w:rsidR="0006672F" w:rsidRDefault="0006672F" w:rsidP="0006672F">
      <w:pPr>
        <w:pStyle w:val="BerichtCode"/>
        <w:numPr>
          <w:ilvl w:val="0"/>
          <w:numId w:val="62"/>
        </w:numPr>
        <w:rPr>
          <w:lang w:val="de-DE"/>
        </w:rPr>
      </w:pPr>
    </w:p>
    <w:p w14:paraId="56BBBA9E" w14:textId="27576E30" w:rsidR="0006672F" w:rsidRDefault="00014DE7" w:rsidP="0006672F">
      <w:pPr>
        <w:pStyle w:val="BerichtCode"/>
        <w:numPr>
          <w:ilvl w:val="0"/>
          <w:numId w:val="62"/>
        </w:numPr>
        <w:rPr>
          <w:lang w:val="de-DE"/>
        </w:rPr>
      </w:pPr>
      <w:r>
        <w:rPr>
          <w:lang w:val="de-DE"/>
        </w:rPr>
        <w:t>j</w:t>
      </w:r>
      <w:r w:rsidR="0006672F" w:rsidRPr="0006672F">
        <w:rPr>
          <w:lang w:val="de-DE"/>
        </w:rPr>
        <w:t>ava</w:t>
      </w:r>
      <w:r>
        <w:rPr>
          <w:lang w:val="de-DE"/>
        </w:rPr>
        <w:t xml:space="preserve"> -Xmx8g</w:t>
      </w:r>
      <w:r w:rsidR="0006672F" w:rsidRPr="0006672F">
        <w:rPr>
          <w:lang w:val="de-DE"/>
        </w:rPr>
        <w:t xml:space="preserve"> -jar </w:t>
      </w:r>
      <w:r w:rsidR="0006672F">
        <w:t>benchmark-runner.jar</w:t>
      </w:r>
      <w:r w:rsidR="0006672F" w:rsidRPr="0006672F">
        <w:rPr>
          <w:lang w:val="de-DE"/>
        </w:rPr>
        <w:t xml:space="preserve"> </w:t>
      </w:r>
      <w:r w:rsidR="0006672F" w:rsidRPr="009366D4">
        <w:rPr>
          <w:color w:val="385623" w:themeColor="accent6" w:themeShade="80"/>
          <w:lang w:val="de-DE"/>
        </w:rPr>
        <w:t>"lutils.$</w:t>
      </w:r>
      <w:r w:rsidR="00A01A78" w:rsidRPr="009366D4">
        <w:rPr>
          <w:color w:val="385623" w:themeColor="accent6" w:themeShade="80"/>
          <w:sz w:val="18"/>
          <w:szCs w:val="18"/>
          <w:lang w:val="de-DE"/>
        </w:rPr>
        <w:t>BName</w:t>
      </w:r>
      <w:r w:rsidR="0006672F" w:rsidRPr="009366D4">
        <w:rPr>
          <w:color w:val="385623" w:themeColor="accent6" w:themeShade="80"/>
          <w:lang w:val="de-DE"/>
        </w:rPr>
        <w:t>" "$</w:t>
      </w:r>
      <w:r w:rsidR="00A01A78" w:rsidRPr="009366D4">
        <w:rPr>
          <w:color w:val="385623" w:themeColor="accent6" w:themeShade="80"/>
          <w:sz w:val="18"/>
          <w:szCs w:val="18"/>
          <w:lang w:val="de-DE"/>
        </w:rPr>
        <w:t>OutDir</w:t>
      </w:r>
      <w:r w:rsidR="0006672F" w:rsidRPr="009366D4">
        <w:rPr>
          <w:color w:val="385623" w:themeColor="accent6" w:themeShade="80"/>
          <w:lang w:val="de-DE"/>
        </w:rPr>
        <w:t>"</w:t>
      </w:r>
    </w:p>
    <w:p w14:paraId="494E1D70" w14:textId="4D39FE49" w:rsidR="0006672F" w:rsidRPr="0006672F" w:rsidRDefault="0006672F" w:rsidP="0006672F">
      <w:pPr>
        <w:pStyle w:val="BerichtCode"/>
        <w:numPr>
          <w:ilvl w:val="0"/>
          <w:numId w:val="62"/>
        </w:numPr>
        <w:rPr>
          <w:lang w:val="de-DE"/>
        </w:rPr>
      </w:pPr>
      <w:r w:rsidRPr="0006672F">
        <w:rPr>
          <w:lang w:val="de-DE"/>
        </w:rPr>
        <w:t xml:space="preserve">java </w:t>
      </w:r>
      <w:r w:rsidR="00014DE7">
        <w:rPr>
          <w:lang w:val="de-DE"/>
        </w:rPr>
        <w:t>-Xmx8g</w:t>
      </w:r>
      <w:r w:rsidR="00014DE7" w:rsidRPr="0006672F">
        <w:rPr>
          <w:lang w:val="de-DE"/>
        </w:rPr>
        <w:t xml:space="preserve"> </w:t>
      </w:r>
      <w:r w:rsidRPr="0006672F">
        <w:rPr>
          <w:lang w:val="de-DE"/>
        </w:rPr>
        <w:t xml:space="preserve">-jar </w:t>
      </w:r>
      <w:r>
        <w:t>benchmark-runner.jar</w:t>
      </w:r>
      <w:r w:rsidRPr="0006672F">
        <w:rPr>
          <w:lang w:val="de-DE"/>
        </w:rPr>
        <w:t xml:space="preserve"> </w:t>
      </w:r>
      <w:r w:rsidRPr="009366D4">
        <w:rPr>
          <w:color w:val="385623" w:themeColor="accent6" w:themeShade="80"/>
          <w:lang w:val="de-DE"/>
        </w:rPr>
        <w:t>"ffma.$</w:t>
      </w:r>
      <w:r w:rsidR="00A01A78" w:rsidRPr="009366D4">
        <w:rPr>
          <w:color w:val="385623" w:themeColor="accent6" w:themeShade="80"/>
          <w:sz w:val="18"/>
          <w:szCs w:val="18"/>
          <w:lang w:val="de-DE"/>
        </w:rPr>
        <w:t>BName</w:t>
      </w:r>
      <w:r w:rsidRPr="009366D4">
        <w:rPr>
          <w:color w:val="385623" w:themeColor="accent6" w:themeShade="80"/>
          <w:lang w:val="de-DE"/>
        </w:rPr>
        <w:t>" "$</w:t>
      </w:r>
      <w:r w:rsidR="00A01A78" w:rsidRPr="009366D4">
        <w:rPr>
          <w:color w:val="385623" w:themeColor="accent6" w:themeShade="80"/>
          <w:sz w:val="18"/>
          <w:szCs w:val="18"/>
          <w:lang w:val="de-DE"/>
        </w:rPr>
        <w:t>OutDir</w:t>
      </w:r>
      <w:r w:rsidRPr="009366D4">
        <w:rPr>
          <w:color w:val="385623" w:themeColor="accent6" w:themeShade="80"/>
          <w:lang w:val="de-DE"/>
        </w:rPr>
        <w:t>"</w:t>
      </w:r>
    </w:p>
    <w:p w14:paraId="140570F6" w14:textId="75621B1F" w:rsidR="0006672F" w:rsidRPr="009366D4" w:rsidRDefault="0006672F" w:rsidP="0006672F">
      <w:pPr>
        <w:pStyle w:val="BerichtCode"/>
        <w:numPr>
          <w:ilvl w:val="0"/>
          <w:numId w:val="62"/>
        </w:numPr>
        <w:rPr>
          <w:color w:val="385623" w:themeColor="accent6" w:themeShade="80"/>
          <w:lang w:val="de-DE"/>
        </w:rPr>
      </w:pPr>
      <w:r w:rsidRPr="0006672F">
        <w:rPr>
          <w:lang w:val="de-DE"/>
        </w:rPr>
        <w:t xml:space="preserve">java </w:t>
      </w:r>
      <w:r w:rsidR="00014DE7">
        <w:rPr>
          <w:lang w:val="de-DE"/>
        </w:rPr>
        <w:t>-Xmx8g</w:t>
      </w:r>
      <w:r w:rsidR="00014DE7" w:rsidRPr="0006672F">
        <w:rPr>
          <w:lang w:val="de-DE"/>
        </w:rPr>
        <w:t xml:space="preserve"> </w:t>
      </w:r>
      <w:r w:rsidRPr="0006672F">
        <w:rPr>
          <w:lang w:val="de-DE"/>
        </w:rPr>
        <w:t xml:space="preserve">-jar </w:t>
      </w:r>
      <w:r>
        <w:t>benchmark-runner.jar</w:t>
      </w:r>
      <w:r w:rsidRPr="0006672F">
        <w:rPr>
          <w:lang w:val="de-DE"/>
        </w:rPr>
        <w:t xml:space="preserve"> </w:t>
      </w:r>
      <w:r w:rsidRPr="009366D4">
        <w:rPr>
          <w:color w:val="385623" w:themeColor="accent6" w:themeShade="80"/>
          <w:lang w:val="de-DE"/>
        </w:rPr>
        <w:t>"jna.$</w:t>
      </w:r>
      <w:r w:rsidR="00A01A78" w:rsidRPr="009366D4">
        <w:rPr>
          <w:color w:val="385623" w:themeColor="accent6" w:themeShade="80"/>
          <w:sz w:val="18"/>
          <w:szCs w:val="18"/>
          <w:lang w:val="de-DE"/>
        </w:rPr>
        <w:t>BName</w:t>
      </w:r>
      <w:r w:rsidRPr="009366D4">
        <w:rPr>
          <w:color w:val="385623" w:themeColor="accent6" w:themeShade="80"/>
          <w:lang w:val="de-DE"/>
        </w:rPr>
        <w:t>" "$</w:t>
      </w:r>
      <w:r w:rsidR="00A01A78" w:rsidRPr="009366D4">
        <w:rPr>
          <w:color w:val="385623" w:themeColor="accent6" w:themeShade="80"/>
          <w:sz w:val="18"/>
          <w:szCs w:val="18"/>
          <w:lang w:val="de-DE"/>
        </w:rPr>
        <w:t>OutDir</w:t>
      </w:r>
      <w:r w:rsidRPr="009366D4">
        <w:rPr>
          <w:color w:val="385623" w:themeColor="accent6" w:themeShade="80"/>
          <w:lang w:val="de-DE"/>
        </w:rPr>
        <w:t>"</w:t>
      </w:r>
    </w:p>
    <w:p w14:paraId="6BF41BBE" w14:textId="05F022E4" w:rsidR="0006672F" w:rsidRPr="009366D4" w:rsidRDefault="0006672F" w:rsidP="0006672F">
      <w:pPr>
        <w:pStyle w:val="BerichtCode"/>
        <w:numPr>
          <w:ilvl w:val="0"/>
          <w:numId w:val="62"/>
        </w:numPr>
        <w:rPr>
          <w:color w:val="385623" w:themeColor="accent6" w:themeShade="80"/>
          <w:lang w:val="de-DE"/>
        </w:rPr>
      </w:pPr>
      <w:r w:rsidRPr="0006672F">
        <w:rPr>
          <w:lang w:val="de-DE"/>
        </w:rPr>
        <w:t xml:space="preserve">java </w:t>
      </w:r>
      <w:r w:rsidR="00014DE7">
        <w:rPr>
          <w:lang w:val="de-DE"/>
        </w:rPr>
        <w:t>-Xmx8g</w:t>
      </w:r>
      <w:r w:rsidR="00014DE7" w:rsidRPr="0006672F">
        <w:rPr>
          <w:lang w:val="de-DE"/>
        </w:rPr>
        <w:t xml:space="preserve"> </w:t>
      </w:r>
      <w:r w:rsidRPr="0006672F">
        <w:rPr>
          <w:lang w:val="de-DE"/>
        </w:rPr>
        <w:t xml:space="preserve">-jar </w:t>
      </w:r>
      <w:r>
        <w:t>benchmark-runner.jar</w:t>
      </w:r>
      <w:r w:rsidRPr="0006672F">
        <w:rPr>
          <w:lang w:val="de-DE"/>
        </w:rPr>
        <w:t xml:space="preserve"> </w:t>
      </w:r>
      <w:r w:rsidRPr="009366D4">
        <w:rPr>
          <w:color w:val="385623" w:themeColor="accent6" w:themeShade="80"/>
          <w:lang w:val="de-DE"/>
        </w:rPr>
        <w:t>"lwjgl.$</w:t>
      </w:r>
      <w:r w:rsidR="00A01A78" w:rsidRPr="009366D4">
        <w:rPr>
          <w:color w:val="385623" w:themeColor="accent6" w:themeShade="80"/>
          <w:sz w:val="18"/>
          <w:szCs w:val="18"/>
          <w:lang w:val="de-DE"/>
        </w:rPr>
        <w:t>BName</w:t>
      </w:r>
      <w:r w:rsidRPr="009366D4">
        <w:rPr>
          <w:color w:val="385623" w:themeColor="accent6" w:themeShade="80"/>
          <w:lang w:val="de-DE"/>
        </w:rPr>
        <w:t>" "$</w:t>
      </w:r>
      <w:r w:rsidR="00A01A78" w:rsidRPr="009366D4">
        <w:rPr>
          <w:color w:val="385623" w:themeColor="accent6" w:themeShade="80"/>
          <w:sz w:val="18"/>
          <w:szCs w:val="18"/>
          <w:lang w:val="de-DE"/>
        </w:rPr>
        <w:t>OutDir</w:t>
      </w:r>
      <w:r w:rsidRPr="009366D4">
        <w:rPr>
          <w:color w:val="385623" w:themeColor="accent6" w:themeShade="80"/>
          <w:lang w:val="de-DE"/>
        </w:rPr>
        <w:t>"</w:t>
      </w:r>
    </w:p>
    <w:p w14:paraId="08BBE558" w14:textId="0E2D683C" w:rsidR="0006672F" w:rsidRDefault="0006672F" w:rsidP="0006672F">
      <w:pPr>
        <w:pStyle w:val="Beschriftung"/>
      </w:pPr>
      <w:bookmarkStart w:id="80" w:name="_Ref219902013"/>
      <w:bookmarkStart w:id="81" w:name="_Toc222787134"/>
      <w:r>
        <w:t xml:space="preserve">Code </w:t>
      </w:r>
      <w:r>
        <w:fldChar w:fldCharType="begin"/>
      </w:r>
      <w:r>
        <w:instrText xml:space="preserve"> SEQ Code \* ARABIC </w:instrText>
      </w:r>
      <w:r>
        <w:fldChar w:fldCharType="separate"/>
      </w:r>
      <w:r w:rsidR="002D6190">
        <w:rPr>
          <w:noProof/>
        </w:rPr>
        <w:t>12</w:t>
      </w:r>
      <w:r>
        <w:fldChar w:fldCharType="end"/>
      </w:r>
      <w:bookmarkEnd w:id="80"/>
      <w:r>
        <w:t>:</w:t>
      </w:r>
      <w:r w:rsidR="00DD0835">
        <w:tab/>
      </w:r>
      <w:r>
        <w:t xml:space="preserve">Shell script to execute </w:t>
      </w:r>
      <w:r w:rsidR="00D24BF5">
        <w:t>a</w:t>
      </w:r>
      <w:r w:rsidR="00D41C34">
        <w:t xml:space="preserve"> specific</w:t>
      </w:r>
      <w:r w:rsidR="00A01A78">
        <w:t xml:space="preserve"> </w:t>
      </w:r>
      <w:r w:rsidR="00694C79">
        <w:t>benchmark</w:t>
      </w:r>
      <w:r>
        <w:t>.</w:t>
      </w:r>
      <w:bookmarkEnd w:id="81"/>
    </w:p>
    <w:p w14:paraId="146B809F" w14:textId="28F0157D" w:rsidR="005C4EFB" w:rsidRDefault="005C4EFB" w:rsidP="005C4EFB">
      <w:pPr>
        <w:pStyle w:val="berschrift3"/>
      </w:pPr>
      <w:bookmarkStart w:id="82" w:name="_Ref222587057"/>
      <w:bookmarkStart w:id="83" w:name="_Toc223021709"/>
      <w:r>
        <w:t>Result Graph Generation</w:t>
      </w:r>
      <w:bookmarkEnd w:id="82"/>
      <w:bookmarkEnd w:id="83"/>
    </w:p>
    <w:p w14:paraId="5EC7973E" w14:textId="18072736" w:rsidR="00F02180" w:rsidRDefault="0006672F" w:rsidP="0006672F">
      <w:r w:rsidRPr="0006672F">
        <w:t>After the benchmarks have completed a python script is</w:t>
      </w:r>
      <w:r>
        <w:t xml:space="preserve"> executed, which reads all result JSON-files and generates a boxplot diagram from the measured execution times and a bar graph from the measured allocation rates. A boxplot is used for the execution times, because </w:t>
      </w:r>
      <w:r w:rsidR="00C22985">
        <w:t xml:space="preserve">they </w:t>
      </w:r>
      <w:r w:rsidR="009366D4">
        <w:t xml:space="preserve">sometimes </w:t>
      </w:r>
      <w:r w:rsidR="00C22985">
        <w:t>exhibit higher variability</w:t>
      </w:r>
      <w:r>
        <w:t>.</w:t>
      </w:r>
      <w:r w:rsidR="00F02180">
        <w:t xml:space="preserve"> The boxplot diagram shows a box which extends from the first quartile to the third quartile. The orange line within the box describes the median. Additionally, the whiskers extending from the box show the farthest data points lying within 1.5 times the inter-quartile range</w:t>
      </w:r>
      <w:r w:rsidR="00AC043B">
        <w:t xml:space="preserve"> (</w:t>
      </w:r>
      <m:oMath>
        <m:sSub>
          <m:sSubPr>
            <m:ctrlPr>
              <w:rPr>
                <w:rFonts w:ascii="Cambria Math" w:hAnsi="Cambria Math"/>
                <w:i/>
              </w:rPr>
            </m:ctrlPr>
          </m:sSubPr>
          <m:e>
            <m:r>
              <m:rPr>
                <m:nor/>
              </m:rPr>
              <w:rPr>
                <w:rFonts w:ascii="Cambria Math" w:hAnsi="Cambria Math"/>
              </w:rPr>
              <m:t>IQR</m:t>
            </m:r>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sidR="00AC043B">
        <w:t>)</w:t>
      </w:r>
      <w:r w:rsidR="00F02180">
        <w:t>.</w:t>
      </w:r>
      <w:r w:rsidR="00AC043B">
        <w:t xml:space="preserve"> Because each whisker must represent an actual observed data value, their length may differ, even though the </w:t>
      </w:r>
      <m:oMath>
        <m:r>
          <w:rPr>
            <w:rFonts w:ascii="Cambria Math" w:hAnsi="Cambria Math"/>
          </w:rPr>
          <m:t>1.5⋅</m:t>
        </m:r>
        <m:r>
          <m:rPr>
            <m:nor/>
          </m:rPr>
          <w:rPr>
            <w:rFonts w:ascii="Cambria Math" w:hAnsi="Cambria Math"/>
          </w:rPr>
          <m:t>IQR</m:t>
        </m:r>
      </m:oMath>
      <w:r w:rsidR="00AC043B">
        <w:t xml:space="preserve"> cutoff distance is the same for both sides. Outliers</w:t>
      </w:r>
      <w:r w:rsidR="00F02180">
        <w:t xml:space="preserve"> outside that range are marked as empty circles. The boxplots of </w:t>
      </w:r>
      <w:r w:rsidR="00694C79">
        <w:t>benchmark 2 and 3</w:t>
      </w:r>
      <w:r w:rsidR="00F02180">
        <w:t xml:space="preserve"> of each experiment feature a purple line, which shows the average of the reference benchmark. </w:t>
      </w:r>
    </w:p>
    <w:p w14:paraId="0AA27103" w14:textId="004BE930" w:rsidR="0006672F" w:rsidRDefault="00DF6864" w:rsidP="0006672F">
      <w:r>
        <w:t>A bar diagram is used for the allocation measurement results, because they exhibit minimal variability. Only JNA displays a mentionable variability, which is usually very low compared to the respective average values (</w:t>
      </w:r>
      <m:oMath>
        <m:f>
          <m:fPr>
            <m:type m:val="lin"/>
            <m:ctrlPr>
              <w:rPr>
                <w:rFonts w:ascii="Cambria Math" w:hAnsi="Cambria Math"/>
                <w:i/>
              </w:rPr>
            </m:ctrlPr>
          </m:fPr>
          <m:num>
            <m:r>
              <m:rPr>
                <m:nor/>
              </m:rPr>
              <w:rPr>
                <w:rFonts w:ascii="Cambria Math" w:hAnsi="Cambria Math"/>
              </w:rPr>
              <m:t>std</m:t>
            </m:r>
          </m:num>
          <m:den>
            <m:r>
              <m:rPr>
                <m:nor/>
              </m:rPr>
              <w:rPr>
                <w:rFonts w:ascii="Cambria Math" w:hAnsi="Cambria Math"/>
              </w:rPr>
              <m:t>avg</m:t>
            </m:r>
          </m:den>
        </m:f>
        <m:r>
          <w:rPr>
            <w:rFonts w:ascii="Cambria Math" w:hAnsi="Cambria Math"/>
          </w:rPr>
          <m:t>≤3%</m:t>
        </m:r>
      </m:oMath>
      <w:r>
        <w:t xml:space="preserve">). However, in benchmark 1 of experiment 1 the measurements show extreme outliers in both allocation rate and execution time (This is mentioned again in the result section of the affected benchmark). That is why the bar diagram displays the median instead of the average. For all other libraries the median and average values </w:t>
      </w:r>
      <w:r>
        <w:lastRenderedPageBreak/>
        <w:t>are almost identical due to the low variability. Furthermore</w:t>
      </w:r>
      <w:r w:rsidR="00F02180">
        <w:t xml:space="preserve"> benchmark</w:t>
      </w:r>
      <w:r w:rsidR="00694C79">
        <w:t xml:space="preserve"> 2 and 3</w:t>
      </w:r>
      <w:r w:rsidR="00F02180">
        <w:t xml:space="preserve"> feature an additional purple bar, which shows the </w:t>
      </w:r>
      <w:r>
        <w:t>median</w:t>
      </w:r>
      <w:r w:rsidR="00F02180">
        <w:t xml:space="preserve"> of the reference benchmark.</w:t>
      </w:r>
    </w:p>
    <w:p w14:paraId="15820E43" w14:textId="295313F4" w:rsidR="005C4EFB" w:rsidRDefault="005C4EFB" w:rsidP="005C4EFB">
      <w:pPr>
        <w:pStyle w:val="berschrift3"/>
      </w:pPr>
      <w:bookmarkStart w:id="84" w:name="_Toc223021710"/>
      <w:r>
        <w:t>Benchmark JMH Configuration</w:t>
      </w:r>
      <w:bookmarkEnd w:id="84"/>
    </w:p>
    <w:p w14:paraId="69FE34B2" w14:textId="27D0BF37" w:rsidR="002665E4" w:rsidRDefault="00694C79" w:rsidP="0006672F">
      <w:r>
        <w:t>Benchmark 1 and 2</w:t>
      </w:r>
      <w:r w:rsidR="00F02180">
        <w:t xml:space="preserve"> of each experiment require the same JMH configuration</w:t>
      </w:r>
      <w:r w:rsidR="00A81812">
        <w:t>:</w:t>
      </w:r>
    </w:p>
    <w:p w14:paraId="2E8B9CD1" w14:textId="77777777" w:rsidR="002018C8" w:rsidRDefault="002018C8" w:rsidP="002018C8">
      <w:pPr>
        <w:pStyle w:val="Listenabsatz"/>
        <w:numPr>
          <w:ilvl w:val="1"/>
          <w:numId w:val="65"/>
        </w:numPr>
      </w:pPr>
      <w:r>
        <w:t>Benchmark mode: Average Execution time.</w:t>
      </w:r>
    </w:p>
    <w:p w14:paraId="00626DA9" w14:textId="299D4F89" w:rsidR="002018C8" w:rsidRDefault="002018C8" w:rsidP="002018C8">
      <w:pPr>
        <w:pStyle w:val="Listenabsatz"/>
        <w:numPr>
          <w:ilvl w:val="1"/>
          <w:numId w:val="65"/>
        </w:numPr>
      </w:pPr>
      <w:r>
        <w:t xml:space="preserve">Warmup: </w:t>
      </w:r>
      <w:r w:rsidR="00DF6864">
        <w:t>50</w:t>
      </w:r>
      <w:r>
        <w:t xml:space="preserve"> iterations. </w:t>
      </w:r>
      <w:r w:rsidR="00DF6864">
        <w:t>1</w:t>
      </w:r>
      <w:r>
        <w:t xml:space="preserve"> seconds per iteration.</w:t>
      </w:r>
    </w:p>
    <w:p w14:paraId="0B10ED8E" w14:textId="6C376AF0" w:rsidR="00DF6864" w:rsidRDefault="002018C8" w:rsidP="00DF6864">
      <w:pPr>
        <w:pStyle w:val="Listenabsatz"/>
        <w:numPr>
          <w:ilvl w:val="1"/>
          <w:numId w:val="65"/>
        </w:numPr>
      </w:pPr>
      <w:r>
        <w:t xml:space="preserve">Measurement: </w:t>
      </w:r>
      <w:r w:rsidR="00DF6864">
        <w:t>400</w:t>
      </w:r>
      <w:r>
        <w:t xml:space="preserve"> iterations. </w:t>
      </w:r>
      <w:r w:rsidR="00DF6864">
        <w:t>1</w:t>
      </w:r>
      <w:r>
        <w:t xml:space="preserve"> seconds per iteration.</w:t>
      </w:r>
    </w:p>
    <w:p w14:paraId="631246B5" w14:textId="6797471F" w:rsidR="00DF6864" w:rsidRDefault="00DF6864" w:rsidP="00DF6864">
      <w:pPr>
        <w:pStyle w:val="Listenabsatz"/>
        <w:numPr>
          <w:ilvl w:val="1"/>
          <w:numId w:val="65"/>
        </w:numPr>
      </w:pPr>
      <w:r>
        <w:t>Forks: 3</w:t>
      </w:r>
    </w:p>
    <w:p w14:paraId="44971858" w14:textId="5CF079BF" w:rsidR="00B96C15" w:rsidRDefault="00B96C15" w:rsidP="00B96C15">
      <w:r>
        <w:t>Since all measured invocations require less than 10</w:t>
      </w:r>
      <w:r>
        <w:rPr>
          <w:vertAlign w:val="superscript"/>
        </w:rPr>
        <w:t>8</w:t>
      </w:r>
      <w:r>
        <w:t xml:space="preserve"> ns, 400 iterations provide at least 4,000 invocations of benchmark code. Additionally, the measurements are run three times (3 forks) on </w:t>
      </w:r>
      <w:r w:rsidR="001D3342">
        <w:t>fully clear instantiations of new</w:t>
      </w:r>
      <w:r>
        <w:t xml:space="preserve"> JVMs</w:t>
      </w:r>
      <w:r w:rsidR="001D3342">
        <w:t xml:space="preserve">. These show that the </w:t>
      </w:r>
      <w:r w:rsidR="00A81812">
        <w:t>medians vary less than 5% across all three forks.</w:t>
      </w:r>
      <w:r w:rsidR="009C110C">
        <w:t xml:space="preserve"> Except in benchmark 2 of experiment 3, where FFMA exhibits a maximum median variation of 8.29%. </w:t>
      </w:r>
    </w:p>
    <w:p w14:paraId="0352857A" w14:textId="36F99B0C" w:rsidR="00A81812" w:rsidRPr="00B96C15" w:rsidRDefault="00A81812" w:rsidP="00B96C15">
      <w:r>
        <w:t>Benchmark 3 requires a different configuration:</w:t>
      </w:r>
    </w:p>
    <w:p w14:paraId="57B55AD4" w14:textId="510F92E0" w:rsidR="002018C8" w:rsidRDefault="002018C8" w:rsidP="002018C8">
      <w:pPr>
        <w:pStyle w:val="Listenabsatz"/>
        <w:numPr>
          <w:ilvl w:val="1"/>
          <w:numId w:val="65"/>
        </w:numPr>
      </w:pPr>
      <w:r>
        <w:t xml:space="preserve">Benchmark mode: </w:t>
      </w:r>
      <w:r w:rsidR="004655DC">
        <w:t>Single shot</w:t>
      </w:r>
      <w:r>
        <w:t xml:space="preserve"> time.</w:t>
      </w:r>
    </w:p>
    <w:p w14:paraId="636A5A5E" w14:textId="003A010F" w:rsidR="002018C8" w:rsidRDefault="00DF6864" w:rsidP="002018C8">
      <w:pPr>
        <w:pStyle w:val="Listenabsatz"/>
        <w:numPr>
          <w:ilvl w:val="1"/>
          <w:numId w:val="65"/>
        </w:numPr>
      </w:pPr>
      <w:r>
        <w:t>Warmup: 0 iterations</w:t>
      </w:r>
    </w:p>
    <w:p w14:paraId="6C0809A7" w14:textId="572AE6B7" w:rsidR="002018C8" w:rsidRDefault="002018C8" w:rsidP="002018C8">
      <w:pPr>
        <w:pStyle w:val="Listenabsatz"/>
        <w:numPr>
          <w:ilvl w:val="1"/>
          <w:numId w:val="65"/>
        </w:numPr>
      </w:pPr>
      <w:r>
        <w:t xml:space="preserve">Measurement: </w:t>
      </w:r>
      <w:r w:rsidR="00DF6864">
        <w:t>2 iterations</w:t>
      </w:r>
    </w:p>
    <w:p w14:paraId="6DD065FF" w14:textId="4F6FDF75" w:rsidR="00111AA2" w:rsidRDefault="00DF6864" w:rsidP="002018C8">
      <w:pPr>
        <w:pStyle w:val="Listenabsatz"/>
        <w:numPr>
          <w:ilvl w:val="1"/>
          <w:numId w:val="65"/>
        </w:numPr>
      </w:pPr>
      <w:r>
        <w:t xml:space="preserve">Forks: </w:t>
      </w:r>
      <w:r w:rsidR="0072703C">
        <w:t>1,000</w:t>
      </w:r>
    </w:p>
    <w:p w14:paraId="41195AB6" w14:textId="04350998" w:rsidR="00E646E4" w:rsidRDefault="008D5659" w:rsidP="00B96C15">
      <w:r>
        <w:t xml:space="preserve">Since the goal of benchmark 3 is to isolate one-time initializations and per-structure </w:t>
      </w:r>
      <w:r w:rsidR="00487564">
        <w:t>setup</w:t>
      </w:r>
      <w:r>
        <w:t xml:space="preserve"> costs, a reference benchmark is required which allocates the same structures and performs the same write/read operations. Although benchmark 2 would fit that requirement, it cannot be used as reference because its execution time is measured in a stable state. Results from previous studies show that</w:t>
      </w:r>
      <w:r w:rsidR="00487564">
        <w:t xml:space="preserve"> benchmark invocations during warmup can be almost six times slower than invocations once a stable state has been reached </w:t>
      </w:r>
      <w:r w:rsidR="00487564">
        <w:fldChar w:fldCharType="begin"/>
      </w:r>
      <w:r w:rsidR="00487564">
        <w:instrText xml:space="preserve"> ADDIN ZOTERO_ITEM CSL_CITATION {"citationID":"iOlouZbf","properties":{"formattedCitation":"[24]","plainCitation":"[24]","noteIndex":0},"citationItems":[{"id":62,"uris":["http://zotero.org/users/local/qUQ1uMZK/items/RPZ2XG6K"],"itemData":{"id":62,"type":"article-journal","abstract":"Abstract\n            Microbenchmarking is a widely used form of performance testing in Java software. A microbenchmark repeatedly executes a small chunk of code while collecting measurements related to its performance. Due to Java Virtual Machine optimizations, microbenchmarks are usually subject to severe performance fluctuations in the first phase of their execution (also known as warmup). For this reason, software developers typically discard measurements of this phase and focus their analysis when benchmarks reach a steady state of performance. Developers estimate the end of the warmup phase based on their expertise, and configure their benchmarks accordingly. Unfortunately, this approach is based on two strong assumptions: (i) benchmarks always reach a steady state of performance and (ii) developers accurately estimate warmup. In this paper, we show that Java microbenchmarks do not always reach a steady state, and often developers fail to accurately estimate the end of the warmup phase. We found that a considerable portion of studied benchmarks do not hit the steady state, and warmup estimates provided by software developers are often inaccurate (with a large error). This has significant implications both in terms of results quality and time-effort. Furthermore, we found that dynamic reconfiguration significantly improves warmup estimation accuracy, but still it induces suboptimal warmup estimates and relevant side-effects. We envision this paper as a starting point for supporting the introduction of more sophisticated automated techniques that can ensure results quality in a timely fashion.","container-title":"Empirical Software Engineering","DOI":"10.1007/s10664-022-10247-x","ISSN":"1382-3256, 1573-7616","issue":"1","journalAbbreviation":"Empir Software Eng","language":"en","page":"13","source":"DOI.org (Crossref)","title":"Towards effective assessment of steady state performance in Java software: are we there yet?","title-short":"Towards effective assessment of steady state performance in Java software","volume":"28","author":[{"family":"Traini","given":"Luca"},{"family":"Cortellessa","given":"Vittorio"},{"family":"Di Pompeo","given":"Daniele"},{"family":"Tucci","given":"Michele"}],"issued":{"date-parts":[["2023",1]]}}}],"schema":"https://github.com/citation-style-language/schema/raw/master/csl-citation.json"} </w:instrText>
      </w:r>
      <w:r w:rsidR="00487564">
        <w:fldChar w:fldCharType="separate"/>
      </w:r>
      <w:r w:rsidR="00487564" w:rsidRPr="00487564">
        <w:rPr>
          <w:rFonts w:cs="Times New Roman"/>
        </w:rPr>
        <w:t>[24]</w:t>
      </w:r>
      <w:r w:rsidR="00487564">
        <w:fldChar w:fldCharType="end"/>
      </w:r>
      <w:r w:rsidR="00487564">
        <w:t xml:space="preserve">. Furthermore, they show that this factor drops radically during the first 50 invocations. That is why a second iteration has been introduced to the configuration of benchmark 3, which allocates the same structures and executes the same write/read operations without performing one-time initializations and per-structure setup, because those have already been completed in the previous iteration. </w:t>
      </w:r>
      <w:r w:rsidR="000D3983">
        <w:t>Since the second iteration represents the second invocation of the benchmark code it is expected that a stable state has not been reached. However, it is possible that some JIT-optimizations have already been made, which is not avoidable.</w:t>
      </w:r>
    </w:p>
    <w:p w14:paraId="5C27FF32" w14:textId="5AC35F72" w:rsidR="0072703C" w:rsidRPr="002018C8" w:rsidRDefault="0072703C" w:rsidP="00B96C15">
      <w:r w:rsidRPr="0072703C">
        <w:lastRenderedPageBreak/>
        <w:t>With this configuration, both the benchmark and its reference counterpart are each executed 1,000 times.</w:t>
      </w:r>
    </w:p>
    <w:p w14:paraId="3C429BE6" w14:textId="04CDF8B4" w:rsidR="00F372C7" w:rsidRDefault="00F372C7">
      <w:pPr>
        <w:pStyle w:val="berschrift2"/>
      </w:pPr>
      <w:bookmarkStart w:id="85" w:name="_Toc223021711"/>
      <w:r>
        <w:t>Experiment 1</w:t>
      </w:r>
      <w:bookmarkEnd w:id="85"/>
    </w:p>
    <w:p w14:paraId="7D1EF55E" w14:textId="60BDB061" w:rsidR="00F372C7" w:rsidRDefault="009E47DF" w:rsidP="00F372C7">
      <w:r>
        <w:t>E</w:t>
      </w:r>
      <w:r w:rsidR="00F372C7">
        <w:t xml:space="preserve">xperiment </w:t>
      </w:r>
      <w:r>
        <w:t xml:space="preserve">1 </w:t>
      </w:r>
      <w:r w:rsidR="00F372C7">
        <w:t>evaluates small structures using the four different java native access libraries: LUtils, FFMA, JNA, LWJGL. The structures all have size</w:t>
      </w:r>
      <w:r w:rsidR="001F44C8">
        <w:t>s</w:t>
      </w:r>
      <w:r w:rsidR="00F372C7">
        <w:t xml:space="preserve"> between </w:t>
      </w:r>
      <w:r w:rsidR="00EB2FC5">
        <w:t>8</w:t>
      </w:r>
      <w:r w:rsidR="00170A16">
        <w:t xml:space="preserve"> </w:t>
      </w:r>
      <w:r w:rsidR="00F372C7">
        <w:t xml:space="preserve">and </w:t>
      </w:r>
      <w:r w:rsidR="00EB2FC5">
        <w:t>48</w:t>
      </w:r>
      <w:r w:rsidR="00F372C7">
        <w:t xml:space="preserve"> bytes. Additionally, they contain up to three different element types. Even though each element can be a</w:t>
      </w:r>
      <w:r w:rsidR="00FD4043">
        <w:t xml:space="preserve">nother </w:t>
      </w:r>
      <w:r w:rsidR="00F372C7">
        <w:t xml:space="preserve">structure </w:t>
      </w:r>
      <w:r w:rsidR="00FD4043">
        <w:t>c</w:t>
      </w:r>
      <w:r w:rsidR="00F372C7">
        <w:t>ontain</w:t>
      </w:r>
      <w:r w:rsidR="00FD4043">
        <w:t>ing</w:t>
      </w:r>
      <w:r w:rsidR="00F372C7">
        <w:t xml:space="preserve"> more element types,</w:t>
      </w:r>
      <w:r w:rsidR="00FD4043">
        <w:t xml:space="preserve"> </w:t>
      </w:r>
      <w:r w:rsidR="00F372C7">
        <w:t xml:space="preserve">the size constraint </w:t>
      </w:r>
      <w:r w:rsidR="00FD4043">
        <w:t xml:space="preserve">retains </w:t>
      </w:r>
      <w:r w:rsidR="00F372C7">
        <w:t xml:space="preserve">a low amount of different element types. </w:t>
      </w:r>
      <w:r w:rsidR="00FD4043" w:rsidRPr="00FD4043">
        <w:t>Notably</w:t>
      </w:r>
      <w:r w:rsidR="00FD4043">
        <w:t>, t</w:t>
      </w:r>
      <w:r w:rsidR="00F372C7">
        <w:t xml:space="preserve">he structure with </w:t>
      </w:r>
      <w:r w:rsidR="00FD4043">
        <w:t>greatest complexity</w:t>
      </w:r>
      <w:r w:rsidR="00F372C7">
        <w:t xml:space="preserve"> contains five different </w:t>
      </w:r>
      <w:r w:rsidR="00FD4043">
        <w:t xml:space="preserve">element </w:t>
      </w:r>
      <w:r w:rsidR="00F372C7">
        <w:t>types.</w:t>
      </w:r>
      <w:r w:rsidR="00FD4043" w:rsidRPr="00FD4043">
        <w:t xml:space="preserve"> </w:t>
      </w:r>
    </w:p>
    <w:p w14:paraId="55EBCC52" w14:textId="712B9E5B" w:rsidR="00F372C7" w:rsidRPr="00F372C7" w:rsidRDefault="00FD4043" w:rsidP="00F372C7">
      <w:r>
        <w:t>In this experiment, b</w:t>
      </w:r>
      <w:r w:rsidR="00F372C7">
        <w:t xml:space="preserve">enchmark </w:t>
      </w:r>
      <w:r w:rsidR="00694C79">
        <w:t xml:space="preserve">1 </w:t>
      </w:r>
      <w:r w:rsidR="00F372C7">
        <w:t xml:space="preserve">allocates ten different structures without reading or writing to them. This provides variation in memory layouts, which helps to capture a broader range of real-world usage scenarios. Additionally, it reduces the risk of bias caused by library specific optimizations or inefficiencies. </w:t>
      </w:r>
      <w:r w:rsidR="00694C79">
        <w:t>Benchmark 2 and 3</w:t>
      </w:r>
      <w:r w:rsidR="00F372C7">
        <w:t xml:space="preserve"> allocates two different structures to write to and read from. Only two structures are used, because each structure provides multiple read and write operations.</w:t>
      </w:r>
    </w:p>
    <w:p w14:paraId="6C87CC64" w14:textId="5020BECE" w:rsidR="00BC4329" w:rsidRDefault="00F372C7" w:rsidP="00002372">
      <w:pPr>
        <w:pStyle w:val="3Hidden"/>
      </w:pPr>
      <w:r>
        <w:t>Benchmark 1 Results</w:t>
      </w:r>
    </w:p>
    <w:p w14:paraId="5BEB33D3" w14:textId="2F2CCD3D" w:rsidR="00A92F13" w:rsidRDefault="00A92F13" w:rsidP="00033B7B">
      <w:r>
        <w:t xml:space="preserve">The </w:t>
      </w:r>
      <w:r w:rsidR="004A65E0">
        <w:t xml:space="preserve">performance and memory allocation </w:t>
      </w:r>
      <w:r>
        <w:t xml:space="preserve">results of </w:t>
      </w:r>
      <w:r w:rsidR="00694C79">
        <w:t>benchmark 1</w:t>
      </w:r>
      <w:r w:rsidR="00E50386">
        <w:t xml:space="preserve"> are </w:t>
      </w:r>
      <w:r w:rsidR="004A65E0">
        <w:t>summarized</w:t>
      </w:r>
      <w:r w:rsidR="00E50386">
        <w:t xml:space="preserve"> in </w:t>
      </w:r>
      <w:r w:rsidR="00DD5F21">
        <w:fldChar w:fldCharType="begin"/>
      </w:r>
      <w:r w:rsidR="00DD5F21">
        <w:instrText xml:space="preserve"> REF _Ref221815049 \h </w:instrText>
      </w:r>
      <w:r w:rsidR="00DD5F21">
        <w:fldChar w:fldCharType="separate"/>
      </w:r>
      <w:r w:rsidR="002D6190">
        <w:t xml:space="preserve">Fig. </w:t>
      </w:r>
      <w:r w:rsidR="002D6190">
        <w:rPr>
          <w:noProof/>
        </w:rPr>
        <w:t>3</w:t>
      </w:r>
      <w:r w:rsidR="00DD5F21">
        <w:fldChar w:fldCharType="end"/>
      </w:r>
      <w:r w:rsidR="00DD5F21">
        <w:t xml:space="preserve"> </w:t>
      </w:r>
      <w:r w:rsidR="00B968C5">
        <w:t xml:space="preserve">and </w:t>
      </w:r>
      <w:r w:rsidR="00B968C5">
        <w:fldChar w:fldCharType="begin"/>
      </w:r>
      <w:r w:rsidR="00B968C5">
        <w:instrText xml:space="preserve"> REF _Ref214981410 \h </w:instrText>
      </w:r>
      <w:r w:rsidR="00B968C5">
        <w:fldChar w:fldCharType="separate"/>
      </w:r>
      <w:r w:rsidR="002D6190" w:rsidRPr="00FC189E">
        <w:t xml:space="preserve">Tab. </w:t>
      </w:r>
      <w:r w:rsidR="002D6190">
        <w:rPr>
          <w:noProof/>
        </w:rPr>
        <w:t>1</w:t>
      </w:r>
      <w:r w:rsidR="00B968C5">
        <w:fldChar w:fldCharType="end"/>
      </w:r>
      <w:r w:rsidR="00E50386">
        <w:t>.</w:t>
      </w:r>
      <w:r w:rsidR="004A65E0">
        <w:t xml:space="preserve"> They reveal large differences between the libraries in both execution time and Java-Heap allocation.</w:t>
      </w:r>
      <w:r w:rsidR="00BA18E3">
        <w:t xml:space="preserve"> Noteworthy is that the outliers have been hidden from the execution time boxplot diagram, because JNA displayed extreme variability, which would result in an unreadable plot.</w:t>
      </w:r>
      <w:r w:rsidR="00844DE1">
        <w:t xml:space="preserve"> Furthermore, </w:t>
      </w:r>
      <w:r w:rsidR="00844DE1" w:rsidRPr="00844DE1">
        <w:t xml:space="preserve">the y-axis </w:t>
      </w:r>
      <w:r w:rsidR="00844DE1">
        <w:t>has been</w:t>
      </w:r>
      <w:r w:rsidR="00844DE1" w:rsidRPr="00844DE1">
        <w:t xml:space="preserve"> </w:t>
      </w:r>
      <w:r w:rsidR="00844DE1">
        <w:t xml:space="preserve">truncated to </w:t>
      </w:r>
      <w:r w:rsidR="00844DE1" w:rsidRPr="00844DE1">
        <w:t xml:space="preserve">allow all libraries to be displayed within the </w:t>
      </w:r>
      <w:r w:rsidR="00844DE1">
        <w:t>boxplot</w:t>
      </w:r>
      <w:r w:rsidR="00844DE1" w:rsidRPr="00844DE1">
        <w:t>. Thus, the absolute difference between FFMA and LUtils is substantially larger than what the plot visually suggests.</w:t>
      </w:r>
    </w:p>
    <w:p w14:paraId="6D6AEE96" w14:textId="7A27C6C4" w:rsidR="00B968C5" w:rsidRDefault="00AE2BD5" w:rsidP="00E50386">
      <w:pPr>
        <w:pStyle w:val="AbbildungOhneRahmen"/>
      </w:pPr>
      <w:bookmarkStart w:id="86" w:name="_Ref220335147"/>
      <w:r w:rsidRPr="00EA7C29">
        <w:rPr>
          <w:noProof/>
        </w:rPr>
        <w:drawing>
          <wp:inline distT="0" distB="0" distL="0" distR="0" wp14:anchorId="6E2EFB49" wp14:editId="7A1E4CA6">
            <wp:extent cx="2844916" cy="2084294"/>
            <wp:effectExtent l="0" t="0" r="0" b="0"/>
            <wp:docPr id="11498657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865780" name="Grafik 1"/>
                    <pic:cNvPicPr>
                      <a:picLocks noChangeAspect="1" noChangeArrowheads="1"/>
                    </pic:cNvPicPr>
                  </pic:nvPicPr>
                  <pic:blipFill>
                    <a:blip r:embed="rId16"/>
                    <a:srcRect t="1157" b="1157"/>
                    <a:stretch>
                      <a:fillRect/>
                    </a:stretch>
                  </pic:blipFill>
                  <pic:spPr bwMode="auto">
                    <a:xfrm>
                      <a:off x="0" y="0"/>
                      <a:ext cx="2844916" cy="2084294"/>
                    </a:xfrm>
                    <a:prstGeom prst="rect">
                      <a:avLst/>
                    </a:prstGeom>
                    <a:noFill/>
                    <a:ln>
                      <a:noFill/>
                    </a:ln>
                    <a:extLst>
                      <a:ext uri="{53640926-AAD7-44D8-BBD7-CCE9431645EC}">
                        <a14:shadowObscured xmlns:a14="http://schemas.microsoft.com/office/drawing/2010/main"/>
                      </a:ext>
                    </a:extLst>
                  </pic:spPr>
                </pic:pic>
              </a:graphicData>
            </a:graphic>
          </wp:inline>
        </w:drawing>
      </w:r>
      <w:bookmarkStart w:id="87" w:name="_Ref214980378"/>
      <w:r w:rsidR="00531927" w:rsidRPr="00E50386">
        <w:rPr>
          <w:noProof/>
        </w:rPr>
        <w:drawing>
          <wp:inline distT="0" distB="0" distL="0" distR="0" wp14:anchorId="45BF2118" wp14:editId="2139E629">
            <wp:extent cx="2829184" cy="2121888"/>
            <wp:effectExtent l="0" t="0" r="0" b="0"/>
            <wp:docPr id="9543801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38012" name="Grafik 2"/>
                    <pic:cNvPicPr>
                      <a:picLocks noChangeAspect="1" noChangeArrowheads="1"/>
                    </pic:cNvPicPr>
                  </pic:nvPicPr>
                  <pic:blipFill>
                    <a:blip r:embed="rId17"/>
                    <a:stretch>
                      <a:fillRect/>
                    </a:stretch>
                  </pic:blipFill>
                  <pic:spPr bwMode="auto">
                    <a:xfrm>
                      <a:off x="0" y="0"/>
                      <a:ext cx="2829184" cy="2121888"/>
                    </a:xfrm>
                    <a:prstGeom prst="rect">
                      <a:avLst/>
                    </a:prstGeom>
                    <a:noFill/>
                    <a:ln>
                      <a:noFill/>
                    </a:ln>
                  </pic:spPr>
                </pic:pic>
              </a:graphicData>
            </a:graphic>
          </wp:inline>
        </w:drawing>
      </w:r>
    </w:p>
    <w:p w14:paraId="1A78DEEF" w14:textId="74F059E0" w:rsidR="009E47DF" w:rsidRDefault="009E47DF" w:rsidP="009E47DF">
      <w:pPr>
        <w:pStyle w:val="Beschriftung"/>
      </w:pPr>
      <w:bookmarkStart w:id="88" w:name="_Ref221815049"/>
      <w:bookmarkStart w:id="89" w:name="_Toc222787079"/>
      <w:bookmarkStart w:id="90" w:name="_Ref220335311"/>
      <w:r>
        <w:lastRenderedPageBreak/>
        <w:t xml:space="preserve">Fig. </w:t>
      </w:r>
      <w:r>
        <w:fldChar w:fldCharType="begin"/>
      </w:r>
      <w:r>
        <w:instrText xml:space="preserve"> SEQ Fig. \* ARABIC </w:instrText>
      </w:r>
      <w:r>
        <w:fldChar w:fldCharType="separate"/>
      </w:r>
      <w:r w:rsidR="002D6190">
        <w:rPr>
          <w:noProof/>
        </w:rPr>
        <w:t>3</w:t>
      </w:r>
      <w:r>
        <w:fldChar w:fldCharType="end"/>
      </w:r>
      <w:bookmarkEnd w:id="88"/>
      <w:r>
        <w:t>:</w:t>
      </w:r>
      <w:r>
        <w:tab/>
      </w:r>
      <w:r w:rsidRPr="00E81847">
        <w:t xml:space="preserve">Results for benchmark 1 of experiment 1. Left: Boxplot diagram of the execution times across all four libraries. Right: Bar chart of the </w:t>
      </w:r>
      <w:r w:rsidR="00DA0B81">
        <w:t xml:space="preserve">median </w:t>
      </w:r>
      <w:r w:rsidRPr="00E81847">
        <w:t>allocation rate across all four libraries.</w:t>
      </w:r>
      <w:bookmarkEnd w:id="89"/>
    </w:p>
    <w:tbl>
      <w:tblPr>
        <w:tblStyle w:val="Tabellenraster"/>
        <w:tblW w:w="5000" w:type="pct"/>
        <w:tblLook w:val="04A0" w:firstRow="1" w:lastRow="0" w:firstColumn="1" w:lastColumn="0" w:noHBand="0" w:noVBand="1"/>
      </w:tblPr>
      <w:tblGrid>
        <w:gridCol w:w="1141"/>
        <w:gridCol w:w="1775"/>
        <w:gridCol w:w="1028"/>
        <w:gridCol w:w="2175"/>
        <w:gridCol w:w="2943"/>
      </w:tblGrid>
      <w:tr w:rsidR="00062BA6" w:rsidRPr="00FC189E" w14:paraId="67CF2387" w14:textId="77777777" w:rsidTr="00062BA6">
        <w:trPr>
          <w:tblHeader/>
        </w:trPr>
        <w:tc>
          <w:tcPr>
            <w:tcW w:w="0" w:type="auto"/>
            <w:shd w:val="clear" w:color="auto" w:fill="D9D9D9" w:themeFill="background1" w:themeFillShade="D9"/>
          </w:tcPr>
          <w:p w14:paraId="450A7803" w14:textId="77777777" w:rsidR="00062BA6" w:rsidRPr="00FC189E" w:rsidRDefault="00062BA6" w:rsidP="00847AF1">
            <w:pPr>
              <w:pStyle w:val="AbbildungOhneRahmen"/>
              <w:jc w:val="center"/>
              <w:rPr>
                <w:b/>
                <w:bCs/>
              </w:rPr>
            </w:pPr>
            <w:r w:rsidRPr="00FC189E">
              <w:rPr>
                <w:b/>
                <w:bCs/>
              </w:rPr>
              <w:t>Library</w:t>
            </w:r>
          </w:p>
        </w:tc>
        <w:tc>
          <w:tcPr>
            <w:tcW w:w="0" w:type="auto"/>
            <w:gridSpan w:val="2"/>
            <w:shd w:val="clear" w:color="auto" w:fill="D9D9D9" w:themeFill="background1" w:themeFillShade="D9"/>
          </w:tcPr>
          <w:p w14:paraId="3DAAD75E" w14:textId="125FB038" w:rsidR="00062BA6" w:rsidRPr="00FC189E" w:rsidRDefault="00062BA6" w:rsidP="00847AF1">
            <w:pPr>
              <w:pStyle w:val="AbbildungOhneRahmen"/>
              <w:jc w:val="center"/>
              <w:rPr>
                <w:b/>
                <w:bCs/>
              </w:rPr>
            </w:pPr>
            <w:r w:rsidRPr="008D7C93">
              <w:rPr>
                <w:rFonts w:cs="Times New Roman"/>
                <w:b/>
                <w:bCs/>
              </w:rPr>
              <w:t>Ø</w:t>
            </w:r>
            <w:r w:rsidRPr="00FC189E">
              <w:rPr>
                <w:b/>
                <w:bCs/>
              </w:rPr>
              <w:t xml:space="preserve"> Execution Time (ns)</w:t>
            </w:r>
          </w:p>
        </w:tc>
        <w:tc>
          <w:tcPr>
            <w:tcW w:w="0" w:type="auto"/>
            <w:shd w:val="clear" w:color="auto" w:fill="D9D9D9" w:themeFill="background1" w:themeFillShade="D9"/>
          </w:tcPr>
          <w:p w14:paraId="58DAAB3E" w14:textId="004B46B0" w:rsidR="00062BA6" w:rsidRPr="008D7C93" w:rsidRDefault="00062BA6" w:rsidP="00847AF1">
            <w:pPr>
              <w:pStyle w:val="AbbildungOhneRahmen"/>
              <w:jc w:val="center"/>
              <w:rPr>
                <w:rFonts w:cs="Times New Roman"/>
                <w:b/>
                <w:bCs/>
              </w:rPr>
            </w:pPr>
            <w:r>
              <w:rPr>
                <w:rFonts w:cs="Times New Roman"/>
                <w:b/>
                <w:bCs/>
              </w:rPr>
              <w:t>Ratio to LWJGL</w:t>
            </w:r>
          </w:p>
        </w:tc>
        <w:tc>
          <w:tcPr>
            <w:tcW w:w="0" w:type="auto"/>
            <w:shd w:val="clear" w:color="auto" w:fill="D9D9D9" w:themeFill="background1" w:themeFillShade="D9"/>
          </w:tcPr>
          <w:p w14:paraId="5E15078A" w14:textId="385E64B8" w:rsidR="00062BA6" w:rsidRPr="00FC189E" w:rsidRDefault="00DA0B81" w:rsidP="00847AF1">
            <w:pPr>
              <w:pStyle w:val="AbbildungOhneRahmen"/>
              <w:jc w:val="center"/>
              <w:rPr>
                <w:b/>
                <w:bCs/>
              </w:rPr>
            </w:pPr>
            <w:r>
              <w:rPr>
                <w:b/>
                <w:bCs/>
              </w:rPr>
              <w:t>Median</w:t>
            </w:r>
            <w:r w:rsidR="00062BA6" w:rsidRPr="00FC189E">
              <w:rPr>
                <w:b/>
                <w:bCs/>
              </w:rPr>
              <w:t xml:space="preserve"> Allocated Bytes</w:t>
            </w:r>
          </w:p>
        </w:tc>
      </w:tr>
      <w:tr w:rsidR="00062BA6" w:rsidRPr="00FC189E" w14:paraId="1D7EE79C" w14:textId="77777777" w:rsidTr="00062BA6">
        <w:tc>
          <w:tcPr>
            <w:tcW w:w="0" w:type="auto"/>
          </w:tcPr>
          <w:p w14:paraId="1092EF8D" w14:textId="77777777" w:rsidR="00062BA6" w:rsidRPr="00FC189E" w:rsidRDefault="00062BA6" w:rsidP="00847AF1">
            <w:pPr>
              <w:pStyle w:val="AbbildungOhneRahmen"/>
            </w:pPr>
            <w:r w:rsidRPr="00FC189E">
              <w:t>LWJGL</w:t>
            </w:r>
          </w:p>
        </w:tc>
        <w:tc>
          <w:tcPr>
            <w:tcW w:w="0" w:type="auto"/>
            <w:gridSpan w:val="2"/>
          </w:tcPr>
          <w:p w14:paraId="6FFCB136" w14:textId="11401D1E" w:rsidR="00062BA6" w:rsidRPr="00A92F13" w:rsidRDefault="00DA0B81" w:rsidP="00847AF1">
            <w:pPr>
              <w:pStyle w:val="AbbildungOhneRahmen"/>
              <w:jc w:val="right"/>
            </w:pPr>
            <w:r w:rsidRPr="00DA0B81">
              <w:t>84</w:t>
            </w:r>
            <w:r>
              <w:t>7</w:t>
            </w:r>
          </w:p>
        </w:tc>
        <w:tc>
          <w:tcPr>
            <w:tcW w:w="0" w:type="auto"/>
          </w:tcPr>
          <w:p w14:paraId="063BE3A4" w14:textId="539927B8" w:rsidR="00062BA6" w:rsidRPr="00FC189E" w:rsidRDefault="00062BA6" w:rsidP="00847AF1">
            <w:pPr>
              <w:pStyle w:val="AbbildungOhneRahmen"/>
              <w:jc w:val="right"/>
            </w:pPr>
            <w:r>
              <w:t>1.0</w:t>
            </w:r>
            <w:r w:rsidR="00A572D4">
              <w:t>0</w:t>
            </w:r>
          </w:p>
        </w:tc>
        <w:tc>
          <w:tcPr>
            <w:tcW w:w="0" w:type="auto"/>
          </w:tcPr>
          <w:p w14:paraId="4C275F46" w14:textId="57E84F6D" w:rsidR="00062BA6" w:rsidRPr="00FC189E" w:rsidRDefault="00062BA6" w:rsidP="00847AF1">
            <w:pPr>
              <w:pStyle w:val="AbbildungOhneRahmen"/>
              <w:jc w:val="right"/>
            </w:pPr>
            <w:r w:rsidRPr="00FC189E">
              <w:t>904</w:t>
            </w:r>
          </w:p>
        </w:tc>
      </w:tr>
      <w:tr w:rsidR="00062BA6" w:rsidRPr="00FC189E" w14:paraId="3DAC03B6" w14:textId="77777777" w:rsidTr="00062BA6">
        <w:tc>
          <w:tcPr>
            <w:tcW w:w="0" w:type="auto"/>
          </w:tcPr>
          <w:p w14:paraId="288803B8" w14:textId="77777777" w:rsidR="00062BA6" w:rsidRPr="00FC189E" w:rsidRDefault="00062BA6" w:rsidP="00847AF1">
            <w:pPr>
              <w:pStyle w:val="AbbildungOhneRahmen"/>
            </w:pPr>
            <w:r w:rsidRPr="00FC189E">
              <w:t>FFMA</w:t>
            </w:r>
          </w:p>
        </w:tc>
        <w:tc>
          <w:tcPr>
            <w:tcW w:w="0" w:type="auto"/>
            <w:gridSpan w:val="2"/>
          </w:tcPr>
          <w:p w14:paraId="05037E97" w14:textId="2BEC882F" w:rsidR="00062BA6" w:rsidRPr="00FC189E" w:rsidRDefault="00DA0B81" w:rsidP="00847AF1">
            <w:pPr>
              <w:pStyle w:val="AbbildungOhneRahmen"/>
              <w:jc w:val="right"/>
            </w:pPr>
            <w:r w:rsidRPr="00DA0B81">
              <w:t>1</w:t>
            </w:r>
            <w:r w:rsidR="00844DE1">
              <w:t>,</w:t>
            </w:r>
            <w:r w:rsidRPr="00DA0B81">
              <w:t>180</w:t>
            </w:r>
          </w:p>
        </w:tc>
        <w:tc>
          <w:tcPr>
            <w:tcW w:w="0" w:type="auto"/>
          </w:tcPr>
          <w:p w14:paraId="76FCA50F" w14:textId="7C71B741" w:rsidR="00062BA6" w:rsidRPr="00FC189E" w:rsidRDefault="00BA18E3" w:rsidP="00847AF1">
            <w:pPr>
              <w:pStyle w:val="AbbildungOhneRahmen"/>
              <w:jc w:val="right"/>
            </w:pPr>
            <w:r w:rsidRPr="00BA18E3">
              <w:t>1.39</w:t>
            </w:r>
          </w:p>
        </w:tc>
        <w:tc>
          <w:tcPr>
            <w:tcW w:w="0" w:type="auto"/>
          </w:tcPr>
          <w:p w14:paraId="721C2B0A" w14:textId="4298B24A" w:rsidR="00062BA6" w:rsidRPr="00FC189E" w:rsidRDefault="00062BA6" w:rsidP="00847AF1">
            <w:pPr>
              <w:pStyle w:val="AbbildungOhneRahmen"/>
              <w:jc w:val="right"/>
            </w:pPr>
            <w:r w:rsidRPr="00FC189E">
              <w:t>952</w:t>
            </w:r>
          </w:p>
        </w:tc>
      </w:tr>
      <w:tr w:rsidR="00062BA6" w:rsidRPr="00FC189E" w14:paraId="33DD5A09" w14:textId="77777777" w:rsidTr="00062BA6">
        <w:tc>
          <w:tcPr>
            <w:tcW w:w="0" w:type="auto"/>
          </w:tcPr>
          <w:p w14:paraId="0B17384F" w14:textId="77777777" w:rsidR="00062BA6" w:rsidRPr="00FC189E" w:rsidRDefault="00062BA6" w:rsidP="00847AF1">
            <w:pPr>
              <w:pStyle w:val="AbbildungOhneRahmen"/>
            </w:pPr>
            <w:r w:rsidRPr="00FC189E">
              <w:t>LUtils</w:t>
            </w:r>
          </w:p>
        </w:tc>
        <w:tc>
          <w:tcPr>
            <w:tcW w:w="0" w:type="auto"/>
            <w:gridSpan w:val="2"/>
          </w:tcPr>
          <w:p w14:paraId="14D7E45A" w14:textId="645B42BB" w:rsidR="00062BA6" w:rsidRPr="00FC189E" w:rsidRDefault="00DA0B81" w:rsidP="00847AF1">
            <w:pPr>
              <w:pStyle w:val="AbbildungOhneRahmen"/>
              <w:jc w:val="right"/>
            </w:pPr>
            <w:r w:rsidRPr="00DA0B81">
              <w:t>15</w:t>
            </w:r>
            <w:r w:rsidR="00844DE1">
              <w:t>,</w:t>
            </w:r>
            <w:r w:rsidRPr="00DA0B81">
              <w:t>418</w:t>
            </w:r>
          </w:p>
        </w:tc>
        <w:tc>
          <w:tcPr>
            <w:tcW w:w="0" w:type="auto"/>
          </w:tcPr>
          <w:p w14:paraId="3F60B20A" w14:textId="4C9B6B19" w:rsidR="00062BA6" w:rsidRPr="00FC189E" w:rsidRDefault="00BA18E3" w:rsidP="00847AF1">
            <w:pPr>
              <w:pStyle w:val="AbbildungOhneRahmen"/>
              <w:jc w:val="right"/>
            </w:pPr>
            <w:r w:rsidRPr="00BA18E3">
              <w:t>18.21</w:t>
            </w:r>
          </w:p>
        </w:tc>
        <w:tc>
          <w:tcPr>
            <w:tcW w:w="0" w:type="auto"/>
          </w:tcPr>
          <w:p w14:paraId="39600645" w14:textId="3BFF461D" w:rsidR="00062BA6" w:rsidRPr="00FC189E" w:rsidRDefault="00062BA6" w:rsidP="00847AF1">
            <w:pPr>
              <w:pStyle w:val="AbbildungOhneRahmen"/>
              <w:jc w:val="right"/>
            </w:pPr>
            <w:r w:rsidRPr="00FC189E">
              <w:t>7</w:t>
            </w:r>
            <w:r w:rsidR="00844DE1">
              <w:t>,</w:t>
            </w:r>
            <w:r w:rsidRPr="00FC189E">
              <w:t>632</w:t>
            </w:r>
          </w:p>
        </w:tc>
      </w:tr>
      <w:tr w:rsidR="00844DE1" w:rsidRPr="00FC189E" w14:paraId="6B67731E" w14:textId="77777777" w:rsidTr="00844DE1">
        <w:tc>
          <w:tcPr>
            <w:tcW w:w="0" w:type="auto"/>
          </w:tcPr>
          <w:p w14:paraId="4DD3E45C" w14:textId="77777777" w:rsidR="00844DE1" w:rsidRPr="00FC189E" w:rsidRDefault="00844DE1" w:rsidP="00847AF1">
            <w:pPr>
              <w:pStyle w:val="AbbildungOhneRahmen"/>
            </w:pPr>
            <w:r w:rsidRPr="00FC189E">
              <w:t>JNA</w:t>
            </w:r>
          </w:p>
        </w:tc>
        <w:tc>
          <w:tcPr>
            <w:tcW w:w="0" w:type="auto"/>
            <w:tcBorders>
              <w:right w:val="nil"/>
            </w:tcBorders>
          </w:tcPr>
          <w:p w14:paraId="279D7C1D" w14:textId="386B33ED" w:rsidR="00844DE1" w:rsidRPr="00FC189E" w:rsidRDefault="00844DE1" w:rsidP="00844DE1">
            <w:pPr>
              <w:pStyle w:val="AbbildungOhneRahmen"/>
              <w:jc w:val="left"/>
            </w:pPr>
            <w:r>
              <w:t xml:space="preserve">Med= </w:t>
            </w:r>
            <w:r w:rsidRPr="00844DE1">
              <w:t>27,703</w:t>
            </w:r>
          </w:p>
        </w:tc>
        <w:tc>
          <w:tcPr>
            <w:tcW w:w="0" w:type="auto"/>
            <w:tcBorders>
              <w:left w:val="nil"/>
            </w:tcBorders>
          </w:tcPr>
          <w:p w14:paraId="54EC7623" w14:textId="4E4D279F" w:rsidR="00844DE1" w:rsidRPr="00FC189E" w:rsidRDefault="00844DE1" w:rsidP="00844DE1">
            <w:pPr>
              <w:pStyle w:val="AbbildungOhneRahmen"/>
              <w:jc w:val="right"/>
            </w:pPr>
            <w:r w:rsidRPr="00DA0B81">
              <w:t>38</w:t>
            </w:r>
            <w:r>
              <w:t>,</w:t>
            </w:r>
            <w:r w:rsidRPr="00DA0B81">
              <w:t>868</w:t>
            </w:r>
          </w:p>
        </w:tc>
        <w:tc>
          <w:tcPr>
            <w:tcW w:w="0" w:type="auto"/>
          </w:tcPr>
          <w:p w14:paraId="052327A9" w14:textId="3A5F5A90" w:rsidR="00844DE1" w:rsidRPr="00FC189E" w:rsidRDefault="00844DE1" w:rsidP="00847AF1">
            <w:pPr>
              <w:pStyle w:val="AbbildungOhneRahmen"/>
              <w:jc w:val="right"/>
            </w:pPr>
            <w:r w:rsidRPr="00BA18E3">
              <w:t>45.91</w:t>
            </w:r>
          </w:p>
        </w:tc>
        <w:tc>
          <w:tcPr>
            <w:tcW w:w="0" w:type="auto"/>
          </w:tcPr>
          <w:p w14:paraId="0E7CF8F4" w14:textId="2E0686C6" w:rsidR="00844DE1" w:rsidRPr="00FC189E" w:rsidRDefault="00844DE1" w:rsidP="00847AF1">
            <w:pPr>
              <w:pStyle w:val="AbbildungOhneRahmen"/>
              <w:jc w:val="right"/>
            </w:pPr>
            <w:r w:rsidRPr="00BA18E3">
              <w:t>7</w:t>
            </w:r>
            <w:r>
              <w:t>,</w:t>
            </w:r>
            <w:r w:rsidRPr="00BA18E3">
              <w:t>240</w:t>
            </w:r>
          </w:p>
        </w:tc>
      </w:tr>
    </w:tbl>
    <w:p w14:paraId="53EDE8A2" w14:textId="54B22648" w:rsidR="00DD5F21" w:rsidRPr="00DD5F21" w:rsidRDefault="00DD5F21" w:rsidP="00DD5F21">
      <w:pPr>
        <w:pStyle w:val="Beschriftung"/>
      </w:pPr>
      <w:bookmarkStart w:id="91" w:name="_Ref214981410"/>
      <w:bookmarkStart w:id="92" w:name="_Toc222787094"/>
      <w:r w:rsidRPr="00FC189E">
        <w:t xml:space="preserve">Tab. </w:t>
      </w:r>
      <w:r w:rsidRPr="00FC189E">
        <w:fldChar w:fldCharType="begin"/>
      </w:r>
      <w:r w:rsidRPr="00FC189E">
        <w:instrText xml:space="preserve"> SEQ Tab. \* ARABIC </w:instrText>
      </w:r>
      <w:r w:rsidRPr="00FC189E">
        <w:fldChar w:fldCharType="separate"/>
      </w:r>
      <w:r w:rsidR="002D6190">
        <w:rPr>
          <w:noProof/>
        </w:rPr>
        <w:t>1</w:t>
      </w:r>
      <w:r w:rsidRPr="00FC189E">
        <w:fldChar w:fldCharType="end"/>
      </w:r>
      <w:bookmarkEnd w:id="91"/>
      <w:r w:rsidRPr="00FC189E">
        <w:t>:</w:t>
      </w:r>
      <w:r w:rsidRPr="00FC189E">
        <w:tab/>
        <w:t xml:space="preserve"> Average execution time in nanoseconds and </w:t>
      </w:r>
      <w:r w:rsidR="00DA0B81">
        <w:t>median</w:t>
      </w:r>
      <w:r w:rsidRPr="00FC189E">
        <w:t xml:space="preserve"> allocated bytes of benchmark </w:t>
      </w:r>
      <w:r>
        <w:t xml:space="preserve">1 </w:t>
      </w:r>
      <w:r w:rsidRPr="00FC189E">
        <w:t>of experiment 1.</w:t>
      </w:r>
      <w:r w:rsidRPr="00FC189E">
        <w:tab/>
      </w:r>
      <w:r w:rsidR="00844DE1">
        <w:t>For JNA the median is displayed as well, because its average is affected by outliers</w:t>
      </w:r>
      <w:r w:rsidR="00D64EA1">
        <w:t>, which is further discussed below</w:t>
      </w:r>
      <w:r w:rsidR="00844DE1">
        <w:t>.</w:t>
      </w:r>
      <w:bookmarkEnd w:id="92"/>
    </w:p>
    <w:bookmarkEnd w:id="86"/>
    <w:bookmarkEnd w:id="87"/>
    <w:bookmarkEnd w:id="90"/>
    <w:p w14:paraId="3D9AA8EA" w14:textId="2BDCF361" w:rsidR="00B968C5" w:rsidRDefault="004A65E0" w:rsidP="00FD079F">
      <w:pPr>
        <w:pStyle w:val="AbbildungOhneRahmen"/>
        <w:rPr>
          <w:lang w:val="de-DE"/>
        </w:rPr>
      </w:pPr>
      <w:r>
        <w:t xml:space="preserve">LWJGL and FFMA exhibit the best performance in terms of execution time. The lowest average execution time is achieved by LWJGL with </w:t>
      </w:r>
      <w:r w:rsidR="00844DE1" w:rsidRPr="00844DE1">
        <w:t>847</w:t>
      </w:r>
      <w:r w:rsidR="00844DE1">
        <w:t xml:space="preserve"> </w:t>
      </w:r>
      <w:r>
        <w:t xml:space="preserve">ns, followed by FFMA with </w:t>
      </w:r>
      <w:r w:rsidR="00844DE1" w:rsidRPr="00844DE1">
        <w:t>1180</w:t>
      </w:r>
      <w:r w:rsidR="00844DE1">
        <w:t xml:space="preserve"> </w:t>
      </w:r>
      <w:r>
        <w:t xml:space="preserve">ns. Both outperform the remaining libraries by more than an order of magnitude. LUtils and JNA </w:t>
      </w:r>
      <w:r w:rsidRPr="004A65E0">
        <w:t xml:space="preserve">show much higher execution times of </w:t>
      </w:r>
      <w:r w:rsidR="00844DE1" w:rsidRPr="00844DE1">
        <w:t>15,418</w:t>
      </w:r>
      <w:r w:rsidR="00844DE1">
        <w:t xml:space="preserve"> </w:t>
      </w:r>
      <w:r w:rsidR="00477EE0">
        <w:t>ns</w:t>
      </w:r>
      <w:r w:rsidRPr="004A65E0">
        <w:t xml:space="preserve"> and </w:t>
      </w:r>
      <w:r w:rsidR="00844DE1" w:rsidRPr="00DA0B81">
        <w:t>38</w:t>
      </w:r>
      <w:r w:rsidR="00844DE1">
        <w:t>,</w:t>
      </w:r>
      <w:r w:rsidR="00844DE1" w:rsidRPr="00DA0B81">
        <w:t>868</w:t>
      </w:r>
      <w:r w:rsidRPr="004A65E0">
        <w:t xml:space="preserve"> ns respectively</w:t>
      </w:r>
      <w:r>
        <w:t>.</w:t>
      </w:r>
      <w:r w:rsidR="00FC189E">
        <w:t xml:space="preserve"> LWJGL and FFMA have a very low variability in execution time, with standard deviation</w:t>
      </w:r>
      <w:r w:rsidR="00FE3F65">
        <w:t>s</w:t>
      </w:r>
      <w:r w:rsidR="00FC189E">
        <w:t xml:space="preserve"> less than </w:t>
      </w:r>
      <w:r w:rsidR="00844DE1">
        <w:t>4</w:t>
      </w:r>
      <w:r w:rsidR="00FC189E">
        <w:t xml:space="preserve"> ns. LUtils exhibits a moderately higher standard deviation of </w:t>
      </w:r>
      <w:r w:rsidR="00844DE1">
        <w:t>215</w:t>
      </w:r>
      <w:r w:rsidR="00FC189E">
        <w:t xml:space="preserve"> ns. In contrast, JNA demonstrates substantial variability, with a standard deviation of </w:t>
      </w:r>
      <w:r w:rsidR="00844DE1" w:rsidRPr="00844DE1">
        <w:t>48</w:t>
      </w:r>
      <w:r w:rsidR="00844DE1">
        <w:t>,</w:t>
      </w:r>
      <w:r w:rsidR="00844DE1" w:rsidRPr="00844DE1">
        <w:t>582</w:t>
      </w:r>
      <w:r w:rsidR="00844DE1">
        <w:t xml:space="preserve"> </w:t>
      </w:r>
      <w:r w:rsidR="00FC189E" w:rsidRPr="00FC189E">
        <w:t>ns</w:t>
      </w:r>
      <w:r w:rsidR="00844DE1">
        <w:t xml:space="preserve">, </w:t>
      </w:r>
      <w:r w:rsidR="00A572D4">
        <w:t>including</w:t>
      </w:r>
      <w:r w:rsidR="00844DE1">
        <w:t xml:space="preserve"> </w:t>
      </w:r>
      <w:r w:rsidR="007E1409">
        <w:t xml:space="preserve">55 </w:t>
      </w:r>
      <w:r w:rsidR="00844DE1">
        <w:t>outliers</w:t>
      </w:r>
      <w:r w:rsidR="00D64EA1">
        <w:t xml:space="preserve"> up to </w:t>
      </w:r>
      <w:r w:rsidR="00486A9F">
        <w:t xml:space="preserve">values of </w:t>
      </w:r>
      <w:r w:rsidR="00486A9F" w:rsidRPr="00486A9F">
        <w:t>652</w:t>
      </w:r>
      <w:r w:rsidR="00486A9F">
        <w:t>,</w:t>
      </w:r>
      <w:r w:rsidR="00486A9F" w:rsidRPr="00486A9F">
        <w:t>340</w:t>
      </w:r>
      <w:r w:rsidR="00486A9F">
        <w:t xml:space="preserve"> ns</w:t>
      </w:r>
      <w:r w:rsidR="00844DE1">
        <w:t xml:space="preserve">. That is why the median might be more representative for the library JNA which is </w:t>
      </w:r>
      <w:r w:rsidR="00844DE1" w:rsidRPr="00844DE1">
        <w:t>27</w:t>
      </w:r>
      <w:r w:rsidR="00844DE1">
        <w:t>,</w:t>
      </w:r>
      <w:r w:rsidR="00844DE1" w:rsidRPr="00844DE1">
        <w:t>703</w:t>
      </w:r>
      <w:r w:rsidR="00844DE1">
        <w:t xml:space="preserve"> ns.</w:t>
      </w:r>
    </w:p>
    <w:p w14:paraId="56958DB6" w14:textId="6D10939D" w:rsidR="00FC189E" w:rsidRDefault="00FC189E" w:rsidP="00FD079F">
      <w:pPr>
        <w:pStyle w:val="AbbildungOhneRahmen"/>
      </w:pPr>
      <w:r w:rsidRPr="00FC189E">
        <w:t xml:space="preserve">A similar trend can be </w:t>
      </w:r>
      <w:r>
        <w:t>observed for</w:t>
      </w:r>
      <w:r w:rsidR="001518D9">
        <w:t xml:space="preserve"> the Java-Heap memory allocation. LWJGL and FFMA allocate the smallest amount of heap memory, with </w:t>
      </w:r>
      <w:r w:rsidR="00486A9F">
        <w:t>medians</w:t>
      </w:r>
      <w:r w:rsidR="001518D9">
        <w:t xml:space="preserve"> of 904</w:t>
      </w:r>
      <w:r w:rsidR="00477EE0">
        <w:t xml:space="preserve"> bytes</w:t>
      </w:r>
      <w:r w:rsidR="001518D9">
        <w:t xml:space="preserve"> and 952 bytes respectively. </w:t>
      </w:r>
      <w:r w:rsidR="00FD4043">
        <w:t>In distinction</w:t>
      </w:r>
      <w:r w:rsidR="001518D9">
        <w:t xml:space="preserve">, LUtils and JNA allocate approximately eight times more heap memory, with </w:t>
      </w:r>
      <w:r w:rsidR="001518D9" w:rsidRPr="00FC189E">
        <w:t>7</w:t>
      </w:r>
      <w:r w:rsidR="00FD4043">
        <w:t>,</w:t>
      </w:r>
      <w:r w:rsidR="001518D9" w:rsidRPr="00FC189E">
        <w:t>632</w:t>
      </w:r>
      <w:r w:rsidR="00477EE0">
        <w:t xml:space="preserve"> bytes</w:t>
      </w:r>
      <w:r w:rsidR="001518D9">
        <w:t xml:space="preserve"> and </w:t>
      </w:r>
      <w:r w:rsidR="001518D9" w:rsidRPr="00FC189E">
        <w:t>7</w:t>
      </w:r>
      <w:r w:rsidR="00FD4043">
        <w:t>,</w:t>
      </w:r>
      <w:r w:rsidR="00486A9F">
        <w:t>240</w:t>
      </w:r>
      <w:r w:rsidR="001518D9">
        <w:t xml:space="preserve"> bytes </w:t>
      </w:r>
      <w:r w:rsidR="00486A9F">
        <w:t>at the median</w:t>
      </w:r>
      <w:r w:rsidR="001518D9">
        <w:t xml:space="preserve">. As previously </w:t>
      </w:r>
      <w:r w:rsidR="00FD4043">
        <w:t>stated</w:t>
      </w:r>
      <w:r w:rsidR="001518D9">
        <w:t xml:space="preserve">, </w:t>
      </w:r>
      <w:r w:rsidR="00FD4043">
        <w:t>the</w:t>
      </w:r>
      <w:r w:rsidR="001518D9">
        <w:t xml:space="preserve"> heap allocation measurements exhibit a small variability</w:t>
      </w:r>
      <w:r w:rsidR="00F372C7">
        <w:t xml:space="preserve"> across all evaluated libraries</w:t>
      </w:r>
      <w:r w:rsidR="001518D9">
        <w:t xml:space="preserve">. LWJGL, FFMA and LUtils </w:t>
      </w:r>
      <w:r w:rsidR="00F372C7">
        <w:t>show negligible variation, with</w:t>
      </w:r>
      <w:r w:rsidR="001518D9">
        <w:t xml:space="preserve"> standard deviations </w:t>
      </w:r>
      <w:r w:rsidR="00F372C7">
        <w:t>below one</w:t>
      </w:r>
      <w:r w:rsidR="001518D9">
        <w:t xml:space="preserve"> byte.</w:t>
      </w:r>
      <w:r w:rsidR="00486A9F">
        <w:t xml:space="preserve"> JNA</w:t>
      </w:r>
      <w:r w:rsidR="001518D9">
        <w:t xml:space="preserve"> </w:t>
      </w:r>
      <w:r w:rsidR="00F372C7">
        <w:t xml:space="preserve">displays a </w:t>
      </w:r>
      <w:r w:rsidR="001518D9">
        <w:t xml:space="preserve">standard deviation of </w:t>
      </w:r>
      <w:r w:rsidR="00486A9F" w:rsidRPr="00486A9F">
        <w:t>10</w:t>
      </w:r>
      <w:r w:rsidR="00486A9F">
        <w:t>,</w:t>
      </w:r>
      <w:r w:rsidR="00486A9F" w:rsidRPr="00486A9F">
        <w:t>609</w:t>
      </w:r>
      <w:r w:rsidR="001518D9">
        <w:t xml:space="preserve"> bytes, </w:t>
      </w:r>
      <w:r w:rsidR="00486A9F">
        <w:t xml:space="preserve">due to multiple outliers reaching up to </w:t>
      </w:r>
      <w:r w:rsidR="00486A9F" w:rsidRPr="00486A9F">
        <w:t>219</w:t>
      </w:r>
      <w:r w:rsidR="00486A9F">
        <w:t>,</w:t>
      </w:r>
      <w:r w:rsidR="00486A9F" w:rsidRPr="00486A9F">
        <w:t>739</w:t>
      </w:r>
      <w:r w:rsidR="00486A9F">
        <w:t xml:space="preserve"> bytes.</w:t>
      </w:r>
      <w:r w:rsidR="00A572D4">
        <w:t xml:space="preserve"> However, 99% of all JNA measurements are below </w:t>
      </w:r>
      <w:r w:rsidR="00A572D4" w:rsidRPr="00A572D4">
        <w:t>8</w:t>
      </w:r>
      <w:r w:rsidR="00A572D4">
        <w:t>,</w:t>
      </w:r>
      <w:r w:rsidR="00A572D4" w:rsidRPr="00A572D4">
        <w:t>0</w:t>
      </w:r>
      <w:r w:rsidR="00A572D4">
        <w:t xml:space="preserve">40 bytes. </w:t>
      </w:r>
    </w:p>
    <w:p w14:paraId="7E88B2CC" w14:textId="1A4A37E2" w:rsidR="00F372C7" w:rsidRPr="00FC189E" w:rsidRDefault="00F372C7" w:rsidP="00FD079F">
      <w:pPr>
        <w:pStyle w:val="AbbildungOhneRahmen"/>
      </w:pPr>
      <w:r>
        <w:t>Overall, the results indicate that LWJGL and FFMA provide the most efficient implementation</w:t>
      </w:r>
      <w:r w:rsidR="008040EB">
        <w:t xml:space="preserve"> when creating small structures among the evaluated libraries achieving both the lowest execution time and the lowest allocation rate on the Java-Heap. In contrast, LUtils and JNA introduce </w:t>
      </w:r>
      <w:r w:rsidR="008040EB">
        <w:lastRenderedPageBreak/>
        <w:t xml:space="preserve">significant performance and memory overhead. Additionally, JNA exhibits </w:t>
      </w:r>
      <w:r w:rsidR="00486A9F">
        <w:t>very</w:t>
      </w:r>
      <w:r w:rsidR="008040EB">
        <w:t xml:space="preserve"> large variability in execution time and</w:t>
      </w:r>
      <w:r w:rsidR="00A572D4">
        <w:t xml:space="preserve"> displays many outliers regarding</w:t>
      </w:r>
      <w:r w:rsidR="008040EB">
        <w:t xml:space="preserve"> memory allocation.</w:t>
      </w:r>
    </w:p>
    <w:p w14:paraId="445EBD61" w14:textId="6D3D9E27" w:rsidR="008040EB" w:rsidRDefault="008040EB" w:rsidP="00B84F6B">
      <w:pPr>
        <w:pStyle w:val="3Hidden"/>
      </w:pPr>
      <w:bookmarkStart w:id="93" w:name="_Ref220772089"/>
      <w:r>
        <w:t>Benchmark 1 Interpretation</w:t>
      </w:r>
      <w:bookmarkEnd w:id="93"/>
    </w:p>
    <w:p w14:paraId="5647486C" w14:textId="5D9A8B3F" w:rsidR="008040EB" w:rsidRDefault="008040EB" w:rsidP="008040EB">
      <w:r>
        <w:t xml:space="preserve">LWJGL’s average execution time </w:t>
      </w:r>
      <w:r w:rsidR="003113D8">
        <w:t xml:space="preserve"> </w:t>
      </w:r>
      <w:r>
        <w:t xml:space="preserve">is </w:t>
      </w:r>
      <w:r w:rsidR="003113D8">
        <w:t>slightly lower than the average execution time of</w:t>
      </w:r>
      <w:r>
        <w:t xml:space="preserve"> FFMA. This is likely due to the different allocation strategies used by the libraries. LWJGL is allocating using the native malloc</w:t>
      </w:r>
      <w:r w:rsidR="001B4D65">
        <w:t xml:space="preserve"> function from jemalloc</w:t>
      </w:r>
      <w:r>
        <w:t xml:space="preserve">, while FFMA uses its </w:t>
      </w:r>
      <w:r w:rsidRPr="009F3FEC">
        <w:rPr>
          <w:rStyle w:val="BerichtCodeZchn"/>
        </w:rPr>
        <w:t>Arena</w:t>
      </w:r>
      <w:r>
        <w:t xml:space="preserve"> to allocate memory, which provides more safety and correctness guarantees</w:t>
      </w:r>
      <w:r w:rsidR="00FD4043">
        <w:t xml:space="preserve"> as well as zero-initialised memory</w:t>
      </w:r>
      <w:r>
        <w:t>.</w:t>
      </w:r>
    </w:p>
    <w:p w14:paraId="6C2AD549" w14:textId="198E6C6C" w:rsidR="00E82737" w:rsidRDefault="00E82737" w:rsidP="00E82737">
      <w:r>
        <w:t>JNA and LUtils exhibit execution times that are more than six times higher compared to the other evaluated libraries. This behaviour can primarily be attributed to their reliance on reflection and the complex class hierarchies required to generate structure representations dynamically at runtime. In addition, both libraries perform validation steps each time a structure instance is created, introducing further overhead. Furthermore, LUtils encapsulates primitive native types within dedicated wrapper classes. This design increases both execution time and allocation rate, as each primitive value is represented by an object rather than a Java primitive type. In contrast, JNA maps native primitive types directly to their corresponding Java primitive types. This is likely the reason why JNA requires slightly less Java-Heap memory when working with small structures consisting mostly of primitive types.</w:t>
      </w:r>
    </w:p>
    <w:p w14:paraId="4395925B" w14:textId="46EEFE58" w:rsidR="00A15664" w:rsidRPr="009528B8" w:rsidRDefault="00E82737" w:rsidP="008040EB">
      <w:r>
        <w:t xml:space="preserve">Another noteworthy observation is </w:t>
      </w:r>
      <w:r w:rsidR="00FD4043">
        <w:t>that</w:t>
      </w:r>
      <w:r>
        <w:t xml:space="preserve"> </w:t>
      </w:r>
      <w:r w:rsidR="00A572D4">
        <w:t>JNA’s</w:t>
      </w:r>
      <w:r w:rsidR="00A15664">
        <w:t xml:space="preserve"> large variation in execution time</w:t>
      </w:r>
      <w:r w:rsidR="00A572D4">
        <w:t xml:space="preserve"> and the extreme outliers regarding</w:t>
      </w:r>
      <w:r w:rsidR="00A15664">
        <w:t xml:space="preserve"> </w:t>
      </w:r>
      <w:r w:rsidR="00A572D4">
        <w:t>allocation rate</w:t>
      </w:r>
      <w:r w:rsidR="00A15664">
        <w:t xml:space="preserve"> is unexpected</w:t>
      </w:r>
      <w:r w:rsidR="006C2266">
        <w:t xml:space="preserve"> and could be caused by some specific implementation only used by JNA</w:t>
      </w:r>
      <w:r w:rsidR="00A15664">
        <w:t>.</w:t>
      </w:r>
    </w:p>
    <w:p w14:paraId="3490C9A0" w14:textId="5DC53E6D" w:rsidR="008040EB" w:rsidRDefault="008040EB" w:rsidP="00B84F6B">
      <w:pPr>
        <w:pStyle w:val="3Hidden"/>
      </w:pPr>
      <w:r>
        <w:t>Benchmark 2 Results</w:t>
      </w:r>
    </w:p>
    <w:p w14:paraId="29939111" w14:textId="46DF4ACD" w:rsidR="00E72786" w:rsidRDefault="00DD5F21" w:rsidP="00E72786">
      <w:r>
        <w:fldChar w:fldCharType="begin"/>
      </w:r>
      <w:r>
        <w:instrText xml:space="preserve"> REF _Ref221815069 \h </w:instrText>
      </w:r>
      <w:r>
        <w:fldChar w:fldCharType="separate"/>
      </w:r>
      <w:r w:rsidR="002D6190">
        <w:t xml:space="preserve">Fig. </w:t>
      </w:r>
      <w:r w:rsidR="002D6190">
        <w:rPr>
          <w:noProof/>
        </w:rPr>
        <w:t>4</w:t>
      </w:r>
      <w:r>
        <w:fldChar w:fldCharType="end"/>
      </w:r>
      <w:r>
        <w:t xml:space="preserve"> </w:t>
      </w:r>
      <w:r w:rsidR="00E72786">
        <w:t xml:space="preserve">and </w:t>
      </w:r>
      <w:r w:rsidR="00E72786">
        <w:fldChar w:fldCharType="begin"/>
      </w:r>
      <w:r w:rsidR="00E72786">
        <w:instrText xml:space="preserve"> REF _Ref220343005 \h </w:instrText>
      </w:r>
      <w:r w:rsidR="00E72786">
        <w:fldChar w:fldCharType="separate"/>
      </w:r>
      <w:r w:rsidR="002D6190">
        <w:t xml:space="preserve">Tab. </w:t>
      </w:r>
      <w:r w:rsidR="002D6190">
        <w:rPr>
          <w:noProof/>
        </w:rPr>
        <w:t>2</w:t>
      </w:r>
      <w:r w:rsidR="00E72786">
        <w:fldChar w:fldCharType="end"/>
      </w:r>
      <w:r w:rsidR="00E72786">
        <w:t xml:space="preserve"> summarize the performance and memory allocation results of benchmark</w:t>
      </w:r>
      <w:r w:rsidR="00694C79">
        <w:t xml:space="preserve"> 2</w:t>
      </w:r>
      <w:r w:rsidR="00E72786">
        <w:t xml:space="preserve">. They reveal differences between the libraries in </w:t>
      </w:r>
      <w:r w:rsidR="00FD4043">
        <w:t>write</w:t>
      </w:r>
      <w:r w:rsidR="00E72786">
        <w:t xml:space="preserve"> and </w:t>
      </w:r>
      <w:r w:rsidR="00FD4043">
        <w:t>read</w:t>
      </w:r>
      <w:r w:rsidR="00E72786">
        <w:t xml:space="preserve"> operations regarding both execution time and allocation rate.</w:t>
      </w:r>
      <w:r w:rsidR="00C7779F">
        <w:t xml:space="preserve"> As described in</w:t>
      </w:r>
      <w:r w:rsidR="00FD4043">
        <w:t xml:space="preserve"> </w:t>
      </w:r>
      <w:r w:rsidR="00FD4043">
        <w:fldChar w:fldCharType="begin"/>
      </w:r>
      <w:r w:rsidR="00FD4043">
        <w:instrText xml:space="preserve"> REF _Ref222587057 \r \h </w:instrText>
      </w:r>
      <w:r w:rsidR="00FD4043">
        <w:fldChar w:fldCharType="separate"/>
      </w:r>
      <w:r w:rsidR="002D6190">
        <w:t>4.1.2</w:t>
      </w:r>
      <w:r w:rsidR="00FD4043">
        <w:fldChar w:fldCharType="end"/>
      </w:r>
      <w:r w:rsidR="00C7779F">
        <w:t xml:space="preserve">, </w:t>
      </w:r>
      <w:r w:rsidR="00FD4043">
        <w:t>in addition</w:t>
      </w:r>
      <w:r w:rsidR="00C7779F">
        <w:t xml:space="preserve"> to the primary measurements, a reference benchmark is included, which allocates the same structures without executing any </w:t>
      </w:r>
      <w:r w:rsidR="00FD4043">
        <w:t>write/read</w:t>
      </w:r>
      <w:r w:rsidR="00C7779F">
        <w:t xml:space="preserve"> operations.</w:t>
      </w:r>
    </w:p>
    <w:p w14:paraId="32722798" w14:textId="6D1A8A5C" w:rsidR="0027612A" w:rsidRDefault="0027612A" w:rsidP="0027612A">
      <w:pPr>
        <w:keepNext/>
      </w:pPr>
      <w:r>
        <w:rPr>
          <w:noProof/>
        </w:rPr>
        <w:lastRenderedPageBreak/>
        <w:drawing>
          <wp:inline distT="0" distB="0" distL="0" distR="0" wp14:anchorId="7A78350B" wp14:editId="5EC53248">
            <wp:extent cx="2817869" cy="2113402"/>
            <wp:effectExtent l="0" t="0" r="1905" b="1270"/>
            <wp:docPr id="94549427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494275" name="Grafik 2"/>
                    <pic:cNvPicPr>
                      <a:picLocks noChangeAspect="1" noChangeArrowheads="1"/>
                    </pic:cNvPicPr>
                  </pic:nvPicPr>
                  <pic:blipFill>
                    <a:blip r:embed="rId18"/>
                    <a:stretch>
                      <a:fillRect/>
                    </a:stretch>
                  </pic:blipFill>
                  <pic:spPr bwMode="auto">
                    <a:xfrm>
                      <a:off x="0" y="0"/>
                      <a:ext cx="2817869" cy="2113402"/>
                    </a:xfrm>
                    <a:prstGeom prst="rect">
                      <a:avLst/>
                    </a:prstGeom>
                    <a:noFill/>
                    <a:ln>
                      <a:noFill/>
                    </a:ln>
                  </pic:spPr>
                </pic:pic>
              </a:graphicData>
            </a:graphic>
          </wp:inline>
        </w:drawing>
      </w:r>
      <w:r>
        <w:rPr>
          <w:noProof/>
        </w:rPr>
        <w:drawing>
          <wp:inline distT="0" distB="0" distL="0" distR="0" wp14:anchorId="374BE2FB" wp14:editId="1223B31E">
            <wp:extent cx="2843404" cy="2132553"/>
            <wp:effectExtent l="0" t="0" r="0" b="1270"/>
            <wp:docPr id="522656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65602" name="Grafik 1"/>
                    <pic:cNvPicPr>
                      <a:picLocks noChangeAspect="1" noChangeArrowheads="1"/>
                    </pic:cNvPicPr>
                  </pic:nvPicPr>
                  <pic:blipFill>
                    <a:blip r:embed="rId19"/>
                    <a:stretch>
                      <a:fillRect/>
                    </a:stretch>
                  </pic:blipFill>
                  <pic:spPr bwMode="auto">
                    <a:xfrm>
                      <a:off x="0" y="0"/>
                      <a:ext cx="2843404" cy="2132553"/>
                    </a:xfrm>
                    <a:prstGeom prst="rect">
                      <a:avLst/>
                    </a:prstGeom>
                    <a:noFill/>
                    <a:ln>
                      <a:noFill/>
                    </a:ln>
                  </pic:spPr>
                </pic:pic>
              </a:graphicData>
            </a:graphic>
          </wp:inline>
        </w:drawing>
      </w:r>
    </w:p>
    <w:p w14:paraId="20962B64" w14:textId="7B9F60AC" w:rsidR="009E47DF" w:rsidRDefault="009E47DF" w:rsidP="009E47DF">
      <w:pPr>
        <w:pStyle w:val="Beschriftung"/>
      </w:pPr>
      <w:bookmarkStart w:id="94" w:name="_Ref221815069"/>
      <w:bookmarkStart w:id="95" w:name="_Toc222787080"/>
      <w:bookmarkStart w:id="96" w:name="_Ref220342998"/>
      <w:r>
        <w:t xml:space="preserve">Fig. </w:t>
      </w:r>
      <w:r>
        <w:fldChar w:fldCharType="begin"/>
      </w:r>
      <w:r>
        <w:instrText xml:space="preserve"> SEQ Fig. \* ARABIC </w:instrText>
      </w:r>
      <w:r>
        <w:fldChar w:fldCharType="separate"/>
      </w:r>
      <w:r w:rsidR="002D6190">
        <w:rPr>
          <w:noProof/>
        </w:rPr>
        <w:t>4</w:t>
      </w:r>
      <w:r>
        <w:fldChar w:fldCharType="end"/>
      </w:r>
      <w:bookmarkEnd w:id="94"/>
      <w:r>
        <w:t>:</w:t>
      </w:r>
      <w:r>
        <w:tab/>
      </w:r>
      <w:r w:rsidRPr="00776D84">
        <w:t>Results for benchmark 1 of experiment 1. Left: Boxplot diagram of the execution times across all four libraries. Right: Bar chart of the</w:t>
      </w:r>
      <w:r w:rsidR="00A572D4">
        <w:t xml:space="preserve"> median</w:t>
      </w:r>
      <w:r w:rsidRPr="00776D84">
        <w:t xml:space="preserve"> allocation rate across all four libraries.</w:t>
      </w:r>
      <w:bookmarkEnd w:id="95"/>
    </w:p>
    <w:tbl>
      <w:tblPr>
        <w:tblStyle w:val="Tabellenraster"/>
        <w:tblW w:w="5000" w:type="pct"/>
        <w:tblLook w:val="04A0" w:firstRow="1" w:lastRow="0" w:firstColumn="1" w:lastColumn="0" w:noHBand="0" w:noVBand="1"/>
      </w:tblPr>
      <w:tblGrid>
        <w:gridCol w:w="1009"/>
        <w:gridCol w:w="1995"/>
        <w:gridCol w:w="1906"/>
        <w:gridCol w:w="1213"/>
        <w:gridCol w:w="1726"/>
        <w:gridCol w:w="1213"/>
      </w:tblGrid>
      <w:tr w:rsidR="00A572D4" w14:paraId="182E4059" w14:textId="77777777" w:rsidTr="006107A6">
        <w:tc>
          <w:tcPr>
            <w:tcW w:w="0" w:type="auto"/>
            <w:shd w:val="clear" w:color="auto" w:fill="D9D9D9" w:themeFill="background1" w:themeFillShade="D9"/>
          </w:tcPr>
          <w:p w14:paraId="7E76E9C5" w14:textId="77777777" w:rsidR="006107A6" w:rsidRPr="006107A6" w:rsidRDefault="006107A6" w:rsidP="006107A6">
            <w:pPr>
              <w:pStyle w:val="AbbildungOhneRahmen"/>
              <w:jc w:val="center"/>
              <w:rPr>
                <w:b/>
                <w:bCs/>
                <w:sz w:val="22"/>
              </w:rPr>
            </w:pPr>
            <w:r w:rsidRPr="006107A6">
              <w:rPr>
                <w:b/>
                <w:bCs/>
                <w:sz w:val="22"/>
              </w:rPr>
              <w:t>Library</w:t>
            </w:r>
          </w:p>
        </w:tc>
        <w:tc>
          <w:tcPr>
            <w:tcW w:w="0" w:type="auto"/>
            <w:shd w:val="clear" w:color="auto" w:fill="D9D9D9" w:themeFill="background1" w:themeFillShade="D9"/>
          </w:tcPr>
          <w:p w14:paraId="32F31484" w14:textId="35AB8CBF" w:rsidR="006107A6" w:rsidRPr="006107A6" w:rsidRDefault="006107A6" w:rsidP="006107A6">
            <w:pPr>
              <w:pStyle w:val="AbbildungOhneRahmen"/>
              <w:jc w:val="center"/>
              <w:rPr>
                <w:b/>
                <w:bCs/>
                <w:sz w:val="22"/>
              </w:rPr>
            </w:pPr>
            <w:r w:rsidRPr="006107A6">
              <w:rPr>
                <w:rFonts w:cs="Times New Roman"/>
                <w:b/>
                <w:bCs/>
                <w:sz w:val="22"/>
              </w:rPr>
              <w:t>Ø</w:t>
            </w:r>
            <w:r w:rsidRPr="006107A6">
              <w:rPr>
                <w:b/>
                <w:bCs/>
                <w:sz w:val="22"/>
              </w:rPr>
              <w:t xml:space="preserve"> Exec. Time (ns)</w:t>
            </w:r>
          </w:p>
        </w:tc>
        <w:tc>
          <w:tcPr>
            <w:tcW w:w="0" w:type="auto"/>
            <w:shd w:val="clear" w:color="auto" w:fill="D9D9D9" w:themeFill="background1" w:themeFillShade="D9"/>
          </w:tcPr>
          <w:p w14:paraId="172D6D23" w14:textId="7012A483" w:rsidR="006107A6" w:rsidRPr="006107A6" w:rsidRDefault="006107A6" w:rsidP="006107A6">
            <w:pPr>
              <w:pStyle w:val="AbbildungOhneRahmen"/>
              <w:jc w:val="center"/>
              <w:rPr>
                <w:b/>
                <w:bCs/>
                <w:sz w:val="22"/>
              </w:rPr>
            </w:pPr>
            <w:r w:rsidRPr="006107A6">
              <w:rPr>
                <w:b/>
                <w:bCs/>
                <w:sz w:val="22"/>
              </w:rPr>
              <w:t>Ratio to LWJGL</w:t>
            </w:r>
          </w:p>
        </w:tc>
        <w:tc>
          <w:tcPr>
            <w:tcW w:w="0" w:type="auto"/>
            <w:shd w:val="clear" w:color="auto" w:fill="D9D9D9" w:themeFill="background1" w:themeFillShade="D9"/>
          </w:tcPr>
          <w:p w14:paraId="3266DFCD" w14:textId="4977E232" w:rsidR="006107A6" w:rsidRPr="006107A6" w:rsidRDefault="006107A6" w:rsidP="006107A6">
            <w:pPr>
              <w:pStyle w:val="AbbildungOhneRahmen"/>
              <w:jc w:val="center"/>
              <w:rPr>
                <w:b/>
                <w:bCs/>
                <w:sz w:val="22"/>
              </w:rPr>
            </w:pPr>
            <w:r w:rsidRPr="006107A6">
              <w:rPr>
                <w:b/>
                <w:bCs/>
                <w:sz w:val="22"/>
              </w:rPr>
              <w:t>Reference</w:t>
            </w:r>
          </w:p>
        </w:tc>
        <w:tc>
          <w:tcPr>
            <w:tcW w:w="0" w:type="auto"/>
            <w:shd w:val="clear" w:color="auto" w:fill="D9D9D9" w:themeFill="background1" w:themeFillShade="D9"/>
          </w:tcPr>
          <w:p w14:paraId="2FA478C4" w14:textId="4E3D03E8" w:rsidR="006107A6" w:rsidRPr="006107A6" w:rsidRDefault="00A572D4" w:rsidP="006107A6">
            <w:pPr>
              <w:pStyle w:val="AbbildungOhneRahmen"/>
              <w:jc w:val="center"/>
              <w:rPr>
                <w:b/>
                <w:bCs/>
                <w:sz w:val="22"/>
              </w:rPr>
            </w:pPr>
            <w:r>
              <w:rPr>
                <w:b/>
                <w:bCs/>
                <w:sz w:val="22"/>
              </w:rPr>
              <w:t>M.</w:t>
            </w:r>
            <w:r w:rsidR="006107A6" w:rsidRPr="006107A6">
              <w:rPr>
                <w:b/>
                <w:bCs/>
                <w:sz w:val="22"/>
              </w:rPr>
              <w:t xml:space="preserve"> Alloc</w:t>
            </w:r>
            <w:r>
              <w:rPr>
                <w:b/>
                <w:bCs/>
                <w:sz w:val="22"/>
              </w:rPr>
              <w:t>.</w:t>
            </w:r>
            <w:r w:rsidR="006107A6" w:rsidRPr="006107A6">
              <w:rPr>
                <w:b/>
                <w:bCs/>
                <w:sz w:val="22"/>
              </w:rPr>
              <w:t xml:space="preserve"> Bytes</w:t>
            </w:r>
          </w:p>
        </w:tc>
        <w:tc>
          <w:tcPr>
            <w:tcW w:w="0" w:type="auto"/>
            <w:shd w:val="clear" w:color="auto" w:fill="D9D9D9" w:themeFill="background1" w:themeFillShade="D9"/>
          </w:tcPr>
          <w:p w14:paraId="53B9C102" w14:textId="77777777" w:rsidR="006107A6" w:rsidRPr="006107A6" w:rsidRDefault="006107A6" w:rsidP="006107A6">
            <w:pPr>
              <w:pStyle w:val="AbbildungOhneRahmen"/>
              <w:jc w:val="center"/>
              <w:rPr>
                <w:b/>
                <w:bCs/>
                <w:sz w:val="22"/>
              </w:rPr>
            </w:pPr>
            <w:r w:rsidRPr="006107A6">
              <w:rPr>
                <w:b/>
                <w:bCs/>
                <w:sz w:val="22"/>
              </w:rPr>
              <w:t>Reference</w:t>
            </w:r>
          </w:p>
        </w:tc>
      </w:tr>
      <w:tr w:rsidR="00A572D4" w14:paraId="19162AC4" w14:textId="77777777" w:rsidTr="006107A6">
        <w:tc>
          <w:tcPr>
            <w:tcW w:w="0" w:type="auto"/>
          </w:tcPr>
          <w:p w14:paraId="416748E9" w14:textId="77777777" w:rsidR="006107A6" w:rsidRPr="006107A6" w:rsidRDefault="006107A6" w:rsidP="006107A6">
            <w:pPr>
              <w:pStyle w:val="AbbildungOhneRahmen"/>
              <w:jc w:val="left"/>
              <w:rPr>
                <w:sz w:val="22"/>
              </w:rPr>
            </w:pPr>
            <w:r w:rsidRPr="006107A6">
              <w:rPr>
                <w:sz w:val="22"/>
              </w:rPr>
              <w:t>LWJGL</w:t>
            </w:r>
          </w:p>
        </w:tc>
        <w:tc>
          <w:tcPr>
            <w:tcW w:w="0" w:type="auto"/>
          </w:tcPr>
          <w:p w14:paraId="3264DD6D" w14:textId="7D1259BF" w:rsidR="006107A6" w:rsidRPr="006107A6" w:rsidRDefault="00A572D4" w:rsidP="006107A6">
            <w:pPr>
              <w:pStyle w:val="AbbildungOhneRahmen"/>
              <w:jc w:val="right"/>
              <w:rPr>
                <w:sz w:val="22"/>
              </w:rPr>
            </w:pPr>
            <w:r w:rsidRPr="00A572D4">
              <w:rPr>
                <w:sz w:val="22"/>
              </w:rPr>
              <w:t>251</w:t>
            </w:r>
          </w:p>
        </w:tc>
        <w:tc>
          <w:tcPr>
            <w:tcW w:w="0" w:type="auto"/>
          </w:tcPr>
          <w:p w14:paraId="298BE9C4" w14:textId="040CDCE3" w:rsidR="006107A6" w:rsidRPr="006107A6" w:rsidRDefault="006107A6" w:rsidP="0024283F">
            <w:pPr>
              <w:pStyle w:val="AbbildungOhneRahmen"/>
              <w:jc w:val="right"/>
              <w:rPr>
                <w:sz w:val="22"/>
              </w:rPr>
            </w:pPr>
            <w:r w:rsidRPr="006107A6">
              <w:rPr>
                <w:sz w:val="22"/>
              </w:rPr>
              <w:t>1.0</w:t>
            </w:r>
            <w:r w:rsidR="00A572D4">
              <w:rPr>
                <w:sz w:val="22"/>
              </w:rPr>
              <w:t>0</w:t>
            </w:r>
          </w:p>
        </w:tc>
        <w:tc>
          <w:tcPr>
            <w:tcW w:w="0" w:type="auto"/>
          </w:tcPr>
          <w:p w14:paraId="628F5CB6" w14:textId="2BBB1DBA" w:rsidR="006107A6" w:rsidRPr="006107A6" w:rsidRDefault="00A572D4" w:rsidP="006107A6">
            <w:pPr>
              <w:pStyle w:val="AbbildungOhneRahmen"/>
              <w:jc w:val="right"/>
              <w:rPr>
                <w:sz w:val="22"/>
              </w:rPr>
            </w:pPr>
            <w:r w:rsidRPr="00A572D4">
              <w:rPr>
                <w:sz w:val="22"/>
              </w:rPr>
              <w:t>150</w:t>
            </w:r>
          </w:p>
        </w:tc>
        <w:tc>
          <w:tcPr>
            <w:tcW w:w="0" w:type="auto"/>
          </w:tcPr>
          <w:p w14:paraId="30E4A236" w14:textId="77777777" w:rsidR="006107A6" w:rsidRPr="006107A6" w:rsidRDefault="006107A6" w:rsidP="006107A6">
            <w:pPr>
              <w:pStyle w:val="AbbildungOhneRahmen"/>
              <w:jc w:val="right"/>
              <w:rPr>
                <w:sz w:val="22"/>
              </w:rPr>
            </w:pPr>
            <w:r w:rsidRPr="006107A6">
              <w:rPr>
                <w:sz w:val="22"/>
              </w:rPr>
              <w:t>448</w:t>
            </w:r>
          </w:p>
        </w:tc>
        <w:tc>
          <w:tcPr>
            <w:tcW w:w="0" w:type="auto"/>
          </w:tcPr>
          <w:p w14:paraId="4E2FC144" w14:textId="77777777" w:rsidR="006107A6" w:rsidRPr="006107A6" w:rsidRDefault="006107A6" w:rsidP="006107A6">
            <w:pPr>
              <w:pStyle w:val="AbbildungOhneRahmen"/>
              <w:jc w:val="right"/>
              <w:rPr>
                <w:sz w:val="22"/>
              </w:rPr>
            </w:pPr>
            <w:r w:rsidRPr="006107A6">
              <w:rPr>
                <w:sz w:val="22"/>
              </w:rPr>
              <w:t>176</w:t>
            </w:r>
          </w:p>
        </w:tc>
      </w:tr>
      <w:tr w:rsidR="00A572D4" w14:paraId="594217E5" w14:textId="77777777" w:rsidTr="006107A6">
        <w:tc>
          <w:tcPr>
            <w:tcW w:w="0" w:type="auto"/>
          </w:tcPr>
          <w:p w14:paraId="02736B9C" w14:textId="77777777" w:rsidR="006107A6" w:rsidRPr="006107A6" w:rsidRDefault="006107A6" w:rsidP="006107A6">
            <w:pPr>
              <w:pStyle w:val="AbbildungOhneRahmen"/>
              <w:jc w:val="left"/>
              <w:rPr>
                <w:sz w:val="22"/>
              </w:rPr>
            </w:pPr>
            <w:r w:rsidRPr="006107A6">
              <w:rPr>
                <w:sz w:val="22"/>
              </w:rPr>
              <w:t>FFMA</w:t>
            </w:r>
          </w:p>
        </w:tc>
        <w:tc>
          <w:tcPr>
            <w:tcW w:w="0" w:type="auto"/>
          </w:tcPr>
          <w:p w14:paraId="20F40150" w14:textId="68AF2D92" w:rsidR="006107A6" w:rsidRPr="006107A6" w:rsidRDefault="00A572D4" w:rsidP="006107A6">
            <w:pPr>
              <w:pStyle w:val="AbbildungOhneRahmen"/>
              <w:jc w:val="right"/>
              <w:rPr>
                <w:sz w:val="22"/>
              </w:rPr>
            </w:pPr>
            <w:r w:rsidRPr="00A572D4">
              <w:rPr>
                <w:sz w:val="22"/>
              </w:rPr>
              <w:t>1</w:t>
            </w:r>
            <w:r>
              <w:rPr>
                <w:sz w:val="22"/>
              </w:rPr>
              <w:t>,</w:t>
            </w:r>
            <w:r w:rsidRPr="00A572D4">
              <w:rPr>
                <w:sz w:val="22"/>
              </w:rPr>
              <w:t>084</w:t>
            </w:r>
          </w:p>
        </w:tc>
        <w:tc>
          <w:tcPr>
            <w:tcW w:w="0" w:type="auto"/>
          </w:tcPr>
          <w:p w14:paraId="7F161987" w14:textId="59828B1B" w:rsidR="006107A6" w:rsidRPr="006107A6" w:rsidRDefault="0024283F" w:rsidP="0024283F">
            <w:pPr>
              <w:pStyle w:val="AbbildungOhneRahmen"/>
              <w:jc w:val="right"/>
              <w:rPr>
                <w:sz w:val="22"/>
              </w:rPr>
            </w:pPr>
            <w:r>
              <w:rPr>
                <w:sz w:val="22"/>
              </w:rPr>
              <w:t>4.3</w:t>
            </w:r>
            <w:r w:rsidR="00A572D4">
              <w:rPr>
                <w:sz w:val="22"/>
              </w:rPr>
              <w:t>1</w:t>
            </w:r>
          </w:p>
        </w:tc>
        <w:tc>
          <w:tcPr>
            <w:tcW w:w="0" w:type="auto"/>
          </w:tcPr>
          <w:p w14:paraId="4BE31209" w14:textId="3A7027D6" w:rsidR="006107A6" w:rsidRPr="006107A6" w:rsidRDefault="00A572D4" w:rsidP="006107A6">
            <w:pPr>
              <w:pStyle w:val="AbbildungOhneRahmen"/>
              <w:jc w:val="right"/>
              <w:rPr>
                <w:sz w:val="22"/>
              </w:rPr>
            </w:pPr>
            <w:r w:rsidRPr="00A572D4">
              <w:rPr>
                <w:sz w:val="22"/>
              </w:rPr>
              <w:t>228</w:t>
            </w:r>
          </w:p>
        </w:tc>
        <w:tc>
          <w:tcPr>
            <w:tcW w:w="0" w:type="auto"/>
          </w:tcPr>
          <w:p w14:paraId="6137C80C" w14:textId="7651949D" w:rsidR="006107A6" w:rsidRPr="006107A6" w:rsidRDefault="006107A6" w:rsidP="006107A6">
            <w:pPr>
              <w:pStyle w:val="AbbildungOhneRahmen"/>
              <w:jc w:val="right"/>
              <w:rPr>
                <w:sz w:val="22"/>
              </w:rPr>
            </w:pPr>
            <w:r w:rsidRPr="006107A6">
              <w:rPr>
                <w:sz w:val="22"/>
              </w:rPr>
              <w:t>1</w:t>
            </w:r>
            <w:r w:rsidR="00A572D4">
              <w:rPr>
                <w:sz w:val="22"/>
              </w:rPr>
              <w:t>,</w:t>
            </w:r>
            <w:r w:rsidRPr="006107A6">
              <w:rPr>
                <w:sz w:val="22"/>
              </w:rPr>
              <w:t>168</w:t>
            </w:r>
          </w:p>
        </w:tc>
        <w:tc>
          <w:tcPr>
            <w:tcW w:w="0" w:type="auto"/>
          </w:tcPr>
          <w:p w14:paraId="340259F7" w14:textId="77777777" w:rsidR="006107A6" w:rsidRPr="006107A6" w:rsidRDefault="006107A6" w:rsidP="006107A6">
            <w:pPr>
              <w:pStyle w:val="AbbildungOhneRahmen"/>
              <w:jc w:val="right"/>
              <w:rPr>
                <w:sz w:val="22"/>
              </w:rPr>
            </w:pPr>
            <w:r w:rsidRPr="006107A6">
              <w:rPr>
                <w:sz w:val="22"/>
              </w:rPr>
              <w:t>224</w:t>
            </w:r>
          </w:p>
        </w:tc>
      </w:tr>
      <w:tr w:rsidR="00A572D4" w14:paraId="215F6185" w14:textId="77777777" w:rsidTr="006107A6">
        <w:tc>
          <w:tcPr>
            <w:tcW w:w="0" w:type="auto"/>
          </w:tcPr>
          <w:p w14:paraId="579B8AC0" w14:textId="77777777" w:rsidR="006107A6" w:rsidRPr="006107A6" w:rsidRDefault="006107A6" w:rsidP="006107A6">
            <w:pPr>
              <w:pStyle w:val="AbbildungOhneRahmen"/>
              <w:jc w:val="left"/>
              <w:rPr>
                <w:sz w:val="22"/>
              </w:rPr>
            </w:pPr>
            <w:r w:rsidRPr="006107A6">
              <w:rPr>
                <w:sz w:val="22"/>
              </w:rPr>
              <w:t>LUtils</w:t>
            </w:r>
          </w:p>
        </w:tc>
        <w:tc>
          <w:tcPr>
            <w:tcW w:w="0" w:type="auto"/>
          </w:tcPr>
          <w:p w14:paraId="0526CA6F" w14:textId="7EBED1DD" w:rsidR="006107A6" w:rsidRPr="006107A6" w:rsidRDefault="00A572D4" w:rsidP="006107A6">
            <w:pPr>
              <w:pStyle w:val="AbbildungOhneRahmen"/>
              <w:jc w:val="right"/>
              <w:rPr>
                <w:sz w:val="22"/>
              </w:rPr>
            </w:pPr>
            <w:r w:rsidRPr="00A572D4">
              <w:rPr>
                <w:sz w:val="22"/>
              </w:rPr>
              <w:t>3</w:t>
            </w:r>
            <w:r>
              <w:rPr>
                <w:sz w:val="22"/>
              </w:rPr>
              <w:t>,</w:t>
            </w:r>
            <w:r w:rsidRPr="00A572D4">
              <w:rPr>
                <w:sz w:val="22"/>
              </w:rPr>
              <w:t>634</w:t>
            </w:r>
          </w:p>
        </w:tc>
        <w:tc>
          <w:tcPr>
            <w:tcW w:w="0" w:type="auto"/>
          </w:tcPr>
          <w:p w14:paraId="2229F01F" w14:textId="30D133AB" w:rsidR="006107A6" w:rsidRPr="006107A6" w:rsidRDefault="00A572D4" w:rsidP="0024283F">
            <w:pPr>
              <w:pStyle w:val="AbbildungOhneRahmen"/>
              <w:jc w:val="right"/>
              <w:rPr>
                <w:sz w:val="22"/>
              </w:rPr>
            </w:pPr>
            <w:r w:rsidRPr="00A572D4">
              <w:rPr>
                <w:sz w:val="22"/>
              </w:rPr>
              <w:t>14.44</w:t>
            </w:r>
          </w:p>
        </w:tc>
        <w:tc>
          <w:tcPr>
            <w:tcW w:w="0" w:type="auto"/>
          </w:tcPr>
          <w:p w14:paraId="3C30C044" w14:textId="40204D23" w:rsidR="006107A6" w:rsidRPr="006107A6" w:rsidRDefault="00A572D4" w:rsidP="006107A6">
            <w:pPr>
              <w:pStyle w:val="AbbildungOhneRahmen"/>
              <w:jc w:val="right"/>
              <w:rPr>
                <w:sz w:val="22"/>
              </w:rPr>
            </w:pPr>
            <w:r w:rsidRPr="00A572D4">
              <w:rPr>
                <w:sz w:val="22"/>
              </w:rPr>
              <w:t>3</w:t>
            </w:r>
            <w:r>
              <w:rPr>
                <w:sz w:val="22"/>
              </w:rPr>
              <w:t>,</w:t>
            </w:r>
            <w:r w:rsidRPr="00A572D4">
              <w:rPr>
                <w:sz w:val="22"/>
              </w:rPr>
              <w:t>084</w:t>
            </w:r>
          </w:p>
        </w:tc>
        <w:tc>
          <w:tcPr>
            <w:tcW w:w="0" w:type="auto"/>
          </w:tcPr>
          <w:p w14:paraId="354CD688" w14:textId="496567F3" w:rsidR="006107A6" w:rsidRPr="006107A6" w:rsidRDefault="006107A6" w:rsidP="006107A6">
            <w:pPr>
              <w:pStyle w:val="AbbildungOhneRahmen"/>
              <w:jc w:val="right"/>
              <w:rPr>
                <w:sz w:val="22"/>
              </w:rPr>
            </w:pPr>
            <w:r w:rsidRPr="006107A6">
              <w:rPr>
                <w:sz w:val="22"/>
              </w:rPr>
              <w:t>2</w:t>
            </w:r>
            <w:r w:rsidR="00A572D4">
              <w:rPr>
                <w:sz w:val="22"/>
              </w:rPr>
              <w:t>,</w:t>
            </w:r>
            <w:r w:rsidRPr="006107A6">
              <w:rPr>
                <w:sz w:val="22"/>
              </w:rPr>
              <w:t>400</w:t>
            </w:r>
          </w:p>
        </w:tc>
        <w:tc>
          <w:tcPr>
            <w:tcW w:w="0" w:type="auto"/>
          </w:tcPr>
          <w:p w14:paraId="5FCEF379" w14:textId="31D76164" w:rsidR="006107A6" w:rsidRPr="006107A6" w:rsidRDefault="006107A6" w:rsidP="006107A6">
            <w:pPr>
              <w:pStyle w:val="AbbildungOhneRahmen"/>
              <w:jc w:val="right"/>
              <w:rPr>
                <w:sz w:val="22"/>
              </w:rPr>
            </w:pPr>
            <w:r w:rsidRPr="006107A6">
              <w:rPr>
                <w:sz w:val="22"/>
              </w:rPr>
              <w:t>1</w:t>
            </w:r>
            <w:r w:rsidR="00A572D4">
              <w:rPr>
                <w:sz w:val="22"/>
              </w:rPr>
              <w:t>,</w:t>
            </w:r>
            <w:r w:rsidRPr="006107A6">
              <w:rPr>
                <w:sz w:val="22"/>
              </w:rPr>
              <w:t>920</w:t>
            </w:r>
          </w:p>
        </w:tc>
      </w:tr>
      <w:tr w:rsidR="00A572D4" w14:paraId="379E0D7F" w14:textId="77777777" w:rsidTr="006107A6">
        <w:tc>
          <w:tcPr>
            <w:tcW w:w="0" w:type="auto"/>
          </w:tcPr>
          <w:p w14:paraId="632CE8C1" w14:textId="77777777" w:rsidR="006107A6" w:rsidRPr="006107A6" w:rsidRDefault="006107A6" w:rsidP="006107A6">
            <w:pPr>
              <w:pStyle w:val="AbbildungOhneRahmen"/>
              <w:jc w:val="left"/>
              <w:rPr>
                <w:sz w:val="22"/>
              </w:rPr>
            </w:pPr>
            <w:r w:rsidRPr="006107A6">
              <w:rPr>
                <w:sz w:val="22"/>
              </w:rPr>
              <w:t>JNA</w:t>
            </w:r>
          </w:p>
        </w:tc>
        <w:tc>
          <w:tcPr>
            <w:tcW w:w="0" w:type="auto"/>
          </w:tcPr>
          <w:p w14:paraId="4CEA3238" w14:textId="082DD865" w:rsidR="006107A6" w:rsidRPr="006107A6" w:rsidRDefault="00A572D4" w:rsidP="006107A6">
            <w:pPr>
              <w:pStyle w:val="AbbildungOhneRahmen"/>
              <w:jc w:val="right"/>
              <w:rPr>
                <w:sz w:val="22"/>
              </w:rPr>
            </w:pPr>
            <w:r w:rsidRPr="00A572D4">
              <w:rPr>
                <w:sz w:val="22"/>
              </w:rPr>
              <w:t>12</w:t>
            </w:r>
            <w:r>
              <w:rPr>
                <w:sz w:val="22"/>
              </w:rPr>
              <w:t>,</w:t>
            </w:r>
            <w:r w:rsidRPr="00A572D4">
              <w:rPr>
                <w:sz w:val="22"/>
              </w:rPr>
              <w:t>330</w:t>
            </w:r>
          </w:p>
        </w:tc>
        <w:tc>
          <w:tcPr>
            <w:tcW w:w="0" w:type="auto"/>
          </w:tcPr>
          <w:p w14:paraId="6072007D" w14:textId="1DE51278" w:rsidR="006107A6" w:rsidRPr="006107A6" w:rsidRDefault="00A572D4" w:rsidP="0024283F">
            <w:pPr>
              <w:pStyle w:val="AbbildungOhneRahmen"/>
              <w:jc w:val="right"/>
              <w:rPr>
                <w:sz w:val="22"/>
              </w:rPr>
            </w:pPr>
            <w:r w:rsidRPr="00A572D4">
              <w:rPr>
                <w:sz w:val="22"/>
              </w:rPr>
              <w:t>48.97</w:t>
            </w:r>
          </w:p>
        </w:tc>
        <w:tc>
          <w:tcPr>
            <w:tcW w:w="0" w:type="auto"/>
          </w:tcPr>
          <w:p w14:paraId="4F955CB8" w14:textId="1C9E8C79" w:rsidR="006107A6" w:rsidRPr="006107A6" w:rsidRDefault="00A572D4" w:rsidP="006107A6">
            <w:pPr>
              <w:pStyle w:val="AbbildungOhneRahmen"/>
              <w:jc w:val="right"/>
              <w:rPr>
                <w:sz w:val="22"/>
              </w:rPr>
            </w:pPr>
            <w:r w:rsidRPr="00A572D4">
              <w:rPr>
                <w:sz w:val="22"/>
              </w:rPr>
              <w:t>4</w:t>
            </w:r>
            <w:r>
              <w:rPr>
                <w:sz w:val="22"/>
              </w:rPr>
              <w:t>,</w:t>
            </w:r>
            <w:r w:rsidRPr="00A572D4">
              <w:rPr>
                <w:sz w:val="22"/>
              </w:rPr>
              <w:t>805</w:t>
            </w:r>
          </w:p>
        </w:tc>
        <w:tc>
          <w:tcPr>
            <w:tcW w:w="0" w:type="auto"/>
          </w:tcPr>
          <w:p w14:paraId="3012D889" w14:textId="44BA679C" w:rsidR="006107A6" w:rsidRPr="006107A6" w:rsidRDefault="00A572D4" w:rsidP="006107A6">
            <w:pPr>
              <w:pStyle w:val="AbbildungOhneRahmen"/>
              <w:jc w:val="right"/>
              <w:rPr>
                <w:sz w:val="22"/>
              </w:rPr>
            </w:pPr>
            <w:r w:rsidRPr="00A572D4">
              <w:rPr>
                <w:sz w:val="22"/>
              </w:rPr>
              <w:t>4</w:t>
            </w:r>
            <w:r>
              <w:rPr>
                <w:sz w:val="22"/>
              </w:rPr>
              <w:t>,</w:t>
            </w:r>
            <w:r w:rsidRPr="00A572D4">
              <w:rPr>
                <w:sz w:val="22"/>
              </w:rPr>
              <w:t>404</w:t>
            </w:r>
          </w:p>
        </w:tc>
        <w:tc>
          <w:tcPr>
            <w:tcW w:w="0" w:type="auto"/>
          </w:tcPr>
          <w:p w14:paraId="5E09C381" w14:textId="6BF0DB77" w:rsidR="006107A6" w:rsidRPr="006107A6" w:rsidRDefault="00A572D4" w:rsidP="006107A6">
            <w:pPr>
              <w:pStyle w:val="AbbildungOhneRahmen"/>
              <w:jc w:val="right"/>
              <w:rPr>
                <w:sz w:val="22"/>
              </w:rPr>
            </w:pPr>
            <w:r w:rsidRPr="00A572D4">
              <w:rPr>
                <w:sz w:val="22"/>
              </w:rPr>
              <w:t>2</w:t>
            </w:r>
            <w:r>
              <w:rPr>
                <w:sz w:val="22"/>
              </w:rPr>
              <w:t>,</w:t>
            </w:r>
            <w:r w:rsidRPr="00A572D4">
              <w:rPr>
                <w:sz w:val="22"/>
              </w:rPr>
              <w:t>137</w:t>
            </w:r>
          </w:p>
        </w:tc>
      </w:tr>
    </w:tbl>
    <w:p w14:paraId="64D884B2" w14:textId="6812136D" w:rsidR="00DD5F21" w:rsidRPr="00DD5F21" w:rsidRDefault="00DD5F21" w:rsidP="00DD5F21">
      <w:pPr>
        <w:pStyle w:val="Beschriftung"/>
      </w:pPr>
      <w:bookmarkStart w:id="97" w:name="_Ref220343005"/>
      <w:bookmarkStart w:id="98" w:name="_Toc222787095"/>
      <w:r>
        <w:t xml:space="preserve">Tab. </w:t>
      </w:r>
      <w:r>
        <w:fldChar w:fldCharType="begin"/>
      </w:r>
      <w:r>
        <w:instrText xml:space="preserve"> SEQ Tab. \* ARABIC </w:instrText>
      </w:r>
      <w:r>
        <w:fldChar w:fldCharType="separate"/>
      </w:r>
      <w:r w:rsidR="002D6190">
        <w:rPr>
          <w:noProof/>
        </w:rPr>
        <w:t>2</w:t>
      </w:r>
      <w:r>
        <w:fldChar w:fldCharType="end"/>
      </w:r>
      <w:bookmarkEnd w:id="97"/>
      <w:r>
        <w:t>:</w:t>
      </w:r>
      <w:r>
        <w:tab/>
        <w:t xml:space="preserve"> Average execution time in nanoseconds and </w:t>
      </w:r>
      <w:r w:rsidR="00A572D4">
        <w:t>median</w:t>
      </w:r>
      <w:r>
        <w:t xml:space="preserve"> allocated bytes of benchmark 2 from experiment 1</w:t>
      </w:r>
      <w:r w:rsidR="00A572D4">
        <w:t xml:space="preserve"> as well as the respective reference benchmark</w:t>
      </w:r>
      <w:r>
        <w:t>.</w:t>
      </w:r>
      <w:bookmarkEnd w:id="98"/>
    </w:p>
    <w:bookmarkEnd w:id="96"/>
    <w:p w14:paraId="73AACD61" w14:textId="41425CD6" w:rsidR="00C7779F" w:rsidRDefault="00C7779F" w:rsidP="00C7779F">
      <w:pPr>
        <w:pStyle w:val="AbbildungOhneRahmen"/>
      </w:pPr>
      <w:r>
        <w:t>Like the results of benchmark</w:t>
      </w:r>
      <w:r w:rsidR="009E47DF">
        <w:t xml:space="preserve"> 1</w:t>
      </w:r>
      <w:r>
        <w:t xml:space="preserve">, LWJGL achieves the lowest average execution time at </w:t>
      </w:r>
      <w:r w:rsidR="00A572D4" w:rsidRPr="00A572D4">
        <w:t>251</w:t>
      </w:r>
      <w:r w:rsidR="00A572D4">
        <w:t xml:space="preserve"> </w:t>
      </w:r>
      <w:r>
        <w:t xml:space="preserve">ns, followed by FFMA with </w:t>
      </w:r>
      <w:r w:rsidR="00A572D4" w:rsidRPr="00A572D4">
        <w:rPr>
          <w:sz w:val="22"/>
        </w:rPr>
        <w:t>1</w:t>
      </w:r>
      <w:r w:rsidR="00A572D4">
        <w:rPr>
          <w:sz w:val="22"/>
        </w:rPr>
        <w:t>,</w:t>
      </w:r>
      <w:r w:rsidR="00A572D4" w:rsidRPr="00A572D4">
        <w:rPr>
          <w:sz w:val="22"/>
        </w:rPr>
        <w:t>084</w:t>
      </w:r>
      <w:r w:rsidR="00A572D4">
        <w:rPr>
          <w:sz w:val="22"/>
        </w:rPr>
        <w:t xml:space="preserve"> </w:t>
      </w:r>
      <w:r>
        <w:t>ns. Once again outperforming LUtils and JNA, which report average execution time</w:t>
      </w:r>
      <w:r w:rsidR="00A572D4">
        <w:t>s</w:t>
      </w:r>
      <w:r>
        <w:t xml:space="preserve"> of </w:t>
      </w:r>
      <w:r w:rsidR="00A572D4" w:rsidRPr="00A572D4">
        <w:t>3,634</w:t>
      </w:r>
      <w:r w:rsidR="00A572D4">
        <w:t xml:space="preserve"> </w:t>
      </w:r>
      <w:r w:rsidR="00477EE0">
        <w:t>ns</w:t>
      </w:r>
      <w:r>
        <w:t xml:space="preserve"> and </w:t>
      </w:r>
      <w:r w:rsidR="00A572D4" w:rsidRPr="00A572D4">
        <w:rPr>
          <w:sz w:val="22"/>
        </w:rPr>
        <w:t>12</w:t>
      </w:r>
      <w:r w:rsidR="00A572D4">
        <w:rPr>
          <w:sz w:val="22"/>
        </w:rPr>
        <w:t>,</w:t>
      </w:r>
      <w:r w:rsidR="00A572D4" w:rsidRPr="00A572D4">
        <w:rPr>
          <w:sz w:val="22"/>
        </w:rPr>
        <w:t>330</w:t>
      </w:r>
      <w:r w:rsidR="00A572D4">
        <w:rPr>
          <w:sz w:val="22"/>
        </w:rPr>
        <w:t xml:space="preserve"> </w:t>
      </w:r>
      <w:r>
        <w:t>ns respectively. Noteworthy is that</w:t>
      </w:r>
      <w:r w:rsidR="00FE3F65">
        <w:t xml:space="preserve"> the gap between LWJGL and FFMA substantially increased compared to benchmark</w:t>
      </w:r>
      <w:r w:rsidR="009E47DF">
        <w:t xml:space="preserve"> 1</w:t>
      </w:r>
      <w:r w:rsidR="00FE3F65">
        <w:t xml:space="preserve">. </w:t>
      </w:r>
      <w:r>
        <w:t>The</w:t>
      </w:r>
      <w:r w:rsidR="00FE3F65">
        <w:t xml:space="preserve"> variations show a similar trend to benchmark</w:t>
      </w:r>
      <w:r w:rsidR="009E47DF">
        <w:t xml:space="preserve"> 1</w:t>
      </w:r>
      <w:r w:rsidR="00FE3F65">
        <w:t>.</w:t>
      </w:r>
      <w:r w:rsidR="00FE3F65" w:rsidRPr="00C7779F">
        <w:rPr>
          <w:color w:val="FF0000"/>
        </w:rPr>
        <w:t xml:space="preserve"> </w:t>
      </w:r>
      <w:r w:rsidR="00FE3F65" w:rsidRPr="00FE3F65">
        <w:t xml:space="preserve">LWJGL and FFMA </w:t>
      </w:r>
      <w:r w:rsidR="00FD4043">
        <w:t>display</w:t>
      </w:r>
      <w:r w:rsidR="00FE3F65" w:rsidRPr="00FE3F65">
        <w:t xml:space="preserve"> a low variability in execution time, with standard deviation</w:t>
      </w:r>
      <w:r w:rsidR="00FE3F65">
        <w:t>s</w:t>
      </w:r>
      <w:r w:rsidR="00FE3F65" w:rsidRPr="00FE3F65">
        <w:t xml:space="preserve"> less than 3 ns</w:t>
      </w:r>
      <w:r w:rsidR="00FE3F65">
        <w:t xml:space="preserve">. </w:t>
      </w:r>
      <w:r w:rsidR="00FE3F65" w:rsidRPr="00FE3F65">
        <w:t>LUtils</w:t>
      </w:r>
      <w:r w:rsidR="00FD4043">
        <w:t xml:space="preserve"> and JNA</w:t>
      </w:r>
      <w:r w:rsidR="00FE3F65" w:rsidRPr="00FE3F65">
        <w:t xml:space="preserve"> exhibit </w:t>
      </w:r>
      <w:r w:rsidR="00FE3F65">
        <w:t>slightly</w:t>
      </w:r>
      <w:r w:rsidR="00FE3F65" w:rsidRPr="00FE3F65">
        <w:t xml:space="preserve"> higher standard deviation</w:t>
      </w:r>
      <w:r w:rsidR="00FD4043">
        <w:t>s</w:t>
      </w:r>
      <w:r w:rsidR="00FE3F65" w:rsidRPr="00FE3F65">
        <w:t xml:space="preserve"> of </w:t>
      </w:r>
      <w:r w:rsidR="00A572D4" w:rsidRPr="00A572D4">
        <w:t>250</w:t>
      </w:r>
      <w:r w:rsidR="00A572D4">
        <w:t xml:space="preserve"> </w:t>
      </w:r>
      <w:r w:rsidR="00477EE0">
        <w:t>ns</w:t>
      </w:r>
      <w:r w:rsidR="00FE3F65" w:rsidRPr="00FE3F65">
        <w:t xml:space="preserve"> </w:t>
      </w:r>
      <w:r w:rsidR="00FD4043">
        <w:t xml:space="preserve">and </w:t>
      </w:r>
      <w:r w:rsidR="00A572D4" w:rsidRPr="00A572D4">
        <w:t>1</w:t>
      </w:r>
      <w:r w:rsidR="009C110C">
        <w:t>,</w:t>
      </w:r>
      <w:r w:rsidR="00A572D4" w:rsidRPr="00A572D4">
        <w:t>583</w:t>
      </w:r>
      <w:r w:rsidR="00A572D4">
        <w:t xml:space="preserve"> </w:t>
      </w:r>
      <w:r w:rsidR="00FE3F65" w:rsidRPr="00FE3F65">
        <w:t>ns</w:t>
      </w:r>
      <w:r w:rsidR="00FE3F65">
        <w:t>. Compared to benchmark</w:t>
      </w:r>
      <w:r w:rsidR="009E47DF">
        <w:t xml:space="preserve"> 1</w:t>
      </w:r>
      <w:r w:rsidR="00FE3F65">
        <w:t xml:space="preserve"> the standard deviations of JNA have sunken</w:t>
      </w:r>
      <w:r w:rsidR="00EE3DB3">
        <w:t xml:space="preserve"> by a factor </w:t>
      </w:r>
      <w:r w:rsidR="009C110C">
        <w:t>of 30</w:t>
      </w:r>
      <w:r w:rsidR="00EE3DB3">
        <w:t>.</w:t>
      </w:r>
      <w:r w:rsidR="009C110C">
        <w:t xml:space="preserve"> Furthermore, JNA does no longer exhibit outliers.</w:t>
      </w:r>
    </w:p>
    <w:p w14:paraId="6816ACB7" w14:textId="3EAB96C5" w:rsidR="00EE3DB3" w:rsidRDefault="003D6E92" w:rsidP="00C7779F">
      <w:pPr>
        <w:pStyle w:val="AbbildungOhneRahmen"/>
      </w:pPr>
      <w:r>
        <w:t>Comparison with the reference benchmark shows that LWJGL introduces the smallest and FFMA the largest relative</w:t>
      </w:r>
      <w:r w:rsidR="009D7DC0">
        <w:t xml:space="preserve"> write/read</w:t>
      </w:r>
      <w:r>
        <w:t xml:space="preserve"> overhead for writing to and reading from the structures. The execution time of LWJGL increases from </w:t>
      </w:r>
      <w:r w:rsidR="009F6A00" w:rsidRPr="00A572D4">
        <w:rPr>
          <w:sz w:val="22"/>
        </w:rPr>
        <w:t>150</w:t>
      </w:r>
      <w:r w:rsidR="009F6A00">
        <w:rPr>
          <w:sz w:val="22"/>
        </w:rPr>
        <w:t xml:space="preserve"> </w:t>
      </w:r>
      <w:r>
        <w:t xml:space="preserve">ns to </w:t>
      </w:r>
      <w:r w:rsidR="009F6A00" w:rsidRPr="00A572D4">
        <w:rPr>
          <w:sz w:val="22"/>
        </w:rPr>
        <w:t>251</w:t>
      </w:r>
      <w:r w:rsidR="009F6A00">
        <w:rPr>
          <w:sz w:val="22"/>
        </w:rPr>
        <w:t xml:space="preserve"> </w:t>
      </w:r>
      <w:r>
        <w:t>ns (</w:t>
      </w:r>
      <w:r w:rsidR="009F6A00" w:rsidRPr="009F6A00">
        <w:t>101</w:t>
      </w:r>
      <w:r w:rsidR="009F6A00">
        <w:t xml:space="preserve"> </w:t>
      </w:r>
      <w:r>
        <w:t xml:space="preserve">ns </w:t>
      </w:r>
      <w:r w:rsidR="0050724B">
        <w:t>increase</w:t>
      </w:r>
      <w:r w:rsidR="00FD4043">
        <w:t>; 4</w:t>
      </w:r>
      <w:r w:rsidR="009F6A00">
        <w:t>0</w:t>
      </w:r>
      <w:r w:rsidR="00FD4043">
        <w:t>% overhead</w:t>
      </w:r>
      <w:r>
        <w:t>), corresponding to</w:t>
      </w:r>
      <w:r w:rsidR="009D7DC0">
        <w:t xml:space="preserve"> the smallest absolute overhead</w:t>
      </w:r>
      <w:r>
        <w:t xml:space="preserve">. FFMA rises from </w:t>
      </w:r>
      <w:r w:rsidR="009F6A00" w:rsidRPr="009F6A00">
        <w:t>228</w:t>
      </w:r>
      <w:r w:rsidR="009F6A00">
        <w:t xml:space="preserve"> </w:t>
      </w:r>
      <w:r>
        <w:t xml:space="preserve">ns to </w:t>
      </w:r>
      <w:r w:rsidR="009F6A00" w:rsidRPr="009F6A00">
        <w:t>1,084</w:t>
      </w:r>
      <w:r w:rsidR="009F6A00">
        <w:t xml:space="preserve"> </w:t>
      </w:r>
      <w:r>
        <w:t>ns (</w:t>
      </w:r>
      <w:r w:rsidR="009F6A00" w:rsidRPr="009F6A00">
        <w:t>855</w:t>
      </w:r>
      <w:r w:rsidR="009F6A00">
        <w:t xml:space="preserve"> </w:t>
      </w:r>
      <w:r>
        <w:t xml:space="preserve">ns </w:t>
      </w:r>
      <w:r w:rsidR="0050724B">
        <w:t xml:space="preserve">increase; </w:t>
      </w:r>
      <w:r w:rsidR="009F6A00">
        <w:t>79</w:t>
      </w:r>
      <w:r w:rsidR="0050724B">
        <w:t>% overhead</w:t>
      </w:r>
      <w:r>
        <w:t xml:space="preserve">), which is </w:t>
      </w:r>
      <w:r w:rsidR="009D7DC0">
        <w:t>the largest</w:t>
      </w:r>
      <w:r w:rsidR="00F57EA2">
        <w:t xml:space="preserve"> relative</w:t>
      </w:r>
      <w:r>
        <w:t xml:space="preserve"> overhea</w:t>
      </w:r>
      <w:r w:rsidR="0050724B">
        <w:t>d</w:t>
      </w:r>
      <w:r>
        <w:t>. LUtils and JNA exhibit comparatively smaller proportional increases relative to their already high reference values</w:t>
      </w:r>
      <w:r w:rsidR="009D7DC0">
        <w:t xml:space="preserve">. LUtils </w:t>
      </w:r>
      <w:r w:rsidR="009D7DC0">
        <w:lastRenderedPageBreak/>
        <w:t xml:space="preserve">increases from </w:t>
      </w:r>
      <w:r w:rsidR="009F6A00" w:rsidRPr="009F6A00">
        <w:t>3,084</w:t>
      </w:r>
      <w:r w:rsidR="009D7DC0">
        <w:t xml:space="preserve"> ns to </w:t>
      </w:r>
      <w:r w:rsidR="009F6A00" w:rsidRPr="009F6A00">
        <w:t>3,634</w:t>
      </w:r>
      <w:r w:rsidR="009F6A00">
        <w:t xml:space="preserve"> </w:t>
      </w:r>
      <w:r w:rsidR="009D7DC0">
        <w:t>ns (</w:t>
      </w:r>
      <w:r w:rsidR="009F6A00" w:rsidRPr="009F6A00">
        <w:t>549</w:t>
      </w:r>
      <w:r w:rsidR="009F6A00">
        <w:t xml:space="preserve"> </w:t>
      </w:r>
      <w:r w:rsidR="009D7DC0">
        <w:t xml:space="preserve">ns </w:t>
      </w:r>
      <w:r w:rsidR="0050724B">
        <w:t>increase; 1</w:t>
      </w:r>
      <w:r w:rsidR="009F6A00">
        <w:t>5</w:t>
      </w:r>
      <w:r w:rsidR="0050724B">
        <w:t>% overhead</w:t>
      </w:r>
      <w:r w:rsidR="009D7DC0">
        <w:t xml:space="preserve">), corresponding to the smallest relative </w:t>
      </w:r>
      <w:r w:rsidR="009D7DC0" w:rsidRPr="009D7DC0">
        <w:t xml:space="preserve">overhead. JNA rises from </w:t>
      </w:r>
      <w:r w:rsidR="009F6A00" w:rsidRPr="00A572D4">
        <w:rPr>
          <w:sz w:val="22"/>
        </w:rPr>
        <w:t>4</w:t>
      </w:r>
      <w:r w:rsidR="009F6A00">
        <w:rPr>
          <w:sz w:val="22"/>
        </w:rPr>
        <w:t>,</w:t>
      </w:r>
      <w:r w:rsidR="009F6A00" w:rsidRPr="00A572D4">
        <w:rPr>
          <w:sz w:val="22"/>
        </w:rPr>
        <w:t>805</w:t>
      </w:r>
      <w:r w:rsidR="009F6A00">
        <w:rPr>
          <w:sz w:val="22"/>
        </w:rPr>
        <w:t xml:space="preserve"> </w:t>
      </w:r>
      <w:r w:rsidR="009D7DC0" w:rsidRPr="009D7DC0">
        <w:t xml:space="preserve">ns to </w:t>
      </w:r>
      <w:r w:rsidR="009F6A00" w:rsidRPr="00A572D4">
        <w:rPr>
          <w:sz w:val="22"/>
        </w:rPr>
        <w:t>12</w:t>
      </w:r>
      <w:r w:rsidR="009F6A00">
        <w:rPr>
          <w:sz w:val="22"/>
        </w:rPr>
        <w:t>,</w:t>
      </w:r>
      <w:r w:rsidR="009F6A00" w:rsidRPr="00A572D4">
        <w:rPr>
          <w:sz w:val="22"/>
        </w:rPr>
        <w:t>330</w:t>
      </w:r>
      <w:r w:rsidR="009F6A00">
        <w:rPr>
          <w:sz w:val="22"/>
        </w:rPr>
        <w:t xml:space="preserve"> </w:t>
      </w:r>
      <w:r w:rsidR="009D7DC0" w:rsidRPr="009D7DC0">
        <w:t>ns (</w:t>
      </w:r>
      <w:r w:rsidR="009F6A00" w:rsidRPr="009F6A00">
        <w:t>752</w:t>
      </w:r>
      <w:r w:rsidR="009F6A00">
        <w:t xml:space="preserve">6 </w:t>
      </w:r>
      <w:r w:rsidR="009D7DC0" w:rsidRPr="009D7DC0">
        <w:t xml:space="preserve">ns </w:t>
      </w:r>
      <w:r w:rsidR="0050724B">
        <w:t xml:space="preserve">increase; </w:t>
      </w:r>
      <w:r w:rsidR="009F6A00">
        <w:t>61</w:t>
      </w:r>
      <w:r w:rsidR="0050724B" w:rsidRPr="009D7DC0">
        <w:t>%</w:t>
      </w:r>
      <w:r w:rsidR="0050724B">
        <w:t xml:space="preserve"> overhead</w:t>
      </w:r>
      <w:r w:rsidR="009D7DC0" w:rsidRPr="009D7DC0">
        <w:t>), resulting in</w:t>
      </w:r>
      <w:r w:rsidR="00F57EA2">
        <w:t xml:space="preserve"> the largest absolute overhead</w:t>
      </w:r>
      <w:r w:rsidR="009D7DC0" w:rsidRPr="009D7DC0">
        <w:t>.</w:t>
      </w:r>
    </w:p>
    <w:p w14:paraId="770BA4E9" w14:textId="63B51E47" w:rsidR="00E72786" w:rsidRDefault="00F57EA2" w:rsidP="00B427CB">
      <w:pPr>
        <w:pStyle w:val="AbbildungOhneRahmen"/>
      </w:pPr>
      <w:r>
        <w:t xml:space="preserve">The Heap allocation results show a similar pattern. LWJGL again demonstrates the lowest allocation footprint </w:t>
      </w:r>
      <w:r w:rsidR="009F6A00">
        <w:t>with a median of</w:t>
      </w:r>
      <w:r>
        <w:t xml:space="preserve"> 448 bytes, followed by FFMA with 1</w:t>
      </w:r>
      <w:r w:rsidR="0050724B">
        <w:t>,</w:t>
      </w:r>
      <w:r>
        <w:t>168 bytes. Thus, once again outperforming LUtils and JNA</w:t>
      </w:r>
      <w:r w:rsidR="00F42441">
        <w:t>, which exhibit allocation measurements of 2</w:t>
      </w:r>
      <w:r w:rsidR="0050724B">
        <w:t>,</w:t>
      </w:r>
      <w:r w:rsidR="00F42441">
        <w:t xml:space="preserve">400 bytes and </w:t>
      </w:r>
      <w:r w:rsidR="009F6A00" w:rsidRPr="009F6A00">
        <w:t>4,404</w:t>
      </w:r>
      <w:r w:rsidR="009F6A00">
        <w:t xml:space="preserve"> </w:t>
      </w:r>
      <w:r w:rsidR="00F42441">
        <w:t xml:space="preserve">bytes respectively. </w:t>
      </w:r>
      <w:r w:rsidR="00F42441" w:rsidRPr="00F42441">
        <w:t>Analogous to the execution time results,</w:t>
      </w:r>
      <w:r w:rsidR="00F42441">
        <w:t xml:space="preserve"> the </w:t>
      </w:r>
      <w:r w:rsidR="00F42441" w:rsidRPr="00F42441">
        <w:t xml:space="preserve">disparity </w:t>
      </w:r>
      <w:r w:rsidR="00F42441">
        <w:t>between LWJGL and FFMA has substantially increased</w:t>
      </w:r>
      <w:r w:rsidR="00B427CB">
        <w:t xml:space="preserve"> compared to benchmark</w:t>
      </w:r>
      <w:r w:rsidR="009E47DF">
        <w:t xml:space="preserve"> 1</w:t>
      </w:r>
      <w:r w:rsidR="00B427CB">
        <w:t>. It increased</w:t>
      </w:r>
      <w:r w:rsidR="00F42441">
        <w:t xml:space="preserve"> from an almost </w:t>
      </w:r>
      <w:r w:rsidR="00F42441" w:rsidRPr="00F42441">
        <w:t xml:space="preserve">equivalent </w:t>
      </w:r>
      <w:r w:rsidR="00F42441">
        <w:t xml:space="preserve">allocation rate to a difference of a factor of 2.6. </w:t>
      </w:r>
      <w:r w:rsidR="00B427CB">
        <w:t>Furthermore</w:t>
      </w:r>
      <w:r w:rsidR="00F42441">
        <w:t xml:space="preserve">, the </w:t>
      </w:r>
      <w:r w:rsidR="00B427CB">
        <w:t>difference</w:t>
      </w:r>
      <w:r w:rsidR="00F42441">
        <w:t xml:space="preserve"> between FFMA and LUtils</w:t>
      </w:r>
      <w:r w:rsidR="00B427CB">
        <w:t xml:space="preserve"> shrinks from a factor of </w:t>
      </w:r>
      <w:r w:rsidR="0050724B">
        <w:t>eight</w:t>
      </w:r>
      <w:r w:rsidR="00B427CB">
        <w:t xml:space="preserve"> to a factor of </w:t>
      </w:r>
      <w:r w:rsidR="0050724B">
        <w:t>two</w:t>
      </w:r>
      <w:r w:rsidR="00B427CB">
        <w:t xml:space="preserve">. Once again, </w:t>
      </w:r>
      <w:r w:rsidR="0050724B">
        <w:t>the</w:t>
      </w:r>
      <w:r w:rsidR="00B427CB">
        <w:t xml:space="preserve"> heap allocation measurements exhibit small variability across all libraries. FFMA, LWJGL and LUtils exhibit standard variations of less than one byte</w:t>
      </w:r>
      <w:r w:rsidR="0050724B">
        <w:t xml:space="preserve"> and</w:t>
      </w:r>
      <w:r w:rsidR="00B427CB">
        <w:t xml:space="preserve"> JNA results in a standard deviation of </w:t>
      </w:r>
      <w:r w:rsidR="009F6A00">
        <w:t>70</w:t>
      </w:r>
      <w:r w:rsidR="00B427CB">
        <w:t xml:space="preserve"> bytes.</w:t>
      </w:r>
      <w:r w:rsidR="00A369BD">
        <w:t xml:space="preserve"> Unlike the previous benchmark the standard deviation from JNA is not caused by outliers.</w:t>
      </w:r>
    </w:p>
    <w:p w14:paraId="3D9F6D7E" w14:textId="0DD9C415" w:rsidR="00A4795D" w:rsidRDefault="00A4795D" w:rsidP="00B427CB">
      <w:pPr>
        <w:pStyle w:val="AbbildungOhneRahmen"/>
        <w:rPr>
          <w:color w:val="FF0000"/>
        </w:rPr>
      </w:pPr>
      <w:r>
        <w:t>Comparison with the reference benchmark shows that</w:t>
      </w:r>
      <w:r w:rsidR="008D7C93">
        <w:rPr>
          <w:color w:val="FF0000"/>
        </w:rPr>
        <w:t xml:space="preserve"> </w:t>
      </w:r>
      <w:r w:rsidR="008D7C93" w:rsidRPr="008D7C93">
        <w:t xml:space="preserve">allocation increases </w:t>
      </w:r>
      <w:r w:rsidR="008D7C93">
        <w:t xml:space="preserve">across all libraries. LWJGL shows the smallest absolute increase rising from 176 bytes to 448 bytes (272 bytes increase; 61% overhead). In Contrast, JNA displays the largest absolute increase rising </w:t>
      </w:r>
      <w:r w:rsidR="008D7C93" w:rsidRPr="008D7C93">
        <w:t xml:space="preserve">from </w:t>
      </w:r>
      <w:r w:rsidR="00A369BD" w:rsidRPr="00A369BD">
        <w:t>2,137</w:t>
      </w:r>
      <w:r w:rsidR="00A369BD">
        <w:t xml:space="preserve"> </w:t>
      </w:r>
      <w:r w:rsidR="008D7C93" w:rsidRPr="008D7C93">
        <w:t>bytes to</w:t>
      </w:r>
      <w:r w:rsidR="008D7C93">
        <w:rPr>
          <w:lang w:val="de-DE"/>
        </w:rPr>
        <w:t xml:space="preserve"> </w:t>
      </w:r>
      <w:r w:rsidR="00A369BD" w:rsidRPr="00A369BD">
        <w:t>4,404</w:t>
      </w:r>
      <w:r w:rsidR="00A369BD">
        <w:t xml:space="preserve"> </w:t>
      </w:r>
      <w:r w:rsidR="008D7C93">
        <w:t>bytes (</w:t>
      </w:r>
      <w:r w:rsidR="00A369BD" w:rsidRPr="00A369BD">
        <w:t>2</w:t>
      </w:r>
      <w:r w:rsidR="00A369BD">
        <w:t>,</w:t>
      </w:r>
      <w:r w:rsidR="00A369BD" w:rsidRPr="00A369BD">
        <w:t>267</w:t>
      </w:r>
      <w:r w:rsidR="00A369BD">
        <w:t xml:space="preserve"> </w:t>
      </w:r>
      <w:r w:rsidR="008D7C93">
        <w:t>bytes increase; 5</w:t>
      </w:r>
      <w:r w:rsidR="00A369BD">
        <w:t>1</w:t>
      </w:r>
      <w:r w:rsidR="008D7C93">
        <w:t>% overhead). The smallest relative overhead exhibits LUtils, which rises from 1</w:t>
      </w:r>
      <w:r w:rsidR="0050724B">
        <w:t>,</w:t>
      </w:r>
      <w:r w:rsidR="008D7C93">
        <w:t>920 bytes to 2</w:t>
      </w:r>
      <w:r w:rsidR="0050724B">
        <w:t>,</w:t>
      </w:r>
      <w:r w:rsidR="008D7C93">
        <w:t xml:space="preserve">400 bytes (480 bytes increase; 20% overhead), On the other hand, FFMA displays the largest relative overhead, rising from </w:t>
      </w:r>
      <w:r w:rsidR="008D7C93" w:rsidRPr="008D7C93">
        <w:t>224</w:t>
      </w:r>
      <w:r w:rsidR="008D7C93">
        <w:t xml:space="preserve"> bytes to </w:t>
      </w:r>
      <w:r w:rsidR="008D7C93" w:rsidRPr="008D7C93">
        <w:t>1</w:t>
      </w:r>
      <w:r w:rsidR="0050724B">
        <w:t>,</w:t>
      </w:r>
      <w:r w:rsidR="008D7C93" w:rsidRPr="008D7C93">
        <w:t>168</w:t>
      </w:r>
      <w:r w:rsidR="008D7C93">
        <w:t xml:space="preserve"> bytes (944 bytes increase; 81% overhead)</w:t>
      </w:r>
    </w:p>
    <w:p w14:paraId="2BF70712" w14:textId="2761ED5D" w:rsidR="00B427CB" w:rsidRPr="00E72786" w:rsidRDefault="00A4795D" w:rsidP="00B427CB">
      <w:pPr>
        <w:pStyle w:val="AbbildungOhneRahmen"/>
      </w:pPr>
      <w:r w:rsidRPr="00A4795D">
        <w:t xml:space="preserve">Overall, the results indicate </w:t>
      </w:r>
      <w:r w:rsidR="00A369BD">
        <w:t xml:space="preserve">again </w:t>
      </w:r>
      <w:r w:rsidRPr="00A4795D">
        <w:t>that</w:t>
      </w:r>
      <w:r w:rsidR="008D7C93">
        <w:t xml:space="preserve"> LWJGL provides the most efficient implementation for write and read access, both in terms of execution time and memory allocation</w:t>
      </w:r>
      <w:r w:rsidR="0050724B">
        <w:t xml:space="preserve"> rate</w:t>
      </w:r>
      <w:r w:rsidR="008D7C93">
        <w:t>. FFMA still outperforms LUtils and JNA, but displays</w:t>
      </w:r>
      <w:r w:rsidR="0098058A">
        <w:t xml:space="preserve"> the</w:t>
      </w:r>
      <w:r w:rsidR="008D7C93">
        <w:t xml:space="preserve"> large</w:t>
      </w:r>
      <w:r w:rsidR="0098058A">
        <w:t>st</w:t>
      </w:r>
      <w:r w:rsidR="008D7C93">
        <w:t xml:space="preserve"> relative write and read overhead of approximately 80% in both execution time and memory allocation</w:t>
      </w:r>
      <w:r w:rsidR="0098058A">
        <w:t>.</w:t>
      </w:r>
    </w:p>
    <w:p w14:paraId="080AC694" w14:textId="7F3F1BF0" w:rsidR="00F57EA2" w:rsidRDefault="00F57EA2" w:rsidP="00B84F6B">
      <w:pPr>
        <w:pStyle w:val="3Hidden"/>
      </w:pPr>
      <w:bookmarkStart w:id="99" w:name="_Ref220607889"/>
      <w:r>
        <w:t>Benchmark 2 Interpretation</w:t>
      </w:r>
      <w:bookmarkEnd w:id="99"/>
    </w:p>
    <w:p w14:paraId="724E9515" w14:textId="6A2B68F0" w:rsidR="00594358" w:rsidRDefault="002E3F14" w:rsidP="0098058A">
      <w:r>
        <w:t xml:space="preserve">Comparing the results to the reference benchmark </w:t>
      </w:r>
      <w:r w:rsidR="0050724B">
        <w:t xml:space="preserve">reveals </w:t>
      </w:r>
      <w:r>
        <w:t>some interesting observations. First</w:t>
      </w:r>
      <w:r w:rsidR="009F3FEC">
        <w:t>ly,</w:t>
      </w:r>
      <w:r>
        <w:t xml:space="preserve"> the large relative write</w:t>
      </w:r>
      <w:r w:rsidR="0050724B">
        <w:t>/</w:t>
      </w:r>
      <w:r>
        <w:t xml:space="preserve">read overhead </w:t>
      </w:r>
      <w:r w:rsidR="00C0418C">
        <w:t>of LWJGL</w:t>
      </w:r>
      <w:r>
        <w:t xml:space="preserve"> is unexpected, because the generated LWJGL structure classes translate memory operations directly to </w:t>
      </w:r>
      <w:r w:rsidRPr="002E3F14">
        <w:rPr>
          <w:rStyle w:val="BerichtCodeZchn"/>
        </w:rPr>
        <w:t>Unsafe.put*</w:t>
      </w:r>
      <w:r>
        <w:rPr>
          <w:rStyle w:val="BerichtCodeZchn"/>
        </w:rPr>
        <w:t>()</w:t>
      </w:r>
      <w:r>
        <w:t xml:space="preserve"> methods. </w:t>
      </w:r>
      <w:r w:rsidR="009E47DF">
        <w:t>Looking at the benchmark code,</w:t>
      </w:r>
      <w:r>
        <w:t xml:space="preserve"> this can be reasonably explained</w:t>
      </w:r>
      <w:r w:rsidR="009F3FEC">
        <w:t>. A</w:t>
      </w:r>
      <w:r>
        <w:t xml:space="preserve"> large part of the introduced overhead </w:t>
      </w:r>
      <w:r w:rsidR="0050724B">
        <w:t>stems</w:t>
      </w:r>
      <w:r>
        <w:t xml:space="preserve"> from the benchmark code itself, specifically from </w:t>
      </w:r>
      <w:r w:rsidRPr="002E3F14">
        <w:rPr>
          <w:rStyle w:val="BerichtCodeZchn"/>
        </w:rPr>
        <w:t>Integer</w:t>
      </w:r>
      <w:r>
        <w:t xml:space="preserve">, </w:t>
      </w:r>
      <w:r w:rsidRPr="002E3F14">
        <w:rPr>
          <w:rStyle w:val="BerichtCodeZchn"/>
        </w:rPr>
        <w:t>Long</w:t>
      </w:r>
      <w:r>
        <w:t xml:space="preserve"> and </w:t>
      </w:r>
      <w:r w:rsidRPr="002E3F14">
        <w:rPr>
          <w:rStyle w:val="BerichtCodeZchn"/>
        </w:rPr>
        <w:t>Float</w:t>
      </w:r>
      <w:r>
        <w:t xml:space="preserve"> wrapper classes that are created during the benchmark.</w:t>
      </w:r>
      <w:r w:rsidR="004127A3">
        <w:t xml:space="preserve"> Of course, this overhead is introduced </w:t>
      </w:r>
      <w:r w:rsidR="004127A3">
        <w:lastRenderedPageBreak/>
        <w:t xml:space="preserve">to all libraries equally, but the effect is most visible on LWJGL, due to its </w:t>
      </w:r>
      <w:r w:rsidR="0050724B">
        <w:t>low</w:t>
      </w:r>
      <w:r w:rsidR="004127A3">
        <w:t xml:space="preserve"> reference </w:t>
      </w:r>
      <w:r w:rsidR="0050724B">
        <w:t>execution time</w:t>
      </w:r>
      <w:r w:rsidR="004127A3">
        <w:t>.</w:t>
      </w:r>
    </w:p>
    <w:p w14:paraId="44D5B703" w14:textId="210C86A2" w:rsidR="002E3F14" w:rsidRDefault="00594358" w:rsidP="0098058A">
      <w:r>
        <w:t>Another interesting observation is the large relative overhead of FFMA introduced by writing and reading from the structures. This</w:t>
      </w:r>
      <w:r w:rsidR="00B92225">
        <w:t xml:space="preserve"> is likely due to the use of </w:t>
      </w:r>
      <w:r w:rsidR="00B92225" w:rsidRPr="00B92225">
        <w:rPr>
          <w:rStyle w:val="BerichtCodeZchn"/>
        </w:rPr>
        <w:t>VarHandle</w:t>
      </w:r>
      <w:r w:rsidR="00B92225">
        <w:t xml:space="preserve"> instead of written or generated functions</w:t>
      </w:r>
      <w:r w:rsidR="0050724B">
        <w:t xml:space="preserve">, which requires </w:t>
      </w:r>
      <w:r w:rsidR="00B92225">
        <w:t xml:space="preserve">additional conversions and checks </w:t>
      </w:r>
      <w:r w:rsidR="0050724B">
        <w:t>to</w:t>
      </w:r>
      <w:r w:rsidR="00B92225">
        <w:t xml:space="preserve"> be executed on every write and read operation</w:t>
      </w:r>
      <w:r w:rsidR="0050724B">
        <w:rPr>
          <w:rStyle w:val="Funotenzeichen"/>
        </w:rPr>
        <w:footnoteReference w:id="27"/>
      </w:r>
      <w:r w:rsidR="00B92225">
        <w:t>.</w:t>
      </w:r>
    </w:p>
    <w:p w14:paraId="14583561" w14:textId="586C5766" w:rsidR="00B92225" w:rsidRDefault="00B92225" w:rsidP="0098058A">
      <w:pPr>
        <w:rPr>
          <w:rStyle w:val="AbbildungOhneRahmenZchn"/>
        </w:rPr>
      </w:pPr>
      <w:r>
        <w:t xml:space="preserve">LUtils has the smallest relative overhead, because similar to LWJGL it translates write and read operations directly to </w:t>
      </w:r>
      <w:r w:rsidRPr="00B92225">
        <w:rPr>
          <w:rStyle w:val="BerichtCodeZchn"/>
        </w:rPr>
        <w:t>ByteBuffer.put</w:t>
      </w:r>
      <w:r>
        <w:rPr>
          <w:rStyle w:val="BerichtCodeZchn"/>
        </w:rPr>
        <w:t>()</w:t>
      </w:r>
      <w:r w:rsidR="00C0418C" w:rsidRPr="00C0418C">
        <w:t xml:space="preserve"> and </w:t>
      </w:r>
      <w:r w:rsidR="00C0418C" w:rsidRPr="00C0418C">
        <w:rPr>
          <w:rStyle w:val="BerichtCodeZchn"/>
        </w:rPr>
        <w:t>ByteBuffer.get()</w:t>
      </w:r>
      <w:r>
        <w:t xml:space="preserve"> methods. LWJGL remains faster, because unlike </w:t>
      </w:r>
      <w:r w:rsidRPr="002E3F14">
        <w:rPr>
          <w:rStyle w:val="BerichtCodeZchn"/>
        </w:rPr>
        <w:t>Unsafe</w:t>
      </w:r>
      <w:r>
        <w:rPr>
          <w:rStyle w:val="BerichtCodeZchn"/>
        </w:rPr>
        <w:t>,</w:t>
      </w:r>
      <w:r>
        <w:t xml:space="preserve"> </w:t>
      </w:r>
      <w:r w:rsidRPr="00B92225">
        <w:rPr>
          <w:rStyle w:val="BerichtCodeZchn"/>
        </w:rPr>
        <w:t>ByteBuffer</w:t>
      </w:r>
      <w:r>
        <w:rPr>
          <w:rStyle w:val="BerichtCodeZchn"/>
        </w:rPr>
        <w:t xml:space="preserve"> </w:t>
      </w:r>
      <w:r w:rsidRPr="00B92225">
        <w:rPr>
          <w:rStyle w:val="AbbildungOhneRahmenZchn"/>
        </w:rPr>
        <w:t>executes some checks</w:t>
      </w:r>
      <w:r>
        <w:rPr>
          <w:rStyle w:val="AbbildungOhneRahmenZchn"/>
        </w:rPr>
        <w:t xml:space="preserve"> on every write and read operation.</w:t>
      </w:r>
      <w:r w:rsidR="0050724B">
        <w:rPr>
          <w:rStyle w:val="AbbildungOhneRahmenZchn"/>
        </w:rPr>
        <w:t xml:space="preserve"> This is further discussed in </w:t>
      </w:r>
      <w:r w:rsidR="0050724B">
        <w:rPr>
          <w:rStyle w:val="AbbildungOhneRahmenZchn"/>
        </w:rPr>
        <w:fldChar w:fldCharType="begin"/>
      </w:r>
      <w:r w:rsidR="0050724B">
        <w:rPr>
          <w:rStyle w:val="AbbildungOhneRahmenZchn"/>
        </w:rPr>
        <w:instrText xml:space="preserve"> REF _Ref221295435 \r \h </w:instrText>
      </w:r>
      <w:r w:rsidR="0050724B">
        <w:rPr>
          <w:rStyle w:val="AbbildungOhneRahmenZchn"/>
        </w:rPr>
      </w:r>
      <w:r w:rsidR="0050724B">
        <w:rPr>
          <w:rStyle w:val="AbbildungOhneRahmenZchn"/>
        </w:rPr>
        <w:fldChar w:fldCharType="separate"/>
      </w:r>
      <w:r w:rsidR="002D6190">
        <w:rPr>
          <w:rStyle w:val="AbbildungOhneRahmenZchn"/>
        </w:rPr>
        <w:t>5.2.1</w:t>
      </w:r>
      <w:r w:rsidR="0050724B">
        <w:rPr>
          <w:rStyle w:val="AbbildungOhneRahmenZchn"/>
        </w:rPr>
        <w:fldChar w:fldCharType="end"/>
      </w:r>
      <w:r w:rsidR="0050724B">
        <w:rPr>
          <w:rStyle w:val="AbbildungOhneRahmenZchn"/>
        </w:rPr>
        <w:t xml:space="preserve"> (paragraph </w:t>
      </w:r>
      <w:r w:rsidR="0050724B">
        <w:rPr>
          <w:rStyle w:val="AbbildungOhneRahmenZchn"/>
        </w:rPr>
        <w:fldChar w:fldCharType="begin"/>
      </w:r>
      <w:r w:rsidR="0050724B">
        <w:rPr>
          <w:rStyle w:val="AbbildungOhneRahmenZchn"/>
        </w:rPr>
        <w:instrText xml:space="preserve"> REF _Ref222588282 \h </w:instrText>
      </w:r>
      <w:r w:rsidR="0050724B">
        <w:rPr>
          <w:rStyle w:val="AbbildungOhneRahmenZchn"/>
        </w:rPr>
      </w:r>
      <w:r w:rsidR="0050724B">
        <w:rPr>
          <w:rStyle w:val="AbbildungOhneRahmenZchn"/>
        </w:rPr>
        <w:fldChar w:fldCharType="separate"/>
      </w:r>
      <w:r w:rsidR="002D6190">
        <w:t>Write and Read Operations</w:t>
      </w:r>
      <w:r w:rsidR="0050724B">
        <w:rPr>
          <w:rStyle w:val="AbbildungOhneRahmenZchn"/>
        </w:rPr>
        <w:fldChar w:fldCharType="end"/>
      </w:r>
      <w:r w:rsidR="0050724B">
        <w:rPr>
          <w:rStyle w:val="AbbildungOhneRahmenZchn"/>
        </w:rPr>
        <w:t>).</w:t>
      </w:r>
    </w:p>
    <w:p w14:paraId="604E2FE0" w14:textId="34F82F9D" w:rsidR="00B92225" w:rsidRDefault="00B92225" w:rsidP="0098058A">
      <w:pPr>
        <w:rPr>
          <w:rStyle w:val="AbbildungOhneRahmenZchn"/>
        </w:rPr>
      </w:pPr>
      <w:r>
        <w:rPr>
          <w:rStyle w:val="AbbildungOhneRahmenZchn"/>
        </w:rPr>
        <w:t>JNA exhibits the largest absolute overhead. This is due to the way the JNA Structures are implemented. The</w:t>
      </w:r>
      <w:r w:rsidR="007D65F4">
        <w:rPr>
          <w:rStyle w:val="AbbildungOhneRahmenZchn"/>
        </w:rPr>
        <w:t xml:space="preserve"> structure fields are represented by normal Java types. Thus, when writing to a structure all values are written to the Java-Heap</w:t>
      </w:r>
      <w:r w:rsidR="009F3FEC">
        <w:rPr>
          <w:rStyle w:val="AbbildungOhneRahmenZchn"/>
        </w:rPr>
        <w:t>. O</w:t>
      </w:r>
      <w:r w:rsidR="007D65F4">
        <w:rPr>
          <w:rStyle w:val="AbbildungOhneRahmenZchn"/>
        </w:rPr>
        <w:t xml:space="preserve">nly after calling the </w:t>
      </w:r>
      <w:r w:rsidR="007D65F4" w:rsidRPr="007D65F4">
        <w:rPr>
          <w:rStyle w:val="BerichtCodeZchn"/>
        </w:rPr>
        <w:t>Structure.write()</w:t>
      </w:r>
      <w:r w:rsidR="007D65F4">
        <w:rPr>
          <w:rStyle w:val="AbbildungOhneRahmenZchn"/>
        </w:rPr>
        <w:t xml:space="preserve"> method, they are read using Java reflection</w:t>
      </w:r>
      <w:r w:rsidR="004127A3">
        <w:rPr>
          <w:rStyle w:val="AbbildungOhneRahmenZchn"/>
        </w:rPr>
        <w:t xml:space="preserve"> </w:t>
      </w:r>
      <w:r w:rsidR="009F3FEC">
        <w:rPr>
          <w:rStyle w:val="AbbildungOhneRahmenZchn"/>
        </w:rPr>
        <w:t xml:space="preserve">and </w:t>
      </w:r>
      <w:r w:rsidR="004127A3">
        <w:rPr>
          <w:rStyle w:val="AbbildungOhneRahmenZchn"/>
        </w:rPr>
        <w:t xml:space="preserve">then converted </w:t>
      </w:r>
      <w:r w:rsidR="007D65F4">
        <w:rPr>
          <w:rStyle w:val="AbbildungOhneRahmenZchn"/>
        </w:rPr>
        <w:t>and written to native memory. Reading from the structure requires a similar pipeline.</w:t>
      </w:r>
    </w:p>
    <w:p w14:paraId="77596F6B" w14:textId="32248151" w:rsidR="00B966A5" w:rsidRPr="0098058A" w:rsidRDefault="007D65F4" w:rsidP="0098058A">
      <w:r>
        <w:rPr>
          <w:rStyle w:val="AbbildungOhneRahmenZchn"/>
        </w:rPr>
        <w:t>Another observation is, that the large variations in execution time from JNA have sunken</w:t>
      </w:r>
      <w:r w:rsidR="00200725">
        <w:rPr>
          <w:rStyle w:val="AbbildungOhneRahmenZchn"/>
        </w:rPr>
        <w:t xml:space="preserve"> from </w:t>
      </w:r>
      <w:r w:rsidR="009E47DF">
        <w:rPr>
          <w:rStyle w:val="AbbildungOhneRahmenZchn"/>
        </w:rPr>
        <w:t>benchmark 1 to benchmark 2</w:t>
      </w:r>
      <w:r w:rsidR="00B966A5">
        <w:rPr>
          <w:rStyle w:val="AbbildungOhneRahmenZchn"/>
        </w:rPr>
        <w:t>.</w:t>
      </w:r>
      <w:r w:rsidR="00200725">
        <w:rPr>
          <w:rStyle w:val="AbbildungOhneRahmenZchn"/>
        </w:rPr>
        <w:t xml:space="preserve"> To provide a better comparison the standard </w:t>
      </w:r>
      <w:r w:rsidR="00A369BD">
        <w:rPr>
          <w:rStyle w:val="AbbildungOhneRahmenZchn"/>
        </w:rPr>
        <w:t>deviation</w:t>
      </w:r>
      <w:r w:rsidR="00200725">
        <w:rPr>
          <w:rStyle w:val="AbbildungOhneRahmenZchn"/>
        </w:rPr>
        <w:t xml:space="preserve"> of each benchmark </w:t>
      </w:r>
      <w:r w:rsidR="00FE075C">
        <w:rPr>
          <w:rStyle w:val="AbbildungOhneRahmenZchn"/>
        </w:rPr>
        <w:t>is</w:t>
      </w:r>
      <w:r w:rsidR="00200725">
        <w:rPr>
          <w:rStyle w:val="AbbildungOhneRahmenZchn"/>
        </w:rPr>
        <w:t xml:space="preserve"> compared </w:t>
      </w:r>
      <w:r w:rsidR="009F3FEC">
        <w:rPr>
          <w:rStyle w:val="AbbildungOhneRahmenZchn"/>
        </w:rPr>
        <w:t>proportional</w:t>
      </w:r>
      <w:r w:rsidR="00200725">
        <w:rPr>
          <w:rStyle w:val="AbbildungOhneRahmenZchn"/>
        </w:rPr>
        <w:t xml:space="preserve"> to the</w:t>
      </w:r>
      <w:r w:rsidR="00A369BD">
        <w:rPr>
          <w:rStyle w:val="AbbildungOhneRahmenZchn"/>
        </w:rPr>
        <w:t xml:space="preserve"> respective</w:t>
      </w:r>
      <w:r w:rsidR="00200725">
        <w:rPr>
          <w:rStyle w:val="AbbildungOhneRahmenZchn"/>
        </w:rPr>
        <w:t xml:space="preserve"> average execution time.</w:t>
      </w:r>
      <w:r w:rsidR="00B966A5">
        <w:rPr>
          <w:rStyle w:val="AbbildungOhneRahmenZchn"/>
        </w:rPr>
        <w:t xml:space="preserve"> For JNA </w:t>
      </w:r>
      <m:oMath>
        <m:f>
          <m:fPr>
            <m:type m:val="lin"/>
            <m:ctrlPr>
              <w:rPr>
                <w:rStyle w:val="AbbildungOhneRahmenZchn"/>
                <w:rFonts w:ascii="Cambria Math" w:hAnsi="Cambria Math"/>
                <w:i/>
              </w:rPr>
            </m:ctrlPr>
          </m:fPr>
          <m:num>
            <m:r>
              <w:rPr>
                <w:rStyle w:val="AbbildungOhneRahmenZchn"/>
                <w:rFonts w:ascii="Cambria Math" w:hAnsi="Cambria Math"/>
              </w:rPr>
              <m:t>std</m:t>
            </m:r>
          </m:num>
          <m:den>
            <m:r>
              <m:rPr>
                <m:nor/>
              </m:rPr>
              <w:rPr>
                <w:rStyle w:val="AbbildungOhneRahmenZchn"/>
                <w:rFonts w:ascii="Cambria Math" w:hAnsi="Cambria Math"/>
              </w:rPr>
              <m:t>avg</m:t>
            </m:r>
          </m:den>
        </m:f>
      </m:oMath>
      <w:r w:rsidR="00B966A5">
        <w:rPr>
          <w:rStyle w:val="AbbildungOhneRahmenZchn"/>
        </w:rPr>
        <w:t xml:space="preserve"> sinks from </w:t>
      </w:r>
      <w:r w:rsidR="00A369BD" w:rsidRPr="00A369BD">
        <w:rPr>
          <w:rStyle w:val="AbbildungOhneRahmenZchn"/>
        </w:rPr>
        <w:t>12</w:t>
      </w:r>
      <w:r w:rsidR="00A369BD">
        <w:rPr>
          <w:rStyle w:val="AbbildungOhneRahmenZchn"/>
        </w:rPr>
        <w:t>5</w:t>
      </w:r>
      <w:r w:rsidR="003116BD">
        <w:rPr>
          <w:rStyle w:val="AbbildungOhneRahmenZchn"/>
        </w:rPr>
        <w:t>%</w:t>
      </w:r>
      <w:r w:rsidR="00B966A5">
        <w:rPr>
          <w:rStyle w:val="AbbildungOhneRahmenZchn"/>
        </w:rPr>
        <w:t xml:space="preserve"> to </w:t>
      </w:r>
      <w:r w:rsidR="00A369BD">
        <w:rPr>
          <w:rStyle w:val="AbbildungOhneRahmenZchn"/>
        </w:rPr>
        <w:t>13</w:t>
      </w:r>
      <w:r w:rsidR="003116BD">
        <w:rPr>
          <w:rStyle w:val="AbbildungOhneRahmenZchn"/>
        </w:rPr>
        <w:t>%</w:t>
      </w:r>
      <w:r w:rsidR="00B966A5">
        <w:rPr>
          <w:rStyle w:val="AbbildungOhneRahmenZchn"/>
        </w:rPr>
        <w:t>.</w:t>
      </w:r>
      <w:r w:rsidR="00200725">
        <w:rPr>
          <w:rStyle w:val="AbbildungOhneRahmenZchn"/>
        </w:rPr>
        <w:t xml:space="preserve"> This suggests that </w:t>
      </w:r>
      <w:r w:rsidR="007E1409">
        <w:rPr>
          <w:rStyle w:val="AbbildungOhneRahmenZchn"/>
        </w:rPr>
        <w:t>outliers in benchmark 1 might be caused by allocating the native memory or initializing the structure classes, because this benchmark creates less structures.</w:t>
      </w:r>
    </w:p>
    <w:p w14:paraId="43A9CD84" w14:textId="3889D39F" w:rsidR="00F57EA2" w:rsidRDefault="00F57EA2" w:rsidP="00B84F6B">
      <w:pPr>
        <w:pStyle w:val="3Hidden"/>
      </w:pPr>
      <w:r>
        <w:t>Benchmark 3 Results</w:t>
      </w:r>
    </w:p>
    <w:p w14:paraId="3777C9AE" w14:textId="4415410B" w:rsidR="00971984" w:rsidRPr="00971984" w:rsidRDefault="00DD5F21" w:rsidP="00971984">
      <w:r>
        <w:fldChar w:fldCharType="begin"/>
      </w:r>
      <w:r>
        <w:instrText xml:space="preserve"> REF _Ref221815077 \h </w:instrText>
      </w:r>
      <w:r>
        <w:fldChar w:fldCharType="separate"/>
      </w:r>
      <w:r w:rsidR="002D6190">
        <w:t xml:space="preserve">Fig. </w:t>
      </w:r>
      <w:r w:rsidR="002D6190">
        <w:rPr>
          <w:noProof/>
        </w:rPr>
        <w:t>5</w:t>
      </w:r>
      <w:r>
        <w:fldChar w:fldCharType="end"/>
      </w:r>
      <w:r>
        <w:t xml:space="preserve"> </w:t>
      </w:r>
      <w:r w:rsidR="00971984">
        <w:t xml:space="preserve">and </w:t>
      </w:r>
      <w:r w:rsidR="00971984">
        <w:fldChar w:fldCharType="begin"/>
      </w:r>
      <w:r w:rsidR="00971984">
        <w:instrText xml:space="preserve"> REF _Ref220429153 \h </w:instrText>
      </w:r>
      <w:r w:rsidR="00971984">
        <w:fldChar w:fldCharType="separate"/>
      </w:r>
      <w:r w:rsidR="002D6190">
        <w:t xml:space="preserve">Tab. </w:t>
      </w:r>
      <w:r w:rsidR="002D6190">
        <w:rPr>
          <w:noProof/>
        </w:rPr>
        <w:t>3</w:t>
      </w:r>
      <w:r w:rsidR="00971984">
        <w:fldChar w:fldCharType="end"/>
      </w:r>
      <w:r w:rsidR="00971984">
        <w:t xml:space="preserve"> summarize the performance and memory allocation results of benchmark</w:t>
      </w:r>
      <w:r w:rsidR="009E47DF">
        <w:t xml:space="preserve"> 3</w:t>
      </w:r>
      <w:r w:rsidR="00971984">
        <w:t>, which evaluate the startup overhead regarding both execution time and allocation rate</w:t>
      </w:r>
      <w:r w:rsidR="00415A65">
        <w:t xml:space="preserve"> of the examined native access libraries</w:t>
      </w:r>
      <w:r w:rsidR="00971984">
        <w:t>.</w:t>
      </w:r>
      <w:r w:rsidR="00415A65">
        <w:t xml:space="preserve"> As described previously, this benchmark captures one-time initialization costs</w:t>
      </w:r>
      <w:r w:rsidR="003D12B6">
        <w:t xml:space="preserve"> and</w:t>
      </w:r>
      <w:r w:rsidR="00DF7EAB">
        <w:t xml:space="preserve"> </w:t>
      </w:r>
      <w:r w:rsidR="00415A65">
        <w:t>per-structure setup costs</w:t>
      </w:r>
      <w:r w:rsidR="00DF7EAB">
        <w:t xml:space="preserve"> </w:t>
      </w:r>
      <w:r w:rsidR="00415A65">
        <w:t>and does not allow a separation of these components. Furthermore</w:t>
      </w:r>
      <w:r w:rsidR="00415A65" w:rsidRPr="00415A65">
        <w:t>, a</w:t>
      </w:r>
      <w:r w:rsidR="00971984" w:rsidRPr="00415A65">
        <w:t xml:space="preserve">s </w:t>
      </w:r>
      <w:r w:rsidR="00DF7EAB">
        <w:t>described</w:t>
      </w:r>
      <w:r w:rsidR="00971984" w:rsidRPr="00415A65">
        <w:t xml:space="preserve"> in </w:t>
      </w:r>
      <w:r w:rsidR="00DF7EAB">
        <w:fldChar w:fldCharType="begin"/>
      </w:r>
      <w:r w:rsidR="00DF7EAB">
        <w:instrText xml:space="preserve"> REF _Ref222587057 \r \h </w:instrText>
      </w:r>
      <w:r w:rsidR="00DF7EAB">
        <w:fldChar w:fldCharType="separate"/>
      </w:r>
      <w:r w:rsidR="002D6190">
        <w:t>4.1.2</w:t>
      </w:r>
      <w:r w:rsidR="00DF7EAB">
        <w:fldChar w:fldCharType="end"/>
      </w:r>
      <w:r w:rsidR="00971984" w:rsidRPr="00415A65">
        <w:t xml:space="preserve">, </w:t>
      </w:r>
      <w:r w:rsidR="00DF7EAB">
        <w:t>in addition</w:t>
      </w:r>
      <w:r w:rsidR="00971984" w:rsidRPr="00415A65">
        <w:t xml:space="preserve"> to the primary measurements, a reference benchmark is included, which allocates the same structures </w:t>
      </w:r>
      <w:r w:rsidR="00415A65" w:rsidRPr="00415A65">
        <w:t>and executes the same</w:t>
      </w:r>
      <w:r w:rsidR="00971984" w:rsidRPr="00415A65">
        <w:t xml:space="preserve"> </w:t>
      </w:r>
      <w:r w:rsidR="00DF7EAB">
        <w:t>write/read</w:t>
      </w:r>
      <w:r w:rsidR="00971984" w:rsidRPr="00415A65">
        <w:t xml:space="preserve"> operations</w:t>
      </w:r>
      <w:r w:rsidR="00215D7E">
        <w:t xml:space="preserve"> after a single warmup invocation</w:t>
      </w:r>
      <w:r w:rsidR="00415A65">
        <w:t xml:space="preserve">, to isolate the </w:t>
      </w:r>
      <w:r w:rsidR="00DF7EAB">
        <w:t>costs mentioned above</w:t>
      </w:r>
      <w:r w:rsidR="006277D1">
        <w:t>.</w:t>
      </w:r>
      <w:r w:rsidR="00415A65">
        <w:t xml:space="preserve"> </w:t>
      </w:r>
      <w:r w:rsidR="00415A65">
        <w:lastRenderedPageBreak/>
        <w:t>Due to the substantially smaller measurements of the reference benchmark, all reference lines are so close to the bottom of the plots, that they are almost not visible.</w:t>
      </w:r>
    </w:p>
    <w:p w14:paraId="026C9EEF" w14:textId="77777777" w:rsidR="00FF4511" w:rsidRDefault="005B680D" w:rsidP="00FF4511">
      <w:pPr>
        <w:keepNext/>
      </w:pPr>
      <w:r>
        <w:rPr>
          <w:noProof/>
        </w:rPr>
        <w:drawing>
          <wp:inline distT="0" distB="0" distL="0" distR="0" wp14:anchorId="1B2C51EF" wp14:editId="1AC0351D">
            <wp:extent cx="2811016" cy="2108262"/>
            <wp:effectExtent l="0" t="0" r="8890" b="6350"/>
            <wp:docPr id="63876920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9209" name="Grafik 3"/>
                    <pic:cNvPicPr>
                      <a:picLocks noChangeAspect="1" noChangeArrowheads="1"/>
                    </pic:cNvPicPr>
                  </pic:nvPicPr>
                  <pic:blipFill>
                    <a:blip r:embed="rId20"/>
                    <a:stretch>
                      <a:fillRect/>
                    </a:stretch>
                  </pic:blipFill>
                  <pic:spPr bwMode="auto">
                    <a:xfrm>
                      <a:off x="0" y="0"/>
                      <a:ext cx="2811016" cy="2108262"/>
                    </a:xfrm>
                    <a:prstGeom prst="rect">
                      <a:avLst/>
                    </a:prstGeom>
                    <a:noFill/>
                    <a:ln>
                      <a:noFill/>
                    </a:ln>
                  </pic:spPr>
                </pic:pic>
              </a:graphicData>
            </a:graphic>
          </wp:inline>
        </w:drawing>
      </w:r>
      <w:r>
        <w:rPr>
          <w:noProof/>
        </w:rPr>
        <w:drawing>
          <wp:inline distT="0" distB="0" distL="0" distR="0" wp14:anchorId="386D55F3" wp14:editId="5BC46FAB">
            <wp:extent cx="2841708" cy="2131281"/>
            <wp:effectExtent l="0" t="0" r="0" b="2540"/>
            <wp:docPr id="43783485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834854" name="Grafik 4"/>
                    <pic:cNvPicPr>
                      <a:picLocks noChangeAspect="1" noChangeArrowheads="1"/>
                    </pic:cNvPicPr>
                  </pic:nvPicPr>
                  <pic:blipFill>
                    <a:blip r:embed="rId21"/>
                    <a:stretch>
                      <a:fillRect/>
                    </a:stretch>
                  </pic:blipFill>
                  <pic:spPr bwMode="auto">
                    <a:xfrm>
                      <a:off x="0" y="0"/>
                      <a:ext cx="2841708" cy="2131281"/>
                    </a:xfrm>
                    <a:prstGeom prst="rect">
                      <a:avLst/>
                    </a:prstGeom>
                    <a:noFill/>
                    <a:ln>
                      <a:noFill/>
                    </a:ln>
                  </pic:spPr>
                </pic:pic>
              </a:graphicData>
            </a:graphic>
          </wp:inline>
        </w:drawing>
      </w:r>
    </w:p>
    <w:p w14:paraId="453DAA7B" w14:textId="09B501AB" w:rsidR="009E47DF" w:rsidRDefault="009E47DF" w:rsidP="009E47DF">
      <w:pPr>
        <w:pStyle w:val="Beschriftung"/>
      </w:pPr>
      <w:bookmarkStart w:id="100" w:name="_Ref221815077"/>
      <w:bookmarkStart w:id="101" w:name="_Toc222787081"/>
      <w:bookmarkStart w:id="102" w:name="_Ref220429140"/>
      <w:r>
        <w:t xml:space="preserve">Fig. </w:t>
      </w:r>
      <w:r>
        <w:fldChar w:fldCharType="begin"/>
      </w:r>
      <w:r>
        <w:instrText xml:space="preserve"> SEQ Fig. \* ARABIC </w:instrText>
      </w:r>
      <w:r>
        <w:fldChar w:fldCharType="separate"/>
      </w:r>
      <w:r w:rsidR="002D6190">
        <w:rPr>
          <w:noProof/>
        </w:rPr>
        <w:t>5</w:t>
      </w:r>
      <w:r>
        <w:fldChar w:fldCharType="end"/>
      </w:r>
      <w:bookmarkEnd w:id="100"/>
      <w:r>
        <w:t>:</w:t>
      </w:r>
      <w:r>
        <w:tab/>
      </w:r>
      <w:r w:rsidRPr="00440A2B">
        <w:t>Results for benchmark 3 of experiment 1. Left: Boxplot diagram of the execution times across all four libraries. Right: Bar chart of the</w:t>
      </w:r>
      <w:r w:rsidR="00C9794D">
        <w:t xml:space="preserve"> median</w:t>
      </w:r>
      <w:r w:rsidRPr="00440A2B">
        <w:t xml:space="preserve"> allocation rate across all four libraries.</w:t>
      </w:r>
      <w:bookmarkEnd w:id="101"/>
    </w:p>
    <w:tbl>
      <w:tblPr>
        <w:tblStyle w:val="Tabellenraster"/>
        <w:tblW w:w="5000" w:type="pct"/>
        <w:tblLook w:val="04A0" w:firstRow="1" w:lastRow="0" w:firstColumn="1" w:lastColumn="0" w:noHBand="0" w:noVBand="1"/>
      </w:tblPr>
      <w:tblGrid>
        <w:gridCol w:w="1009"/>
        <w:gridCol w:w="1995"/>
        <w:gridCol w:w="1906"/>
        <w:gridCol w:w="1213"/>
        <w:gridCol w:w="1726"/>
        <w:gridCol w:w="1213"/>
      </w:tblGrid>
      <w:tr w:rsidR="003D12B6" w:rsidRPr="006277D1" w14:paraId="1D28FBBE" w14:textId="77777777" w:rsidTr="006107A6">
        <w:tc>
          <w:tcPr>
            <w:tcW w:w="0" w:type="auto"/>
            <w:shd w:val="clear" w:color="auto" w:fill="D9D9D9" w:themeFill="background1" w:themeFillShade="D9"/>
          </w:tcPr>
          <w:p w14:paraId="6D82D737" w14:textId="77777777" w:rsidR="006107A6" w:rsidRPr="006107A6" w:rsidRDefault="006107A6" w:rsidP="006107A6">
            <w:pPr>
              <w:pStyle w:val="AbbildungOhneRahmen"/>
              <w:jc w:val="center"/>
              <w:rPr>
                <w:b/>
                <w:bCs/>
                <w:sz w:val="22"/>
              </w:rPr>
            </w:pPr>
            <w:r w:rsidRPr="006107A6">
              <w:rPr>
                <w:b/>
                <w:bCs/>
                <w:sz w:val="22"/>
              </w:rPr>
              <w:t>Library</w:t>
            </w:r>
          </w:p>
        </w:tc>
        <w:tc>
          <w:tcPr>
            <w:tcW w:w="0" w:type="auto"/>
            <w:shd w:val="clear" w:color="auto" w:fill="D9D9D9" w:themeFill="background1" w:themeFillShade="D9"/>
          </w:tcPr>
          <w:p w14:paraId="4F8744BA" w14:textId="359FAF3A" w:rsidR="006107A6" w:rsidRPr="006107A6" w:rsidRDefault="006107A6" w:rsidP="006107A6">
            <w:pPr>
              <w:pStyle w:val="AbbildungOhneRahmen"/>
              <w:jc w:val="center"/>
              <w:rPr>
                <w:b/>
                <w:bCs/>
                <w:sz w:val="22"/>
              </w:rPr>
            </w:pPr>
            <w:r w:rsidRPr="006107A6">
              <w:rPr>
                <w:rFonts w:cs="Times New Roman"/>
                <w:b/>
                <w:bCs/>
                <w:sz w:val="22"/>
              </w:rPr>
              <w:t>Ø</w:t>
            </w:r>
            <w:r w:rsidRPr="006107A6">
              <w:rPr>
                <w:b/>
                <w:bCs/>
                <w:sz w:val="22"/>
              </w:rPr>
              <w:t xml:space="preserve"> Exec. Time (ns)</w:t>
            </w:r>
          </w:p>
        </w:tc>
        <w:tc>
          <w:tcPr>
            <w:tcW w:w="0" w:type="auto"/>
            <w:shd w:val="clear" w:color="auto" w:fill="D9D9D9" w:themeFill="background1" w:themeFillShade="D9"/>
          </w:tcPr>
          <w:p w14:paraId="332E6C3C" w14:textId="3739C84F" w:rsidR="006107A6" w:rsidRPr="006107A6" w:rsidRDefault="006107A6" w:rsidP="006107A6">
            <w:pPr>
              <w:pStyle w:val="AbbildungOhneRahmen"/>
              <w:jc w:val="center"/>
              <w:rPr>
                <w:b/>
                <w:bCs/>
                <w:sz w:val="22"/>
              </w:rPr>
            </w:pPr>
            <w:r w:rsidRPr="006107A6">
              <w:rPr>
                <w:b/>
                <w:bCs/>
                <w:sz w:val="22"/>
              </w:rPr>
              <w:t>Ratio to LWJGL</w:t>
            </w:r>
          </w:p>
        </w:tc>
        <w:tc>
          <w:tcPr>
            <w:tcW w:w="0" w:type="auto"/>
            <w:shd w:val="clear" w:color="auto" w:fill="D9D9D9" w:themeFill="background1" w:themeFillShade="D9"/>
          </w:tcPr>
          <w:p w14:paraId="13647534" w14:textId="4228D2DE" w:rsidR="006107A6" w:rsidRPr="006107A6" w:rsidRDefault="006107A6" w:rsidP="006107A6">
            <w:pPr>
              <w:pStyle w:val="AbbildungOhneRahmen"/>
              <w:jc w:val="center"/>
              <w:rPr>
                <w:b/>
                <w:bCs/>
                <w:sz w:val="22"/>
              </w:rPr>
            </w:pPr>
            <w:r w:rsidRPr="006107A6">
              <w:rPr>
                <w:b/>
                <w:bCs/>
                <w:sz w:val="22"/>
              </w:rPr>
              <w:t>Reference</w:t>
            </w:r>
          </w:p>
        </w:tc>
        <w:tc>
          <w:tcPr>
            <w:tcW w:w="0" w:type="auto"/>
            <w:shd w:val="clear" w:color="auto" w:fill="D9D9D9" w:themeFill="background1" w:themeFillShade="D9"/>
          </w:tcPr>
          <w:p w14:paraId="0FF1195F" w14:textId="4C8A9F02" w:rsidR="006107A6" w:rsidRPr="006107A6" w:rsidRDefault="003D12B6" w:rsidP="006107A6">
            <w:pPr>
              <w:pStyle w:val="AbbildungOhneRahmen"/>
              <w:jc w:val="center"/>
              <w:rPr>
                <w:b/>
                <w:bCs/>
                <w:sz w:val="22"/>
              </w:rPr>
            </w:pPr>
            <w:r>
              <w:rPr>
                <w:b/>
                <w:bCs/>
                <w:sz w:val="22"/>
              </w:rPr>
              <w:t>M.</w:t>
            </w:r>
            <w:r w:rsidR="006107A6" w:rsidRPr="006107A6">
              <w:rPr>
                <w:b/>
                <w:bCs/>
                <w:sz w:val="22"/>
              </w:rPr>
              <w:t xml:space="preserve"> Alloc</w:t>
            </w:r>
            <w:r>
              <w:rPr>
                <w:b/>
                <w:bCs/>
                <w:sz w:val="22"/>
              </w:rPr>
              <w:t>.</w:t>
            </w:r>
            <w:r w:rsidR="006107A6" w:rsidRPr="006107A6">
              <w:rPr>
                <w:b/>
                <w:bCs/>
                <w:sz w:val="22"/>
              </w:rPr>
              <w:t xml:space="preserve"> Bytes</w:t>
            </w:r>
          </w:p>
        </w:tc>
        <w:tc>
          <w:tcPr>
            <w:tcW w:w="0" w:type="auto"/>
            <w:shd w:val="clear" w:color="auto" w:fill="D9D9D9" w:themeFill="background1" w:themeFillShade="D9"/>
          </w:tcPr>
          <w:p w14:paraId="2F66FDF2" w14:textId="77777777" w:rsidR="006107A6" w:rsidRPr="006107A6" w:rsidRDefault="006107A6" w:rsidP="006107A6">
            <w:pPr>
              <w:pStyle w:val="AbbildungOhneRahmen"/>
              <w:jc w:val="center"/>
              <w:rPr>
                <w:b/>
                <w:bCs/>
                <w:sz w:val="22"/>
              </w:rPr>
            </w:pPr>
            <w:r w:rsidRPr="006107A6">
              <w:rPr>
                <w:b/>
                <w:bCs/>
                <w:sz w:val="22"/>
              </w:rPr>
              <w:t>Reference</w:t>
            </w:r>
          </w:p>
        </w:tc>
      </w:tr>
      <w:tr w:rsidR="003D12B6" w:rsidRPr="006277D1" w14:paraId="7D6566A5" w14:textId="77777777" w:rsidTr="006107A6">
        <w:tc>
          <w:tcPr>
            <w:tcW w:w="0" w:type="auto"/>
            <w:shd w:val="clear" w:color="auto" w:fill="FFFFFF" w:themeFill="background1"/>
          </w:tcPr>
          <w:p w14:paraId="484E5ECC" w14:textId="77777777" w:rsidR="006107A6" w:rsidRPr="006107A6" w:rsidRDefault="006107A6" w:rsidP="006107A6">
            <w:pPr>
              <w:pStyle w:val="AbbildungOhneRahmen"/>
              <w:jc w:val="left"/>
              <w:rPr>
                <w:b/>
                <w:bCs/>
                <w:sz w:val="22"/>
              </w:rPr>
            </w:pPr>
            <w:r w:rsidRPr="006107A6">
              <w:rPr>
                <w:sz w:val="22"/>
              </w:rPr>
              <w:t>LWJGL</w:t>
            </w:r>
          </w:p>
        </w:tc>
        <w:tc>
          <w:tcPr>
            <w:tcW w:w="0" w:type="auto"/>
            <w:shd w:val="clear" w:color="auto" w:fill="FFFFFF" w:themeFill="background1"/>
          </w:tcPr>
          <w:p w14:paraId="0197897C" w14:textId="19B063EB" w:rsidR="006107A6" w:rsidRPr="006107A6" w:rsidRDefault="003D12B6" w:rsidP="006107A6">
            <w:pPr>
              <w:pStyle w:val="AbbildungOhneRahmen"/>
              <w:jc w:val="right"/>
              <w:rPr>
                <w:rFonts w:cs="Times New Roman"/>
                <w:b/>
                <w:bCs/>
                <w:sz w:val="22"/>
              </w:rPr>
            </w:pPr>
            <w:r w:rsidRPr="003D12B6">
              <w:rPr>
                <w:sz w:val="22"/>
              </w:rPr>
              <w:t>118</w:t>
            </w:r>
            <w:r>
              <w:rPr>
                <w:sz w:val="22"/>
              </w:rPr>
              <w:t>,</w:t>
            </w:r>
            <w:r w:rsidRPr="003D12B6">
              <w:rPr>
                <w:sz w:val="22"/>
              </w:rPr>
              <w:t>980</w:t>
            </w:r>
            <w:r>
              <w:rPr>
                <w:sz w:val="22"/>
              </w:rPr>
              <w:t>,</w:t>
            </w:r>
            <w:r w:rsidRPr="003D12B6">
              <w:rPr>
                <w:sz w:val="22"/>
              </w:rPr>
              <w:t>574</w:t>
            </w:r>
          </w:p>
        </w:tc>
        <w:tc>
          <w:tcPr>
            <w:tcW w:w="0" w:type="auto"/>
            <w:shd w:val="clear" w:color="auto" w:fill="FFFFFF" w:themeFill="background1"/>
          </w:tcPr>
          <w:p w14:paraId="386C8E8D" w14:textId="77C79696" w:rsidR="006107A6" w:rsidRPr="006107A6" w:rsidRDefault="006107A6" w:rsidP="006107A6">
            <w:pPr>
              <w:pStyle w:val="AbbildungOhneRahmen"/>
              <w:jc w:val="right"/>
              <w:rPr>
                <w:sz w:val="22"/>
              </w:rPr>
            </w:pPr>
            <w:r w:rsidRPr="006107A6">
              <w:rPr>
                <w:sz w:val="22"/>
              </w:rPr>
              <w:t>1.</w:t>
            </w:r>
            <w:r w:rsidR="003D12B6">
              <w:rPr>
                <w:sz w:val="22"/>
              </w:rPr>
              <w:t>0</w:t>
            </w:r>
            <w:r w:rsidRPr="006107A6">
              <w:rPr>
                <w:sz w:val="22"/>
              </w:rPr>
              <w:t>0</w:t>
            </w:r>
          </w:p>
        </w:tc>
        <w:tc>
          <w:tcPr>
            <w:tcW w:w="0" w:type="auto"/>
            <w:shd w:val="clear" w:color="auto" w:fill="FFFFFF" w:themeFill="background1"/>
          </w:tcPr>
          <w:p w14:paraId="2D821791" w14:textId="0C40C369" w:rsidR="006107A6" w:rsidRPr="006107A6" w:rsidRDefault="003D12B6" w:rsidP="006107A6">
            <w:pPr>
              <w:pStyle w:val="AbbildungOhneRahmen"/>
              <w:jc w:val="right"/>
              <w:rPr>
                <w:b/>
                <w:bCs/>
                <w:sz w:val="22"/>
              </w:rPr>
            </w:pPr>
            <w:r w:rsidRPr="003D12B6">
              <w:rPr>
                <w:sz w:val="22"/>
              </w:rPr>
              <w:t>285</w:t>
            </w:r>
            <w:r>
              <w:rPr>
                <w:sz w:val="22"/>
              </w:rPr>
              <w:t>,</w:t>
            </w:r>
            <w:r w:rsidRPr="003D12B6">
              <w:rPr>
                <w:sz w:val="22"/>
              </w:rPr>
              <w:t>295</w:t>
            </w:r>
          </w:p>
        </w:tc>
        <w:tc>
          <w:tcPr>
            <w:tcW w:w="0" w:type="auto"/>
            <w:shd w:val="clear" w:color="auto" w:fill="FFFFFF" w:themeFill="background1"/>
          </w:tcPr>
          <w:p w14:paraId="72CECE05" w14:textId="74249930" w:rsidR="006107A6" w:rsidRPr="006107A6" w:rsidRDefault="003D12B6" w:rsidP="006107A6">
            <w:pPr>
              <w:pStyle w:val="AbbildungOhneRahmen"/>
              <w:jc w:val="right"/>
              <w:rPr>
                <w:rFonts w:cs="Times New Roman"/>
                <w:b/>
                <w:bCs/>
                <w:sz w:val="22"/>
              </w:rPr>
            </w:pPr>
            <w:r w:rsidRPr="003D12B6">
              <w:rPr>
                <w:sz w:val="22"/>
              </w:rPr>
              <w:t>1</w:t>
            </w:r>
            <w:r>
              <w:rPr>
                <w:sz w:val="22"/>
              </w:rPr>
              <w:t>,</w:t>
            </w:r>
            <w:r w:rsidRPr="003D12B6">
              <w:rPr>
                <w:sz w:val="22"/>
              </w:rPr>
              <w:t>888</w:t>
            </w:r>
            <w:r>
              <w:rPr>
                <w:sz w:val="22"/>
              </w:rPr>
              <w:t>,</w:t>
            </w:r>
            <w:r w:rsidRPr="003D12B6">
              <w:rPr>
                <w:sz w:val="22"/>
              </w:rPr>
              <w:t>384</w:t>
            </w:r>
          </w:p>
        </w:tc>
        <w:tc>
          <w:tcPr>
            <w:tcW w:w="0" w:type="auto"/>
            <w:shd w:val="clear" w:color="auto" w:fill="FFFFFF" w:themeFill="background1"/>
          </w:tcPr>
          <w:p w14:paraId="02C291F0" w14:textId="3E262110" w:rsidR="006107A6" w:rsidRPr="006107A6" w:rsidRDefault="003D12B6" w:rsidP="006107A6">
            <w:pPr>
              <w:pStyle w:val="AbbildungOhneRahmen"/>
              <w:jc w:val="right"/>
              <w:rPr>
                <w:b/>
                <w:bCs/>
                <w:sz w:val="22"/>
              </w:rPr>
            </w:pPr>
            <w:r w:rsidRPr="003D12B6">
              <w:rPr>
                <w:sz w:val="22"/>
              </w:rPr>
              <w:t>7</w:t>
            </w:r>
            <w:r>
              <w:rPr>
                <w:sz w:val="22"/>
              </w:rPr>
              <w:t>,</w:t>
            </w:r>
            <w:r w:rsidRPr="003D12B6">
              <w:rPr>
                <w:sz w:val="22"/>
              </w:rPr>
              <w:t>784</w:t>
            </w:r>
          </w:p>
        </w:tc>
      </w:tr>
      <w:tr w:rsidR="003D12B6" w:rsidRPr="006277D1" w14:paraId="66FDF463" w14:textId="77777777" w:rsidTr="006107A6">
        <w:tc>
          <w:tcPr>
            <w:tcW w:w="0" w:type="auto"/>
          </w:tcPr>
          <w:p w14:paraId="361FCC91" w14:textId="77777777" w:rsidR="006107A6" w:rsidRPr="006107A6" w:rsidRDefault="006107A6" w:rsidP="006107A6">
            <w:pPr>
              <w:pStyle w:val="AbbildungOhneRahmen"/>
              <w:rPr>
                <w:sz w:val="22"/>
              </w:rPr>
            </w:pPr>
            <w:r w:rsidRPr="006107A6">
              <w:rPr>
                <w:sz w:val="22"/>
              </w:rPr>
              <w:t>FFMA</w:t>
            </w:r>
          </w:p>
        </w:tc>
        <w:tc>
          <w:tcPr>
            <w:tcW w:w="0" w:type="auto"/>
          </w:tcPr>
          <w:p w14:paraId="7CF7B48F" w14:textId="75A033BA" w:rsidR="006107A6" w:rsidRPr="006107A6" w:rsidRDefault="003D12B6" w:rsidP="006107A6">
            <w:pPr>
              <w:pStyle w:val="AbbildungOhneRahmen"/>
              <w:jc w:val="right"/>
              <w:rPr>
                <w:sz w:val="22"/>
              </w:rPr>
            </w:pPr>
            <w:r w:rsidRPr="003D12B6">
              <w:rPr>
                <w:sz w:val="22"/>
              </w:rPr>
              <w:t>95</w:t>
            </w:r>
            <w:r>
              <w:rPr>
                <w:sz w:val="22"/>
              </w:rPr>
              <w:t>,</w:t>
            </w:r>
            <w:r w:rsidRPr="003D12B6">
              <w:rPr>
                <w:sz w:val="22"/>
              </w:rPr>
              <w:t>631</w:t>
            </w:r>
            <w:r>
              <w:rPr>
                <w:sz w:val="22"/>
              </w:rPr>
              <w:t>,</w:t>
            </w:r>
            <w:r w:rsidRPr="003D12B6">
              <w:rPr>
                <w:sz w:val="22"/>
              </w:rPr>
              <w:t>635</w:t>
            </w:r>
          </w:p>
        </w:tc>
        <w:tc>
          <w:tcPr>
            <w:tcW w:w="0" w:type="auto"/>
          </w:tcPr>
          <w:p w14:paraId="66CBF832" w14:textId="06E9F82C" w:rsidR="006107A6" w:rsidRPr="006107A6" w:rsidRDefault="006107A6" w:rsidP="006107A6">
            <w:pPr>
              <w:pStyle w:val="AbbildungOhneRahmen"/>
              <w:jc w:val="right"/>
              <w:rPr>
                <w:sz w:val="22"/>
              </w:rPr>
            </w:pPr>
            <w:r>
              <w:rPr>
                <w:sz w:val="22"/>
              </w:rPr>
              <w:t>0.8</w:t>
            </w:r>
            <w:r w:rsidR="003D12B6">
              <w:rPr>
                <w:sz w:val="22"/>
              </w:rPr>
              <w:t>0</w:t>
            </w:r>
          </w:p>
        </w:tc>
        <w:tc>
          <w:tcPr>
            <w:tcW w:w="0" w:type="auto"/>
          </w:tcPr>
          <w:p w14:paraId="45D6C2A4" w14:textId="24013532" w:rsidR="006107A6" w:rsidRPr="003D12B6" w:rsidRDefault="003D12B6" w:rsidP="003D12B6">
            <w:pPr>
              <w:pStyle w:val="AbbildungOhneRahmen"/>
              <w:jc w:val="right"/>
              <w:rPr>
                <w:sz w:val="22"/>
                <w:lang w:val="de-DE"/>
              </w:rPr>
            </w:pPr>
            <w:r w:rsidRPr="003D12B6">
              <w:rPr>
                <w:sz w:val="22"/>
                <w:lang w:val="de-DE"/>
              </w:rPr>
              <w:t>787</w:t>
            </w:r>
            <w:r>
              <w:rPr>
                <w:sz w:val="22"/>
                <w:lang w:val="de-DE"/>
              </w:rPr>
              <w:t>,</w:t>
            </w:r>
            <w:r w:rsidRPr="003D12B6">
              <w:rPr>
                <w:sz w:val="22"/>
                <w:lang w:val="de-DE"/>
              </w:rPr>
              <w:t>491</w:t>
            </w:r>
          </w:p>
        </w:tc>
        <w:tc>
          <w:tcPr>
            <w:tcW w:w="0" w:type="auto"/>
          </w:tcPr>
          <w:p w14:paraId="5AF5EE9C" w14:textId="77F67656" w:rsidR="006107A6" w:rsidRPr="003D12B6" w:rsidRDefault="003D12B6" w:rsidP="003D12B6">
            <w:pPr>
              <w:pStyle w:val="AbbildungOhneRahmen"/>
              <w:jc w:val="right"/>
              <w:rPr>
                <w:sz w:val="22"/>
                <w:lang w:val="de-DE"/>
              </w:rPr>
            </w:pPr>
            <w:r w:rsidRPr="003D12B6">
              <w:rPr>
                <w:sz w:val="22"/>
                <w:lang w:val="de-DE"/>
              </w:rPr>
              <w:t>2</w:t>
            </w:r>
            <w:r>
              <w:rPr>
                <w:sz w:val="22"/>
                <w:lang w:val="de-DE"/>
              </w:rPr>
              <w:t>,</w:t>
            </w:r>
            <w:r w:rsidRPr="003D12B6">
              <w:rPr>
                <w:sz w:val="22"/>
                <w:lang w:val="de-DE"/>
              </w:rPr>
              <w:t>325</w:t>
            </w:r>
            <w:r>
              <w:rPr>
                <w:sz w:val="22"/>
                <w:lang w:val="de-DE"/>
              </w:rPr>
              <w:t>,</w:t>
            </w:r>
            <w:r w:rsidRPr="003D12B6">
              <w:rPr>
                <w:sz w:val="22"/>
                <w:lang w:val="de-DE"/>
              </w:rPr>
              <w:t>744</w:t>
            </w:r>
          </w:p>
        </w:tc>
        <w:tc>
          <w:tcPr>
            <w:tcW w:w="0" w:type="auto"/>
          </w:tcPr>
          <w:p w14:paraId="27CFB921" w14:textId="0B31DB1B" w:rsidR="006107A6" w:rsidRPr="006107A6" w:rsidRDefault="003D12B6" w:rsidP="006107A6">
            <w:pPr>
              <w:pStyle w:val="AbbildungOhneRahmen"/>
              <w:jc w:val="right"/>
              <w:rPr>
                <w:sz w:val="22"/>
              </w:rPr>
            </w:pPr>
            <w:r w:rsidRPr="003D12B6">
              <w:rPr>
                <w:sz w:val="22"/>
              </w:rPr>
              <w:t>7</w:t>
            </w:r>
            <w:r>
              <w:rPr>
                <w:sz w:val="22"/>
              </w:rPr>
              <w:t>,</w:t>
            </w:r>
            <w:r w:rsidRPr="003D12B6">
              <w:rPr>
                <w:sz w:val="22"/>
              </w:rPr>
              <w:t>952</w:t>
            </w:r>
          </w:p>
        </w:tc>
      </w:tr>
      <w:tr w:rsidR="003D12B6" w:rsidRPr="006277D1" w14:paraId="06899718" w14:textId="77777777" w:rsidTr="006107A6">
        <w:tc>
          <w:tcPr>
            <w:tcW w:w="0" w:type="auto"/>
          </w:tcPr>
          <w:p w14:paraId="37956C28" w14:textId="77777777" w:rsidR="006107A6" w:rsidRPr="006107A6" w:rsidRDefault="006107A6" w:rsidP="006107A6">
            <w:pPr>
              <w:pStyle w:val="AbbildungOhneRahmen"/>
              <w:rPr>
                <w:sz w:val="22"/>
              </w:rPr>
            </w:pPr>
            <w:r w:rsidRPr="006107A6">
              <w:rPr>
                <w:sz w:val="22"/>
              </w:rPr>
              <w:t>LUtils</w:t>
            </w:r>
          </w:p>
        </w:tc>
        <w:tc>
          <w:tcPr>
            <w:tcW w:w="0" w:type="auto"/>
          </w:tcPr>
          <w:p w14:paraId="7A630D79" w14:textId="53E7DD3D" w:rsidR="006107A6" w:rsidRPr="006107A6" w:rsidRDefault="003D12B6" w:rsidP="006107A6">
            <w:pPr>
              <w:pStyle w:val="AbbildungOhneRahmen"/>
              <w:keepNext/>
              <w:jc w:val="right"/>
              <w:rPr>
                <w:sz w:val="22"/>
              </w:rPr>
            </w:pPr>
            <w:r w:rsidRPr="003D12B6">
              <w:rPr>
                <w:sz w:val="22"/>
              </w:rPr>
              <w:t>74</w:t>
            </w:r>
            <w:r>
              <w:rPr>
                <w:sz w:val="22"/>
              </w:rPr>
              <w:t>,</w:t>
            </w:r>
            <w:r w:rsidRPr="003D12B6">
              <w:rPr>
                <w:sz w:val="22"/>
              </w:rPr>
              <w:t>026</w:t>
            </w:r>
            <w:r>
              <w:rPr>
                <w:sz w:val="22"/>
              </w:rPr>
              <w:t>,</w:t>
            </w:r>
            <w:r w:rsidRPr="003D12B6">
              <w:rPr>
                <w:sz w:val="22"/>
              </w:rPr>
              <w:t>697</w:t>
            </w:r>
          </w:p>
        </w:tc>
        <w:tc>
          <w:tcPr>
            <w:tcW w:w="0" w:type="auto"/>
          </w:tcPr>
          <w:p w14:paraId="4F3F542D" w14:textId="36FFFF3C" w:rsidR="006107A6" w:rsidRPr="006107A6" w:rsidRDefault="003D12B6" w:rsidP="006107A6">
            <w:pPr>
              <w:pStyle w:val="AbbildungOhneRahmen"/>
              <w:keepNext/>
              <w:jc w:val="right"/>
              <w:rPr>
                <w:sz w:val="22"/>
              </w:rPr>
            </w:pPr>
            <w:r w:rsidRPr="003D12B6">
              <w:rPr>
                <w:sz w:val="22"/>
              </w:rPr>
              <w:t>0.62</w:t>
            </w:r>
          </w:p>
        </w:tc>
        <w:tc>
          <w:tcPr>
            <w:tcW w:w="0" w:type="auto"/>
          </w:tcPr>
          <w:p w14:paraId="4508DE15" w14:textId="24CD30F4" w:rsidR="006107A6" w:rsidRPr="006107A6" w:rsidRDefault="003D12B6" w:rsidP="006107A6">
            <w:pPr>
              <w:pStyle w:val="AbbildungOhneRahmen"/>
              <w:keepNext/>
              <w:jc w:val="right"/>
              <w:rPr>
                <w:sz w:val="22"/>
              </w:rPr>
            </w:pPr>
            <w:r w:rsidRPr="003D12B6">
              <w:rPr>
                <w:sz w:val="22"/>
              </w:rPr>
              <w:t>860</w:t>
            </w:r>
            <w:r>
              <w:rPr>
                <w:sz w:val="22"/>
              </w:rPr>
              <w:t>,</w:t>
            </w:r>
            <w:r w:rsidRPr="003D12B6">
              <w:rPr>
                <w:sz w:val="22"/>
              </w:rPr>
              <w:t>963</w:t>
            </w:r>
          </w:p>
        </w:tc>
        <w:tc>
          <w:tcPr>
            <w:tcW w:w="0" w:type="auto"/>
          </w:tcPr>
          <w:p w14:paraId="003CA0AD" w14:textId="2A498EEF" w:rsidR="006107A6" w:rsidRPr="006107A6" w:rsidRDefault="003D12B6" w:rsidP="006107A6">
            <w:pPr>
              <w:pStyle w:val="AbbildungOhneRahmen"/>
              <w:keepNext/>
              <w:jc w:val="right"/>
              <w:rPr>
                <w:sz w:val="22"/>
              </w:rPr>
            </w:pPr>
            <w:r w:rsidRPr="003D12B6">
              <w:rPr>
                <w:sz w:val="22"/>
              </w:rPr>
              <w:t>1</w:t>
            </w:r>
            <w:r>
              <w:rPr>
                <w:sz w:val="22"/>
              </w:rPr>
              <w:t>,</w:t>
            </w:r>
            <w:r w:rsidRPr="003D12B6">
              <w:rPr>
                <w:sz w:val="22"/>
              </w:rPr>
              <w:t>657</w:t>
            </w:r>
            <w:r>
              <w:rPr>
                <w:sz w:val="22"/>
              </w:rPr>
              <w:t>,</w:t>
            </w:r>
            <w:r w:rsidRPr="003D12B6">
              <w:rPr>
                <w:sz w:val="22"/>
              </w:rPr>
              <w:t>048</w:t>
            </w:r>
          </w:p>
        </w:tc>
        <w:tc>
          <w:tcPr>
            <w:tcW w:w="0" w:type="auto"/>
          </w:tcPr>
          <w:p w14:paraId="30ECC68B" w14:textId="0DDE2671" w:rsidR="006107A6" w:rsidRPr="006107A6" w:rsidRDefault="003D12B6" w:rsidP="006107A6">
            <w:pPr>
              <w:pStyle w:val="AbbildungOhneRahmen"/>
              <w:keepNext/>
              <w:jc w:val="right"/>
              <w:rPr>
                <w:sz w:val="22"/>
              </w:rPr>
            </w:pPr>
            <w:r w:rsidRPr="003D12B6">
              <w:rPr>
                <w:sz w:val="22"/>
              </w:rPr>
              <w:t>9</w:t>
            </w:r>
            <w:r>
              <w:rPr>
                <w:sz w:val="22"/>
              </w:rPr>
              <w:t>,</w:t>
            </w:r>
            <w:r w:rsidRPr="003D12B6">
              <w:rPr>
                <w:sz w:val="22"/>
              </w:rPr>
              <w:t>176</w:t>
            </w:r>
          </w:p>
        </w:tc>
      </w:tr>
      <w:tr w:rsidR="003D12B6" w:rsidRPr="006277D1" w14:paraId="03FCCFDF" w14:textId="77777777" w:rsidTr="006107A6">
        <w:tc>
          <w:tcPr>
            <w:tcW w:w="0" w:type="auto"/>
          </w:tcPr>
          <w:p w14:paraId="6776385A" w14:textId="77777777" w:rsidR="006107A6" w:rsidRPr="006107A6" w:rsidRDefault="006107A6" w:rsidP="006107A6">
            <w:pPr>
              <w:pStyle w:val="AbbildungOhneRahmen"/>
              <w:rPr>
                <w:sz w:val="22"/>
              </w:rPr>
            </w:pPr>
            <w:r w:rsidRPr="006107A6">
              <w:rPr>
                <w:sz w:val="22"/>
              </w:rPr>
              <w:t>JNA</w:t>
            </w:r>
          </w:p>
        </w:tc>
        <w:tc>
          <w:tcPr>
            <w:tcW w:w="0" w:type="auto"/>
          </w:tcPr>
          <w:p w14:paraId="3D5CBD39" w14:textId="72E47C28" w:rsidR="006107A6" w:rsidRPr="006107A6" w:rsidRDefault="003D12B6" w:rsidP="006107A6">
            <w:pPr>
              <w:pStyle w:val="AbbildungOhneRahmen"/>
              <w:keepNext/>
              <w:jc w:val="right"/>
              <w:rPr>
                <w:sz w:val="22"/>
              </w:rPr>
            </w:pPr>
            <w:r w:rsidRPr="003D12B6">
              <w:rPr>
                <w:sz w:val="22"/>
              </w:rPr>
              <w:t>81</w:t>
            </w:r>
            <w:r>
              <w:rPr>
                <w:sz w:val="22"/>
              </w:rPr>
              <w:t>,</w:t>
            </w:r>
            <w:r w:rsidRPr="003D12B6">
              <w:rPr>
                <w:sz w:val="22"/>
              </w:rPr>
              <w:t>609</w:t>
            </w:r>
            <w:r>
              <w:rPr>
                <w:sz w:val="22"/>
              </w:rPr>
              <w:t>,</w:t>
            </w:r>
            <w:r w:rsidRPr="003D12B6">
              <w:rPr>
                <w:sz w:val="22"/>
              </w:rPr>
              <w:t>535</w:t>
            </w:r>
          </w:p>
        </w:tc>
        <w:tc>
          <w:tcPr>
            <w:tcW w:w="0" w:type="auto"/>
          </w:tcPr>
          <w:p w14:paraId="7EFDD4ED" w14:textId="0766099D" w:rsidR="006107A6" w:rsidRPr="006107A6" w:rsidRDefault="003D12B6" w:rsidP="006107A6">
            <w:pPr>
              <w:pStyle w:val="AbbildungOhneRahmen"/>
              <w:keepNext/>
              <w:jc w:val="right"/>
              <w:rPr>
                <w:sz w:val="22"/>
              </w:rPr>
            </w:pPr>
            <w:r w:rsidRPr="003D12B6">
              <w:rPr>
                <w:sz w:val="22"/>
              </w:rPr>
              <w:t>0.69</w:t>
            </w:r>
          </w:p>
        </w:tc>
        <w:tc>
          <w:tcPr>
            <w:tcW w:w="0" w:type="auto"/>
          </w:tcPr>
          <w:p w14:paraId="29D3F618" w14:textId="3C887225" w:rsidR="006107A6" w:rsidRPr="006107A6" w:rsidRDefault="003D12B6" w:rsidP="006107A6">
            <w:pPr>
              <w:pStyle w:val="AbbildungOhneRahmen"/>
              <w:keepNext/>
              <w:jc w:val="right"/>
              <w:rPr>
                <w:sz w:val="22"/>
              </w:rPr>
            </w:pPr>
            <w:r w:rsidRPr="003D12B6">
              <w:rPr>
                <w:sz w:val="22"/>
              </w:rPr>
              <w:t>2</w:t>
            </w:r>
            <w:r>
              <w:rPr>
                <w:sz w:val="22"/>
              </w:rPr>
              <w:t>,</w:t>
            </w:r>
            <w:r w:rsidRPr="003D12B6">
              <w:rPr>
                <w:sz w:val="22"/>
              </w:rPr>
              <w:t>200</w:t>
            </w:r>
            <w:r>
              <w:rPr>
                <w:sz w:val="22"/>
              </w:rPr>
              <w:t>,</w:t>
            </w:r>
            <w:r w:rsidRPr="003D12B6">
              <w:rPr>
                <w:sz w:val="22"/>
              </w:rPr>
              <w:t>692</w:t>
            </w:r>
          </w:p>
        </w:tc>
        <w:tc>
          <w:tcPr>
            <w:tcW w:w="0" w:type="auto"/>
          </w:tcPr>
          <w:p w14:paraId="4394CE03" w14:textId="183CDD6B" w:rsidR="006107A6" w:rsidRPr="006107A6" w:rsidRDefault="003D12B6" w:rsidP="006107A6">
            <w:pPr>
              <w:pStyle w:val="AbbildungOhneRahmen"/>
              <w:keepNext/>
              <w:jc w:val="right"/>
              <w:rPr>
                <w:sz w:val="22"/>
              </w:rPr>
            </w:pPr>
            <w:r w:rsidRPr="003D12B6">
              <w:rPr>
                <w:sz w:val="22"/>
              </w:rPr>
              <w:t>1</w:t>
            </w:r>
            <w:r>
              <w:rPr>
                <w:sz w:val="22"/>
              </w:rPr>
              <w:t>,</w:t>
            </w:r>
            <w:r w:rsidRPr="003D12B6">
              <w:rPr>
                <w:sz w:val="22"/>
              </w:rPr>
              <w:t>741</w:t>
            </w:r>
            <w:r>
              <w:rPr>
                <w:sz w:val="22"/>
              </w:rPr>
              <w:t>,</w:t>
            </w:r>
            <w:r w:rsidRPr="003D12B6">
              <w:rPr>
                <w:sz w:val="22"/>
              </w:rPr>
              <w:t>968</w:t>
            </w:r>
          </w:p>
        </w:tc>
        <w:tc>
          <w:tcPr>
            <w:tcW w:w="0" w:type="auto"/>
          </w:tcPr>
          <w:p w14:paraId="3EB01405" w14:textId="0230B239" w:rsidR="006107A6" w:rsidRPr="006107A6" w:rsidRDefault="003D12B6" w:rsidP="006107A6">
            <w:pPr>
              <w:pStyle w:val="AbbildungOhneRahmen"/>
              <w:keepNext/>
              <w:jc w:val="right"/>
              <w:rPr>
                <w:sz w:val="22"/>
              </w:rPr>
            </w:pPr>
            <w:r w:rsidRPr="003D12B6">
              <w:rPr>
                <w:sz w:val="22"/>
              </w:rPr>
              <w:t>11</w:t>
            </w:r>
            <w:r>
              <w:rPr>
                <w:sz w:val="22"/>
              </w:rPr>
              <w:t>,</w:t>
            </w:r>
            <w:r w:rsidRPr="003D12B6">
              <w:rPr>
                <w:sz w:val="22"/>
              </w:rPr>
              <w:t>864</w:t>
            </w:r>
          </w:p>
        </w:tc>
      </w:tr>
    </w:tbl>
    <w:p w14:paraId="3ACD131C" w14:textId="7FB43D82" w:rsidR="00DD5F21" w:rsidRPr="00DD5F21" w:rsidRDefault="00DD5F21" w:rsidP="00DD5F21">
      <w:pPr>
        <w:pStyle w:val="Beschriftung"/>
      </w:pPr>
      <w:bookmarkStart w:id="103" w:name="_Ref220429153"/>
      <w:bookmarkStart w:id="104" w:name="_Toc222787096"/>
      <w:r>
        <w:t xml:space="preserve">Tab. </w:t>
      </w:r>
      <w:r>
        <w:fldChar w:fldCharType="begin"/>
      </w:r>
      <w:r>
        <w:instrText xml:space="preserve"> SEQ Tab. \* ARABIC </w:instrText>
      </w:r>
      <w:r>
        <w:fldChar w:fldCharType="separate"/>
      </w:r>
      <w:r w:rsidR="002D6190">
        <w:rPr>
          <w:noProof/>
        </w:rPr>
        <w:t>3</w:t>
      </w:r>
      <w:r>
        <w:fldChar w:fldCharType="end"/>
      </w:r>
      <w:bookmarkEnd w:id="103"/>
      <w:r>
        <w:t>:</w:t>
      </w:r>
      <w:r>
        <w:tab/>
        <w:t xml:space="preserve"> Average execution time in nanoseconds and </w:t>
      </w:r>
      <w:r w:rsidR="00C9794D">
        <w:t>median</w:t>
      </w:r>
      <w:r w:rsidR="004052CF">
        <w:t xml:space="preserve"> (M.)</w:t>
      </w:r>
      <w:r>
        <w:t xml:space="preserve"> allocated bytes of benchmark 3</w:t>
      </w:r>
      <w:r w:rsidR="00C9794D">
        <w:t xml:space="preserve"> from </w:t>
      </w:r>
      <w:r w:rsidR="00C9794D" w:rsidRPr="0037604E">
        <w:t>experiment</w:t>
      </w:r>
      <w:r w:rsidR="00C9794D">
        <w:t xml:space="preserve"> 1 as well as the respective reference benchmark</w:t>
      </w:r>
      <w:r>
        <w:t>.</w:t>
      </w:r>
      <w:bookmarkEnd w:id="104"/>
    </w:p>
    <w:bookmarkEnd w:id="102"/>
    <w:p w14:paraId="3BFEE44D" w14:textId="0AA2CF95" w:rsidR="003D12B6" w:rsidRDefault="006277D1" w:rsidP="003D12B6">
      <w:r w:rsidRPr="006277D1">
        <w:t xml:space="preserve">In terms of execution time, LUtils achieves the lowest average at </w:t>
      </w:r>
      <m:oMath>
        <m:r>
          <w:rPr>
            <w:rFonts w:ascii="Cambria Math" w:hAnsi="Cambria Math"/>
          </w:rPr>
          <m:t>74⋅</m:t>
        </m:r>
        <m:sSup>
          <m:sSupPr>
            <m:ctrlPr>
              <w:rPr>
                <w:rFonts w:ascii="Cambria Math" w:hAnsi="Cambria Math"/>
                <w:i/>
                <w:vertAlign w:val="superscript"/>
              </w:rPr>
            </m:ctrlPr>
          </m:sSupPr>
          <m:e>
            <m:r>
              <w:rPr>
                <w:rFonts w:ascii="Cambria Math" w:hAnsi="Cambria Math"/>
              </w:rPr>
              <m:t>10</m:t>
            </m:r>
            <m:ctrlPr>
              <w:rPr>
                <w:rFonts w:ascii="Cambria Math" w:hAnsi="Cambria Math"/>
                <w:i/>
              </w:rPr>
            </m:ctrlPr>
          </m:e>
          <m:sup>
            <m:r>
              <w:rPr>
                <w:rFonts w:ascii="Cambria Math" w:hAnsi="Cambria Math"/>
                <w:vertAlign w:val="superscript"/>
              </w:rPr>
              <m:t>6</m:t>
            </m:r>
          </m:sup>
        </m:sSup>
      </m:oMath>
      <w:r w:rsidRPr="006277D1">
        <w:t xml:space="preserve"> ns, followed</w:t>
      </w:r>
      <w:r>
        <w:t xml:space="preserve"> by JNA and FFMA with</w:t>
      </w:r>
      <w:r w:rsidR="00E55068" w:rsidRPr="006277D1">
        <w:t xml:space="preserve"> </w:t>
      </w:r>
      <m:oMath>
        <m:r>
          <m:rPr>
            <m:sty m:val="p"/>
          </m:rPr>
          <w:rPr>
            <w:rFonts w:ascii="Cambria Math" w:hAnsi="Cambria Math"/>
          </w:rPr>
          <m:t>82</m:t>
        </m:r>
        <m:r>
          <w:rPr>
            <w:rFonts w:ascii="Cambria Math" w:hAnsi="Cambria Math"/>
          </w:rPr>
          <m:t>⋅</m:t>
        </m:r>
        <m:sSup>
          <m:sSupPr>
            <m:ctrlPr>
              <w:rPr>
                <w:rFonts w:ascii="Cambria Math" w:hAnsi="Cambria Math"/>
              </w:rPr>
            </m:ctrlPr>
          </m:sSupPr>
          <m:e>
            <m:r>
              <m:rPr>
                <m:sty m:val="p"/>
              </m:rPr>
              <w:rPr>
                <w:rFonts w:ascii="Cambria Math" w:hAnsi="Cambria Math"/>
              </w:rPr>
              <m:t>10</m:t>
            </m:r>
            <m:ctrlPr>
              <w:rPr>
                <w:rFonts w:ascii="Cambria Math" w:hAnsi="Cambria Math"/>
                <w:i/>
              </w:rPr>
            </m:ctrlPr>
          </m:e>
          <m:sup>
            <m:r>
              <m:rPr>
                <m:sty m:val="p"/>
              </m:rPr>
              <w:rPr>
                <w:rFonts w:ascii="Cambria Math" w:hAnsi="Cambria Math"/>
                <w:vertAlign w:val="superscript"/>
              </w:rPr>
              <m:t>6</m:t>
            </m:r>
          </m:sup>
        </m:sSup>
      </m:oMath>
      <w:r w:rsidRPr="006277D1">
        <w:t xml:space="preserve"> </w:t>
      </w:r>
      <w:r>
        <w:t xml:space="preserve">ns and </w:t>
      </w:r>
      <m:oMath>
        <m:r>
          <m:rPr>
            <m:sty m:val="p"/>
          </m:rPr>
          <w:rPr>
            <w:rFonts w:ascii="Cambria Math" w:hAnsi="Cambria Math"/>
          </w:rPr>
          <m:t>96</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ns respectively. LWJGL exhibits the highest execution time at </w:t>
      </w:r>
      <m:oMath>
        <m:r>
          <w:rPr>
            <w:rFonts w:ascii="Cambria Math" w:hAnsi="Cambria Math"/>
          </w:rPr>
          <m:t>11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rPr>
          <m:t xml:space="preserve"> </m:t>
        </m:r>
      </m:oMath>
      <w:r>
        <w:t xml:space="preserve">ns. All libraries exhibit relatively large standard deviations. </w:t>
      </w:r>
      <w:r w:rsidR="003D12B6">
        <w:t>JNA</w:t>
      </w:r>
      <w:r>
        <w:t xml:space="preserve"> shows the largest dispersion, with a standard deviation of </w:t>
      </w:r>
      <m:oMath>
        <m:r>
          <w:rPr>
            <w:rFonts w:ascii="Cambria Math" w:hAnsi="Cambria Math"/>
          </w:rPr>
          <m:t>3.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while LUtils exhibits the lowest variability at </w:t>
      </w:r>
      <m:oMath>
        <m:r>
          <w:rPr>
            <w:rFonts w:ascii="Cambria Math" w:hAnsi="Cambria Math"/>
            <w:lang w:val="de-DE"/>
          </w:rPr>
          <m:t>1.4⋅</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t xml:space="preserve"> ns.</w:t>
      </w:r>
    </w:p>
    <w:p w14:paraId="014C48A3" w14:textId="65A128C5" w:rsidR="007215A0" w:rsidRDefault="007215A0" w:rsidP="006277D1">
      <w:r>
        <w:t xml:space="preserve">Java-Heap allocation follows a similar pattern. Once again, LUtils demonstrates the lowest average value at </w:t>
      </w:r>
      <m:oMath>
        <m:r>
          <w:rPr>
            <w:rFonts w:ascii="Cambria Math" w:hAnsi="Cambria Math"/>
          </w:rPr>
          <m:t>1.6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again followed by JNA with </w:t>
      </w:r>
      <m:oMath>
        <m:r>
          <w:rPr>
            <w:rFonts w:ascii="Cambria Math" w:hAnsi="Cambria Math"/>
          </w:rPr>
          <m:t>1.7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LWJGL exhibits an allocation rate of </w:t>
      </w:r>
      <m:oMath>
        <m:r>
          <w:rPr>
            <w:rFonts w:ascii="Cambria Math" w:hAnsi="Cambria Math"/>
          </w:rPr>
          <m:t>1.8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Unlike the execution times, FFMA displays the highest allocation rate, allocating </w:t>
      </w:r>
      <m:oMath>
        <m:r>
          <w:rPr>
            <w:rFonts w:ascii="Cambria Math" w:hAnsi="Cambria Math"/>
          </w:rPr>
          <m:t>2.3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on average. </w:t>
      </w:r>
      <w:r w:rsidR="005C4EFB">
        <w:t>Consistent with the previous</w:t>
      </w:r>
      <w:r>
        <w:t xml:space="preserve"> benchmarks, </w:t>
      </w:r>
      <w:r w:rsidR="005C4EFB">
        <w:t xml:space="preserve">Java-Heap </w:t>
      </w:r>
      <w:r>
        <w:t xml:space="preserve">allocation variability </w:t>
      </w:r>
      <w:r w:rsidR="005C4EFB">
        <w:t>remains</w:t>
      </w:r>
      <w:r>
        <w:t xml:space="preserve"> low</w:t>
      </w:r>
      <w:r w:rsidR="005C4EFB">
        <w:t xml:space="preserve"> across all evaluated libraries</w:t>
      </w:r>
      <w:r>
        <w:t xml:space="preserve">, with </w:t>
      </w:r>
      <w:r w:rsidR="003D12B6">
        <w:t>FFMA</w:t>
      </w:r>
      <w:r w:rsidR="005C4EFB">
        <w:t xml:space="preserve"> exhibiting </w:t>
      </w:r>
      <w:r>
        <w:t xml:space="preserve">the highest standard deviation </w:t>
      </w:r>
      <w:r w:rsidR="005C4EFB">
        <w:t>at</w:t>
      </w:r>
      <w:r>
        <w:t xml:space="preserve"> </w:t>
      </w:r>
      <w:r w:rsidR="003D12B6">
        <w:t>99</w:t>
      </w:r>
      <w:r>
        <w:t xml:space="preserve"> bytes.</w:t>
      </w:r>
    </w:p>
    <w:p w14:paraId="455371BF" w14:textId="1E695E9E" w:rsidR="00184314" w:rsidRDefault="001B60E5" w:rsidP="00184314">
      <w:pPr>
        <w:pStyle w:val="AbbildungOhneRahmen"/>
      </w:pPr>
      <w:r>
        <w:lastRenderedPageBreak/>
        <w:t xml:space="preserve">When comparing to the reference benchmark, the execution times are </w:t>
      </w:r>
      <w:r w:rsidR="00C9794D">
        <w:t>between 37 and 417 times higher</w:t>
      </w:r>
      <w:r>
        <w:t xml:space="preserve"> for all libraries.</w:t>
      </w:r>
      <w:r w:rsidR="00C9794D">
        <w:t xml:space="preserve"> The smallest relative increase is exhibited by JNA due to its already high reference value.</w:t>
      </w:r>
      <w:r>
        <w:t xml:space="preserve"> The Java-Heap memory allocation results are more than </w:t>
      </w:r>
      <w:r w:rsidR="00C9794D">
        <w:t>146</w:t>
      </w:r>
      <w:r>
        <w:t xml:space="preserve"> times higher across all libraries.</w:t>
      </w:r>
    </w:p>
    <w:p w14:paraId="695C7CF5" w14:textId="06DC7C00" w:rsidR="00074025" w:rsidRPr="00184314" w:rsidRDefault="00074025" w:rsidP="00184314">
      <w:pPr>
        <w:pStyle w:val="AbbildungOhneRahmen"/>
      </w:pPr>
      <w:r>
        <w:t>Overall, this benchmark shows, that the initialization costs across all libraries are much higher than the costs for creating, writing to and reading from two different structures.</w:t>
      </w:r>
    </w:p>
    <w:p w14:paraId="0C5B6C13" w14:textId="0836E2FE" w:rsidR="00FE3F65" w:rsidRDefault="00FE3F65" w:rsidP="00B84F6B">
      <w:pPr>
        <w:pStyle w:val="3Hidden"/>
      </w:pPr>
      <w:r>
        <w:t xml:space="preserve">Benchmark </w:t>
      </w:r>
      <w:r w:rsidR="00F57EA2">
        <w:t>3</w:t>
      </w:r>
      <w:r>
        <w:t xml:space="preserve"> Interpretation</w:t>
      </w:r>
    </w:p>
    <w:p w14:paraId="4B58DB1A" w14:textId="2FE3BB3C" w:rsidR="00F57EA2" w:rsidRDefault="00C9794D" w:rsidP="00F57EA2">
      <w:r>
        <w:t>T</w:t>
      </w:r>
      <w:r w:rsidR="0037604E">
        <w:t xml:space="preserve">he results show that all libraries require considerable startup costs. </w:t>
      </w:r>
      <w:r w:rsidR="00924B32">
        <w:t>Furthermore, i</w:t>
      </w:r>
      <w:r w:rsidR="0037604E">
        <w:t>t is likely that most of the execution time and memory allocation is required for one-time initializations like class loading, native library initializations and one-time runtime configurations. However, this interpretation must be treated with caution, as it cannot be confirmed by this benchmark.</w:t>
      </w:r>
    </w:p>
    <w:p w14:paraId="5E2E70C8" w14:textId="73A18CD1" w:rsidR="0037604E" w:rsidRDefault="0037604E" w:rsidP="00F57EA2">
      <w:r>
        <w:t xml:space="preserve">One notable observation is that the libraries LUtils and JNA, which perform worse relative to LWJGL and FFMA in </w:t>
      </w:r>
      <w:r w:rsidR="009E47DF">
        <w:t>benchmark 1 and 2</w:t>
      </w:r>
      <w:r>
        <w:t>, achieve better results in this benchmark. This suggests, that LWJGL and FFMA perform more one-time initializations and optimization steps during application startup and structure related class loading, which leads to additional upfront overhead but subsequently enables better performance during repeated structure usage</w:t>
      </w:r>
      <w:r w:rsidR="002538C8">
        <w:t>.</w:t>
      </w:r>
    </w:p>
    <w:p w14:paraId="2CF81E4D" w14:textId="53EEB072" w:rsidR="00122D31" w:rsidRDefault="002413BC" w:rsidP="00FD079F">
      <w:pPr>
        <w:pStyle w:val="berschrift2"/>
      </w:pPr>
      <w:bookmarkStart w:id="105" w:name="_Toc223021712"/>
      <w:r>
        <w:t>Experiment 2</w:t>
      </w:r>
      <w:bookmarkEnd w:id="105"/>
    </w:p>
    <w:p w14:paraId="06698809" w14:textId="3F287E08" w:rsidR="002538C8" w:rsidRDefault="009E47DF" w:rsidP="002538C8">
      <w:r>
        <w:t>E</w:t>
      </w:r>
      <w:r w:rsidR="002538C8">
        <w:t xml:space="preserve">xperiment </w:t>
      </w:r>
      <w:r>
        <w:t xml:space="preserve">2 </w:t>
      </w:r>
      <w:r w:rsidR="002538C8">
        <w:t>evaluates medium structures across the four libraries. The structure</w:t>
      </w:r>
      <w:r w:rsidR="00C06DA4">
        <w:t xml:space="preserve">s contain between five and ten different element types and exhibit </w:t>
      </w:r>
      <w:r w:rsidR="002538C8">
        <w:t xml:space="preserve">sizes between </w:t>
      </w:r>
      <w:r w:rsidR="00EB2FC5">
        <w:t>112</w:t>
      </w:r>
      <w:r w:rsidR="002538C8">
        <w:t xml:space="preserve"> </w:t>
      </w:r>
      <w:r w:rsidR="00477EE0">
        <w:t xml:space="preserve">bytes </w:t>
      </w:r>
      <w:r w:rsidR="002538C8">
        <w:t xml:space="preserve">and </w:t>
      </w:r>
      <w:r w:rsidR="00EB2FC5">
        <w:t>424</w:t>
      </w:r>
      <w:r w:rsidR="002538C8">
        <w:t xml:space="preserve"> bytes. Once again, each element can be another structure which may contain more element types. Thus, </w:t>
      </w:r>
      <w:r w:rsidR="00C06DA4">
        <w:t>comparing</w:t>
      </w:r>
      <w:r w:rsidR="002538C8">
        <w:t xml:space="preserve"> structure creation, wri</w:t>
      </w:r>
      <w:r w:rsidR="00C06DA4">
        <w:t>te/read overhead and startup costs</w:t>
      </w:r>
      <w:r w:rsidR="002538C8">
        <w:t xml:space="preserve"> with more complex structures.</w:t>
      </w:r>
    </w:p>
    <w:p w14:paraId="23A2A5F8" w14:textId="074CD826" w:rsidR="002538C8" w:rsidRDefault="009E47DF" w:rsidP="002538C8">
      <w:r>
        <w:t>Benchmark 1</w:t>
      </w:r>
      <w:r w:rsidR="002538C8" w:rsidRPr="002538C8">
        <w:t xml:space="preserve"> allocates five different structures without reading or writing to them. </w:t>
      </w:r>
      <w:r w:rsidR="00C06DA4">
        <w:t xml:space="preserve">Once again, </w:t>
      </w:r>
      <w:r w:rsidR="002538C8" w:rsidRPr="002538C8">
        <w:t>this again provides variation in memory layout and reduces the risk of bias caused by library specific optimizations or inefficiencies.</w:t>
      </w:r>
      <w:r w:rsidR="002538C8">
        <w:t xml:space="preserve"> </w:t>
      </w:r>
      <w:r>
        <w:t xml:space="preserve">Benchmark 2 and 3 </w:t>
      </w:r>
      <w:r w:rsidR="002538C8">
        <w:t xml:space="preserve">allocate a single structure </w:t>
      </w:r>
      <w:r w:rsidR="00C06DA4" w:rsidRPr="00C06DA4">
        <w:t>that is subsequently used for write and read operations</w:t>
      </w:r>
      <w:r w:rsidR="002538C8">
        <w:t xml:space="preserve">. </w:t>
      </w:r>
      <w:r w:rsidR="00C06DA4" w:rsidRPr="00C06DA4">
        <w:t xml:space="preserve">Although only one </w:t>
      </w:r>
      <w:r w:rsidR="00C06DA4">
        <w:t>structure</w:t>
      </w:r>
      <w:r w:rsidR="00C06DA4" w:rsidRPr="00C06DA4">
        <w:t xml:space="preserve"> is created, the benchmark still introduces variability due to the structure’s complexity and its large number of fields</w:t>
      </w:r>
      <w:r w:rsidR="00C06DA4">
        <w:t>, which are all used for write/read operations</w:t>
      </w:r>
      <w:r w:rsidR="002538C8">
        <w:t>.</w:t>
      </w:r>
    </w:p>
    <w:p w14:paraId="68AEE1E7" w14:textId="767B1E01" w:rsidR="002538C8" w:rsidRDefault="002538C8" w:rsidP="00B84F6B">
      <w:pPr>
        <w:pStyle w:val="3Hidden"/>
      </w:pPr>
      <w:r>
        <w:t>Benchmark 1 Results</w:t>
      </w:r>
    </w:p>
    <w:p w14:paraId="26F28B90" w14:textId="38ACE220" w:rsidR="000C0854" w:rsidRDefault="000C0854" w:rsidP="000C0854">
      <w:r>
        <w:t>The performance results of benchmark</w:t>
      </w:r>
      <w:r w:rsidR="009E47DF">
        <w:t xml:space="preserve"> 1</w:t>
      </w:r>
      <w:r>
        <w:t xml:space="preserve"> of experiment </w:t>
      </w:r>
      <w:r w:rsidR="009E47DF">
        <w:t xml:space="preserve">2 </w:t>
      </w:r>
      <w:r>
        <w:t xml:space="preserve">are presented in </w:t>
      </w:r>
      <w:r w:rsidR="00DD5F21">
        <w:fldChar w:fldCharType="begin"/>
      </w:r>
      <w:r w:rsidR="00DD5F21">
        <w:instrText xml:space="preserve"> REF _Ref221815087 \h </w:instrText>
      </w:r>
      <w:r w:rsidR="00DD5F21">
        <w:fldChar w:fldCharType="separate"/>
      </w:r>
      <w:r w:rsidR="002D6190">
        <w:t xml:space="preserve">Fig. </w:t>
      </w:r>
      <w:r w:rsidR="002D6190">
        <w:rPr>
          <w:noProof/>
        </w:rPr>
        <w:t>6</w:t>
      </w:r>
      <w:r w:rsidR="00DD5F21">
        <w:fldChar w:fldCharType="end"/>
      </w:r>
      <w:r w:rsidR="00DD5F21">
        <w:t xml:space="preserve"> </w:t>
      </w:r>
      <w:r>
        <w:t xml:space="preserve">and </w:t>
      </w:r>
      <w:r>
        <w:fldChar w:fldCharType="begin"/>
      </w:r>
      <w:r>
        <w:instrText xml:space="preserve"> REF _Ref220588447 \h </w:instrText>
      </w:r>
      <w:r>
        <w:fldChar w:fldCharType="separate"/>
      </w:r>
      <w:r w:rsidR="002D6190">
        <w:t xml:space="preserve">Tab. </w:t>
      </w:r>
      <w:r w:rsidR="002D6190">
        <w:rPr>
          <w:noProof/>
        </w:rPr>
        <w:t>4</w:t>
      </w:r>
      <w:r>
        <w:fldChar w:fldCharType="end"/>
      </w:r>
      <w:r>
        <w:t>. To allow all libraries to be displayed within the figures, the y-axis of both the ex</w:t>
      </w:r>
      <w:r w:rsidR="00CD4E99">
        <w:t xml:space="preserve">ecution time and </w:t>
      </w:r>
      <w:r w:rsidR="00CD4E99">
        <w:lastRenderedPageBreak/>
        <w:t>the allocation</w:t>
      </w:r>
      <w:r w:rsidR="00C06DA4">
        <w:t xml:space="preserve"> rate</w:t>
      </w:r>
      <w:r w:rsidR="00CD4E99">
        <w:t xml:space="preserve"> plot </w:t>
      </w:r>
      <w:r w:rsidR="00C06DA4">
        <w:t>contain</w:t>
      </w:r>
      <w:r w:rsidR="00CD4E99">
        <w:t xml:space="preserve"> a broken axis. </w:t>
      </w:r>
      <w:r w:rsidR="00C06DA4">
        <w:t>Thus, the</w:t>
      </w:r>
      <w:r w:rsidR="00CD4E99">
        <w:t xml:space="preserve"> absolute difference between </w:t>
      </w:r>
      <w:r w:rsidR="00C06DA4">
        <w:t>FFMA and LUtils</w:t>
      </w:r>
      <w:r w:rsidR="00CD4E99">
        <w:t xml:space="preserve"> is substantially larger than what the plot visually suggests.</w:t>
      </w:r>
    </w:p>
    <w:p w14:paraId="3859867B" w14:textId="77777777" w:rsidR="005F66A8" w:rsidRDefault="005F66A8" w:rsidP="005F66A8">
      <w:r w:rsidRPr="005F66A8">
        <w:rPr>
          <w:noProof/>
        </w:rPr>
        <w:drawing>
          <wp:inline distT="0" distB="0" distL="0" distR="0" wp14:anchorId="6974CF36" wp14:editId="6C1DC42D">
            <wp:extent cx="2858237" cy="2143678"/>
            <wp:effectExtent l="0" t="0" r="0" b="9525"/>
            <wp:docPr id="204424755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47554" name="Grafik 1"/>
                    <pic:cNvPicPr>
                      <a:picLocks noChangeAspect="1" noChangeArrowheads="1"/>
                    </pic:cNvPicPr>
                  </pic:nvPicPr>
                  <pic:blipFill>
                    <a:blip r:embed="rId22"/>
                    <a:stretch>
                      <a:fillRect/>
                    </a:stretch>
                  </pic:blipFill>
                  <pic:spPr bwMode="auto">
                    <a:xfrm>
                      <a:off x="0" y="0"/>
                      <a:ext cx="2862254" cy="2146691"/>
                    </a:xfrm>
                    <a:prstGeom prst="rect">
                      <a:avLst/>
                    </a:prstGeom>
                    <a:noFill/>
                    <a:ln>
                      <a:noFill/>
                    </a:ln>
                  </pic:spPr>
                </pic:pic>
              </a:graphicData>
            </a:graphic>
          </wp:inline>
        </w:drawing>
      </w:r>
      <w:r w:rsidRPr="005F66A8">
        <w:rPr>
          <w:noProof/>
        </w:rPr>
        <w:drawing>
          <wp:inline distT="0" distB="0" distL="0" distR="0" wp14:anchorId="0DDA6B30" wp14:editId="6F9464F4">
            <wp:extent cx="2888615" cy="2166461"/>
            <wp:effectExtent l="0" t="0" r="6985" b="5715"/>
            <wp:docPr id="40920477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204777" name="Grafik 2"/>
                    <pic:cNvPicPr>
                      <a:picLocks noChangeAspect="1" noChangeArrowheads="1"/>
                    </pic:cNvPicPr>
                  </pic:nvPicPr>
                  <pic:blipFill>
                    <a:blip r:embed="rId23"/>
                    <a:stretch>
                      <a:fillRect/>
                    </a:stretch>
                  </pic:blipFill>
                  <pic:spPr bwMode="auto">
                    <a:xfrm>
                      <a:off x="0" y="0"/>
                      <a:ext cx="2899711" cy="2174783"/>
                    </a:xfrm>
                    <a:prstGeom prst="rect">
                      <a:avLst/>
                    </a:prstGeom>
                    <a:noFill/>
                    <a:ln>
                      <a:noFill/>
                    </a:ln>
                  </pic:spPr>
                </pic:pic>
              </a:graphicData>
            </a:graphic>
          </wp:inline>
        </w:drawing>
      </w:r>
    </w:p>
    <w:p w14:paraId="10D7B045" w14:textId="240078EC" w:rsidR="009E47DF" w:rsidRDefault="009E47DF" w:rsidP="009E47DF">
      <w:pPr>
        <w:pStyle w:val="Beschriftung"/>
      </w:pPr>
      <w:bookmarkStart w:id="106" w:name="_Ref221815087"/>
      <w:bookmarkStart w:id="107" w:name="_Toc222787082"/>
      <w:bookmarkStart w:id="108" w:name="_Ref220588425"/>
      <w:r>
        <w:t xml:space="preserve">Fig. </w:t>
      </w:r>
      <w:r>
        <w:fldChar w:fldCharType="begin"/>
      </w:r>
      <w:r>
        <w:instrText xml:space="preserve"> SEQ Fig. \* ARABIC </w:instrText>
      </w:r>
      <w:r>
        <w:fldChar w:fldCharType="separate"/>
      </w:r>
      <w:r w:rsidR="002D6190">
        <w:rPr>
          <w:noProof/>
        </w:rPr>
        <w:t>6</w:t>
      </w:r>
      <w:r>
        <w:fldChar w:fldCharType="end"/>
      </w:r>
      <w:bookmarkEnd w:id="106"/>
      <w:r>
        <w:t>:</w:t>
      </w:r>
      <w:r>
        <w:tab/>
      </w:r>
      <w:r w:rsidRPr="0026303D">
        <w:t xml:space="preserve">Results for benchmark 1 of experiment 2. Left: Boxplot diagram of the execution times across all four libraries. Right: Bar chart of the </w:t>
      </w:r>
      <w:r w:rsidR="007E1409">
        <w:t xml:space="preserve">median </w:t>
      </w:r>
      <w:r w:rsidRPr="0026303D">
        <w:t>allocation rate across all four libraries.</w:t>
      </w:r>
      <w:bookmarkEnd w:id="107"/>
    </w:p>
    <w:tbl>
      <w:tblPr>
        <w:tblStyle w:val="Tabellenraster"/>
        <w:tblW w:w="5000" w:type="pct"/>
        <w:tblLook w:val="04A0" w:firstRow="1" w:lastRow="0" w:firstColumn="1" w:lastColumn="0" w:noHBand="0" w:noVBand="1"/>
      </w:tblPr>
      <w:tblGrid>
        <w:gridCol w:w="1141"/>
        <w:gridCol w:w="2803"/>
        <w:gridCol w:w="2175"/>
        <w:gridCol w:w="2943"/>
      </w:tblGrid>
      <w:tr w:rsidR="00062BA6" w:rsidRPr="00FC189E" w14:paraId="718D2FE2" w14:textId="77777777" w:rsidTr="00062BA6">
        <w:trPr>
          <w:tblHeader/>
        </w:trPr>
        <w:tc>
          <w:tcPr>
            <w:tcW w:w="0" w:type="auto"/>
            <w:shd w:val="clear" w:color="auto" w:fill="D9D9D9" w:themeFill="background1" w:themeFillShade="D9"/>
          </w:tcPr>
          <w:p w14:paraId="57D627AC" w14:textId="77777777" w:rsidR="00062BA6" w:rsidRPr="00FC189E" w:rsidRDefault="00062BA6" w:rsidP="00062BA6">
            <w:pPr>
              <w:pStyle w:val="AbbildungOhneRahmen"/>
              <w:jc w:val="center"/>
              <w:rPr>
                <w:b/>
                <w:bCs/>
              </w:rPr>
            </w:pPr>
            <w:r w:rsidRPr="00FC189E">
              <w:rPr>
                <w:b/>
                <w:bCs/>
              </w:rPr>
              <w:t>Library</w:t>
            </w:r>
          </w:p>
        </w:tc>
        <w:tc>
          <w:tcPr>
            <w:tcW w:w="0" w:type="auto"/>
            <w:shd w:val="clear" w:color="auto" w:fill="D9D9D9" w:themeFill="background1" w:themeFillShade="D9"/>
          </w:tcPr>
          <w:p w14:paraId="4DBCCE2C" w14:textId="18D43A7C" w:rsidR="00062BA6" w:rsidRPr="00FC189E" w:rsidRDefault="00062BA6" w:rsidP="00062BA6">
            <w:pPr>
              <w:pStyle w:val="AbbildungOhneRahmen"/>
              <w:jc w:val="center"/>
              <w:rPr>
                <w:b/>
                <w:bCs/>
              </w:rPr>
            </w:pPr>
            <w:r w:rsidRPr="008D7C93">
              <w:rPr>
                <w:rFonts w:cs="Times New Roman"/>
                <w:b/>
                <w:bCs/>
              </w:rPr>
              <w:t>Ø</w:t>
            </w:r>
            <w:r w:rsidRPr="00FC189E">
              <w:rPr>
                <w:b/>
                <w:bCs/>
              </w:rPr>
              <w:t xml:space="preserve"> Execution Time (ns)</w:t>
            </w:r>
          </w:p>
        </w:tc>
        <w:tc>
          <w:tcPr>
            <w:tcW w:w="0" w:type="auto"/>
            <w:shd w:val="clear" w:color="auto" w:fill="D9D9D9" w:themeFill="background1" w:themeFillShade="D9"/>
          </w:tcPr>
          <w:p w14:paraId="29893DEA" w14:textId="059EA184" w:rsidR="00062BA6" w:rsidRPr="008D7C93" w:rsidRDefault="00062BA6" w:rsidP="00062BA6">
            <w:pPr>
              <w:pStyle w:val="AbbildungOhneRahmen"/>
              <w:jc w:val="center"/>
              <w:rPr>
                <w:rFonts w:cs="Times New Roman"/>
                <w:b/>
                <w:bCs/>
              </w:rPr>
            </w:pPr>
            <w:r>
              <w:rPr>
                <w:rFonts w:cs="Times New Roman"/>
                <w:b/>
                <w:bCs/>
              </w:rPr>
              <w:t>Ratio to LWJGL</w:t>
            </w:r>
          </w:p>
        </w:tc>
        <w:tc>
          <w:tcPr>
            <w:tcW w:w="0" w:type="auto"/>
            <w:shd w:val="clear" w:color="auto" w:fill="D9D9D9" w:themeFill="background1" w:themeFillShade="D9"/>
          </w:tcPr>
          <w:p w14:paraId="5F3E3BE9" w14:textId="7C9DBB7A" w:rsidR="00062BA6" w:rsidRPr="00FC189E" w:rsidRDefault="007E1409" w:rsidP="00062BA6">
            <w:pPr>
              <w:pStyle w:val="AbbildungOhneRahmen"/>
              <w:jc w:val="center"/>
              <w:rPr>
                <w:b/>
                <w:bCs/>
              </w:rPr>
            </w:pPr>
            <w:r>
              <w:rPr>
                <w:b/>
                <w:bCs/>
              </w:rPr>
              <w:t>Median</w:t>
            </w:r>
            <w:r w:rsidR="00062BA6" w:rsidRPr="00FC189E">
              <w:rPr>
                <w:b/>
                <w:bCs/>
              </w:rPr>
              <w:t xml:space="preserve"> Allocated Bytes</w:t>
            </w:r>
          </w:p>
        </w:tc>
      </w:tr>
      <w:tr w:rsidR="00062BA6" w:rsidRPr="00FC189E" w14:paraId="1036AD01" w14:textId="77777777" w:rsidTr="00062BA6">
        <w:tc>
          <w:tcPr>
            <w:tcW w:w="0" w:type="auto"/>
          </w:tcPr>
          <w:p w14:paraId="5072F3ED" w14:textId="77777777" w:rsidR="00062BA6" w:rsidRPr="00FC189E" w:rsidRDefault="00062BA6" w:rsidP="00062BA6">
            <w:pPr>
              <w:pStyle w:val="AbbildungOhneRahmen"/>
            </w:pPr>
            <w:r w:rsidRPr="00FC189E">
              <w:t>LWJGL</w:t>
            </w:r>
          </w:p>
        </w:tc>
        <w:tc>
          <w:tcPr>
            <w:tcW w:w="0" w:type="auto"/>
          </w:tcPr>
          <w:p w14:paraId="6504AAA1" w14:textId="4DADF4D3" w:rsidR="00062BA6" w:rsidRDefault="007E1409" w:rsidP="00062BA6">
            <w:pPr>
              <w:pStyle w:val="AbbildungOhneRahmen"/>
              <w:jc w:val="right"/>
            </w:pPr>
            <w:r w:rsidRPr="007E1409">
              <w:t>37</w:t>
            </w:r>
            <w:r>
              <w:t>6</w:t>
            </w:r>
          </w:p>
        </w:tc>
        <w:tc>
          <w:tcPr>
            <w:tcW w:w="0" w:type="auto"/>
          </w:tcPr>
          <w:p w14:paraId="05331606" w14:textId="7AA8E41A" w:rsidR="00062BA6" w:rsidRDefault="00062BA6" w:rsidP="00062BA6">
            <w:pPr>
              <w:pStyle w:val="AbbildungOhneRahmen"/>
              <w:jc w:val="right"/>
            </w:pPr>
            <w:r>
              <w:t>1.</w:t>
            </w:r>
            <w:r w:rsidR="007E1409">
              <w:t>0</w:t>
            </w:r>
            <w:r>
              <w:t>0</w:t>
            </w:r>
          </w:p>
        </w:tc>
        <w:tc>
          <w:tcPr>
            <w:tcW w:w="0" w:type="auto"/>
          </w:tcPr>
          <w:p w14:paraId="7F12D307" w14:textId="1118F31B" w:rsidR="00062BA6" w:rsidRDefault="00062BA6" w:rsidP="00062BA6">
            <w:pPr>
              <w:pStyle w:val="AbbildungOhneRahmen"/>
              <w:jc w:val="right"/>
            </w:pPr>
            <w:r>
              <w:t>440</w:t>
            </w:r>
          </w:p>
        </w:tc>
      </w:tr>
      <w:tr w:rsidR="00062BA6" w:rsidRPr="00FC189E" w14:paraId="4D6F7FA0" w14:textId="77777777" w:rsidTr="00062BA6">
        <w:tc>
          <w:tcPr>
            <w:tcW w:w="0" w:type="auto"/>
          </w:tcPr>
          <w:p w14:paraId="1C97C3C6" w14:textId="77777777" w:rsidR="00062BA6" w:rsidRPr="00FC189E" w:rsidRDefault="00062BA6" w:rsidP="00062BA6">
            <w:pPr>
              <w:pStyle w:val="AbbildungOhneRahmen"/>
            </w:pPr>
            <w:r w:rsidRPr="00FC189E">
              <w:t>FFMA</w:t>
            </w:r>
          </w:p>
        </w:tc>
        <w:tc>
          <w:tcPr>
            <w:tcW w:w="0" w:type="auto"/>
          </w:tcPr>
          <w:p w14:paraId="053E568E" w14:textId="5A1205CE" w:rsidR="00062BA6" w:rsidRPr="00FC189E" w:rsidRDefault="007E1409" w:rsidP="00062BA6">
            <w:pPr>
              <w:pStyle w:val="AbbildungOhneRahmen"/>
              <w:jc w:val="right"/>
            </w:pPr>
            <w:r w:rsidRPr="007E1409">
              <w:t>64</w:t>
            </w:r>
            <w:r>
              <w:t>4</w:t>
            </w:r>
          </w:p>
        </w:tc>
        <w:tc>
          <w:tcPr>
            <w:tcW w:w="0" w:type="auto"/>
          </w:tcPr>
          <w:p w14:paraId="29C23E3B" w14:textId="7BFF06C4" w:rsidR="00062BA6" w:rsidRDefault="007E1409" w:rsidP="00062BA6">
            <w:pPr>
              <w:pStyle w:val="AbbildungOhneRahmen"/>
              <w:jc w:val="right"/>
            </w:pPr>
            <w:r w:rsidRPr="007E1409">
              <w:t>1.71</w:t>
            </w:r>
          </w:p>
        </w:tc>
        <w:tc>
          <w:tcPr>
            <w:tcW w:w="0" w:type="auto"/>
          </w:tcPr>
          <w:p w14:paraId="438B2DF9" w14:textId="13E09509" w:rsidR="00062BA6" w:rsidRPr="00FC189E" w:rsidRDefault="00062BA6" w:rsidP="00062BA6">
            <w:pPr>
              <w:pStyle w:val="AbbildungOhneRahmen"/>
              <w:jc w:val="right"/>
            </w:pPr>
            <w:r>
              <w:t>512</w:t>
            </w:r>
          </w:p>
        </w:tc>
      </w:tr>
      <w:tr w:rsidR="00062BA6" w:rsidRPr="00FC189E" w14:paraId="20E8DAAB" w14:textId="77777777" w:rsidTr="00062BA6">
        <w:tc>
          <w:tcPr>
            <w:tcW w:w="0" w:type="auto"/>
          </w:tcPr>
          <w:p w14:paraId="497FF29E" w14:textId="77777777" w:rsidR="00062BA6" w:rsidRPr="00FC189E" w:rsidRDefault="00062BA6" w:rsidP="00062BA6">
            <w:pPr>
              <w:pStyle w:val="AbbildungOhneRahmen"/>
            </w:pPr>
            <w:r w:rsidRPr="00FC189E">
              <w:t>LUtils</w:t>
            </w:r>
          </w:p>
        </w:tc>
        <w:tc>
          <w:tcPr>
            <w:tcW w:w="0" w:type="auto"/>
          </w:tcPr>
          <w:p w14:paraId="4C8B7AE7" w14:textId="142E065F" w:rsidR="00062BA6" w:rsidRPr="00FC189E" w:rsidRDefault="007E1409" w:rsidP="00062BA6">
            <w:pPr>
              <w:pStyle w:val="AbbildungOhneRahmen"/>
              <w:jc w:val="right"/>
            </w:pPr>
            <w:r w:rsidRPr="007E1409">
              <w:t>31</w:t>
            </w:r>
            <w:r>
              <w:t>,</w:t>
            </w:r>
            <w:r w:rsidRPr="007E1409">
              <w:t>322</w:t>
            </w:r>
          </w:p>
        </w:tc>
        <w:tc>
          <w:tcPr>
            <w:tcW w:w="0" w:type="auto"/>
          </w:tcPr>
          <w:p w14:paraId="1C147AC9" w14:textId="6A84FE60" w:rsidR="00062BA6" w:rsidRDefault="007E1409" w:rsidP="00062BA6">
            <w:pPr>
              <w:pStyle w:val="AbbildungOhneRahmen"/>
              <w:jc w:val="right"/>
            </w:pPr>
            <w:r w:rsidRPr="007E1409">
              <w:t>83.37</w:t>
            </w:r>
          </w:p>
        </w:tc>
        <w:tc>
          <w:tcPr>
            <w:tcW w:w="0" w:type="auto"/>
          </w:tcPr>
          <w:p w14:paraId="1DF6D227" w14:textId="2417C41E" w:rsidR="00062BA6" w:rsidRPr="00FC189E" w:rsidRDefault="00062BA6" w:rsidP="00062BA6">
            <w:pPr>
              <w:pStyle w:val="AbbildungOhneRahmen"/>
              <w:jc w:val="right"/>
            </w:pPr>
            <w:r>
              <w:t>23</w:t>
            </w:r>
            <w:r w:rsidR="007E1409">
              <w:t>,</w:t>
            </w:r>
            <w:r>
              <w:t>472</w:t>
            </w:r>
          </w:p>
        </w:tc>
      </w:tr>
      <w:tr w:rsidR="00062BA6" w:rsidRPr="00FC189E" w14:paraId="67987B20" w14:textId="77777777" w:rsidTr="00062BA6">
        <w:tc>
          <w:tcPr>
            <w:tcW w:w="0" w:type="auto"/>
          </w:tcPr>
          <w:p w14:paraId="201983F3" w14:textId="77777777" w:rsidR="00062BA6" w:rsidRPr="00FC189E" w:rsidRDefault="00062BA6" w:rsidP="00062BA6">
            <w:pPr>
              <w:pStyle w:val="AbbildungOhneRahmen"/>
            </w:pPr>
            <w:r w:rsidRPr="00FC189E">
              <w:t>JNA</w:t>
            </w:r>
          </w:p>
        </w:tc>
        <w:tc>
          <w:tcPr>
            <w:tcW w:w="0" w:type="auto"/>
          </w:tcPr>
          <w:p w14:paraId="0DE7D31A" w14:textId="20B71A39" w:rsidR="00062BA6" w:rsidRPr="00FC189E" w:rsidRDefault="007E1409" w:rsidP="00062BA6">
            <w:pPr>
              <w:pStyle w:val="AbbildungOhneRahmen"/>
              <w:jc w:val="right"/>
            </w:pPr>
            <w:r w:rsidRPr="007E1409">
              <w:t>87</w:t>
            </w:r>
            <w:r>
              <w:t>,</w:t>
            </w:r>
            <w:r w:rsidRPr="007E1409">
              <w:t>122</w:t>
            </w:r>
          </w:p>
        </w:tc>
        <w:tc>
          <w:tcPr>
            <w:tcW w:w="0" w:type="auto"/>
          </w:tcPr>
          <w:p w14:paraId="09DC95D0" w14:textId="21CCC9E5" w:rsidR="00062BA6" w:rsidRDefault="007E1409" w:rsidP="00062BA6">
            <w:pPr>
              <w:pStyle w:val="AbbildungOhneRahmen"/>
              <w:jc w:val="right"/>
            </w:pPr>
            <w:r w:rsidRPr="007E1409">
              <w:t>231.90</w:t>
            </w:r>
          </w:p>
        </w:tc>
        <w:tc>
          <w:tcPr>
            <w:tcW w:w="0" w:type="auto"/>
          </w:tcPr>
          <w:p w14:paraId="119A4D69" w14:textId="4EB9BE01" w:rsidR="00062BA6" w:rsidRPr="00FC189E" w:rsidRDefault="007E1409" w:rsidP="00062BA6">
            <w:pPr>
              <w:pStyle w:val="AbbildungOhneRahmen"/>
              <w:jc w:val="right"/>
            </w:pPr>
            <w:r w:rsidRPr="007E1409">
              <w:t>41</w:t>
            </w:r>
            <w:r>
              <w:t>,</w:t>
            </w:r>
            <w:r w:rsidRPr="007E1409">
              <w:t>856</w:t>
            </w:r>
          </w:p>
        </w:tc>
      </w:tr>
    </w:tbl>
    <w:p w14:paraId="4960F36B" w14:textId="79AAA627" w:rsidR="00DD5F21" w:rsidRPr="00DD5F21" w:rsidRDefault="00DD5F21" w:rsidP="00DD5F21">
      <w:pPr>
        <w:pStyle w:val="Beschriftung"/>
      </w:pPr>
      <w:bookmarkStart w:id="109" w:name="_Ref220588447"/>
      <w:bookmarkStart w:id="110" w:name="_Toc222787097"/>
      <w:r>
        <w:t xml:space="preserve">Tab. </w:t>
      </w:r>
      <w:r>
        <w:fldChar w:fldCharType="begin"/>
      </w:r>
      <w:r>
        <w:instrText xml:space="preserve"> SEQ Tab. \* ARABIC </w:instrText>
      </w:r>
      <w:r>
        <w:fldChar w:fldCharType="separate"/>
      </w:r>
      <w:r w:rsidR="002D6190">
        <w:rPr>
          <w:noProof/>
        </w:rPr>
        <w:t>4</w:t>
      </w:r>
      <w:r>
        <w:fldChar w:fldCharType="end"/>
      </w:r>
      <w:bookmarkEnd w:id="109"/>
      <w:r>
        <w:t>:</w:t>
      </w:r>
      <w:r>
        <w:tab/>
      </w:r>
      <w:r w:rsidRPr="00FC189E">
        <w:t>Average execution time in nanoseconds and average allocated bytes of benchmark</w:t>
      </w:r>
      <w:r>
        <w:t xml:space="preserve"> 1</w:t>
      </w:r>
      <w:r w:rsidRPr="00FC189E">
        <w:t xml:space="preserve"> </w:t>
      </w:r>
      <w:r>
        <w:t>from</w:t>
      </w:r>
      <w:r w:rsidRPr="00FC189E">
        <w:t xml:space="preserve"> experiment </w:t>
      </w:r>
      <w:r>
        <w:t>2</w:t>
      </w:r>
      <w:r w:rsidRPr="00FC189E">
        <w:t>.</w:t>
      </w:r>
      <w:bookmarkEnd w:id="110"/>
      <w:r w:rsidRPr="00FC189E">
        <w:tab/>
      </w:r>
    </w:p>
    <w:bookmarkEnd w:id="108"/>
    <w:p w14:paraId="77D2A00D" w14:textId="6FAE2C70" w:rsidR="005F66A8" w:rsidRDefault="005F66A8" w:rsidP="005F66A8">
      <w:pPr>
        <w:pStyle w:val="AbbildungOhneRahmen"/>
      </w:pPr>
      <w:r>
        <w:t>T</w:t>
      </w:r>
      <w:r w:rsidR="00CD4E99">
        <w:t xml:space="preserve">he results show a similar pattern </w:t>
      </w:r>
      <w:r w:rsidR="00C06DA4">
        <w:t>to</w:t>
      </w:r>
      <w:r w:rsidR="00CD4E99">
        <w:t xml:space="preserve"> benchmark</w:t>
      </w:r>
      <w:r w:rsidR="009E47DF">
        <w:t xml:space="preserve"> 1</w:t>
      </w:r>
      <w:r w:rsidR="00CD4E99">
        <w:t xml:space="preserve"> of experiment</w:t>
      </w:r>
      <w:r w:rsidR="009E47DF">
        <w:t xml:space="preserve"> 1</w:t>
      </w:r>
      <w:r w:rsidR="00CD4E99">
        <w:t xml:space="preserve">. In terms of execution time, LWJGL achieves the best performance with an average execution time of </w:t>
      </w:r>
      <w:r w:rsidR="007E1409" w:rsidRPr="007E1409">
        <w:t>376</w:t>
      </w:r>
      <w:r w:rsidR="007E1409">
        <w:t xml:space="preserve"> </w:t>
      </w:r>
      <w:r w:rsidR="00CD4E99">
        <w:t xml:space="preserve">ns, followed by FFMA at </w:t>
      </w:r>
      <w:r w:rsidR="007E1409" w:rsidRPr="007E1409">
        <w:t>644</w:t>
      </w:r>
      <w:r w:rsidR="007E1409">
        <w:t xml:space="preserve"> </w:t>
      </w:r>
      <w:r w:rsidR="00CD4E99">
        <w:t xml:space="preserve">ns. Both libraries outperform LUtils and JNA by </w:t>
      </w:r>
      <w:r w:rsidR="007E1409">
        <w:t>more than</w:t>
      </w:r>
      <w:r w:rsidR="00D22CD0">
        <w:t xml:space="preserve"> </w:t>
      </w:r>
      <w:r w:rsidR="007E1409">
        <w:t>one</w:t>
      </w:r>
      <w:r w:rsidR="00D22CD0">
        <w:t xml:space="preserve"> order of magnitude</w:t>
      </w:r>
      <w:r w:rsidR="007E1409">
        <w:t>.</w:t>
      </w:r>
      <w:r w:rsidR="00CD4E99">
        <w:t xml:space="preserve"> </w:t>
      </w:r>
      <w:r w:rsidR="007E1409">
        <w:t>They</w:t>
      </w:r>
      <w:r w:rsidR="00CD4E99">
        <w:t xml:space="preserve"> report average executions times of </w:t>
      </w:r>
      <w:r w:rsidR="007E1409" w:rsidRPr="007E1409">
        <w:t>31</w:t>
      </w:r>
      <w:r w:rsidR="007E1409">
        <w:t>,</w:t>
      </w:r>
      <w:r w:rsidR="007E1409" w:rsidRPr="007E1409">
        <w:t>322</w:t>
      </w:r>
      <w:r w:rsidR="007E1409">
        <w:t xml:space="preserve"> </w:t>
      </w:r>
      <w:r w:rsidR="00CD4E99">
        <w:t xml:space="preserve">ns and </w:t>
      </w:r>
      <w:r w:rsidR="007E1409" w:rsidRPr="007E1409">
        <w:t>87</w:t>
      </w:r>
      <w:r w:rsidR="007E1409">
        <w:t>,</w:t>
      </w:r>
      <w:r w:rsidR="007E1409" w:rsidRPr="007E1409">
        <w:t>122</w:t>
      </w:r>
      <w:r w:rsidR="007E1409">
        <w:t xml:space="preserve"> </w:t>
      </w:r>
      <w:r w:rsidR="00CD4E99">
        <w:t>ns respectively.</w:t>
      </w:r>
      <w:r w:rsidR="00D22CD0">
        <w:t xml:space="preserve"> LWJGL and FFMA exhibit</w:t>
      </w:r>
      <w:r w:rsidR="007E1409">
        <w:t xml:space="preserve"> negligible variability with</w:t>
      </w:r>
      <w:r w:rsidR="00D22CD0">
        <w:t xml:space="preserve"> standard deviation</w:t>
      </w:r>
      <w:r w:rsidR="007E1409">
        <w:t>s</w:t>
      </w:r>
      <w:r w:rsidR="00D22CD0">
        <w:t xml:space="preserve"> less than</w:t>
      </w:r>
      <w:r w:rsidR="007E1409">
        <w:t xml:space="preserve"> 3</w:t>
      </w:r>
      <w:r w:rsidR="00D22CD0">
        <w:t xml:space="preserve"> ns. </w:t>
      </w:r>
      <w:r w:rsidR="007E1409">
        <w:t xml:space="preserve">In contrast, JNA and </w:t>
      </w:r>
      <w:r w:rsidR="00D22CD0">
        <w:t xml:space="preserve">LUtils demonstrate higher variability with standard deviations of </w:t>
      </w:r>
      <w:r w:rsidR="007E1409" w:rsidRPr="007E1409">
        <w:t>1975</w:t>
      </w:r>
      <w:r w:rsidR="007E1409">
        <w:t xml:space="preserve"> </w:t>
      </w:r>
      <w:r w:rsidR="00D22CD0">
        <w:t xml:space="preserve">ns </w:t>
      </w:r>
      <w:r w:rsidR="007E1409">
        <w:t xml:space="preserve">and </w:t>
      </w:r>
      <w:r w:rsidR="007E1409" w:rsidRPr="007E1409">
        <w:t>2631</w:t>
      </w:r>
      <w:r w:rsidR="007E1409">
        <w:t xml:space="preserve"> ns </w:t>
      </w:r>
      <w:r w:rsidR="00D22CD0">
        <w:t>respectively.</w:t>
      </w:r>
    </w:p>
    <w:p w14:paraId="701CC7BD" w14:textId="022BEF8B" w:rsidR="00CD4E99" w:rsidRDefault="00D22CD0" w:rsidP="005F66A8">
      <w:pPr>
        <w:pStyle w:val="AbbildungOhneRahmen"/>
      </w:pPr>
      <w:r>
        <w:t xml:space="preserve">The Java-Heap memory allocation results display a similar trend. LWJGL and FFMA show the best performance with </w:t>
      </w:r>
      <w:r w:rsidR="00540E7C">
        <w:t>medians</w:t>
      </w:r>
      <w:r>
        <w:t xml:space="preserve"> of 440</w:t>
      </w:r>
      <w:r w:rsidR="00477EE0">
        <w:t xml:space="preserve"> bytes</w:t>
      </w:r>
      <w:r>
        <w:t xml:space="preserve"> and 512 bytes. In contrast, LUtils and JNA allocate significantly more heap memory at 23</w:t>
      </w:r>
      <w:r w:rsidR="00820A36">
        <w:t>,</w:t>
      </w:r>
      <w:r>
        <w:t>472</w:t>
      </w:r>
      <w:r w:rsidR="00477EE0">
        <w:t xml:space="preserve"> bytes</w:t>
      </w:r>
      <w:r>
        <w:t xml:space="preserve"> and </w:t>
      </w:r>
      <w:r w:rsidR="007E1409" w:rsidRPr="007E1409">
        <w:t>41,856</w:t>
      </w:r>
      <w:r>
        <w:t xml:space="preserve"> bytes respectively.</w:t>
      </w:r>
      <w:r w:rsidR="000F3AE5">
        <w:t xml:space="preserve"> Once again, the variability across all four libraries is negligible. LWJGL, FFMA and LUtils exhibit standard </w:t>
      </w:r>
      <w:r w:rsidR="000F3AE5">
        <w:lastRenderedPageBreak/>
        <w:t xml:space="preserve">deviations close to 0 bytes (&lt; </w:t>
      </w:r>
      <w:r w:rsidR="000F3AE5" w:rsidRPr="000F3AE5">
        <w:rPr>
          <w:lang w:val="de-DE"/>
        </w:rPr>
        <w:t>0.</w:t>
      </w:r>
      <w:r w:rsidR="000F3AE5" w:rsidRPr="000F3AE5">
        <w:t>0</w:t>
      </w:r>
      <w:r w:rsidR="00540E7C">
        <w:t>3</w:t>
      </w:r>
      <w:r w:rsidR="000F3AE5" w:rsidRPr="000F3AE5">
        <w:t xml:space="preserve"> bytes</w:t>
      </w:r>
      <w:r w:rsidR="000F3AE5">
        <w:t xml:space="preserve">). JNA reports a standard deviation of approximately </w:t>
      </w:r>
      <w:r w:rsidR="00540E7C">
        <w:t>90</w:t>
      </w:r>
      <w:r w:rsidR="000F3AE5">
        <w:t xml:space="preserve"> bytes, which is less than 0.</w:t>
      </w:r>
      <w:r w:rsidR="00540E7C">
        <w:t>22</w:t>
      </w:r>
      <w:r w:rsidR="000F3AE5">
        <w:t xml:space="preserve">% relative to the </w:t>
      </w:r>
      <w:r w:rsidR="00540E7C">
        <w:t>median</w:t>
      </w:r>
      <w:r w:rsidR="000F3AE5">
        <w:t>.</w:t>
      </w:r>
    </w:p>
    <w:p w14:paraId="722F3F69" w14:textId="4468E925" w:rsidR="000F3AE5" w:rsidRDefault="000F3AE5" w:rsidP="005F66A8">
      <w:pPr>
        <w:pStyle w:val="AbbildungOhneRahmen"/>
      </w:pPr>
      <w:r>
        <w:t xml:space="preserve">Compared to benchmark </w:t>
      </w:r>
      <w:r w:rsidR="009E47DF">
        <w:t xml:space="preserve">1 </w:t>
      </w:r>
      <w:r>
        <w:t>of experiment 1</w:t>
      </w:r>
      <w:r w:rsidR="00DE18FD">
        <w:t xml:space="preserve">, the gap between the faster and slower libraries has increased substantially. For example, </w:t>
      </w:r>
      <w:r w:rsidR="00C94170">
        <w:t xml:space="preserve">while </w:t>
      </w:r>
      <w:r w:rsidR="00DE18FD">
        <w:t xml:space="preserve">LUtils </w:t>
      </w:r>
      <w:r w:rsidR="007F364F">
        <w:t>is</w:t>
      </w:r>
      <w:r w:rsidR="00DE18FD">
        <w:t xml:space="preserve"> approximately </w:t>
      </w:r>
      <w:r w:rsidR="00540E7C">
        <w:t>18</w:t>
      </w:r>
      <w:r w:rsidR="00DE18FD">
        <w:t xml:space="preserve"> times slower than LWJGL in experiment</w:t>
      </w:r>
      <w:r w:rsidR="009E47DF">
        <w:t xml:space="preserve"> 1</w:t>
      </w:r>
      <w:r w:rsidR="00DE18FD">
        <w:t xml:space="preserve">, this disparity widens further in </w:t>
      </w:r>
      <w:r w:rsidR="00C94170">
        <w:t xml:space="preserve">the current </w:t>
      </w:r>
      <w:r w:rsidR="00DE18FD">
        <w:t>experiment, where LUtils exhibits an execution time approximately 8</w:t>
      </w:r>
      <w:r w:rsidR="00540E7C">
        <w:t>3</w:t>
      </w:r>
      <w:r w:rsidR="00DE18FD">
        <w:t xml:space="preserve"> times </w:t>
      </w:r>
      <w:r w:rsidR="00C94170">
        <w:t>higher</w:t>
      </w:r>
      <w:r w:rsidR="00DE18FD">
        <w:t xml:space="preserve"> than </w:t>
      </w:r>
      <w:r w:rsidR="00C94170">
        <w:t xml:space="preserve">that of </w:t>
      </w:r>
      <w:r w:rsidR="00DE18FD">
        <w:t xml:space="preserve">LWJGL. A similar trend can be observed for the Java-Heap allocation </w:t>
      </w:r>
      <w:r w:rsidR="007F364F">
        <w:t>measurements</w:t>
      </w:r>
      <w:r w:rsidR="00DE18FD">
        <w:t>. Another noteworthy observation is that</w:t>
      </w:r>
      <w:r w:rsidR="00540E7C">
        <w:t xml:space="preserve"> in experiment 1</w:t>
      </w:r>
      <w:r w:rsidR="00DE18FD">
        <w:t xml:space="preserve"> </w:t>
      </w:r>
      <w:r w:rsidR="00C94170">
        <w:t xml:space="preserve">LUtils and JNA had </w:t>
      </w:r>
      <w:r w:rsidR="00540E7C">
        <w:t xml:space="preserve">similar medians regarding </w:t>
      </w:r>
      <w:r w:rsidR="00C94170">
        <w:t>allocat</w:t>
      </w:r>
      <w:r w:rsidR="00540E7C">
        <w:t>ion rate</w:t>
      </w:r>
      <w:r w:rsidR="00C94170">
        <w:t>, but in this benchmark JNA allocates almost twice as much.</w:t>
      </w:r>
      <w:r w:rsidR="005812B1">
        <w:t xml:space="preserve"> Furthermore, JNA only contains a single execution time outlier and </w:t>
      </w:r>
      <m:oMath>
        <m:f>
          <m:fPr>
            <m:type m:val="lin"/>
            <m:ctrlPr>
              <w:rPr>
                <w:rStyle w:val="AbbildungOhneRahmenZchn"/>
                <w:rFonts w:ascii="Cambria Math" w:hAnsi="Cambria Math"/>
                <w:i/>
              </w:rPr>
            </m:ctrlPr>
          </m:fPr>
          <m:num>
            <m:r>
              <m:rPr>
                <m:nor/>
              </m:rPr>
              <w:rPr>
                <w:rStyle w:val="AbbildungOhneRahmenZchn"/>
                <w:rFonts w:ascii="Cambria Math" w:hAnsi="Cambria Math"/>
              </w:rPr>
              <m:t>std</m:t>
            </m:r>
          </m:num>
          <m:den>
            <m:r>
              <m:rPr>
                <m:nor/>
              </m:rPr>
              <w:rPr>
                <w:rStyle w:val="AbbildungOhneRahmenZchn"/>
                <w:rFonts w:ascii="Cambria Math" w:hAnsi="Cambria Math"/>
              </w:rPr>
              <m:t>avg</m:t>
            </m:r>
          </m:den>
        </m:f>
      </m:oMath>
      <w:r w:rsidR="005812B1">
        <w:rPr>
          <w:rStyle w:val="AbbildungOhneRahmenZchn"/>
        </w:rPr>
        <w:t xml:space="preserve"> sinks from 124% in </w:t>
      </w:r>
      <w:r w:rsidR="00984AB5">
        <w:rPr>
          <w:rStyle w:val="AbbildungOhneRahmenZchn"/>
        </w:rPr>
        <w:t xml:space="preserve">the previous </w:t>
      </w:r>
      <w:r w:rsidR="005812B1">
        <w:rPr>
          <w:rStyle w:val="AbbildungOhneRahmenZchn"/>
        </w:rPr>
        <w:t>experiment to 2.27%</w:t>
      </w:r>
      <w:r w:rsidR="00984AB5">
        <w:rPr>
          <w:rStyle w:val="AbbildungOhneRahmenZchn"/>
        </w:rPr>
        <w:t xml:space="preserve"> in this experiment</w:t>
      </w:r>
      <w:r w:rsidR="005812B1">
        <w:rPr>
          <w:rStyle w:val="AbbildungOhneRahmenZchn"/>
        </w:rPr>
        <w:t>.</w:t>
      </w:r>
    </w:p>
    <w:p w14:paraId="1509B988" w14:textId="1CC3FC77" w:rsidR="00CD4E99" w:rsidRPr="00540E7C" w:rsidRDefault="00C94170" w:rsidP="00CD4E99">
      <w:pPr>
        <w:pStyle w:val="AbbildungOhneRahmen"/>
      </w:pPr>
      <w:r>
        <w:t xml:space="preserve">Overall, the results indicate </w:t>
      </w:r>
      <w:r w:rsidR="007F364F">
        <w:t xml:space="preserve">again </w:t>
      </w:r>
      <w:r>
        <w:t>that LWJGL and FFMA provide the most efficient implementation when creating and allocating complex structures among the evaluated libraries. Both achieve the lowest average execution time and the lowest average allocation rate. In contrast, LUtils and JNA introduce</w:t>
      </w:r>
      <w:r w:rsidR="00CE6F7D">
        <w:t xml:space="preserve"> </w:t>
      </w:r>
      <w:r w:rsidR="00540E7C">
        <w:t>more than</w:t>
      </w:r>
      <w:r w:rsidR="00CE6F7D">
        <w:t xml:space="preserve"> </w:t>
      </w:r>
      <w:r w:rsidR="00540E7C">
        <w:t>one</w:t>
      </w:r>
      <w:r w:rsidR="00CE6F7D">
        <w:t xml:space="preserve"> order of magnitude longer execution times and Java-Heap memory allocations than LWJGL and FFMA.</w:t>
      </w:r>
    </w:p>
    <w:p w14:paraId="35B8EF6D" w14:textId="1CB0186D" w:rsidR="002538C8" w:rsidRDefault="002538C8" w:rsidP="00B84F6B">
      <w:pPr>
        <w:pStyle w:val="3Hidden"/>
      </w:pPr>
      <w:r>
        <w:t>Benchmark 1 Interpretation</w:t>
      </w:r>
    </w:p>
    <w:p w14:paraId="7704AAD4" w14:textId="71C8CD6C" w:rsidR="003E7EBB" w:rsidRDefault="003E7EBB" w:rsidP="003E7EBB">
      <w:r>
        <w:t xml:space="preserve">Once again, the very low execution times of LWJGL and FFMA are expected, because both libraries do not require any reflective access when the structure is </w:t>
      </w:r>
      <w:r w:rsidR="007F364F">
        <w:t>created</w:t>
      </w:r>
      <w:r>
        <w:t>. What is noteworthy is that FFMA is still slower than LWJGL. This is interesting because FFMA</w:t>
      </w:r>
      <w:r w:rsidR="006044FE">
        <w:t xml:space="preserve"> only allocates the memory without having to initiali</w:t>
      </w:r>
      <w:r w:rsidR="00FD4043">
        <w:t>s</w:t>
      </w:r>
      <w:r w:rsidR="006044FE">
        <w:t>e any custom classes for each structure. Meanwhile LWJGL initiali</w:t>
      </w:r>
      <w:r w:rsidR="00FD4043">
        <w:t>s</w:t>
      </w:r>
      <w:r w:rsidR="006044FE">
        <w:t xml:space="preserve">es the generated classes, which </w:t>
      </w:r>
      <w:r w:rsidR="009F3FEC">
        <w:t>enable</w:t>
      </w:r>
      <w:r w:rsidR="006044FE">
        <w:t xml:space="preserve"> simple read and write access to the structures. This disparity is likely once again due to the different allocators </w:t>
      </w:r>
      <w:r w:rsidR="009F3FEC">
        <w:t xml:space="preserve">employed by the </w:t>
      </w:r>
      <w:r w:rsidR="006044FE">
        <w:t>libraries</w:t>
      </w:r>
      <w:r w:rsidR="007F364F">
        <w:t xml:space="preserve"> and the fact, that LWJGL does not initialise the allocated memory with zeros</w:t>
      </w:r>
      <w:r w:rsidR="006044FE">
        <w:t xml:space="preserve">. A similar observation can be made about the Java-Heap allocation rates of LWJGL and FFMA. </w:t>
      </w:r>
      <w:r w:rsidR="00513781">
        <w:t>Again,</w:t>
      </w:r>
      <w:r w:rsidR="006044FE">
        <w:t xml:space="preserve"> FFMA allocates more bytes on the Java-Heap than LWJGL</w:t>
      </w:r>
      <w:r w:rsidR="00513781">
        <w:t xml:space="preserve">. This suggests, that the allocator FFMA uses requires more Java-Heap </w:t>
      </w:r>
      <w:r w:rsidR="007F364F">
        <w:t xml:space="preserve">memory </w:t>
      </w:r>
      <w:r w:rsidR="00513781">
        <w:t>than LWJGL’s allocator.</w:t>
      </w:r>
    </w:p>
    <w:p w14:paraId="36875D1B" w14:textId="76F10A42" w:rsidR="00EF073E" w:rsidRDefault="00513781" w:rsidP="003E7EBB">
      <w:r>
        <w:t>Like benchmark</w:t>
      </w:r>
      <w:r w:rsidR="009E47DF">
        <w:t xml:space="preserve"> 1</w:t>
      </w:r>
      <w:r>
        <w:t xml:space="preserve"> </w:t>
      </w:r>
      <w:r w:rsidR="009E47DF">
        <w:t>of experiment 1</w:t>
      </w:r>
      <w:r>
        <w:t xml:space="preserve"> JNA and LUtils require </w:t>
      </w:r>
      <w:r w:rsidR="00540E7C">
        <w:t>more than one</w:t>
      </w:r>
      <w:r>
        <w:t xml:space="preserve"> order of magnitude more execution time and allocation rate than LWJGL. Once again, this is not unexpected due to their use of reflection and more complex classes required to dynamically create the structures at runtime. An interesting observation is that unlike experiment</w:t>
      </w:r>
      <w:r w:rsidR="009E47DF">
        <w:t xml:space="preserve"> 1</w:t>
      </w:r>
      <w:r>
        <w:t xml:space="preserve"> JNA now exhibits an almost two times higher allocation rate than LUtils. This </w:t>
      </w:r>
      <w:r w:rsidR="007F364F">
        <w:t>suggests that JNA</w:t>
      </w:r>
      <w:r w:rsidR="00540E7C">
        <w:t xml:space="preserve"> might</w:t>
      </w:r>
      <w:r w:rsidR="007F364F">
        <w:t xml:space="preserve"> perform mor</w:t>
      </w:r>
      <w:r>
        <w:t>e complex runtime validations and initializations</w:t>
      </w:r>
      <w:r w:rsidR="00EF073E">
        <w:t>.</w:t>
      </w:r>
    </w:p>
    <w:p w14:paraId="66B50AA5" w14:textId="45EE4817" w:rsidR="002538C8" w:rsidRDefault="002538C8" w:rsidP="00B84F6B">
      <w:pPr>
        <w:pStyle w:val="3Hidden"/>
      </w:pPr>
      <w:r>
        <w:lastRenderedPageBreak/>
        <w:t>Benchmark 2 Results</w:t>
      </w:r>
    </w:p>
    <w:p w14:paraId="3BE4D911" w14:textId="5C304184" w:rsidR="003E7EBB" w:rsidRDefault="00F350A5" w:rsidP="003E7EBB">
      <w:r>
        <w:t>The results of benchmark</w:t>
      </w:r>
      <w:r w:rsidR="009E47DF">
        <w:t xml:space="preserve"> 2</w:t>
      </w:r>
      <w:r>
        <w:t xml:space="preserve"> are displayed in </w:t>
      </w:r>
      <w:r w:rsidR="00DD5F21">
        <w:fldChar w:fldCharType="begin"/>
      </w:r>
      <w:r w:rsidR="00DD5F21">
        <w:instrText xml:space="preserve"> REF _Ref221815098 \h </w:instrText>
      </w:r>
      <w:r w:rsidR="00DD5F21">
        <w:fldChar w:fldCharType="separate"/>
      </w:r>
      <w:r w:rsidR="002D6190">
        <w:t xml:space="preserve">Fig. </w:t>
      </w:r>
      <w:r w:rsidR="002D6190">
        <w:rPr>
          <w:noProof/>
        </w:rPr>
        <w:t>7</w:t>
      </w:r>
      <w:r w:rsidR="00DD5F21">
        <w:fldChar w:fldCharType="end"/>
      </w:r>
      <w:r w:rsidR="00DD5F21">
        <w:t xml:space="preserve"> </w:t>
      </w:r>
      <w:r>
        <w:t xml:space="preserve">and </w:t>
      </w:r>
      <w:r>
        <w:fldChar w:fldCharType="begin"/>
      </w:r>
      <w:r>
        <w:instrText xml:space="preserve"> REF _Ref220598967 \h </w:instrText>
      </w:r>
      <w:r>
        <w:fldChar w:fldCharType="separate"/>
      </w:r>
      <w:r w:rsidR="002D6190">
        <w:t xml:space="preserve">Tab. </w:t>
      </w:r>
      <w:r w:rsidR="002D6190">
        <w:rPr>
          <w:noProof/>
        </w:rPr>
        <w:t>5</w:t>
      </w:r>
      <w:r>
        <w:fldChar w:fldCharType="end"/>
      </w:r>
      <w:r>
        <w:t>. They allow execution time and Java-Heap memory allocation comparisons of write and read operations across the four libraries. As previ</w:t>
      </w:r>
      <w:r w:rsidRPr="002B2167">
        <w:t xml:space="preserve">ously stated in </w:t>
      </w:r>
      <w:r w:rsidR="007F364F">
        <w:fldChar w:fldCharType="begin"/>
      </w:r>
      <w:r w:rsidR="007F364F">
        <w:instrText xml:space="preserve"> REF _Ref222587057 \r \h </w:instrText>
      </w:r>
      <w:r w:rsidR="007F364F">
        <w:fldChar w:fldCharType="separate"/>
      </w:r>
      <w:r w:rsidR="002D6190">
        <w:t>4.1.2</w:t>
      </w:r>
      <w:r w:rsidR="007F364F">
        <w:fldChar w:fldCharType="end"/>
      </w:r>
      <w:r w:rsidRPr="002B2167">
        <w:t xml:space="preserve">, </w:t>
      </w:r>
      <w:r w:rsidR="007F364F">
        <w:t>in addition</w:t>
      </w:r>
      <w:r w:rsidRPr="002B2167">
        <w:t xml:space="preserve"> to the primary measurements, a reference benchmark</w:t>
      </w:r>
      <w:r w:rsidR="002B2167">
        <w:t xml:space="preserve">, allocating </w:t>
      </w:r>
      <w:r w:rsidR="006900F1">
        <w:t xml:space="preserve">identical </w:t>
      </w:r>
      <w:r w:rsidR="002B2167">
        <w:t>structures without performing any write</w:t>
      </w:r>
      <w:r w:rsidR="007F364F">
        <w:t>/</w:t>
      </w:r>
      <w:r w:rsidR="002B2167">
        <w:t>read operations,</w:t>
      </w:r>
      <w:r w:rsidRPr="002B2167">
        <w:t xml:space="preserve"> is included</w:t>
      </w:r>
      <w:r w:rsidR="002B2167">
        <w:t>.</w:t>
      </w:r>
    </w:p>
    <w:p w14:paraId="653ED24D" w14:textId="4C2D74EF" w:rsidR="005F66A8" w:rsidRDefault="002351BE" w:rsidP="002538C8">
      <w:pPr>
        <w:rPr>
          <w:rFonts w:eastAsia="Times New Roman" w:cs="Times New Roman"/>
          <w:snapToGrid w:val="0"/>
          <w:color w:val="000000"/>
          <w:w w:val="0"/>
          <w:sz w:val="0"/>
          <w:szCs w:val="0"/>
          <w:u w:color="000000"/>
          <w:bdr w:val="none" w:sz="0" w:space="0" w:color="000000"/>
          <w:shd w:val="clear" w:color="000000" w:fill="000000"/>
          <w:lang w:val="x-none" w:eastAsia="x-none" w:bidi="x-none"/>
        </w:rPr>
      </w:pPr>
      <w:r w:rsidRPr="002351BE">
        <w:rPr>
          <w:noProof/>
        </w:rPr>
        <w:drawing>
          <wp:inline distT="0" distB="0" distL="0" distR="0" wp14:anchorId="1FDC420B" wp14:editId="10ECF1AE">
            <wp:extent cx="2855696" cy="2141772"/>
            <wp:effectExtent l="0" t="0" r="1905" b="0"/>
            <wp:docPr id="46810396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03963" name="Grafik 3"/>
                    <pic:cNvPicPr>
                      <a:picLocks noChangeAspect="1" noChangeArrowheads="1"/>
                    </pic:cNvPicPr>
                  </pic:nvPicPr>
                  <pic:blipFill>
                    <a:blip r:embed="rId24"/>
                    <a:stretch>
                      <a:fillRect/>
                    </a:stretch>
                  </pic:blipFill>
                  <pic:spPr bwMode="auto">
                    <a:xfrm>
                      <a:off x="0" y="0"/>
                      <a:ext cx="2859441" cy="2144581"/>
                    </a:xfrm>
                    <a:prstGeom prst="rect">
                      <a:avLst/>
                    </a:prstGeom>
                    <a:noFill/>
                    <a:ln>
                      <a:noFill/>
                    </a:ln>
                  </pic:spPr>
                </pic:pic>
              </a:graphicData>
            </a:graphic>
          </wp:inline>
        </w:drawing>
      </w:r>
      <w:r w:rsidRPr="002351BE">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2351BE">
        <w:rPr>
          <w:noProof/>
        </w:rPr>
        <w:drawing>
          <wp:inline distT="0" distB="0" distL="0" distR="0" wp14:anchorId="187DD53E" wp14:editId="3BED6DF6">
            <wp:extent cx="2858715" cy="2144035"/>
            <wp:effectExtent l="0" t="0" r="0" b="8890"/>
            <wp:docPr id="91881099"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81099" name="Grafik 4"/>
                    <pic:cNvPicPr>
                      <a:picLocks noChangeAspect="1" noChangeArrowheads="1"/>
                    </pic:cNvPicPr>
                  </pic:nvPicPr>
                  <pic:blipFill>
                    <a:blip r:embed="rId25"/>
                    <a:stretch>
                      <a:fillRect/>
                    </a:stretch>
                  </pic:blipFill>
                  <pic:spPr bwMode="auto">
                    <a:xfrm>
                      <a:off x="0" y="0"/>
                      <a:ext cx="2860827" cy="2145619"/>
                    </a:xfrm>
                    <a:prstGeom prst="rect">
                      <a:avLst/>
                    </a:prstGeom>
                    <a:noFill/>
                    <a:ln>
                      <a:noFill/>
                    </a:ln>
                  </pic:spPr>
                </pic:pic>
              </a:graphicData>
            </a:graphic>
          </wp:inline>
        </w:drawing>
      </w:r>
    </w:p>
    <w:p w14:paraId="72853E03" w14:textId="72EB245C" w:rsidR="009E47DF" w:rsidRDefault="009E47DF" w:rsidP="009E47DF">
      <w:pPr>
        <w:pStyle w:val="Beschriftung"/>
      </w:pPr>
      <w:bookmarkStart w:id="111" w:name="_Ref221815098"/>
      <w:bookmarkStart w:id="112" w:name="_Toc222787083"/>
      <w:bookmarkStart w:id="113" w:name="_Ref220598958"/>
      <w:r>
        <w:t xml:space="preserve">Fig. </w:t>
      </w:r>
      <w:r>
        <w:fldChar w:fldCharType="begin"/>
      </w:r>
      <w:r>
        <w:instrText xml:space="preserve"> SEQ Fig. \* ARABIC </w:instrText>
      </w:r>
      <w:r>
        <w:fldChar w:fldCharType="separate"/>
      </w:r>
      <w:r w:rsidR="002D6190">
        <w:rPr>
          <w:noProof/>
        </w:rPr>
        <w:t>7</w:t>
      </w:r>
      <w:r>
        <w:fldChar w:fldCharType="end"/>
      </w:r>
      <w:bookmarkEnd w:id="111"/>
      <w:r>
        <w:t>:</w:t>
      </w:r>
      <w:r>
        <w:tab/>
      </w:r>
      <w:r w:rsidRPr="005B63D2">
        <w:t xml:space="preserve">Results for benchmark 2 of experiment 2. Left: Boxplot diagram of the execution times across all four libraries. Right: Bar chart of the </w:t>
      </w:r>
      <w:r w:rsidR="00361D7A">
        <w:t xml:space="preserve">median </w:t>
      </w:r>
      <w:r w:rsidRPr="005B63D2">
        <w:t>allocation rate across all four libraries.</w:t>
      </w:r>
      <w:bookmarkEnd w:id="112"/>
    </w:p>
    <w:tbl>
      <w:tblPr>
        <w:tblStyle w:val="Tabellenraster"/>
        <w:tblW w:w="5000" w:type="pct"/>
        <w:tblLook w:val="04A0" w:firstRow="1" w:lastRow="0" w:firstColumn="1" w:lastColumn="0" w:noHBand="0" w:noVBand="1"/>
      </w:tblPr>
      <w:tblGrid>
        <w:gridCol w:w="998"/>
        <w:gridCol w:w="2070"/>
        <w:gridCol w:w="1886"/>
        <w:gridCol w:w="1200"/>
        <w:gridCol w:w="1708"/>
        <w:gridCol w:w="1200"/>
      </w:tblGrid>
      <w:tr w:rsidR="006107A6" w14:paraId="7BDA70E7" w14:textId="77777777" w:rsidTr="006107A6">
        <w:tc>
          <w:tcPr>
            <w:tcW w:w="0" w:type="auto"/>
            <w:shd w:val="clear" w:color="auto" w:fill="D9D9D9" w:themeFill="background1" w:themeFillShade="D9"/>
          </w:tcPr>
          <w:p w14:paraId="0579FF06" w14:textId="77777777" w:rsidR="006107A6" w:rsidRPr="006107A6" w:rsidRDefault="006107A6" w:rsidP="006107A6">
            <w:pPr>
              <w:pStyle w:val="AbbildungOhneRahmen"/>
              <w:jc w:val="center"/>
              <w:rPr>
                <w:b/>
                <w:bCs/>
                <w:sz w:val="22"/>
              </w:rPr>
            </w:pPr>
            <w:r w:rsidRPr="006107A6">
              <w:rPr>
                <w:b/>
                <w:bCs/>
                <w:sz w:val="22"/>
              </w:rPr>
              <w:t>Library</w:t>
            </w:r>
          </w:p>
        </w:tc>
        <w:tc>
          <w:tcPr>
            <w:tcW w:w="0" w:type="auto"/>
            <w:shd w:val="clear" w:color="auto" w:fill="D9D9D9" w:themeFill="background1" w:themeFillShade="D9"/>
          </w:tcPr>
          <w:p w14:paraId="34394E1D" w14:textId="3AFEE09D" w:rsidR="006107A6" w:rsidRPr="006107A6" w:rsidRDefault="006107A6" w:rsidP="006107A6">
            <w:pPr>
              <w:pStyle w:val="AbbildungOhneRahmen"/>
              <w:jc w:val="center"/>
              <w:rPr>
                <w:b/>
                <w:bCs/>
                <w:sz w:val="22"/>
              </w:rPr>
            </w:pPr>
            <w:r w:rsidRPr="006107A6">
              <w:rPr>
                <w:rFonts w:cs="Times New Roman"/>
                <w:b/>
                <w:bCs/>
                <w:sz w:val="22"/>
              </w:rPr>
              <w:t>Ø</w:t>
            </w:r>
            <w:r w:rsidRPr="006107A6">
              <w:rPr>
                <w:b/>
                <w:bCs/>
                <w:sz w:val="22"/>
              </w:rPr>
              <w:t xml:space="preserve"> Exec</w:t>
            </w:r>
            <w:r>
              <w:rPr>
                <w:b/>
                <w:bCs/>
                <w:sz w:val="22"/>
              </w:rPr>
              <w:t>.</w:t>
            </w:r>
            <w:r w:rsidRPr="006107A6">
              <w:rPr>
                <w:b/>
                <w:bCs/>
                <w:sz w:val="22"/>
              </w:rPr>
              <w:t xml:space="preserve"> Time (ns)</w:t>
            </w:r>
          </w:p>
        </w:tc>
        <w:tc>
          <w:tcPr>
            <w:tcW w:w="0" w:type="auto"/>
            <w:shd w:val="clear" w:color="auto" w:fill="D9D9D9" w:themeFill="background1" w:themeFillShade="D9"/>
          </w:tcPr>
          <w:p w14:paraId="46918E00" w14:textId="2D448932" w:rsidR="006107A6" w:rsidRPr="006107A6" w:rsidRDefault="006107A6" w:rsidP="006107A6">
            <w:pPr>
              <w:pStyle w:val="AbbildungOhneRahmen"/>
              <w:jc w:val="center"/>
              <w:rPr>
                <w:b/>
                <w:bCs/>
                <w:sz w:val="22"/>
              </w:rPr>
            </w:pPr>
            <w:r w:rsidRPr="006107A6">
              <w:rPr>
                <w:b/>
                <w:bCs/>
                <w:sz w:val="22"/>
              </w:rPr>
              <w:t>Ratio to LWJGL</w:t>
            </w:r>
          </w:p>
        </w:tc>
        <w:tc>
          <w:tcPr>
            <w:tcW w:w="0" w:type="auto"/>
            <w:shd w:val="clear" w:color="auto" w:fill="D9D9D9" w:themeFill="background1" w:themeFillShade="D9"/>
          </w:tcPr>
          <w:p w14:paraId="15768C93" w14:textId="202856AA" w:rsidR="006107A6" w:rsidRPr="006107A6" w:rsidRDefault="006107A6" w:rsidP="006107A6">
            <w:pPr>
              <w:pStyle w:val="AbbildungOhneRahmen"/>
              <w:jc w:val="center"/>
              <w:rPr>
                <w:b/>
                <w:bCs/>
                <w:sz w:val="22"/>
              </w:rPr>
            </w:pPr>
            <w:r w:rsidRPr="006107A6">
              <w:rPr>
                <w:b/>
                <w:bCs/>
                <w:sz w:val="22"/>
              </w:rPr>
              <w:t>Reference</w:t>
            </w:r>
          </w:p>
        </w:tc>
        <w:tc>
          <w:tcPr>
            <w:tcW w:w="0" w:type="auto"/>
            <w:shd w:val="clear" w:color="auto" w:fill="D9D9D9" w:themeFill="background1" w:themeFillShade="D9"/>
          </w:tcPr>
          <w:p w14:paraId="7FFB954D" w14:textId="1495D7CF" w:rsidR="006107A6" w:rsidRPr="006107A6" w:rsidRDefault="00361D7A" w:rsidP="006107A6">
            <w:pPr>
              <w:pStyle w:val="AbbildungOhneRahmen"/>
              <w:jc w:val="center"/>
              <w:rPr>
                <w:b/>
                <w:bCs/>
                <w:sz w:val="22"/>
              </w:rPr>
            </w:pPr>
            <w:r>
              <w:rPr>
                <w:b/>
                <w:bCs/>
                <w:sz w:val="22"/>
              </w:rPr>
              <w:t>M.</w:t>
            </w:r>
            <w:r w:rsidR="006107A6" w:rsidRPr="006107A6">
              <w:rPr>
                <w:b/>
                <w:bCs/>
                <w:sz w:val="22"/>
              </w:rPr>
              <w:t xml:space="preserve"> Alloc</w:t>
            </w:r>
            <w:r>
              <w:rPr>
                <w:b/>
                <w:bCs/>
                <w:sz w:val="22"/>
              </w:rPr>
              <w:t>.</w:t>
            </w:r>
            <w:r w:rsidR="006107A6" w:rsidRPr="006107A6">
              <w:rPr>
                <w:b/>
                <w:bCs/>
                <w:sz w:val="22"/>
              </w:rPr>
              <w:t xml:space="preserve"> Bytes</w:t>
            </w:r>
          </w:p>
        </w:tc>
        <w:tc>
          <w:tcPr>
            <w:tcW w:w="0" w:type="auto"/>
            <w:shd w:val="clear" w:color="auto" w:fill="D9D9D9" w:themeFill="background1" w:themeFillShade="D9"/>
          </w:tcPr>
          <w:p w14:paraId="719BAA20" w14:textId="77777777" w:rsidR="006107A6" w:rsidRPr="006107A6" w:rsidRDefault="006107A6" w:rsidP="006107A6">
            <w:pPr>
              <w:pStyle w:val="AbbildungOhneRahmen"/>
              <w:jc w:val="center"/>
              <w:rPr>
                <w:b/>
                <w:bCs/>
                <w:sz w:val="22"/>
              </w:rPr>
            </w:pPr>
            <w:r w:rsidRPr="006107A6">
              <w:rPr>
                <w:b/>
                <w:bCs/>
                <w:sz w:val="22"/>
              </w:rPr>
              <w:t>Reference</w:t>
            </w:r>
          </w:p>
        </w:tc>
      </w:tr>
      <w:tr w:rsidR="006107A6" w14:paraId="3048809B" w14:textId="77777777" w:rsidTr="006107A6">
        <w:tc>
          <w:tcPr>
            <w:tcW w:w="0" w:type="auto"/>
          </w:tcPr>
          <w:p w14:paraId="062A41B0" w14:textId="77777777" w:rsidR="006107A6" w:rsidRPr="006107A6" w:rsidRDefault="006107A6" w:rsidP="006107A6">
            <w:pPr>
              <w:pStyle w:val="AbbildungOhneRahmen"/>
              <w:rPr>
                <w:sz w:val="22"/>
              </w:rPr>
            </w:pPr>
            <w:r w:rsidRPr="006107A6">
              <w:rPr>
                <w:sz w:val="22"/>
              </w:rPr>
              <w:t>LWJGL</w:t>
            </w:r>
          </w:p>
        </w:tc>
        <w:tc>
          <w:tcPr>
            <w:tcW w:w="0" w:type="auto"/>
          </w:tcPr>
          <w:p w14:paraId="1E26A27B" w14:textId="52E65A69" w:rsidR="006107A6" w:rsidRPr="006107A6" w:rsidRDefault="00361D7A" w:rsidP="006107A6">
            <w:pPr>
              <w:pStyle w:val="AbbildungOhneRahmen"/>
              <w:jc w:val="right"/>
              <w:rPr>
                <w:sz w:val="22"/>
              </w:rPr>
            </w:pPr>
            <w:r w:rsidRPr="00361D7A">
              <w:rPr>
                <w:sz w:val="22"/>
              </w:rPr>
              <w:t>31</w:t>
            </w:r>
            <w:r>
              <w:rPr>
                <w:sz w:val="22"/>
              </w:rPr>
              <w:t>8</w:t>
            </w:r>
          </w:p>
        </w:tc>
        <w:tc>
          <w:tcPr>
            <w:tcW w:w="0" w:type="auto"/>
          </w:tcPr>
          <w:p w14:paraId="2790F841" w14:textId="30CD0C68" w:rsidR="006107A6" w:rsidRPr="006107A6" w:rsidRDefault="006107A6" w:rsidP="006107A6">
            <w:pPr>
              <w:pStyle w:val="AbbildungOhneRahmen"/>
              <w:jc w:val="right"/>
              <w:rPr>
                <w:sz w:val="22"/>
              </w:rPr>
            </w:pPr>
            <w:r w:rsidRPr="006107A6">
              <w:rPr>
                <w:sz w:val="22"/>
              </w:rPr>
              <w:t>1.</w:t>
            </w:r>
            <w:r w:rsidR="00361D7A">
              <w:rPr>
                <w:sz w:val="22"/>
              </w:rPr>
              <w:t>0</w:t>
            </w:r>
            <w:r w:rsidRPr="006107A6">
              <w:rPr>
                <w:sz w:val="22"/>
              </w:rPr>
              <w:t>0</w:t>
            </w:r>
          </w:p>
        </w:tc>
        <w:tc>
          <w:tcPr>
            <w:tcW w:w="0" w:type="auto"/>
          </w:tcPr>
          <w:p w14:paraId="4B33FC3C" w14:textId="474A30D2" w:rsidR="006107A6" w:rsidRPr="006107A6" w:rsidRDefault="00361D7A" w:rsidP="006107A6">
            <w:pPr>
              <w:pStyle w:val="AbbildungOhneRahmen"/>
              <w:jc w:val="right"/>
              <w:rPr>
                <w:sz w:val="22"/>
              </w:rPr>
            </w:pPr>
            <w:r w:rsidRPr="00361D7A">
              <w:rPr>
                <w:sz w:val="22"/>
              </w:rPr>
              <w:t>73</w:t>
            </w:r>
          </w:p>
        </w:tc>
        <w:tc>
          <w:tcPr>
            <w:tcW w:w="0" w:type="auto"/>
          </w:tcPr>
          <w:p w14:paraId="24606270" w14:textId="783D73E3" w:rsidR="006107A6" w:rsidRPr="006107A6" w:rsidRDefault="00361D7A" w:rsidP="006107A6">
            <w:pPr>
              <w:pStyle w:val="AbbildungOhneRahmen"/>
              <w:jc w:val="right"/>
              <w:rPr>
                <w:sz w:val="22"/>
              </w:rPr>
            </w:pPr>
            <w:r w:rsidRPr="00361D7A">
              <w:rPr>
                <w:sz w:val="22"/>
              </w:rPr>
              <w:t>576</w:t>
            </w:r>
          </w:p>
        </w:tc>
        <w:tc>
          <w:tcPr>
            <w:tcW w:w="0" w:type="auto"/>
          </w:tcPr>
          <w:p w14:paraId="20AD37F5" w14:textId="77777777" w:rsidR="006107A6" w:rsidRPr="006107A6" w:rsidRDefault="006107A6" w:rsidP="006107A6">
            <w:pPr>
              <w:pStyle w:val="AbbildungOhneRahmen"/>
              <w:jc w:val="right"/>
              <w:rPr>
                <w:sz w:val="22"/>
              </w:rPr>
            </w:pPr>
            <w:r w:rsidRPr="006107A6">
              <w:rPr>
                <w:sz w:val="22"/>
              </w:rPr>
              <w:t>88</w:t>
            </w:r>
          </w:p>
        </w:tc>
      </w:tr>
      <w:tr w:rsidR="006107A6" w14:paraId="7D97992B" w14:textId="77777777" w:rsidTr="006107A6">
        <w:tc>
          <w:tcPr>
            <w:tcW w:w="0" w:type="auto"/>
          </w:tcPr>
          <w:p w14:paraId="687A828A" w14:textId="77777777" w:rsidR="006107A6" w:rsidRPr="006107A6" w:rsidRDefault="006107A6" w:rsidP="006107A6">
            <w:pPr>
              <w:pStyle w:val="AbbildungOhneRahmen"/>
              <w:rPr>
                <w:sz w:val="22"/>
              </w:rPr>
            </w:pPr>
            <w:r w:rsidRPr="006107A6">
              <w:rPr>
                <w:sz w:val="22"/>
              </w:rPr>
              <w:t>FFMA</w:t>
            </w:r>
          </w:p>
        </w:tc>
        <w:tc>
          <w:tcPr>
            <w:tcW w:w="0" w:type="auto"/>
          </w:tcPr>
          <w:p w14:paraId="3EEEC5DE" w14:textId="56C113D8" w:rsidR="006107A6" w:rsidRPr="006107A6" w:rsidRDefault="00361D7A" w:rsidP="00361D7A">
            <w:pPr>
              <w:pStyle w:val="AbbildungOhneRahmen"/>
              <w:tabs>
                <w:tab w:val="center" w:pos="889"/>
                <w:tab w:val="right" w:pos="1779"/>
              </w:tabs>
              <w:jc w:val="right"/>
              <w:rPr>
                <w:sz w:val="22"/>
              </w:rPr>
            </w:pPr>
            <w:r>
              <w:rPr>
                <w:sz w:val="22"/>
              </w:rPr>
              <w:tab/>
            </w:r>
            <w:r>
              <w:rPr>
                <w:sz w:val="22"/>
              </w:rPr>
              <w:tab/>
            </w:r>
            <w:r w:rsidRPr="00361D7A">
              <w:rPr>
                <w:sz w:val="22"/>
              </w:rPr>
              <w:t>2</w:t>
            </w:r>
            <w:r>
              <w:rPr>
                <w:sz w:val="22"/>
              </w:rPr>
              <w:t>,</w:t>
            </w:r>
            <w:r w:rsidRPr="00361D7A">
              <w:rPr>
                <w:sz w:val="22"/>
              </w:rPr>
              <w:t>7</w:t>
            </w:r>
            <w:r>
              <w:rPr>
                <w:sz w:val="22"/>
              </w:rPr>
              <w:t>30</w:t>
            </w:r>
          </w:p>
        </w:tc>
        <w:tc>
          <w:tcPr>
            <w:tcW w:w="0" w:type="auto"/>
          </w:tcPr>
          <w:p w14:paraId="683859E5" w14:textId="35078036" w:rsidR="006107A6" w:rsidRPr="006107A6" w:rsidRDefault="00361D7A" w:rsidP="006107A6">
            <w:pPr>
              <w:pStyle w:val="AbbildungOhneRahmen"/>
              <w:jc w:val="right"/>
              <w:rPr>
                <w:sz w:val="22"/>
              </w:rPr>
            </w:pPr>
            <w:r w:rsidRPr="00361D7A">
              <w:rPr>
                <w:sz w:val="22"/>
              </w:rPr>
              <w:t>8.59</w:t>
            </w:r>
          </w:p>
        </w:tc>
        <w:tc>
          <w:tcPr>
            <w:tcW w:w="0" w:type="auto"/>
          </w:tcPr>
          <w:p w14:paraId="6929B867" w14:textId="53A97CD1" w:rsidR="006107A6" w:rsidRPr="006107A6" w:rsidRDefault="00361D7A" w:rsidP="006107A6">
            <w:pPr>
              <w:pStyle w:val="AbbildungOhneRahmen"/>
              <w:jc w:val="right"/>
              <w:rPr>
                <w:sz w:val="22"/>
              </w:rPr>
            </w:pPr>
            <w:r w:rsidRPr="00361D7A">
              <w:rPr>
                <w:sz w:val="22"/>
              </w:rPr>
              <w:t>124</w:t>
            </w:r>
          </w:p>
        </w:tc>
        <w:tc>
          <w:tcPr>
            <w:tcW w:w="0" w:type="auto"/>
          </w:tcPr>
          <w:p w14:paraId="009430B2" w14:textId="49E248F0" w:rsidR="006107A6" w:rsidRPr="006107A6" w:rsidRDefault="006107A6" w:rsidP="006107A6">
            <w:pPr>
              <w:pStyle w:val="AbbildungOhneRahmen"/>
              <w:jc w:val="right"/>
              <w:rPr>
                <w:sz w:val="22"/>
              </w:rPr>
            </w:pPr>
            <w:r w:rsidRPr="006107A6">
              <w:rPr>
                <w:sz w:val="22"/>
              </w:rPr>
              <w:t>1</w:t>
            </w:r>
            <w:r w:rsidR="00361D7A">
              <w:rPr>
                <w:sz w:val="22"/>
              </w:rPr>
              <w:t>,</w:t>
            </w:r>
            <w:r w:rsidRPr="006107A6">
              <w:rPr>
                <w:sz w:val="22"/>
              </w:rPr>
              <w:t>400</w:t>
            </w:r>
          </w:p>
        </w:tc>
        <w:tc>
          <w:tcPr>
            <w:tcW w:w="0" w:type="auto"/>
          </w:tcPr>
          <w:p w14:paraId="501CD802" w14:textId="77777777" w:rsidR="006107A6" w:rsidRPr="006107A6" w:rsidRDefault="006107A6" w:rsidP="006107A6">
            <w:pPr>
              <w:pStyle w:val="AbbildungOhneRahmen"/>
              <w:jc w:val="right"/>
              <w:rPr>
                <w:sz w:val="22"/>
              </w:rPr>
            </w:pPr>
            <w:r w:rsidRPr="006107A6">
              <w:rPr>
                <w:sz w:val="22"/>
              </w:rPr>
              <w:t>136</w:t>
            </w:r>
          </w:p>
        </w:tc>
      </w:tr>
      <w:tr w:rsidR="006107A6" w14:paraId="3F2795A3" w14:textId="77777777" w:rsidTr="006107A6">
        <w:tc>
          <w:tcPr>
            <w:tcW w:w="0" w:type="auto"/>
          </w:tcPr>
          <w:p w14:paraId="3BDC0720" w14:textId="77777777" w:rsidR="006107A6" w:rsidRPr="006107A6" w:rsidRDefault="006107A6" w:rsidP="006107A6">
            <w:pPr>
              <w:pStyle w:val="AbbildungOhneRahmen"/>
              <w:rPr>
                <w:sz w:val="22"/>
              </w:rPr>
            </w:pPr>
            <w:r w:rsidRPr="006107A6">
              <w:rPr>
                <w:sz w:val="22"/>
              </w:rPr>
              <w:t>LUtils</w:t>
            </w:r>
          </w:p>
        </w:tc>
        <w:tc>
          <w:tcPr>
            <w:tcW w:w="0" w:type="auto"/>
          </w:tcPr>
          <w:p w14:paraId="030A1DE3" w14:textId="021D0F13" w:rsidR="006107A6" w:rsidRPr="006107A6" w:rsidRDefault="00361D7A" w:rsidP="006107A6">
            <w:pPr>
              <w:pStyle w:val="AbbildungOhneRahmen"/>
              <w:jc w:val="right"/>
              <w:rPr>
                <w:sz w:val="22"/>
              </w:rPr>
            </w:pPr>
            <w:r w:rsidRPr="00361D7A">
              <w:rPr>
                <w:sz w:val="22"/>
              </w:rPr>
              <w:t>3</w:t>
            </w:r>
            <w:r>
              <w:rPr>
                <w:sz w:val="22"/>
              </w:rPr>
              <w:t>,</w:t>
            </w:r>
            <w:r w:rsidRPr="00361D7A">
              <w:rPr>
                <w:sz w:val="22"/>
              </w:rPr>
              <w:t>9</w:t>
            </w:r>
            <w:r>
              <w:rPr>
                <w:sz w:val="22"/>
              </w:rPr>
              <w:t>90</w:t>
            </w:r>
          </w:p>
        </w:tc>
        <w:tc>
          <w:tcPr>
            <w:tcW w:w="0" w:type="auto"/>
          </w:tcPr>
          <w:p w14:paraId="52F268A5" w14:textId="253F8B27" w:rsidR="006107A6" w:rsidRPr="006107A6" w:rsidRDefault="00361D7A" w:rsidP="006107A6">
            <w:pPr>
              <w:pStyle w:val="AbbildungOhneRahmen"/>
              <w:jc w:val="right"/>
              <w:rPr>
                <w:sz w:val="22"/>
              </w:rPr>
            </w:pPr>
            <w:r w:rsidRPr="00361D7A">
              <w:rPr>
                <w:sz w:val="22"/>
              </w:rPr>
              <w:t>12.55</w:t>
            </w:r>
          </w:p>
        </w:tc>
        <w:tc>
          <w:tcPr>
            <w:tcW w:w="0" w:type="auto"/>
          </w:tcPr>
          <w:p w14:paraId="362936FA" w14:textId="4AA0AA34" w:rsidR="006107A6" w:rsidRPr="006107A6" w:rsidRDefault="00361D7A" w:rsidP="006107A6">
            <w:pPr>
              <w:pStyle w:val="AbbildungOhneRahmen"/>
              <w:jc w:val="right"/>
              <w:rPr>
                <w:sz w:val="22"/>
              </w:rPr>
            </w:pPr>
            <w:r w:rsidRPr="00361D7A">
              <w:rPr>
                <w:sz w:val="22"/>
              </w:rPr>
              <w:t>2</w:t>
            </w:r>
            <w:r>
              <w:rPr>
                <w:sz w:val="22"/>
              </w:rPr>
              <w:t>,</w:t>
            </w:r>
            <w:r w:rsidRPr="00361D7A">
              <w:rPr>
                <w:sz w:val="22"/>
              </w:rPr>
              <w:t>446</w:t>
            </w:r>
          </w:p>
        </w:tc>
        <w:tc>
          <w:tcPr>
            <w:tcW w:w="0" w:type="auto"/>
          </w:tcPr>
          <w:p w14:paraId="662EE06C" w14:textId="53C8AFED" w:rsidR="006107A6" w:rsidRPr="006107A6" w:rsidRDefault="00361D7A" w:rsidP="006107A6">
            <w:pPr>
              <w:pStyle w:val="AbbildungOhneRahmen"/>
              <w:jc w:val="right"/>
              <w:rPr>
                <w:sz w:val="22"/>
              </w:rPr>
            </w:pPr>
            <w:r w:rsidRPr="00361D7A">
              <w:rPr>
                <w:sz w:val="22"/>
              </w:rPr>
              <w:t>2</w:t>
            </w:r>
            <w:r>
              <w:rPr>
                <w:sz w:val="22"/>
              </w:rPr>
              <w:t>,</w:t>
            </w:r>
            <w:r w:rsidRPr="00361D7A">
              <w:rPr>
                <w:sz w:val="22"/>
              </w:rPr>
              <w:t>496</w:t>
            </w:r>
          </w:p>
        </w:tc>
        <w:tc>
          <w:tcPr>
            <w:tcW w:w="0" w:type="auto"/>
          </w:tcPr>
          <w:p w14:paraId="2F648AA5" w14:textId="1AE20A6F" w:rsidR="006107A6" w:rsidRPr="006107A6" w:rsidRDefault="006107A6" w:rsidP="006107A6">
            <w:pPr>
              <w:pStyle w:val="AbbildungOhneRahmen"/>
              <w:jc w:val="right"/>
              <w:rPr>
                <w:sz w:val="22"/>
              </w:rPr>
            </w:pPr>
            <w:r w:rsidRPr="006107A6">
              <w:rPr>
                <w:sz w:val="22"/>
              </w:rPr>
              <w:t>1</w:t>
            </w:r>
            <w:r w:rsidR="00361D7A">
              <w:rPr>
                <w:sz w:val="22"/>
              </w:rPr>
              <w:t>,</w:t>
            </w:r>
            <w:r w:rsidRPr="006107A6">
              <w:rPr>
                <w:sz w:val="22"/>
              </w:rPr>
              <w:t>920</w:t>
            </w:r>
          </w:p>
        </w:tc>
      </w:tr>
      <w:tr w:rsidR="006107A6" w14:paraId="17CEB08F" w14:textId="77777777" w:rsidTr="006107A6">
        <w:tc>
          <w:tcPr>
            <w:tcW w:w="0" w:type="auto"/>
          </w:tcPr>
          <w:p w14:paraId="6CA462CE" w14:textId="77777777" w:rsidR="006107A6" w:rsidRPr="006107A6" w:rsidRDefault="006107A6" w:rsidP="006107A6">
            <w:pPr>
              <w:pStyle w:val="AbbildungOhneRahmen"/>
              <w:rPr>
                <w:sz w:val="22"/>
              </w:rPr>
            </w:pPr>
            <w:r w:rsidRPr="006107A6">
              <w:rPr>
                <w:sz w:val="22"/>
              </w:rPr>
              <w:t>JNA</w:t>
            </w:r>
          </w:p>
        </w:tc>
        <w:tc>
          <w:tcPr>
            <w:tcW w:w="0" w:type="auto"/>
          </w:tcPr>
          <w:p w14:paraId="796F7BCF" w14:textId="60FD860A" w:rsidR="006107A6" w:rsidRPr="006107A6" w:rsidRDefault="00361D7A" w:rsidP="006107A6">
            <w:pPr>
              <w:pStyle w:val="AbbildungOhneRahmen"/>
              <w:jc w:val="right"/>
              <w:rPr>
                <w:sz w:val="22"/>
              </w:rPr>
            </w:pPr>
            <w:r w:rsidRPr="00361D7A">
              <w:rPr>
                <w:sz w:val="22"/>
              </w:rPr>
              <w:t>16</w:t>
            </w:r>
            <w:r>
              <w:rPr>
                <w:sz w:val="22"/>
              </w:rPr>
              <w:t>,</w:t>
            </w:r>
            <w:r w:rsidRPr="00361D7A">
              <w:rPr>
                <w:sz w:val="22"/>
              </w:rPr>
              <w:t>944</w:t>
            </w:r>
          </w:p>
        </w:tc>
        <w:tc>
          <w:tcPr>
            <w:tcW w:w="0" w:type="auto"/>
          </w:tcPr>
          <w:p w14:paraId="3982A78E" w14:textId="34151B38" w:rsidR="006107A6" w:rsidRPr="006107A6" w:rsidRDefault="00361D7A" w:rsidP="006107A6">
            <w:pPr>
              <w:pStyle w:val="AbbildungOhneRahmen"/>
              <w:jc w:val="right"/>
              <w:rPr>
                <w:sz w:val="22"/>
              </w:rPr>
            </w:pPr>
            <w:r w:rsidRPr="00361D7A">
              <w:rPr>
                <w:sz w:val="22"/>
              </w:rPr>
              <w:t>53.31</w:t>
            </w:r>
          </w:p>
        </w:tc>
        <w:tc>
          <w:tcPr>
            <w:tcW w:w="0" w:type="auto"/>
          </w:tcPr>
          <w:p w14:paraId="44EDA185" w14:textId="2CD4AE21" w:rsidR="006107A6" w:rsidRPr="006107A6" w:rsidRDefault="00361D7A" w:rsidP="006107A6">
            <w:pPr>
              <w:pStyle w:val="AbbildungOhneRahmen"/>
              <w:jc w:val="right"/>
              <w:rPr>
                <w:sz w:val="22"/>
              </w:rPr>
            </w:pPr>
            <w:r w:rsidRPr="00361D7A">
              <w:rPr>
                <w:sz w:val="22"/>
              </w:rPr>
              <w:t>4</w:t>
            </w:r>
            <w:r>
              <w:rPr>
                <w:sz w:val="22"/>
              </w:rPr>
              <w:t>,</w:t>
            </w:r>
            <w:r w:rsidRPr="00361D7A">
              <w:rPr>
                <w:sz w:val="22"/>
              </w:rPr>
              <w:t>505</w:t>
            </w:r>
          </w:p>
        </w:tc>
        <w:tc>
          <w:tcPr>
            <w:tcW w:w="0" w:type="auto"/>
          </w:tcPr>
          <w:p w14:paraId="6B5A45C1" w14:textId="75FFCBD2" w:rsidR="006107A6" w:rsidRPr="006107A6" w:rsidRDefault="00361D7A" w:rsidP="006107A6">
            <w:pPr>
              <w:pStyle w:val="AbbildungOhneRahmen"/>
              <w:jc w:val="right"/>
              <w:rPr>
                <w:sz w:val="22"/>
              </w:rPr>
            </w:pPr>
            <w:r w:rsidRPr="00361D7A">
              <w:rPr>
                <w:sz w:val="22"/>
              </w:rPr>
              <w:t>7</w:t>
            </w:r>
            <w:r>
              <w:rPr>
                <w:sz w:val="22"/>
              </w:rPr>
              <w:t>,</w:t>
            </w:r>
            <w:r w:rsidRPr="00361D7A">
              <w:rPr>
                <w:sz w:val="22"/>
              </w:rPr>
              <w:t>392</w:t>
            </w:r>
          </w:p>
        </w:tc>
        <w:tc>
          <w:tcPr>
            <w:tcW w:w="0" w:type="auto"/>
          </w:tcPr>
          <w:p w14:paraId="0132E02C" w14:textId="568ECA25" w:rsidR="006107A6" w:rsidRPr="006107A6" w:rsidRDefault="00361D7A" w:rsidP="006107A6">
            <w:pPr>
              <w:pStyle w:val="AbbildungOhneRahmen"/>
              <w:jc w:val="right"/>
              <w:rPr>
                <w:sz w:val="22"/>
              </w:rPr>
            </w:pPr>
            <w:r w:rsidRPr="00361D7A">
              <w:rPr>
                <w:sz w:val="22"/>
              </w:rPr>
              <w:t>3</w:t>
            </w:r>
            <w:r>
              <w:rPr>
                <w:sz w:val="22"/>
              </w:rPr>
              <w:t>,</w:t>
            </w:r>
            <w:r w:rsidRPr="00361D7A">
              <w:rPr>
                <w:sz w:val="22"/>
              </w:rPr>
              <w:t>136</w:t>
            </w:r>
          </w:p>
        </w:tc>
      </w:tr>
    </w:tbl>
    <w:p w14:paraId="0B482ACC" w14:textId="475CB6CE" w:rsidR="00DD5F21" w:rsidRPr="00DD5F21" w:rsidRDefault="00DD5F21" w:rsidP="00DD5F21">
      <w:pPr>
        <w:pStyle w:val="Beschriftung"/>
      </w:pPr>
      <w:bookmarkStart w:id="114" w:name="_Ref220598967"/>
      <w:bookmarkStart w:id="115" w:name="_Toc222787098"/>
      <w:r>
        <w:t xml:space="preserve">Tab. </w:t>
      </w:r>
      <w:r>
        <w:fldChar w:fldCharType="begin"/>
      </w:r>
      <w:r>
        <w:instrText xml:space="preserve"> SEQ Tab. \* ARABIC </w:instrText>
      </w:r>
      <w:r>
        <w:fldChar w:fldCharType="separate"/>
      </w:r>
      <w:r w:rsidR="002D6190">
        <w:rPr>
          <w:noProof/>
        </w:rPr>
        <w:t>5</w:t>
      </w:r>
      <w:r>
        <w:fldChar w:fldCharType="end"/>
      </w:r>
      <w:bookmarkEnd w:id="114"/>
      <w:r>
        <w:t>:</w:t>
      </w:r>
      <w:r>
        <w:tab/>
        <w:t xml:space="preserve"> Average execution time in nanoseconds and </w:t>
      </w:r>
      <w:r w:rsidR="00361D7A">
        <w:t>median</w:t>
      </w:r>
      <w:r>
        <w:t xml:space="preserve"> allocated bytes of benchmark 2 from experiment 2</w:t>
      </w:r>
      <w:r w:rsidR="00361D7A">
        <w:t xml:space="preserve"> and the respective reference benchmark</w:t>
      </w:r>
      <w:r>
        <w:t>.</w:t>
      </w:r>
      <w:bookmarkEnd w:id="115"/>
    </w:p>
    <w:bookmarkEnd w:id="113"/>
    <w:p w14:paraId="2074407C" w14:textId="6B4B907C" w:rsidR="00AB6091" w:rsidRDefault="006900F1" w:rsidP="002351BE">
      <w:pPr>
        <w:pStyle w:val="AbbildungOhneRahmen"/>
      </w:pPr>
      <w:r>
        <w:t xml:space="preserve">With respect to execution time, LWJGL achieves the best performance with an average of </w:t>
      </w:r>
      <w:r w:rsidR="00361D7A" w:rsidRPr="00361D7A">
        <w:t>318</w:t>
      </w:r>
      <w:r w:rsidR="00361D7A">
        <w:t xml:space="preserve"> </w:t>
      </w:r>
      <w:r>
        <w:t xml:space="preserve">ns, followed by FFMA and LUtils </w:t>
      </w:r>
      <w:r w:rsidR="00E763BA">
        <w:t>exhibiting</w:t>
      </w:r>
      <w:r>
        <w:t xml:space="preserve"> an approximately one order of magnitude </w:t>
      </w:r>
      <w:r w:rsidR="00361D7A">
        <w:t>higher</w:t>
      </w:r>
      <w:r>
        <w:t xml:space="preserve"> average execution time</w:t>
      </w:r>
      <w:r w:rsidR="00361D7A">
        <w:t>s</w:t>
      </w:r>
      <w:r>
        <w:t xml:space="preserve"> </w:t>
      </w:r>
      <w:r w:rsidR="00361D7A">
        <w:t>at</w:t>
      </w:r>
      <w:r>
        <w:t xml:space="preserve"> </w:t>
      </w:r>
      <w:r w:rsidR="00361D7A" w:rsidRPr="00361D7A">
        <w:t>2,730</w:t>
      </w:r>
      <w:r w:rsidR="00361D7A">
        <w:t xml:space="preserve"> </w:t>
      </w:r>
      <w:r w:rsidR="00477EE0">
        <w:t>ns</w:t>
      </w:r>
      <w:r>
        <w:t xml:space="preserve"> and </w:t>
      </w:r>
      <w:r w:rsidR="00361D7A" w:rsidRPr="00361D7A">
        <w:t>3,990</w:t>
      </w:r>
      <w:r w:rsidR="00361D7A">
        <w:t xml:space="preserve"> </w:t>
      </w:r>
      <w:r>
        <w:t xml:space="preserve">ns respectively. JNA exhibits an even higher execution time at </w:t>
      </w:r>
      <w:r w:rsidR="00361D7A" w:rsidRPr="00361D7A">
        <w:t>16,944</w:t>
      </w:r>
      <w:r w:rsidR="00361D7A">
        <w:t xml:space="preserve"> </w:t>
      </w:r>
      <w:r>
        <w:t>ns.</w:t>
      </w:r>
      <w:r w:rsidR="00AB6091">
        <w:t xml:space="preserve"> LWJGL and FFMA exhibit the lowest absolute standard deviation</w:t>
      </w:r>
      <w:r w:rsidR="00E763BA">
        <w:t>s</w:t>
      </w:r>
      <w:r w:rsidR="00AB6091">
        <w:t xml:space="preserve"> with approximately 1</w:t>
      </w:r>
      <w:r w:rsidR="00477EE0">
        <w:t xml:space="preserve"> ns</w:t>
      </w:r>
      <w:r w:rsidR="00AB6091">
        <w:t xml:space="preserve"> and </w:t>
      </w:r>
      <w:r w:rsidR="00361D7A">
        <w:t>12</w:t>
      </w:r>
      <w:r w:rsidR="00AB6091">
        <w:t xml:space="preserve"> ns respectively. LUtils and JNA demonstrate higher absolute standard deviations at </w:t>
      </w:r>
      <w:r w:rsidR="00361D7A" w:rsidRPr="00361D7A">
        <w:t>406</w:t>
      </w:r>
      <w:r w:rsidR="00361D7A">
        <w:t xml:space="preserve"> </w:t>
      </w:r>
      <w:r w:rsidR="00477EE0">
        <w:t xml:space="preserve">ns </w:t>
      </w:r>
      <w:r w:rsidR="00AB6091">
        <w:t xml:space="preserve">and </w:t>
      </w:r>
      <w:r w:rsidR="00361D7A" w:rsidRPr="00361D7A">
        <w:t>100</w:t>
      </w:r>
      <w:r w:rsidR="00361D7A">
        <w:t xml:space="preserve">6 </w:t>
      </w:r>
      <w:r w:rsidR="00AB6091">
        <w:t>ns.</w:t>
      </w:r>
    </w:p>
    <w:p w14:paraId="168D7A15" w14:textId="7D9E0C30" w:rsidR="00AB6091" w:rsidRDefault="00AB6091" w:rsidP="00AB6091">
      <w:pPr>
        <w:pStyle w:val="AbbildungOhneRahmen"/>
      </w:pPr>
      <w:r>
        <w:t>Compari</w:t>
      </w:r>
      <w:r w:rsidR="00A0646A">
        <w:t>ng with the reference benchmark shows that</w:t>
      </w:r>
      <w:r w:rsidR="00BE6275">
        <w:t xml:space="preserve"> LWJGL introduces the smallest absolute overhead associated with write and read operations. Its execution time increases from </w:t>
      </w:r>
      <w:r w:rsidR="000A3F02" w:rsidRPr="00361D7A">
        <w:rPr>
          <w:sz w:val="22"/>
        </w:rPr>
        <w:t>73</w:t>
      </w:r>
      <w:r w:rsidR="000A3F02">
        <w:rPr>
          <w:sz w:val="22"/>
        </w:rPr>
        <w:t xml:space="preserve"> </w:t>
      </w:r>
      <w:r w:rsidR="00BE6275">
        <w:t xml:space="preserve">ns on average to </w:t>
      </w:r>
      <w:r w:rsidR="000A3F02" w:rsidRPr="00361D7A">
        <w:rPr>
          <w:sz w:val="22"/>
        </w:rPr>
        <w:t>31</w:t>
      </w:r>
      <w:r w:rsidR="000A3F02">
        <w:rPr>
          <w:sz w:val="22"/>
        </w:rPr>
        <w:t xml:space="preserve">8 </w:t>
      </w:r>
      <w:r w:rsidR="00BE6275">
        <w:t>ns (</w:t>
      </w:r>
      <w:r w:rsidR="000A3F02" w:rsidRPr="000A3F02">
        <w:t>244</w:t>
      </w:r>
      <w:r w:rsidR="000A3F02">
        <w:t xml:space="preserve"> </w:t>
      </w:r>
      <w:r w:rsidR="00BE6275">
        <w:t>ns increase; 7</w:t>
      </w:r>
      <w:r w:rsidR="000A3F02">
        <w:t>7</w:t>
      </w:r>
      <w:r w:rsidR="00BE6275">
        <w:t xml:space="preserve">% overhead). FFMA introduces a substantially larger </w:t>
      </w:r>
      <w:r w:rsidR="00BE6275">
        <w:lastRenderedPageBreak/>
        <w:t xml:space="preserve">absolute overhead and the largest relative overhead, with execution time rising from </w:t>
      </w:r>
      <w:r w:rsidR="000A3F02" w:rsidRPr="000A3F02">
        <w:t>124</w:t>
      </w:r>
      <w:r w:rsidR="000A3F02">
        <w:t xml:space="preserve"> </w:t>
      </w:r>
      <w:r w:rsidR="00BE6275">
        <w:t xml:space="preserve">ns to </w:t>
      </w:r>
      <w:r w:rsidR="000A3F02" w:rsidRPr="00361D7A">
        <w:rPr>
          <w:sz w:val="22"/>
        </w:rPr>
        <w:t>2</w:t>
      </w:r>
      <w:r w:rsidR="000A3F02">
        <w:rPr>
          <w:sz w:val="22"/>
        </w:rPr>
        <w:t>,</w:t>
      </w:r>
      <w:r w:rsidR="000A3F02" w:rsidRPr="00361D7A">
        <w:rPr>
          <w:sz w:val="22"/>
        </w:rPr>
        <w:t>7</w:t>
      </w:r>
      <w:r w:rsidR="000A3F02">
        <w:rPr>
          <w:sz w:val="22"/>
        </w:rPr>
        <w:t xml:space="preserve">30 </w:t>
      </w:r>
      <w:r w:rsidR="00BE6275">
        <w:t>ns (</w:t>
      </w:r>
      <w:r w:rsidR="000A3F02" w:rsidRPr="000A3F02">
        <w:t>2</w:t>
      </w:r>
      <w:r w:rsidR="000A3F02">
        <w:t>,</w:t>
      </w:r>
      <w:r w:rsidR="000A3F02" w:rsidRPr="000A3F02">
        <w:t>60</w:t>
      </w:r>
      <w:r w:rsidR="000A3F02">
        <w:t xml:space="preserve">6 </w:t>
      </w:r>
      <w:r w:rsidR="00BE6275">
        <w:t xml:space="preserve">ns increase; 95% overhead). LUtils and JNA show smaller proportional increases compared to their already high reference values. LUtils exhibits the smallest relative overhead, rising from </w:t>
      </w:r>
      <w:r w:rsidR="000A3F02" w:rsidRPr="000A3F02">
        <w:t>2,446</w:t>
      </w:r>
      <w:r w:rsidR="00BE6275">
        <w:t xml:space="preserve"> ns in the reference benchmark to </w:t>
      </w:r>
      <w:r w:rsidR="000A3F02" w:rsidRPr="000A3F02">
        <w:t>3,990</w:t>
      </w:r>
      <w:r w:rsidR="000A3F02">
        <w:t xml:space="preserve"> </w:t>
      </w:r>
      <w:r w:rsidR="00BE6275">
        <w:t>ns (</w:t>
      </w:r>
      <w:r w:rsidR="000A3F02" w:rsidRPr="000A3F02">
        <w:t>1</w:t>
      </w:r>
      <w:r w:rsidR="005A03FD">
        <w:t>,</w:t>
      </w:r>
      <w:r w:rsidR="000A3F02" w:rsidRPr="000A3F02">
        <w:t>543</w:t>
      </w:r>
      <w:r w:rsidR="000A3F02">
        <w:t xml:space="preserve"> </w:t>
      </w:r>
      <w:r w:rsidR="00BE6275">
        <w:t xml:space="preserve">ns increase; </w:t>
      </w:r>
      <w:r w:rsidR="000A3F02">
        <w:t>39</w:t>
      </w:r>
      <w:r w:rsidR="00BE6275">
        <w:t xml:space="preserve">% overhead). JNA exhibits by far the largest absolute increase with </w:t>
      </w:r>
      <w:r w:rsidR="005A03FD" w:rsidRPr="005A03FD">
        <w:t>4,505</w:t>
      </w:r>
      <w:r w:rsidR="005A03FD">
        <w:t xml:space="preserve"> </w:t>
      </w:r>
      <w:r w:rsidR="00BE6275">
        <w:t xml:space="preserve">ns in the reference case to </w:t>
      </w:r>
      <w:r w:rsidR="000A3F02" w:rsidRPr="000A3F02">
        <w:t>16,944</w:t>
      </w:r>
      <w:r w:rsidR="000A3F02">
        <w:t xml:space="preserve"> </w:t>
      </w:r>
      <w:r w:rsidR="00BE6275">
        <w:t>ns in the full benchmark (</w:t>
      </w:r>
      <w:r w:rsidR="005A03FD" w:rsidRPr="005A03FD">
        <w:t>12</w:t>
      </w:r>
      <w:r w:rsidR="005A03FD">
        <w:t>,</w:t>
      </w:r>
      <w:r w:rsidR="005A03FD" w:rsidRPr="005A03FD">
        <w:t>438</w:t>
      </w:r>
      <w:r w:rsidR="005A03FD">
        <w:t xml:space="preserve"> </w:t>
      </w:r>
      <w:r w:rsidR="00BE6275">
        <w:t>ns increase; 7</w:t>
      </w:r>
      <w:r w:rsidR="000A3F02">
        <w:t>3</w:t>
      </w:r>
      <w:r w:rsidR="00BE6275">
        <w:t>% overhead).</w:t>
      </w:r>
    </w:p>
    <w:p w14:paraId="6A77D90D" w14:textId="0EBA9F23" w:rsidR="00763DEA" w:rsidRDefault="00763DEA" w:rsidP="00AB6091">
      <w:pPr>
        <w:pStyle w:val="AbbildungOhneRahmen"/>
      </w:pPr>
      <w:r>
        <w:t xml:space="preserve">A similar pattern is observed for heap allocation behaviour. LWJGL displays the lowest allocation rate </w:t>
      </w:r>
      <w:r w:rsidR="000A3F02">
        <w:t>with a median of</w:t>
      </w:r>
      <w:r>
        <w:t xml:space="preserve"> </w:t>
      </w:r>
      <w:r w:rsidR="000A3F02" w:rsidRPr="00361D7A">
        <w:rPr>
          <w:sz w:val="22"/>
        </w:rPr>
        <w:t>576</w:t>
      </w:r>
      <w:r w:rsidR="000A3F02">
        <w:rPr>
          <w:sz w:val="22"/>
        </w:rPr>
        <w:t xml:space="preserve"> </w:t>
      </w:r>
      <w:r>
        <w:t>bytes, followed by FFMA and LUtils with 1</w:t>
      </w:r>
      <w:r w:rsidR="00930780">
        <w:t>,</w:t>
      </w:r>
      <w:r>
        <w:t>400</w:t>
      </w:r>
      <w:r w:rsidR="00477EE0">
        <w:t xml:space="preserve"> bytes</w:t>
      </w:r>
      <w:r>
        <w:t xml:space="preserve"> and </w:t>
      </w:r>
      <w:r w:rsidR="000A3F02" w:rsidRPr="000A3F02">
        <w:t>2,496</w:t>
      </w:r>
      <w:r w:rsidR="000A3F02">
        <w:t xml:space="preserve"> </w:t>
      </w:r>
      <w:r>
        <w:t xml:space="preserve">bytes respectively. The highest number of allocated bytes is again displayed by JNA </w:t>
      </w:r>
      <w:r w:rsidR="000A3F02">
        <w:t>with a median of</w:t>
      </w:r>
      <w:r>
        <w:t xml:space="preserve"> </w:t>
      </w:r>
      <w:r w:rsidR="000A3F02" w:rsidRPr="000A3F02">
        <w:t>7,392</w:t>
      </w:r>
      <w:r w:rsidR="000A3F02">
        <w:t xml:space="preserve"> </w:t>
      </w:r>
      <w:r>
        <w:t xml:space="preserve">bytes. Like the previous benchmarks, the variability across all four libraries is negligible. LWJGL, FFMA and LUtils exhibit standard deviations close to </w:t>
      </w:r>
      <w:r w:rsidR="00930780">
        <w:t>zero</w:t>
      </w:r>
      <w:r>
        <w:t xml:space="preserve"> bytes (&lt; </w:t>
      </w:r>
      <w:r w:rsidRPr="000F3AE5">
        <w:rPr>
          <w:lang w:val="de-DE"/>
        </w:rPr>
        <w:t>0.</w:t>
      </w:r>
      <w:r w:rsidRPr="000F3AE5">
        <w:t>00</w:t>
      </w:r>
      <w:r w:rsidR="000A3F02">
        <w:t>5</w:t>
      </w:r>
      <w:r w:rsidRPr="000F3AE5">
        <w:t xml:space="preserve"> bytes</w:t>
      </w:r>
      <w:r>
        <w:t xml:space="preserve">). JNA reports a standard deviation of approximately </w:t>
      </w:r>
      <w:r w:rsidR="000A3F02">
        <w:t>4</w:t>
      </w:r>
      <w:r>
        <w:t>2 bytes, which is less than 0.</w:t>
      </w:r>
      <w:r w:rsidR="000A3F02">
        <w:t>6</w:t>
      </w:r>
      <w:r>
        <w:t xml:space="preserve">% </w:t>
      </w:r>
      <w:r w:rsidR="003F1230">
        <w:t>proportional</w:t>
      </w:r>
      <w:r>
        <w:t xml:space="preserve"> to the </w:t>
      </w:r>
      <w:r w:rsidR="000A3F02">
        <w:t>median</w:t>
      </w:r>
      <w:r>
        <w:t>.</w:t>
      </w:r>
    </w:p>
    <w:p w14:paraId="37F39857" w14:textId="3F1FA711" w:rsidR="00225B3F" w:rsidRDefault="00225B3F" w:rsidP="006E2A83">
      <w:pPr>
        <w:pStyle w:val="AbbildungOhneRahmen"/>
      </w:pPr>
      <w:r>
        <w:t xml:space="preserve">Relative to the reference benchmark LWJGL displays the smallest absolute increase, rising from 88 bytes to </w:t>
      </w:r>
      <w:r w:rsidR="000A3F02" w:rsidRPr="00361D7A">
        <w:rPr>
          <w:sz w:val="22"/>
        </w:rPr>
        <w:t>576</w:t>
      </w:r>
      <w:r w:rsidR="000A3F02">
        <w:rPr>
          <w:sz w:val="22"/>
        </w:rPr>
        <w:t xml:space="preserve"> </w:t>
      </w:r>
      <w:r>
        <w:t>bytes (</w:t>
      </w:r>
      <w:r w:rsidR="000A3F02" w:rsidRPr="000A3F02">
        <w:t>488</w:t>
      </w:r>
      <w:r w:rsidR="000A3F02">
        <w:t xml:space="preserve"> </w:t>
      </w:r>
      <w:r>
        <w:t>bytes increase; 8</w:t>
      </w:r>
      <w:r w:rsidR="000A3F02">
        <w:t>5</w:t>
      </w:r>
      <w:r>
        <w:t>% overhead), followed by LUtils with the smallest relative overhead, increasing from 1</w:t>
      </w:r>
      <w:r w:rsidR="00930780">
        <w:t>,</w:t>
      </w:r>
      <w:r>
        <w:t>920 bytes to 2</w:t>
      </w:r>
      <w:r w:rsidR="00930780">
        <w:t>,</w:t>
      </w:r>
      <w:r>
        <w:t>4</w:t>
      </w:r>
      <w:r w:rsidR="000A3F02">
        <w:t>96</w:t>
      </w:r>
      <w:r>
        <w:t xml:space="preserve"> bytes (</w:t>
      </w:r>
      <w:r w:rsidR="000A3F02" w:rsidRPr="000A3F02">
        <w:t>576</w:t>
      </w:r>
      <w:r w:rsidR="000A3F02">
        <w:t xml:space="preserve"> </w:t>
      </w:r>
      <w:r>
        <w:t>bytes increase; 2</w:t>
      </w:r>
      <w:r w:rsidR="000A3F02">
        <w:t>3</w:t>
      </w:r>
      <w:r>
        <w:t>% overhead).</w:t>
      </w:r>
      <w:r w:rsidR="00E079FA">
        <w:t xml:space="preserve"> FFMA exhibits the largest relative write/read overhead, rising from 136 bytes to 1</w:t>
      </w:r>
      <w:r w:rsidR="00930780">
        <w:t>,</w:t>
      </w:r>
      <w:r w:rsidR="00E079FA">
        <w:t>400 bytes (1</w:t>
      </w:r>
      <w:r w:rsidR="00930780">
        <w:t>,</w:t>
      </w:r>
      <w:r w:rsidR="00E079FA">
        <w:t xml:space="preserve">264 bytes increase; 90% overhead). The library with the largest absolute increase is JNA, which rises from </w:t>
      </w:r>
      <w:r w:rsidR="000A3F02" w:rsidRPr="000A3F02">
        <w:t>3,136</w:t>
      </w:r>
      <w:r w:rsidR="000A3F02">
        <w:t xml:space="preserve"> </w:t>
      </w:r>
      <w:r w:rsidR="00E079FA">
        <w:t xml:space="preserve">bytes to </w:t>
      </w:r>
      <w:r w:rsidR="000A3F02" w:rsidRPr="000A3F02">
        <w:t>7,392</w:t>
      </w:r>
      <w:r w:rsidR="000A3F02">
        <w:t xml:space="preserve"> </w:t>
      </w:r>
      <w:r w:rsidR="00E079FA">
        <w:t>bytes (</w:t>
      </w:r>
      <w:r w:rsidR="000A3F02" w:rsidRPr="000A3F02">
        <w:t>4</w:t>
      </w:r>
      <w:r w:rsidR="000A3F02">
        <w:t>,</w:t>
      </w:r>
      <w:r w:rsidR="000A3F02" w:rsidRPr="000A3F02">
        <w:t>256</w:t>
      </w:r>
      <w:r w:rsidR="00E079FA">
        <w:t xml:space="preserve"> bytes increase; 5</w:t>
      </w:r>
      <w:r w:rsidR="000A3F02">
        <w:t>8</w:t>
      </w:r>
      <w:r w:rsidR="00E079FA">
        <w:t>% overhead).</w:t>
      </w:r>
    </w:p>
    <w:p w14:paraId="1FCC777B" w14:textId="7F778BBA" w:rsidR="00E079FA" w:rsidRDefault="00E079FA" w:rsidP="00225B3F">
      <w:pPr>
        <w:pStyle w:val="AbbildungOhneRahmen"/>
      </w:pPr>
      <w:r>
        <w:t xml:space="preserve">Compared to benchmark </w:t>
      </w:r>
      <w:r w:rsidR="009E47DF">
        <w:t xml:space="preserve">2 </w:t>
      </w:r>
      <w:r>
        <w:t>of experiment 1, the results of this benchmark show a similar trend. The gaps between the different libraries have not drastically changed. Furthermore, while the absolute overhead in both execution time and allocated bytes has increased across all libraries, the relative overhead displays only minimal changes.</w:t>
      </w:r>
    </w:p>
    <w:p w14:paraId="30754D7C" w14:textId="55818786" w:rsidR="00AB6091" w:rsidRPr="00AB6091" w:rsidRDefault="00AB6091" w:rsidP="002351BE">
      <w:pPr>
        <w:pStyle w:val="AbbildungOhneRahmen"/>
      </w:pPr>
      <w:r w:rsidRPr="00467929">
        <w:t xml:space="preserve">Overall, the results indicate that LWJGL again provides the most efficient implementation for write and read access, both in terms of execution time and memory allocation overhead. FFMA still outperforms LUtils and JNA, but displays the largest relative write and read overhead of approximately </w:t>
      </w:r>
      <w:r w:rsidR="00467929">
        <w:t>9</w:t>
      </w:r>
      <w:r w:rsidRPr="00467929">
        <w:t>0% in both execution time and memory allocation.</w:t>
      </w:r>
    </w:p>
    <w:p w14:paraId="5BDC02D5" w14:textId="2F2A4183" w:rsidR="002538C8" w:rsidRDefault="002538C8" w:rsidP="00B84F6B">
      <w:pPr>
        <w:pStyle w:val="3Hidden"/>
      </w:pPr>
      <w:r>
        <w:t>Benchmark 2 Interpretation</w:t>
      </w:r>
    </w:p>
    <w:p w14:paraId="11627AE1" w14:textId="204664D4" w:rsidR="00467929" w:rsidRDefault="00467929" w:rsidP="00C0418C">
      <w:r>
        <w:t>The results of benchmark</w:t>
      </w:r>
      <w:r w:rsidR="009E47DF">
        <w:t xml:space="preserve"> 2</w:t>
      </w:r>
      <w:r>
        <w:t xml:space="preserve"> of this experiment are very similar to the results of benchmark </w:t>
      </w:r>
      <w:r w:rsidR="009E47DF">
        <w:t>2 from</w:t>
      </w:r>
      <w:r>
        <w:t xml:space="preserve"> experiment</w:t>
      </w:r>
      <w:r w:rsidR="009E47DF">
        <w:t xml:space="preserve"> 1</w:t>
      </w:r>
      <w:r>
        <w:t>. Hence, these results can be interpreted similarly</w:t>
      </w:r>
      <w:r w:rsidR="00C0418C">
        <w:t xml:space="preserve">. That is why only the main points </w:t>
      </w:r>
      <w:r w:rsidR="00FE075C">
        <w:t>are</w:t>
      </w:r>
      <w:r w:rsidR="00C0418C">
        <w:t xml:space="preserve"> listed shortly, and the interpretation can be assumed analogue to </w:t>
      </w:r>
      <w:r w:rsidR="00C0418C">
        <w:fldChar w:fldCharType="begin"/>
      </w:r>
      <w:r w:rsidR="00C0418C">
        <w:instrText xml:space="preserve"> REF _Ref220607889 \r \h </w:instrText>
      </w:r>
      <w:r w:rsidR="00C0418C">
        <w:fldChar w:fldCharType="separate"/>
      </w:r>
      <w:r w:rsidR="002D6190">
        <w:t>4.2.4</w:t>
      </w:r>
      <w:r w:rsidR="00C0418C">
        <w:fldChar w:fldCharType="end"/>
      </w:r>
      <w:r w:rsidR="00C0418C">
        <w:t>:</w:t>
      </w:r>
    </w:p>
    <w:p w14:paraId="6B7E8D32" w14:textId="2EFCA618" w:rsidR="00C0418C" w:rsidRDefault="00C0418C" w:rsidP="00C0418C">
      <w:pPr>
        <w:pStyle w:val="Listenabsatz"/>
        <w:numPr>
          <w:ilvl w:val="0"/>
          <w:numId w:val="70"/>
        </w:numPr>
      </w:pPr>
      <w:r>
        <w:t>The large relative write</w:t>
      </w:r>
      <w:r w:rsidR="00F63AAB">
        <w:t>/</w:t>
      </w:r>
      <w:r>
        <w:t>read overhead of LWJGL is unexpected but can be reasonably explained due to the benchmark code.</w:t>
      </w:r>
    </w:p>
    <w:p w14:paraId="4510AEB2" w14:textId="611438E0" w:rsidR="00C0418C" w:rsidRDefault="00C0418C" w:rsidP="00C0418C">
      <w:pPr>
        <w:pStyle w:val="Listenabsatz"/>
        <w:numPr>
          <w:ilvl w:val="0"/>
          <w:numId w:val="70"/>
        </w:numPr>
      </w:pPr>
      <w:r>
        <w:lastRenderedPageBreak/>
        <w:t xml:space="preserve">The large relative overhead of FFMA can likely be explained by the use of </w:t>
      </w:r>
      <w:r w:rsidRPr="00C0418C">
        <w:rPr>
          <w:rStyle w:val="BerichtCodeZchn"/>
        </w:rPr>
        <w:t>VarHandle</w:t>
      </w:r>
      <w:r>
        <w:t xml:space="preserve"> instead of written or generated functions.</w:t>
      </w:r>
    </w:p>
    <w:p w14:paraId="5B9D0CCB" w14:textId="721C3B03" w:rsidR="00C0418C" w:rsidRDefault="00C0418C" w:rsidP="00C0418C">
      <w:pPr>
        <w:pStyle w:val="Listenabsatz"/>
        <w:numPr>
          <w:ilvl w:val="0"/>
          <w:numId w:val="70"/>
        </w:numPr>
      </w:pPr>
      <w:r>
        <w:t xml:space="preserve">LUtils has the smallest relative overhead, because it translates write and read directly to </w:t>
      </w:r>
      <w:r w:rsidRPr="00C0418C">
        <w:rPr>
          <w:rStyle w:val="BerichtCodeZchn"/>
        </w:rPr>
        <w:t>ByteBuffer.put()</w:t>
      </w:r>
      <w:r>
        <w:t xml:space="preserve"> and </w:t>
      </w:r>
      <w:r w:rsidRPr="00C0418C">
        <w:rPr>
          <w:rStyle w:val="BerichtCodeZchn"/>
        </w:rPr>
        <w:t>ByteBuffer.get()</w:t>
      </w:r>
      <w:r>
        <w:t xml:space="preserve"> methods.</w:t>
      </w:r>
    </w:p>
    <w:p w14:paraId="676286F0" w14:textId="12887B4E" w:rsidR="004127A3" w:rsidRDefault="00C0418C" w:rsidP="004127A3">
      <w:pPr>
        <w:pStyle w:val="Listenabsatz"/>
        <w:numPr>
          <w:ilvl w:val="0"/>
          <w:numId w:val="70"/>
        </w:numPr>
      </w:pPr>
      <w:r>
        <w:t xml:space="preserve">JNA exhibits the largest absolute overhead, </w:t>
      </w:r>
      <w:r w:rsidR="004127A3">
        <w:t>this suggests, that the conversion of the values from the Java-Heap and then writing the converted values to the native memory</w:t>
      </w:r>
      <w:r w:rsidR="00F63AAB">
        <w:t xml:space="preserve"> as well as the reverse process for reading</w:t>
      </w:r>
      <w:r w:rsidR="004127A3">
        <w:t xml:space="preserve"> is very expensive.</w:t>
      </w:r>
    </w:p>
    <w:p w14:paraId="738E46D1" w14:textId="7F2A0FB3" w:rsidR="00565DAE" w:rsidRDefault="00C0418C" w:rsidP="00C0418C">
      <w:r>
        <w:t>Only the last observation</w:t>
      </w:r>
      <w:r w:rsidR="009F3FEC">
        <w:t xml:space="preserve"> from </w:t>
      </w:r>
      <w:r w:rsidR="009F3FEC">
        <w:fldChar w:fldCharType="begin"/>
      </w:r>
      <w:r w:rsidR="009F3FEC">
        <w:instrText xml:space="preserve"> REF _Ref220607889 \r \h </w:instrText>
      </w:r>
      <w:r w:rsidR="009F3FEC">
        <w:fldChar w:fldCharType="separate"/>
      </w:r>
      <w:r w:rsidR="002D6190">
        <w:t>4.2.4</w:t>
      </w:r>
      <w:r w:rsidR="009F3FEC">
        <w:fldChar w:fldCharType="end"/>
      </w:r>
      <w:r w:rsidR="009F3FEC">
        <w:t xml:space="preserve"> -</w:t>
      </w:r>
      <w:r w:rsidR="0061104C">
        <w:t xml:space="preserve"> the </w:t>
      </w:r>
      <w:r w:rsidR="00984AB5">
        <w:t xml:space="preserve">large </w:t>
      </w:r>
      <w:r w:rsidR="0061104C">
        <w:t xml:space="preserve">reduction in execution time variability for JNA from </w:t>
      </w:r>
      <w:r w:rsidR="009E47DF">
        <w:t>benchmark 1 to benchmark 2</w:t>
      </w:r>
      <w:r w:rsidR="009F3FEC">
        <w:t xml:space="preserve"> -</w:t>
      </w:r>
      <w:r w:rsidR="0061104C">
        <w:t xml:space="preserve"> cannot be confirmed in </w:t>
      </w:r>
      <w:r w:rsidR="009F3FEC">
        <w:t xml:space="preserve">this </w:t>
      </w:r>
      <w:r w:rsidR="0061104C">
        <w:t>experiment. Specifically,</w:t>
      </w:r>
      <w:r w:rsidR="00F63AAB">
        <w:rPr>
          <w:rStyle w:val="AbbildungOhneRahmenZchn"/>
        </w:rPr>
        <w:t xml:space="preserve"> </w:t>
      </w:r>
      <m:oMath>
        <m:f>
          <m:fPr>
            <m:type m:val="lin"/>
            <m:ctrlPr>
              <w:rPr>
                <w:rStyle w:val="AbbildungOhneRahmenZchn"/>
                <w:rFonts w:ascii="Cambria Math" w:hAnsi="Cambria Math"/>
                <w:i/>
              </w:rPr>
            </m:ctrlPr>
          </m:fPr>
          <m:num>
            <m:r>
              <m:rPr>
                <m:nor/>
              </m:rPr>
              <w:rPr>
                <w:rStyle w:val="AbbildungOhneRahmenZchn"/>
                <w:rFonts w:ascii="Cambria Math" w:hAnsi="Cambria Math"/>
              </w:rPr>
              <m:t>std</m:t>
            </m:r>
          </m:num>
          <m:den>
            <m:r>
              <m:rPr>
                <m:nor/>
              </m:rPr>
              <w:rPr>
                <w:rStyle w:val="AbbildungOhneRahmenZchn"/>
                <w:rFonts w:ascii="Cambria Math" w:hAnsi="Cambria Math"/>
              </w:rPr>
              <m:t>avg</m:t>
            </m:r>
          </m:den>
        </m:f>
      </m:oMath>
      <w:r w:rsidR="0061104C">
        <w:rPr>
          <w:rStyle w:val="AbbildungOhneRahmenZchn"/>
        </w:rPr>
        <w:t xml:space="preserve"> rises</w:t>
      </w:r>
      <w:r w:rsidR="00565DAE">
        <w:rPr>
          <w:rStyle w:val="AbbildungOhneRahmenZchn"/>
        </w:rPr>
        <w:t xml:space="preserve"> from </w:t>
      </w:r>
      <w:r w:rsidR="00984AB5">
        <w:rPr>
          <w:rStyle w:val="AbbildungOhneRahmenZchn"/>
        </w:rPr>
        <w:t>2</w:t>
      </w:r>
      <w:r w:rsidR="00565DAE">
        <w:rPr>
          <w:rStyle w:val="AbbildungOhneRahmenZchn"/>
        </w:rPr>
        <w:t>.</w:t>
      </w:r>
      <w:r w:rsidR="00984AB5">
        <w:rPr>
          <w:rStyle w:val="AbbildungOhneRahmenZchn"/>
        </w:rPr>
        <w:t>27</w:t>
      </w:r>
      <w:r w:rsidR="003116BD">
        <w:rPr>
          <w:rStyle w:val="AbbildungOhneRahmenZchn"/>
        </w:rPr>
        <w:t>%</w:t>
      </w:r>
      <w:r w:rsidR="00565DAE">
        <w:rPr>
          <w:rStyle w:val="AbbildungOhneRahmenZchn"/>
        </w:rPr>
        <w:t xml:space="preserve"> to </w:t>
      </w:r>
      <w:r w:rsidR="00984AB5">
        <w:rPr>
          <w:rStyle w:val="AbbildungOhneRahmenZchn"/>
        </w:rPr>
        <w:t>5</w:t>
      </w:r>
      <w:r w:rsidR="00565DAE">
        <w:rPr>
          <w:rStyle w:val="AbbildungOhneRahmenZchn"/>
        </w:rPr>
        <w:t>.</w:t>
      </w:r>
      <w:r w:rsidR="00984AB5">
        <w:rPr>
          <w:rStyle w:val="AbbildungOhneRahmenZchn"/>
        </w:rPr>
        <w:t>93</w:t>
      </w:r>
      <w:r w:rsidR="003116BD">
        <w:rPr>
          <w:rStyle w:val="AbbildungOhneRahmenZchn"/>
        </w:rPr>
        <w:t>%</w:t>
      </w:r>
      <w:r w:rsidR="00565DAE">
        <w:rPr>
          <w:rStyle w:val="AbbildungOhneRahmenZchn"/>
        </w:rPr>
        <w:t xml:space="preserve">. This </w:t>
      </w:r>
      <w:r w:rsidR="0061104C">
        <w:rPr>
          <w:rStyle w:val="AbbildungOhneRahmenZchn"/>
        </w:rPr>
        <w:t>weakens</w:t>
      </w:r>
      <w:r w:rsidR="00565DAE">
        <w:rPr>
          <w:rStyle w:val="AbbildungOhneRahmenZchn"/>
        </w:rPr>
        <w:t xml:space="preserve"> the</w:t>
      </w:r>
      <w:r w:rsidR="0061104C">
        <w:rPr>
          <w:rStyle w:val="AbbildungOhneRahmenZchn"/>
        </w:rPr>
        <w:t xml:space="preserve"> earlier</w:t>
      </w:r>
      <w:r w:rsidR="00565DAE">
        <w:rPr>
          <w:rStyle w:val="AbbildungOhneRahmenZchn"/>
        </w:rPr>
        <w:t xml:space="preserve"> suggestion that the large variations may stem from allocating the native memory </w:t>
      </w:r>
      <w:r w:rsidR="00565DAE" w:rsidRPr="00565DAE">
        <w:rPr>
          <w:rStyle w:val="AbbildungOhneRahmenZchn"/>
        </w:rPr>
        <w:t>or initializing the structure classes</w:t>
      </w:r>
      <w:r w:rsidR="00565DAE">
        <w:rPr>
          <w:rStyle w:val="AbbildungOhneRahmenZchn"/>
        </w:rPr>
        <w:t>.</w:t>
      </w:r>
    </w:p>
    <w:p w14:paraId="64C30546" w14:textId="11414949" w:rsidR="002538C8" w:rsidRDefault="002538C8" w:rsidP="00B84F6B">
      <w:pPr>
        <w:pStyle w:val="3Hidden"/>
      </w:pPr>
      <w:r>
        <w:t>Benchmark 3 Results</w:t>
      </w:r>
    </w:p>
    <w:p w14:paraId="3CD4B73B" w14:textId="6642B485" w:rsidR="009E19BF" w:rsidRPr="006427B3" w:rsidRDefault="00DD5F21" w:rsidP="009E19BF">
      <w:r>
        <w:fldChar w:fldCharType="begin"/>
      </w:r>
      <w:r>
        <w:instrText xml:space="preserve"> REF _Ref221815107 \h </w:instrText>
      </w:r>
      <w:r>
        <w:fldChar w:fldCharType="separate"/>
      </w:r>
      <w:r w:rsidR="002D6190">
        <w:t xml:space="preserve">Fig. </w:t>
      </w:r>
      <w:r w:rsidR="002D6190">
        <w:rPr>
          <w:noProof/>
        </w:rPr>
        <w:t>8</w:t>
      </w:r>
      <w:r>
        <w:fldChar w:fldCharType="end"/>
      </w:r>
      <w:r>
        <w:t xml:space="preserve"> </w:t>
      </w:r>
      <w:r w:rsidR="004D0F92">
        <w:t xml:space="preserve">and </w:t>
      </w:r>
      <w:r w:rsidR="004D0F92">
        <w:fldChar w:fldCharType="begin"/>
      </w:r>
      <w:r w:rsidR="004D0F92">
        <w:instrText xml:space="preserve"> REF _Ref220610403 \h </w:instrText>
      </w:r>
      <w:r w:rsidR="004D0F92">
        <w:fldChar w:fldCharType="separate"/>
      </w:r>
      <w:r w:rsidR="002D6190">
        <w:t xml:space="preserve">Tab. </w:t>
      </w:r>
      <w:r w:rsidR="002D6190">
        <w:rPr>
          <w:noProof/>
        </w:rPr>
        <w:t>6</w:t>
      </w:r>
      <w:r w:rsidR="004D0F92">
        <w:fldChar w:fldCharType="end"/>
      </w:r>
      <w:r w:rsidR="004D0F92">
        <w:t xml:space="preserve"> summarize the performance and memory allocation results of benchmark</w:t>
      </w:r>
      <w:r w:rsidR="009E47DF">
        <w:t xml:space="preserve"> 3</w:t>
      </w:r>
      <w:r w:rsidR="004D0F92">
        <w:t xml:space="preserve">. This benchmark evaluates the startup overhead </w:t>
      </w:r>
      <w:r w:rsidR="006665C6">
        <w:t xml:space="preserve">without warmup </w:t>
      </w:r>
      <w:r w:rsidR="00C66EA1">
        <w:t>iterations</w:t>
      </w:r>
      <w:r w:rsidR="004D0F92">
        <w:t xml:space="preserve">. As mentioned before, this benchmark captures </w:t>
      </w:r>
      <w:r w:rsidR="00C66EA1">
        <w:t>one-time initialization costs</w:t>
      </w:r>
      <w:r w:rsidR="00215D7E">
        <w:t xml:space="preserve"> as well as</w:t>
      </w:r>
      <w:r w:rsidR="00C66EA1">
        <w:t xml:space="preserve"> per-structure setup costs and does not allow a separation of these components. T</w:t>
      </w:r>
      <w:r w:rsidR="004D0F92">
        <w:t>herefore</w:t>
      </w:r>
      <w:r w:rsidR="00C66EA1">
        <w:t>, the results</w:t>
      </w:r>
      <w:r w:rsidR="004D0F92">
        <w:t xml:space="preserve"> must be interpreted with care.</w:t>
      </w:r>
      <w:r w:rsidR="006427B3">
        <w:t xml:space="preserve"> </w:t>
      </w:r>
      <w:r w:rsidR="006665C6">
        <w:t>Furthermore</w:t>
      </w:r>
      <w:r w:rsidR="009E19BF" w:rsidRPr="006427B3">
        <w:t xml:space="preserve">, as discussed in </w:t>
      </w:r>
      <w:r w:rsidR="00C66EA1">
        <w:fldChar w:fldCharType="begin"/>
      </w:r>
      <w:r w:rsidR="00C66EA1">
        <w:instrText xml:space="preserve"> REF _Ref222587057 \r \h </w:instrText>
      </w:r>
      <w:r w:rsidR="00C66EA1">
        <w:fldChar w:fldCharType="separate"/>
      </w:r>
      <w:r w:rsidR="002D6190">
        <w:t>4.1.2</w:t>
      </w:r>
      <w:r w:rsidR="00C66EA1">
        <w:fldChar w:fldCharType="end"/>
      </w:r>
      <w:r w:rsidR="009E19BF" w:rsidRPr="006427B3">
        <w:t xml:space="preserve">, </w:t>
      </w:r>
      <w:r w:rsidR="00C66EA1">
        <w:t>in addition</w:t>
      </w:r>
      <w:r w:rsidR="009E19BF" w:rsidRPr="006427B3">
        <w:t xml:space="preserve"> to the primary measurements, a reference benchmark is included, which allocates the same structures and executes the same read or write operations</w:t>
      </w:r>
      <w:r w:rsidR="006665C6">
        <w:t xml:space="preserve"> with</w:t>
      </w:r>
      <w:r w:rsidR="00215D7E">
        <w:t xml:space="preserve"> a single </w:t>
      </w:r>
      <w:r w:rsidR="006665C6">
        <w:t>warmup</w:t>
      </w:r>
      <w:r w:rsidR="00215D7E">
        <w:t xml:space="preserve"> invocation</w:t>
      </w:r>
      <w:r w:rsidR="009E19BF" w:rsidRPr="006427B3">
        <w:t xml:space="preserve">, to isolate the </w:t>
      </w:r>
      <w:r w:rsidR="00C66EA1">
        <w:t>costs mentioned above</w:t>
      </w:r>
      <w:r w:rsidR="009E19BF" w:rsidRPr="006427B3">
        <w:t>. Due to the substantially smaller measurements of the reference benchmark, all reference lines are so close to the bottom of the plots, that they are almost not visible.</w:t>
      </w:r>
    </w:p>
    <w:p w14:paraId="5C00B0B6" w14:textId="78810B91" w:rsidR="00F04645" w:rsidRDefault="00F04645" w:rsidP="002538C8">
      <w:r w:rsidRPr="00F04645">
        <w:rPr>
          <w:noProof/>
        </w:rPr>
        <w:drawing>
          <wp:inline distT="0" distB="0" distL="0" distR="0" wp14:anchorId="45EFDFF2" wp14:editId="700B2DD6">
            <wp:extent cx="2869806" cy="2152354"/>
            <wp:effectExtent l="0" t="0" r="6985" b="635"/>
            <wp:docPr id="84793581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935812" name="Grafik 5"/>
                    <pic:cNvPicPr>
                      <a:picLocks noChangeAspect="1" noChangeArrowheads="1"/>
                    </pic:cNvPicPr>
                  </pic:nvPicPr>
                  <pic:blipFill>
                    <a:blip r:embed="rId26"/>
                    <a:stretch>
                      <a:fillRect/>
                    </a:stretch>
                  </pic:blipFill>
                  <pic:spPr bwMode="auto">
                    <a:xfrm>
                      <a:off x="0" y="0"/>
                      <a:ext cx="2869806" cy="2152354"/>
                    </a:xfrm>
                    <a:prstGeom prst="rect">
                      <a:avLst/>
                    </a:prstGeom>
                    <a:noFill/>
                    <a:ln>
                      <a:noFill/>
                    </a:ln>
                  </pic:spPr>
                </pic:pic>
              </a:graphicData>
            </a:graphic>
          </wp:inline>
        </w:drawing>
      </w:r>
      <w:r>
        <w:rPr>
          <w:noProof/>
        </w:rPr>
        <w:drawing>
          <wp:inline distT="0" distB="0" distL="0" distR="0" wp14:anchorId="2835762A" wp14:editId="330355D3">
            <wp:extent cx="2867720" cy="2150790"/>
            <wp:effectExtent l="0" t="0" r="8890" b="1905"/>
            <wp:docPr id="150505800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058006" name="Grafik 6"/>
                    <pic:cNvPicPr>
                      <a:picLocks noChangeAspect="1" noChangeArrowheads="1"/>
                    </pic:cNvPicPr>
                  </pic:nvPicPr>
                  <pic:blipFill>
                    <a:blip r:embed="rId27"/>
                    <a:stretch>
                      <a:fillRect/>
                    </a:stretch>
                  </pic:blipFill>
                  <pic:spPr bwMode="auto">
                    <a:xfrm>
                      <a:off x="0" y="0"/>
                      <a:ext cx="2867720" cy="2150790"/>
                    </a:xfrm>
                    <a:prstGeom prst="rect">
                      <a:avLst/>
                    </a:prstGeom>
                    <a:noFill/>
                    <a:ln>
                      <a:noFill/>
                    </a:ln>
                  </pic:spPr>
                </pic:pic>
              </a:graphicData>
            </a:graphic>
          </wp:inline>
        </w:drawing>
      </w:r>
    </w:p>
    <w:p w14:paraId="39EB0730" w14:textId="3B41B1E2" w:rsidR="009E47DF" w:rsidRDefault="009E47DF" w:rsidP="009E47DF">
      <w:pPr>
        <w:pStyle w:val="Beschriftung"/>
      </w:pPr>
      <w:bookmarkStart w:id="116" w:name="_Ref221815107"/>
      <w:bookmarkStart w:id="117" w:name="_Toc222787084"/>
      <w:bookmarkStart w:id="118" w:name="_Ref220610397"/>
      <w:r>
        <w:t xml:space="preserve">Fig. </w:t>
      </w:r>
      <w:r>
        <w:fldChar w:fldCharType="begin"/>
      </w:r>
      <w:r>
        <w:instrText xml:space="preserve"> SEQ Fig. \* ARABIC </w:instrText>
      </w:r>
      <w:r>
        <w:fldChar w:fldCharType="separate"/>
      </w:r>
      <w:r w:rsidR="002D6190">
        <w:rPr>
          <w:noProof/>
        </w:rPr>
        <w:t>8</w:t>
      </w:r>
      <w:r>
        <w:fldChar w:fldCharType="end"/>
      </w:r>
      <w:bookmarkEnd w:id="116"/>
      <w:r>
        <w:t>:</w:t>
      </w:r>
      <w:r>
        <w:tab/>
      </w:r>
      <w:r w:rsidRPr="00E21C34">
        <w:t xml:space="preserve">Results for benchmark 3 of experiment 2. Left: Boxplot diagram of the execution times across all four libraries. Right: Bar chart of the </w:t>
      </w:r>
      <w:r w:rsidR="00C9794D">
        <w:t xml:space="preserve">median </w:t>
      </w:r>
      <w:r w:rsidRPr="00E21C34">
        <w:t>allocation rate across all four libraries.</w:t>
      </w:r>
      <w:bookmarkEnd w:id="117"/>
    </w:p>
    <w:tbl>
      <w:tblPr>
        <w:tblStyle w:val="Tabellenraster"/>
        <w:tblW w:w="5000" w:type="pct"/>
        <w:tblLook w:val="04A0" w:firstRow="1" w:lastRow="0" w:firstColumn="1" w:lastColumn="0" w:noHBand="0" w:noVBand="1"/>
      </w:tblPr>
      <w:tblGrid>
        <w:gridCol w:w="1009"/>
        <w:gridCol w:w="1995"/>
        <w:gridCol w:w="1906"/>
        <w:gridCol w:w="1213"/>
        <w:gridCol w:w="1726"/>
        <w:gridCol w:w="1213"/>
      </w:tblGrid>
      <w:tr w:rsidR="00C9794D" w14:paraId="65C2CC19" w14:textId="77777777" w:rsidTr="006606D2">
        <w:tc>
          <w:tcPr>
            <w:tcW w:w="0" w:type="auto"/>
            <w:shd w:val="clear" w:color="auto" w:fill="D9D9D9" w:themeFill="background1" w:themeFillShade="D9"/>
          </w:tcPr>
          <w:p w14:paraId="7BA0AA20" w14:textId="77777777" w:rsidR="006606D2" w:rsidRPr="006606D2" w:rsidRDefault="006606D2" w:rsidP="006606D2">
            <w:pPr>
              <w:pStyle w:val="AbbildungOhneRahmen"/>
              <w:jc w:val="center"/>
              <w:rPr>
                <w:b/>
                <w:bCs/>
                <w:sz w:val="22"/>
              </w:rPr>
            </w:pPr>
            <w:r w:rsidRPr="006606D2">
              <w:rPr>
                <w:b/>
                <w:bCs/>
                <w:sz w:val="22"/>
              </w:rPr>
              <w:lastRenderedPageBreak/>
              <w:t>Library</w:t>
            </w:r>
          </w:p>
        </w:tc>
        <w:tc>
          <w:tcPr>
            <w:tcW w:w="0" w:type="auto"/>
            <w:shd w:val="clear" w:color="auto" w:fill="D9D9D9" w:themeFill="background1" w:themeFillShade="D9"/>
          </w:tcPr>
          <w:p w14:paraId="5DAB8A28" w14:textId="25E230CC" w:rsidR="006606D2" w:rsidRPr="006606D2" w:rsidRDefault="006606D2" w:rsidP="006606D2">
            <w:pPr>
              <w:pStyle w:val="AbbildungOhneRahmen"/>
              <w:jc w:val="center"/>
              <w:rPr>
                <w:b/>
                <w:bCs/>
                <w:sz w:val="22"/>
              </w:rPr>
            </w:pPr>
            <w:r w:rsidRPr="006606D2">
              <w:rPr>
                <w:rFonts w:cs="Times New Roman"/>
                <w:b/>
                <w:bCs/>
                <w:sz w:val="22"/>
              </w:rPr>
              <w:t>Ø</w:t>
            </w:r>
            <w:r w:rsidRPr="006606D2">
              <w:rPr>
                <w:b/>
                <w:bCs/>
                <w:sz w:val="22"/>
              </w:rPr>
              <w:t xml:space="preserve"> Exec. Time (ns)</w:t>
            </w:r>
          </w:p>
        </w:tc>
        <w:tc>
          <w:tcPr>
            <w:tcW w:w="0" w:type="auto"/>
            <w:shd w:val="clear" w:color="auto" w:fill="D9D9D9" w:themeFill="background1" w:themeFillShade="D9"/>
          </w:tcPr>
          <w:p w14:paraId="48A1DF3A" w14:textId="1DD3FBC3" w:rsidR="006606D2" w:rsidRPr="006606D2" w:rsidRDefault="006606D2" w:rsidP="006606D2">
            <w:pPr>
              <w:pStyle w:val="AbbildungOhneRahmen"/>
              <w:jc w:val="center"/>
              <w:rPr>
                <w:b/>
                <w:bCs/>
                <w:sz w:val="22"/>
              </w:rPr>
            </w:pPr>
            <w:r w:rsidRPr="006606D2">
              <w:rPr>
                <w:b/>
                <w:bCs/>
                <w:sz w:val="22"/>
              </w:rPr>
              <w:t>Ratio to LWJGL</w:t>
            </w:r>
          </w:p>
        </w:tc>
        <w:tc>
          <w:tcPr>
            <w:tcW w:w="0" w:type="auto"/>
            <w:shd w:val="clear" w:color="auto" w:fill="D9D9D9" w:themeFill="background1" w:themeFillShade="D9"/>
          </w:tcPr>
          <w:p w14:paraId="18DFF62D" w14:textId="2C5B60EB" w:rsidR="006606D2" w:rsidRPr="006606D2" w:rsidRDefault="006606D2" w:rsidP="006606D2">
            <w:pPr>
              <w:pStyle w:val="AbbildungOhneRahmen"/>
              <w:jc w:val="center"/>
              <w:rPr>
                <w:b/>
                <w:bCs/>
                <w:sz w:val="22"/>
              </w:rPr>
            </w:pPr>
            <w:r w:rsidRPr="006606D2">
              <w:rPr>
                <w:b/>
                <w:bCs/>
                <w:sz w:val="22"/>
              </w:rPr>
              <w:t>Reference</w:t>
            </w:r>
          </w:p>
        </w:tc>
        <w:tc>
          <w:tcPr>
            <w:tcW w:w="0" w:type="auto"/>
            <w:shd w:val="clear" w:color="auto" w:fill="D9D9D9" w:themeFill="background1" w:themeFillShade="D9"/>
          </w:tcPr>
          <w:p w14:paraId="62F3E76D" w14:textId="12D25A0F" w:rsidR="006606D2" w:rsidRPr="006606D2" w:rsidRDefault="00C9794D" w:rsidP="006606D2">
            <w:pPr>
              <w:pStyle w:val="AbbildungOhneRahmen"/>
              <w:jc w:val="center"/>
              <w:rPr>
                <w:b/>
                <w:bCs/>
                <w:sz w:val="22"/>
              </w:rPr>
            </w:pPr>
            <w:r>
              <w:rPr>
                <w:b/>
                <w:bCs/>
                <w:sz w:val="22"/>
              </w:rPr>
              <w:t xml:space="preserve">M. </w:t>
            </w:r>
            <w:r w:rsidR="006606D2" w:rsidRPr="006606D2">
              <w:rPr>
                <w:b/>
                <w:bCs/>
                <w:sz w:val="22"/>
              </w:rPr>
              <w:t>Alloc</w:t>
            </w:r>
            <w:r>
              <w:rPr>
                <w:b/>
                <w:bCs/>
                <w:sz w:val="22"/>
              </w:rPr>
              <w:t>.</w:t>
            </w:r>
            <w:r w:rsidR="006606D2" w:rsidRPr="006606D2">
              <w:rPr>
                <w:b/>
                <w:bCs/>
                <w:sz w:val="22"/>
              </w:rPr>
              <w:t xml:space="preserve"> Bytes</w:t>
            </w:r>
          </w:p>
        </w:tc>
        <w:tc>
          <w:tcPr>
            <w:tcW w:w="0" w:type="auto"/>
            <w:shd w:val="clear" w:color="auto" w:fill="D9D9D9" w:themeFill="background1" w:themeFillShade="D9"/>
          </w:tcPr>
          <w:p w14:paraId="42021A96" w14:textId="77777777" w:rsidR="006606D2" w:rsidRPr="006606D2" w:rsidRDefault="006606D2" w:rsidP="006606D2">
            <w:pPr>
              <w:pStyle w:val="AbbildungOhneRahmen"/>
              <w:jc w:val="center"/>
              <w:rPr>
                <w:b/>
                <w:bCs/>
                <w:sz w:val="22"/>
              </w:rPr>
            </w:pPr>
            <w:r w:rsidRPr="006606D2">
              <w:rPr>
                <w:b/>
                <w:bCs/>
                <w:sz w:val="22"/>
              </w:rPr>
              <w:t>Reference</w:t>
            </w:r>
          </w:p>
        </w:tc>
      </w:tr>
      <w:tr w:rsidR="00C9794D" w14:paraId="2F02A2AA" w14:textId="77777777" w:rsidTr="006606D2">
        <w:tc>
          <w:tcPr>
            <w:tcW w:w="0" w:type="auto"/>
          </w:tcPr>
          <w:p w14:paraId="7D1CD297" w14:textId="77777777" w:rsidR="006606D2" w:rsidRPr="006606D2" w:rsidRDefault="006606D2" w:rsidP="006606D2">
            <w:pPr>
              <w:pStyle w:val="AbbildungOhneRahmen"/>
              <w:rPr>
                <w:sz w:val="22"/>
              </w:rPr>
            </w:pPr>
            <w:r w:rsidRPr="006606D2">
              <w:rPr>
                <w:sz w:val="22"/>
              </w:rPr>
              <w:t>LWJGL</w:t>
            </w:r>
          </w:p>
        </w:tc>
        <w:tc>
          <w:tcPr>
            <w:tcW w:w="0" w:type="auto"/>
          </w:tcPr>
          <w:p w14:paraId="55C7E031" w14:textId="1D698B96" w:rsidR="006606D2" w:rsidRPr="006606D2" w:rsidRDefault="00C9794D" w:rsidP="006606D2">
            <w:pPr>
              <w:pStyle w:val="AbbildungOhneRahmen"/>
              <w:jc w:val="right"/>
              <w:rPr>
                <w:sz w:val="22"/>
              </w:rPr>
            </w:pPr>
            <w:r w:rsidRPr="00C9794D">
              <w:rPr>
                <w:sz w:val="22"/>
              </w:rPr>
              <w:t>117</w:t>
            </w:r>
            <w:r>
              <w:rPr>
                <w:sz w:val="22"/>
              </w:rPr>
              <w:t>,</w:t>
            </w:r>
            <w:r w:rsidRPr="00C9794D">
              <w:rPr>
                <w:sz w:val="22"/>
              </w:rPr>
              <w:t>929</w:t>
            </w:r>
            <w:r>
              <w:rPr>
                <w:sz w:val="22"/>
              </w:rPr>
              <w:t>,</w:t>
            </w:r>
            <w:r w:rsidRPr="00C9794D">
              <w:rPr>
                <w:sz w:val="22"/>
              </w:rPr>
              <w:t>805</w:t>
            </w:r>
          </w:p>
        </w:tc>
        <w:tc>
          <w:tcPr>
            <w:tcW w:w="0" w:type="auto"/>
          </w:tcPr>
          <w:p w14:paraId="0F568884" w14:textId="0B9458E3" w:rsidR="006606D2" w:rsidRPr="006606D2" w:rsidRDefault="006606D2" w:rsidP="006107A6">
            <w:pPr>
              <w:pStyle w:val="AbbildungOhneRahmen"/>
              <w:jc w:val="right"/>
              <w:rPr>
                <w:sz w:val="22"/>
              </w:rPr>
            </w:pPr>
            <w:r w:rsidRPr="006606D2">
              <w:rPr>
                <w:sz w:val="22"/>
              </w:rPr>
              <w:t>1.</w:t>
            </w:r>
            <w:r w:rsidR="00C9794D">
              <w:rPr>
                <w:sz w:val="22"/>
              </w:rPr>
              <w:t>0</w:t>
            </w:r>
            <w:r w:rsidRPr="006606D2">
              <w:rPr>
                <w:sz w:val="22"/>
              </w:rPr>
              <w:t>0</w:t>
            </w:r>
          </w:p>
        </w:tc>
        <w:tc>
          <w:tcPr>
            <w:tcW w:w="0" w:type="auto"/>
          </w:tcPr>
          <w:p w14:paraId="6FF0A305" w14:textId="2D66FBBA" w:rsidR="006606D2" w:rsidRPr="006606D2" w:rsidRDefault="00C9794D" w:rsidP="006606D2">
            <w:pPr>
              <w:pStyle w:val="AbbildungOhneRahmen"/>
              <w:jc w:val="right"/>
              <w:rPr>
                <w:sz w:val="22"/>
              </w:rPr>
            </w:pPr>
            <w:r w:rsidRPr="00C9794D">
              <w:rPr>
                <w:sz w:val="22"/>
              </w:rPr>
              <w:t>295</w:t>
            </w:r>
            <w:r>
              <w:rPr>
                <w:sz w:val="22"/>
              </w:rPr>
              <w:t>,</w:t>
            </w:r>
            <w:r w:rsidRPr="00C9794D">
              <w:rPr>
                <w:sz w:val="22"/>
              </w:rPr>
              <w:t>185</w:t>
            </w:r>
          </w:p>
        </w:tc>
        <w:tc>
          <w:tcPr>
            <w:tcW w:w="0" w:type="auto"/>
          </w:tcPr>
          <w:p w14:paraId="7DAAF43E" w14:textId="2561023B" w:rsidR="006606D2" w:rsidRPr="006606D2" w:rsidRDefault="00C9794D" w:rsidP="006606D2">
            <w:pPr>
              <w:pStyle w:val="AbbildungOhneRahmen"/>
              <w:jc w:val="right"/>
              <w:rPr>
                <w:sz w:val="22"/>
              </w:rPr>
            </w:pPr>
            <w:r w:rsidRPr="00C9794D">
              <w:rPr>
                <w:sz w:val="22"/>
                <w:lang w:val="de-DE"/>
              </w:rPr>
              <w:t>1</w:t>
            </w:r>
            <w:r>
              <w:rPr>
                <w:sz w:val="22"/>
                <w:lang w:val="de-DE"/>
              </w:rPr>
              <w:t>,</w:t>
            </w:r>
            <w:r w:rsidRPr="00C9794D">
              <w:rPr>
                <w:sz w:val="22"/>
                <w:lang w:val="de-DE"/>
              </w:rPr>
              <w:t>876</w:t>
            </w:r>
            <w:r>
              <w:rPr>
                <w:sz w:val="22"/>
                <w:lang w:val="de-DE"/>
              </w:rPr>
              <w:t>,</w:t>
            </w:r>
            <w:r w:rsidRPr="00C9794D">
              <w:rPr>
                <w:sz w:val="22"/>
                <w:lang w:val="de-DE"/>
              </w:rPr>
              <w:t>496</w:t>
            </w:r>
          </w:p>
        </w:tc>
        <w:tc>
          <w:tcPr>
            <w:tcW w:w="0" w:type="auto"/>
          </w:tcPr>
          <w:p w14:paraId="2268F16D" w14:textId="13291DDD" w:rsidR="006606D2" w:rsidRPr="006606D2" w:rsidRDefault="00C9794D" w:rsidP="006606D2">
            <w:pPr>
              <w:pStyle w:val="AbbildungOhneRahmen"/>
              <w:jc w:val="right"/>
              <w:rPr>
                <w:sz w:val="22"/>
              </w:rPr>
            </w:pPr>
            <w:r w:rsidRPr="00C9794D">
              <w:rPr>
                <w:sz w:val="22"/>
              </w:rPr>
              <w:t>7</w:t>
            </w:r>
            <w:r>
              <w:rPr>
                <w:sz w:val="22"/>
              </w:rPr>
              <w:t>,</w:t>
            </w:r>
            <w:r w:rsidRPr="00C9794D">
              <w:rPr>
                <w:sz w:val="22"/>
              </w:rPr>
              <w:t>864</w:t>
            </w:r>
          </w:p>
        </w:tc>
      </w:tr>
      <w:tr w:rsidR="00C9794D" w14:paraId="3E803A33" w14:textId="77777777" w:rsidTr="006606D2">
        <w:tc>
          <w:tcPr>
            <w:tcW w:w="0" w:type="auto"/>
          </w:tcPr>
          <w:p w14:paraId="132712DA" w14:textId="77777777" w:rsidR="006606D2" w:rsidRPr="006606D2" w:rsidRDefault="006606D2" w:rsidP="006606D2">
            <w:pPr>
              <w:pStyle w:val="AbbildungOhneRahmen"/>
              <w:rPr>
                <w:sz w:val="22"/>
              </w:rPr>
            </w:pPr>
            <w:r w:rsidRPr="006606D2">
              <w:rPr>
                <w:sz w:val="22"/>
              </w:rPr>
              <w:t>FFMA</w:t>
            </w:r>
          </w:p>
        </w:tc>
        <w:tc>
          <w:tcPr>
            <w:tcW w:w="0" w:type="auto"/>
          </w:tcPr>
          <w:p w14:paraId="5D0AE66C" w14:textId="7A04ECCA" w:rsidR="006606D2" w:rsidRPr="006606D2" w:rsidRDefault="00C9794D" w:rsidP="006606D2">
            <w:pPr>
              <w:pStyle w:val="AbbildungOhneRahmen"/>
              <w:jc w:val="right"/>
              <w:rPr>
                <w:sz w:val="22"/>
              </w:rPr>
            </w:pPr>
            <w:r w:rsidRPr="00C9794D">
              <w:rPr>
                <w:sz w:val="22"/>
              </w:rPr>
              <w:t>99</w:t>
            </w:r>
            <w:r>
              <w:rPr>
                <w:sz w:val="22"/>
              </w:rPr>
              <w:t>,</w:t>
            </w:r>
            <w:r w:rsidRPr="00C9794D">
              <w:rPr>
                <w:sz w:val="22"/>
              </w:rPr>
              <w:t>102</w:t>
            </w:r>
            <w:r>
              <w:rPr>
                <w:sz w:val="22"/>
              </w:rPr>
              <w:t>,</w:t>
            </w:r>
            <w:r w:rsidRPr="00C9794D">
              <w:rPr>
                <w:sz w:val="22"/>
              </w:rPr>
              <w:t>727</w:t>
            </w:r>
          </w:p>
        </w:tc>
        <w:tc>
          <w:tcPr>
            <w:tcW w:w="0" w:type="auto"/>
          </w:tcPr>
          <w:p w14:paraId="2F8D0D3A" w14:textId="3E484451" w:rsidR="006606D2" w:rsidRPr="006606D2" w:rsidRDefault="00C9794D" w:rsidP="006107A6">
            <w:pPr>
              <w:pStyle w:val="AbbildungOhneRahmen"/>
              <w:jc w:val="right"/>
              <w:rPr>
                <w:sz w:val="22"/>
              </w:rPr>
            </w:pPr>
            <w:r w:rsidRPr="00C9794D">
              <w:rPr>
                <w:sz w:val="22"/>
              </w:rPr>
              <w:t>0.84</w:t>
            </w:r>
          </w:p>
        </w:tc>
        <w:tc>
          <w:tcPr>
            <w:tcW w:w="0" w:type="auto"/>
          </w:tcPr>
          <w:p w14:paraId="0636A40A" w14:textId="23E3FA9D" w:rsidR="006606D2" w:rsidRPr="006606D2" w:rsidRDefault="00C9794D" w:rsidP="006606D2">
            <w:pPr>
              <w:pStyle w:val="AbbildungOhneRahmen"/>
              <w:jc w:val="right"/>
              <w:rPr>
                <w:sz w:val="22"/>
              </w:rPr>
            </w:pPr>
            <w:r w:rsidRPr="00C9794D">
              <w:rPr>
                <w:sz w:val="22"/>
              </w:rPr>
              <w:t>1</w:t>
            </w:r>
            <w:r>
              <w:rPr>
                <w:sz w:val="22"/>
              </w:rPr>
              <w:t>,</w:t>
            </w:r>
            <w:r w:rsidRPr="00C9794D">
              <w:rPr>
                <w:sz w:val="22"/>
              </w:rPr>
              <w:t>320</w:t>
            </w:r>
            <w:r>
              <w:rPr>
                <w:sz w:val="22"/>
              </w:rPr>
              <w:t>,</w:t>
            </w:r>
            <w:r w:rsidRPr="00C9794D">
              <w:rPr>
                <w:sz w:val="22"/>
              </w:rPr>
              <w:t>737</w:t>
            </w:r>
          </w:p>
        </w:tc>
        <w:tc>
          <w:tcPr>
            <w:tcW w:w="0" w:type="auto"/>
          </w:tcPr>
          <w:p w14:paraId="793FCF33" w14:textId="25BF2446" w:rsidR="006606D2" w:rsidRPr="006606D2" w:rsidRDefault="00C9794D" w:rsidP="006606D2">
            <w:pPr>
              <w:pStyle w:val="AbbildungOhneRahmen"/>
              <w:jc w:val="right"/>
              <w:rPr>
                <w:sz w:val="22"/>
              </w:rPr>
            </w:pPr>
            <w:r w:rsidRPr="00C9794D">
              <w:rPr>
                <w:sz w:val="22"/>
              </w:rPr>
              <w:t>2</w:t>
            </w:r>
            <w:r>
              <w:rPr>
                <w:sz w:val="22"/>
              </w:rPr>
              <w:t>,</w:t>
            </w:r>
            <w:r w:rsidRPr="00C9794D">
              <w:rPr>
                <w:sz w:val="22"/>
              </w:rPr>
              <w:t>371</w:t>
            </w:r>
            <w:r>
              <w:rPr>
                <w:sz w:val="22"/>
              </w:rPr>
              <w:t>,</w:t>
            </w:r>
            <w:r w:rsidRPr="00C9794D">
              <w:rPr>
                <w:sz w:val="22"/>
              </w:rPr>
              <w:t>496</w:t>
            </w:r>
          </w:p>
        </w:tc>
        <w:tc>
          <w:tcPr>
            <w:tcW w:w="0" w:type="auto"/>
          </w:tcPr>
          <w:p w14:paraId="1FFCC0E1" w14:textId="3E068194" w:rsidR="006606D2" w:rsidRPr="006606D2" w:rsidRDefault="00C9794D" w:rsidP="006606D2">
            <w:pPr>
              <w:pStyle w:val="AbbildungOhneRahmen"/>
              <w:jc w:val="right"/>
              <w:rPr>
                <w:sz w:val="22"/>
              </w:rPr>
            </w:pPr>
            <w:r w:rsidRPr="00C9794D">
              <w:rPr>
                <w:sz w:val="22"/>
              </w:rPr>
              <w:t>8</w:t>
            </w:r>
            <w:r>
              <w:rPr>
                <w:sz w:val="22"/>
              </w:rPr>
              <w:t>,</w:t>
            </w:r>
            <w:r w:rsidRPr="00C9794D">
              <w:rPr>
                <w:sz w:val="22"/>
              </w:rPr>
              <w:t>272</w:t>
            </w:r>
          </w:p>
        </w:tc>
      </w:tr>
      <w:tr w:rsidR="00C9794D" w14:paraId="5B67D68C" w14:textId="77777777" w:rsidTr="006606D2">
        <w:tc>
          <w:tcPr>
            <w:tcW w:w="0" w:type="auto"/>
          </w:tcPr>
          <w:p w14:paraId="584594C9" w14:textId="77777777" w:rsidR="006606D2" w:rsidRPr="006606D2" w:rsidRDefault="006606D2" w:rsidP="006606D2">
            <w:pPr>
              <w:pStyle w:val="AbbildungOhneRahmen"/>
              <w:rPr>
                <w:sz w:val="22"/>
              </w:rPr>
            </w:pPr>
            <w:r w:rsidRPr="006606D2">
              <w:rPr>
                <w:sz w:val="22"/>
              </w:rPr>
              <w:t>LUtils</w:t>
            </w:r>
          </w:p>
        </w:tc>
        <w:tc>
          <w:tcPr>
            <w:tcW w:w="0" w:type="auto"/>
          </w:tcPr>
          <w:p w14:paraId="0069D032" w14:textId="4EF60233" w:rsidR="006606D2" w:rsidRPr="006606D2" w:rsidRDefault="00C9794D" w:rsidP="006606D2">
            <w:pPr>
              <w:pStyle w:val="AbbildungOhneRahmen"/>
              <w:jc w:val="right"/>
              <w:rPr>
                <w:sz w:val="22"/>
              </w:rPr>
            </w:pPr>
            <w:r w:rsidRPr="00C9794D">
              <w:rPr>
                <w:sz w:val="22"/>
              </w:rPr>
              <w:t>81</w:t>
            </w:r>
            <w:r>
              <w:rPr>
                <w:sz w:val="22"/>
              </w:rPr>
              <w:t>,</w:t>
            </w:r>
            <w:r w:rsidRPr="00C9794D">
              <w:rPr>
                <w:sz w:val="22"/>
              </w:rPr>
              <w:t>917</w:t>
            </w:r>
            <w:r>
              <w:rPr>
                <w:sz w:val="22"/>
              </w:rPr>
              <w:t>,</w:t>
            </w:r>
            <w:r w:rsidRPr="00C9794D">
              <w:rPr>
                <w:sz w:val="22"/>
              </w:rPr>
              <w:t>281</w:t>
            </w:r>
          </w:p>
        </w:tc>
        <w:tc>
          <w:tcPr>
            <w:tcW w:w="0" w:type="auto"/>
          </w:tcPr>
          <w:p w14:paraId="4D395173" w14:textId="716C0FE3" w:rsidR="006606D2" w:rsidRPr="006606D2" w:rsidRDefault="00C9794D" w:rsidP="006107A6">
            <w:pPr>
              <w:pStyle w:val="AbbildungOhneRahmen"/>
              <w:jc w:val="right"/>
              <w:rPr>
                <w:sz w:val="22"/>
              </w:rPr>
            </w:pPr>
            <w:r w:rsidRPr="00C9794D">
              <w:rPr>
                <w:sz w:val="22"/>
              </w:rPr>
              <w:t>0.69</w:t>
            </w:r>
          </w:p>
        </w:tc>
        <w:tc>
          <w:tcPr>
            <w:tcW w:w="0" w:type="auto"/>
          </w:tcPr>
          <w:p w14:paraId="7664B43A" w14:textId="42B04D88" w:rsidR="006606D2" w:rsidRPr="006606D2" w:rsidRDefault="00C9794D" w:rsidP="006606D2">
            <w:pPr>
              <w:pStyle w:val="AbbildungOhneRahmen"/>
              <w:jc w:val="right"/>
              <w:rPr>
                <w:sz w:val="22"/>
              </w:rPr>
            </w:pPr>
            <w:r w:rsidRPr="00C9794D">
              <w:rPr>
                <w:sz w:val="22"/>
              </w:rPr>
              <w:t>825</w:t>
            </w:r>
            <w:r>
              <w:rPr>
                <w:sz w:val="22"/>
              </w:rPr>
              <w:t>,</w:t>
            </w:r>
            <w:r w:rsidRPr="00C9794D">
              <w:rPr>
                <w:sz w:val="22"/>
              </w:rPr>
              <w:t>172</w:t>
            </w:r>
          </w:p>
        </w:tc>
        <w:tc>
          <w:tcPr>
            <w:tcW w:w="0" w:type="auto"/>
          </w:tcPr>
          <w:p w14:paraId="1062F967" w14:textId="5DF7C8A8" w:rsidR="006606D2" w:rsidRPr="006606D2" w:rsidRDefault="00C9794D" w:rsidP="006606D2">
            <w:pPr>
              <w:pStyle w:val="AbbildungOhneRahmen"/>
              <w:jc w:val="right"/>
              <w:rPr>
                <w:sz w:val="22"/>
                <w:lang w:val="de-DE"/>
              </w:rPr>
            </w:pPr>
            <w:r w:rsidRPr="00C9794D">
              <w:rPr>
                <w:sz w:val="22"/>
              </w:rPr>
              <w:t>1</w:t>
            </w:r>
            <w:r>
              <w:rPr>
                <w:sz w:val="22"/>
              </w:rPr>
              <w:t>,</w:t>
            </w:r>
            <w:r w:rsidRPr="00C9794D">
              <w:rPr>
                <w:sz w:val="22"/>
              </w:rPr>
              <w:t>823</w:t>
            </w:r>
            <w:r>
              <w:rPr>
                <w:sz w:val="22"/>
              </w:rPr>
              <w:t>,</w:t>
            </w:r>
            <w:r w:rsidRPr="00C9794D">
              <w:rPr>
                <w:sz w:val="22"/>
              </w:rPr>
              <w:t>784</w:t>
            </w:r>
          </w:p>
        </w:tc>
        <w:tc>
          <w:tcPr>
            <w:tcW w:w="0" w:type="auto"/>
          </w:tcPr>
          <w:p w14:paraId="4006AEAC" w14:textId="49A50FDC" w:rsidR="006606D2" w:rsidRPr="00C9794D" w:rsidRDefault="00C9794D" w:rsidP="00C9794D">
            <w:pPr>
              <w:pStyle w:val="AbbildungOhneRahmen"/>
              <w:jc w:val="right"/>
              <w:rPr>
                <w:sz w:val="22"/>
                <w:lang w:val="de-DE"/>
              </w:rPr>
            </w:pPr>
            <w:r w:rsidRPr="00C9794D">
              <w:rPr>
                <w:sz w:val="22"/>
                <w:lang w:val="de-DE"/>
              </w:rPr>
              <w:t>9</w:t>
            </w:r>
            <w:r>
              <w:rPr>
                <w:sz w:val="22"/>
                <w:lang w:val="de-DE"/>
              </w:rPr>
              <w:t>,</w:t>
            </w:r>
            <w:r w:rsidRPr="00C9794D">
              <w:rPr>
                <w:sz w:val="22"/>
                <w:lang w:val="de-DE"/>
              </w:rPr>
              <w:t>256</w:t>
            </w:r>
          </w:p>
        </w:tc>
      </w:tr>
      <w:tr w:rsidR="00C9794D" w14:paraId="6577A6D0" w14:textId="77777777" w:rsidTr="006606D2">
        <w:tc>
          <w:tcPr>
            <w:tcW w:w="0" w:type="auto"/>
          </w:tcPr>
          <w:p w14:paraId="399E9F70" w14:textId="77777777" w:rsidR="006606D2" w:rsidRPr="006606D2" w:rsidRDefault="006606D2" w:rsidP="006606D2">
            <w:pPr>
              <w:pStyle w:val="AbbildungOhneRahmen"/>
              <w:rPr>
                <w:sz w:val="22"/>
              </w:rPr>
            </w:pPr>
            <w:r w:rsidRPr="006606D2">
              <w:rPr>
                <w:sz w:val="22"/>
              </w:rPr>
              <w:t>JNA</w:t>
            </w:r>
          </w:p>
        </w:tc>
        <w:tc>
          <w:tcPr>
            <w:tcW w:w="0" w:type="auto"/>
          </w:tcPr>
          <w:p w14:paraId="155758B7" w14:textId="60709259" w:rsidR="006606D2" w:rsidRPr="006606D2" w:rsidRDefault="00C9794D" w:rsidP="006606D2">
            <w:pPr>
              <w:pStyle w:val="AbbildungOhneRahmen"/>
              <w:jc w:val="right"/>
              <w:rPr>
                <w:sz w:val="22"/>
              </w:rPr>
            </w:pPr>
            <w:r w:rsidRPr="00C9794D">
              <w:rPr>
                <w:sz w:val="22"/>
              </w:rPr>
              <w:t>83</w:t>
            </w:r>
            <w:r>
              <w:rPr>
                <w:sz w:val="22"/>
              </w:rPr>
              <w:t>,</w:t>
            </w:r>
            <w:r w:rsidRPr="00C9794D">
              <w:rPr>
                <w:sz w:val="22"/>
              </w:rPr>
              <w:t>351</w:t>
            </w:r>
            <w:r>
              <w:rPr>
                <w:sz w:val="22"/>
              </w:rPr>
              <w:t>,</w:t>
            </w:r>
            <w:r w:rsidRPr="00C9794D">
              <w:rPr>
                <w:sz w:val="22"/>
              </w:rPr>
              <w:t>354</w:t>
            </w:r>
          </w:p>
        </w:tc>
        <w:tc>
          <w:tcPr>
            <w:tcW w:w="0" w:type="auto"/>
          </w:tcPr>
          <w:p w14:paraId="4E1797E8" w14:textId="2FB4DFF2" w:rsidR="006606D2" w:rsidRPr="006606D2" w:rsidRDefault="00C9794D" w:rsidP="006107A6">
            <w:pPr>
              <w:pStyle w:val="AbbildungOhneRahmen"/>
              <w:jc w:val="right"/>
              <w:rPr>
                <w:sz w:val="22"/>
              </w:rPr>
            </w:pPr>
            <w:r w:rsidRPr="00C9794D">
              <w:rPr>
                <w:sz w:val="22"/>
              </w:rPr>
              <w:t>0.71</w:t>
            </w:r>
          </w:p>
        </w:tc>
        <w:tc>
          <w:tcPr>
            <w:tcW w:w="0" w:type="auto"/>
          </w:tcPr>
          <w:p w14:paraId="52F333D4" w14:textId="22FD064D" w:rsidR="006606D2" w:rsidRPr="006606D2" w:rsidRDefault="00C9794D" w:rsidP="006606D2">
            <w:pPr>
              <w:pStyle w:val="AbbildungOhneRahmen"/>
              <w:jc w:val="right"/>
              <w:rPr>
                <w:sz w:val="22"/>
              </w:rPr>
            </w:pPr>
            <w:r w:rsidRPr="00C9794D">
              <w:rPr>
                <w:sz w:val="22"/>
              </w:rPr>
              <w:t>3</w:t>
            </w:r>
            <w:r>
              <w:rPr>
                <w:sz w:val="22"/>
              </w:rPr>
              <w:t>,</w:t>
            </w:r>
            <w:r w:rsidRPr="00C9794D">
              <w:rPr>
                <w:sz w:val="22"/>
              </w:rPr>
              <w:t>099</w:t>
            </w:r>
            <w:r>
              <w:rPr>
                <w:sz w:val="22"/>
              </w:rPr>
              <w:t>,</w:t>
            </w:r>
            <w:r w:rsidRPr="00C9794D">
              <w:rPr>
                <w:sz w:val="22"/>
              </w:rPr>
              <w:t>412</w:t>
            </w:r>
          </w:p>
        </w:tc>
        <w:tc>
          <w:tcPr>
            <w:tcW w:w="0" w:type="auto"/>
          </w:tcPr>
          <w:p w14:paraId="57183391" w14:textId="0872280F" w:rsidR="006606D2" w:rsidRPr="006606D2" w:rsidRDefault="00C9794D" w:rsidP="006606D2">
            <w:pPr>
              <w:pStyle w:val="AbbildungOhneRahmen"/>
              <w:jc w:val="right"/>
              <w:rPr>
                <w:sz w:val="22"/>
              </w:rPr>
            </w:pPr>
            <w:r w:rsidRPr="00C9794D">
              <w:rPr>
                <w:sz w:val="22"/>
              </w:rPr>
              <w:t>1</w:t>
            </w:r>
            <w:r>
              <w:rPr>
                <w:sz w:val="22"/>
              </w:rPr>
              <w:t>,</w:t>
            </w:r>
            <w:r w:rsidRPr="00C9794D">
              <w:rPr>
                <w:sz w:val="22"/>
              </w:rPr>
              <w:t>756</w:t>
            </w:r>
            <w:r>
              <w:rPr>
                <w:sz w:val="22"/>
              </w:rPr>
              <w:t>,</w:t>
            </w:r>
            <w:r w:rsidRPr="00C9794D">
              <w:rPr>
                <w:sz w:val="22"/>
              </w:rPr>
              <w:t>368</w:t>
            </w:r>
          </w:p>
        </w:tc>
        <w:tc>
          <w:tcPr>
            <w:tcW w:w="0" w:type="auto"/>
          </w:tcPr>
          <w:p w14:paraId="567F1C90" w14:textId="0826BD64" w:rsidR="006606D2" w:rsidRPr="006606D2" w:rsidRDefault="00C9794D" w:rsidP="006606D2">
            <w:pPr>
              <w:pStyle w:val="AbbildungOhneRahmen"/>
              <w:jc w:val="right"/>
              <w:rPr>
                <w:sz w:val="22"/>
              </w:rPr>
            </w:pPr>
            <w:r w:rsidRPr="00C9794D">
              <w:rPr>
                <w:sz w:val="22"/>
              </w:rPr>
              <w:t>15</w:t>
            </w:r>
            <w:r>
              <w:rPr>
                <w:sz w:val="22"/>
              </w:rPr>
              <w:t>,</w:t>
            </w:r>
            <w:r w:rsidRPr="00C9794D">
              <w:rPr>
                <w:sz w:val="22"/>
              </w:rPr>
              <w:t>144</w:t>
            </w:r>
          </w:p>
        </w:tc>
      </w:tr>
    </w:tbl>
    <w:p w14:paraId="6234B16F" w14:textId="020F91FF" w:rsidR="00DD5F21" w:rsidRPr="00DD5F21" w:rsidRDefault="00DD5F21" w:rsidP="00DD5F21">
      <w:pPr>
        <w:pStyle w:val="Beschriftung"/>
      </w:pPr>
      <w:bookmarkStart w:id="119" w:name="_Ref220610403"/>
      <w:bookmarkStart w:id="120" w:name="_Toc222787099"/>
      <w:r>
        <w:t xml:space="preserve">Tab. </w:t>
      </w:r>
      <w:r>
        <w:fldChar w:fldCharType="begin"/>
      </w:r>
      <w:r>
        <w:instrText xml:space="preserve"> SEQ Tab. \* ARABIC </w:instrText>
      </w:r>
      <w:r>
        <w:fldChar w:fldCharType="separate"/>
      </w:r>
      <w:r w:rsidR="002D6190">
        <w:rPr>
          <w:noProof/>
        </w:rPr>
        <w:t>6</w:t>
      </w:r>
      <w:r>
        <w:fldChar w:fldCharType="end"/>
      </w:r>
      <w:bookmarkEnd w:id="119"/>
      <w:r>
        <w:t>:</w:t>
      </w:r>
      <w:r>
        <w:tab/>
        <w:t xml:space="preserve"> Average execution time in nanoseconds and </w:t>
      </w:r>
      <w:r w:rsidR="004052CF">
        <w:t xml:space="preserve">median (M.) </w:t>
      </w:r>
      <w:r>
        <w:t>allocated bytes of benchmark 3 from experiment 2</w:t>
      </w:r>
      <w:r w:rsidR="004052CF">
        <w:t xml:space="preserve"> as well as the respective reference benchmark</w:t>
      </w:r>
      <w:r>
        <w:t>.</w:t>
      </w:r>
      <w:bookmarkEnd w:id="120"/>
    </w:p>
    <w:bookmarkEnd w:id="118"/>
    <w:p w14:paraId="31632EED" w14:textId="75EB4405" w:rsidR="00910CA1" w:rsidRPr="008939D8" w:rsidRDefault="00910CA1" w:rsidP="008939D8">
      <w:pPr>
        <w:rPr>
          <w:lang w:val="de-DE"/>
        </w:rPr>
      </w:pPr>
      <w:r>
        <w:t xml:space="preserve">With respect to execution time, LUtils achieves the lowest average startup time at </w:t>
      </w:r>
      <m:oMath>
        <m:r>
          <w:rPr>
            <w:rFonts w:ascii="Cambria Math" w:hAnsi="Cambria Math"/>
          </w:rPr>
          <m:t>82⋅</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followed closely by JNA with </w:t>
      </w:r>
      <m:oMath>
        <m:r>
          <w:rPr>
            <w:rFonts w:ascii="Cambria Math" w:hAnsi="Cambria Math"/>
          </w:rPr>
          <m:t>83⋅</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ns. FFMA and LWJGL display noticeably higher execution times with an average of </w:t>
      </w:r>
      <m:oMath>
        <m:r>
          <w:rPr>
            <w:rFonts w:ascii="Cambria Math" w:hAnsi="Cambria Math"/>
          </w:rPr>
          <m:t>9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and </w:t>
      </w:r>
      <m:oMath>
        <m:r>
          <w:rPr>
            <w:rFonts w:ascii="Cambria Math" w:hAnsi="Cambria Math"/>
          </w:rPr>
          <m:t>118⋅</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respectively.</w:t>
      </w:r>
      <w:r w:rsidR="008939D8">
        <w:t xml:space="preserve"> All libraries exhibit relatively large standard deviations. </w:t>
      </w:r>
      <w:r w:rsidR="00215D7E">
        <w:t>JNA</w:t>
      </w:r>
      <w:r w:rsidR="008939D8" w:rsidRPr="008939D8">
        <w:t xml:space="preserve"> shows the largest dispersion, with a standard deviation of </w:t>
      </w:r>
      <m:oMath>
        <m:r>
          <w:rPr>
            <w:rFonts w:ascii="Cambria Math" w:hAnsi="Cambria Math"/>
            <w:lang w:val="de-DE"/>
          </w:rPr>
          <m:t>2.6⋅</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rsidR="008939D8" w:rsidRPr="008939D8">
        <w:t xml:space="preserve"> ns, while LUtils exhibits the lowest variability at </w:t>
      </w:r>
      <m:oMath>
        <m:r>
          <w:rPr>
            <w:rFonts w:ascii="Cambria Math" w:hAnsi="Cambria Math"/>
            <w:lang w:val="de-DE"/>
          </w:rPr>
          <m:t>1.5⋅</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rsidR="008939D8" w:rsidRPr="008939D8">
        <w:t xml:space="preserve"> ns.</w:t>
      </w:r>
      <w:r w:rsidR="008939D8">
        <w:t xml:space="preserve"> </w:t>
      </w:r>
    </w:p>
    <w:p w14:paraId="245740EA" w14:textId="548104D4" w:rsidR="008939D8" w:rsidRDefault="008939D8" w:rsidP="008939D8">
      <w:pPr>
        <w:pStyle w:val="AbbildungOhneRahmen"/>
      </w:pPr>
      <w:r>
        <w:t xml:space="preserve">The Java-Heap allocations show a slightly different trend. JNA and LUtils demonstrate the lowest average allocation rate at </w:t>
      </w:r>
      <m:oMath>
        <m:r>
          <w:rPr>
            <w:rFonts w:ascii="Cambria Math" w:hAnsi="Cambria Math"/>
          </w:rPr>
          <m:t>1.7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w:t>
      </w:r>
      <w:r w:rsidR="00215D7E">
        <w:t xml:space="preserve"> and </w:t>
      </w:r>
      <m:oMath>
        <m:r>
          <w:rPr>
            <w:rFonts w:ascii="Cambria Math" w:hAnsi="Cambria Math"/>
            <w:lang w:val="de-DE"/>
          </w:rPr>
          <m:t>1.82⋅</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rsidR="00215D7E">
        <w:t xml:space="preserve"> ns respectively</w:t>
      </w:r>
      <w:r>
        <w:t xml:space="preserve">, closely followed by LWJGL with </w:t>
      </w:r>
      <m:oMath>
        <m:r>
          <w:rPr>
            <w:rFonts w:ascii="Cambria Math" w:hAnsi="Cambria Math"/>
            <w:lang w:val="de-DE"/>
          </w:rPr>
          <m:t>1.88⋅</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t xml:space="preserve"> ns. FFMA exhibits the highest allocation rate with </w:t>
      </w:r>
      <m:oMath>
        <m:r>
          <w:rPr>
            <w:rFonts w:ascii="Cambria Math" w:hAnsi="Cambria Math"/>
          </w:rPr>
          <m:t>2.37⋅</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w:t>
      </w:r>
      <w:r w:rsidR="00531751">
        <w:t xml:space="preserve"> Once again, Java-Heap allocation variability remains low across all evaluated libraries proportional to their high </w:t>
      </w:r>
      <w:r w:rsidR="00215D7E">
        <w:t>median</w:t>
      </w:r>
      <w:r w:rsidR="00531751">
        <w:t xml:space="preserve"> values. </w:t>
      </w:r>
      <w:r w:rsidR="00215D7E">
        <w:t>FFMA</w:t>
      </w:r>
      <w:r w:rsidR="00531751">
        <w:t xml:space="preserve"> exhibits the highest standard deviation at approximately </w:t>
      </w:r>
      <w:r w:rsidR="00215D7E">
        <w:t>284</w:t>
      </w:r>
      <w:r w:rsidR="00531751">
        <w:t xml:space="preserve"> bytes.</w:t>
      </w:r>
    </w:p>
    <w:p w14:paraId="61255B2A" w14:textId="2EF396EF" w:rsidR="001B60E5" w:rsidRDefault="008939D8" w:rsidP="001B60E5">
      <w:pPr>
        <w:pStyle w:val="AbbildungOhneRahmen"/>
      </w:pPr>
      <w:r>
        <w:t xml:space="preserve">Compared to the reference benchmark, the execution times </w:t>
      </w:r>
      <w:r w:rsidR="00215D7E">
        <w:t xml:space="preserve">are again between 26 and 400 times higher for all libraries. The smallest relative increase is exhibited by JNA due to its already high reference value and the largest relative increase is displayed by LWJGL. </w:t>
      </w:r>
      <w:r>
        <w:t xml:space="preserve">The Java-Heap memory allocation results are more than </w:t>
      </w:r>
      <w:r w:rsidR="00215D7E">
        <w:t>115</w:t>
      </w:r>
      <w:r>
        <w:t xml:space="preserve"> times higher across all libraries.</w:t>
      </w:r>
    </w:p>
    <w:p w14:paraId="70B65D51" w14:textId="32045473" w:rsidR="001B60E5" w:rsidRPr="008C5E96" w:rsidRDefault="001B60E5" w:rsidP="001B60E5">
      <w:pPr>
        <w:pStyle w:val="AbbildungOhneRahmen"/>
        <w:rPr>
          <w:lang w:val="de-DE"/>
        </w:rPr>
      </w:pPr>
      <w:r>
        <w:t xml:space="preserve">When comparing this benchmark to benchmark </w:t>
      </w:r>
      <w:r w:rsidR="009E47DF">
        <w:t xml:space="preserve">3 </w:t>
      </w:r>
      <w:r>
        <w:t xml:space="preserve">of experiment </w:t>
      </w:r>
      <w:r w:rsidR="00E55068">
        <w:t xml:space="preserve">1, the execution times across all libraries </w:t>
      </w:r>
      <w:r w:rsidR="008C5E96">
        <w:t xml:space="preserve">except LWJGL </w:t>
      </w:r>
      <w:r w:rsidR="00E55068">
        <w:t>increased while the allocation rate remained almost constant. The largest increase in execution</w:t>
      </w:r>
      <w:r w:rsidR="00C66EA1">
        <w:t xml:space="preserve"> time</w:t>
      </w:r>
      <w:r w:rsidR="00E55068">
        <w:t xml:space="preserve"> displayed LUtils with an absolute increase of </w:t>
      </w:r>
      <m:oMath>
        <m:r>
          <w:rPr>
            <w:rFonts w:ascii="Cambria Math" w:hAnsi="Cambria Math"/>
          </w:rPr>
          <m:t>7.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8C5E96">
        <w:t xml:space="preserve"> ns, which is a relative increase of about 11% proportional to the results of experiment 1. In Contrast LWJGL decreased its execution time by </w:t>
      </w:r>
      <m:oMath>
        <m:r>
          <w:rPr>
            <w:rFonts w:ascii="Cambria Math" w:hAnsi="Cambria Math"/>
          </w:rPr>
          <m:t>1.0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8C5E96">
        <w:t xml:space="preserve"> ns, which is a relative decrease of only </w:t>
      </w:r>
      <w:r w:rsidR="00A7722F">
        <w:t>0</w:t>
      </w:r>
      <w:r w:rsidR="008C5E96">
        <w:t>.</w:t>
      </w:r>
      <w:r w:rsidR="00A7722F">
        <w:t>88</w:t>
      </w:r>
      <w:r w:rsidR="008C5E96">
        <w:t>% proportional to the results of experiment 1.</w:t>
      </w:r>
      <w:r w:rsidR="00895EA8">
        <w:t xml:space="preserve"> </w:t>
      </w:r>
      <w:r w:rsidR="00A7722F">
        <w:t xml:space="preserve">Only </w:t>
      </w:r>
      <w:r w:rsidR="00895EA8">
        <w:t xml:space="preserve">LUtils showed a noticeable increase in allocation rate, rising by approximately </w:t>
      </w:r>
      <m:oMath>
        <m:r>
          <w:rPr>
            <w:rFonts w:ascii="Cambria Math" w:hAnsi="Cambria Math"/>
          </w:rPr>
          <m:t xml:space="preserve">166,736 </m:t>
        </m:r>
      </m:oMath>
      <w:r w:rsidR="00895EA8">
        <w:t xml:space="preserve">bytes which </w:t>
      </w:r>
      <w:r w:rsidR="00A7722F">
        <w:t>is a</w:t>
      </w:r>
      <w:r w:rsidR="00895EA8">
        <w:t xml:space="preserve"> relative increase of 10% proportional to the results of experiment 1.</w:t>
      </w:r>
    </w:p>
    <w:p w14:paraId="6B3C10A7" w14:textId="653E482D" w:rsidR="00B6660D" w:rsidRPr="001B60E5" w:rsidRDefault="00B6660D" w:rsidP="00F04645">
      <w:pPr>
        <w:pStyle w:val="AbbildungOhneRahmen"/>
      </w:pPr>
      <w:r w:rsidRPr="001B60E5">
        <w:lastRenderedPageBreak/>
        <w:t>Overall, this benchmark shows</w:t>
      </w:r>
      <w:r w:rsidR="00895EA8">
        <w:t xml:space="preserve"> like benchmark</w:t>
      </w:r>
      <w:r w:rsidR="009E47DF">
        <w:t xml:space="preserve"> 3</w:t>
      </w:r>
      <w:r w:rsidR="00895EA8">
        <w:t xml:space="preserve"> of experiment 1</w:t>
      </w:r>
      <w:r w:rsidRPr="001B60E5">
        <w:t>, that the initialization costs across all libraries are much higher than the costs for creating, writing to and reading from two different structures.</w:t>
      </w:r>
    </w:p>
    <w:p w14:paraId="5F432573" w14:textId="62E231B0" w:rsidR="002538C8" w:rsidRDefault="002538C8" w:rsidP="00B84F6B">
      <w:pPr>
        <w:pStyle w:val="3Hidden"/>
      </w:pPr>
      <w:r>
        <w:t>Benchmark 3 Interpretation</w:t>
      </w:r>
    </w:p>
    <w:p w14:paraId="491DC1DF" w14:textId="70EB273A" w:rsidR="007A3697" w:rsidRDefault="007A3697" w:rsidP="002538C8">
      <w:r>
        <w:t>Although the structures in this benchmark are more complex, the observed execution times increase</w:t>
      </w:r>
      <w:r w:rsidR="005331E9">
        <w:t>s</w:t>
      </w:r>
      <w:r>
        <w:t xml:space="preserve"> only marginally. This suggests that the additional per-structure initialization cost is relatively small compared to the dominant one-time initialization overhead, thereby supporting the interpretation made in benchmark</w:t>
      </w:r>
      <w:r w:rsidR="009E47DF">
        <w:t xml:space="preserve"> 3</w:t>
      </w:r>
      <w:r>
        <w:t xml:space="preserve"> of experiment</w:t>
      </w:r>
      <w:r w:rsidR="009E47DF">
        <w:t xml:space="preserve"> 1</w:t>
      </w:r>
      <w:r>
        <w:t>.</w:t>
      </w:r>
      <w:r w:rsidR="00C66EA1">
        <w:t xml:space="preserve"> This interpretation is expected to be further validated or challenged by benchmark 3</w:t>
      </w:r>
      <w:r w:rsidR="009E47DF">
        <w:t xml:space="preserve"> </w:t>
      </w:r>
      <w:r>
        <w:t>of the subsequent experiment</w:t>
      </w:r>
      <w:r w:rsidR="00404B02">
        <w:t>, as it employs a much more complex structure.</w:t>
      </w:r>
    </w:p>
    <w:p w14:paraId="040C6A12" w14:textId="224483DC" w:rsidR="00895EA8" w:rsidRPr="00325FAD" w:rsidRDefault="00404B02" w:rsidP="002538C8">
      <w:r>
        <w:t>Another noteworthy observation is that only LUtils displayed a large increase in both execution time and Java-Heap memory allocation of approximately 10% compared to benchmark</w:t>
      </w:r>
      <w:r w:rsidR="009E47DF">
        <w:t xml:space="preserve"> 3</w:t>
      </w:r>
      <w:r>
        <w:t xml:space="preserve"> in experiment</w:t>
      </w:r>
      <w:r w:rsidR="009E47DF">
        <w:t xml:space="preserve"> 1</w:t>
      </w:r>
      <w:r>
        <w:t xml:space="preserve">. </w:t>
      </w:r>
      <w:r w:rsidR="00325FAD">
        <w:t>This suggests that LUtils requires more initialization logic for the complex structure compared to the other libraries.</w:t>
      </w:r>
    </w:p>
    <w:p w14:paraId="3CFA7411" w14:textId="317FAC82" w:rsidR="002413BC" w:rsidRDefault="002413BC" w:rsidP="002413BC">
      <w:pPr>
        <w:pStyle w:val="berschrift2"/>
      </w:pPr>
      <w:bookmarkStart w:id="121" w:name="_Toc223021713"/>
      <w:r>
        <w:t>Experiment 3</w:t>
      </w:r>
      <w:bookmarkEnd w:id="121"/>
    </w:p>
    <w:p w14:paraId="26AE00FB" w14:textId="5EDC1CE0" w:rsidR="002538C8" w:rsidRDefault="009E47DF" w:rsidP="002538C8">
      <w:r>
        <w:t>E</w:t>
      </w:r>
      <w:r w:rsidR="002538C8">
        <w:t xml:space="preserve">xperiment </w:t>
      </w:r>
      <w:r>
        <w:t xml:space="preserve">3 </w:t>
      </w:r>
      <w:r w:rsidR="002538C8">
        <w:t xml:space="preserve">evaluates large structures across all four libraries. The structures size </w:t>
      </w:r>
      <w:r w:rsidR="00EB2FC5">
        <w:t>of these structures is between 496,000</w:t>
      </w:r>
      <w:r w:rsidR="00477EE0">
        <w:t xml:space="preserve"> bytes</w:t>
      </w:r>
      <w:r w:rsidR="00EB2FC5">
        <w:t xml:space="preserve"> and 1,184,000 bytes</w:t>
      </w:r>
      <w:r w:rsidR="005F66A8">
        <w:t>. The structures mostly contain arrays of primitive types or arrays of other structures. Thus, this experiment’s goal is to compare structure creation, writing and reading with very large and complex structures with a lot of arrays.</w:t>
      </w:r>
    </w:p>
    <w:p w14:paraId="7195E3DB" w14:textId="5253DE4A" w:rsidR="005F66A8" w:rsidRPr="002538C8" w:rsidRDefault="005F66A8" w:rsidP="002538C8">
      <w:r>
        <w:t>Once again, benchmark</w:t>
      </w:r>
      <w:r w:rsidR="009E47DF">
        <w:t xml:space="preserve"> 1</w:t>
      </w:r>
      <w:r>
        <w:t xml:space="preserve"> allocates five different structures without reading or writing to them. Five structures are used to provide variation in memory layout and reduce the risk of bias caused by library specific optimizations or inefficiencies. </w:t>
      </w:r>
      <w:r w:rsidR="009E47DF">
        <w:t>B</w:t>
      </w:r>
      <w:r>
        <w:t xml:space="preserve">enchmark </w:t>
      </w:r>
      <w:r w:rsidR="009E47DF">
        <w:t xml:space="preserve">2 and 3 </w:t>
      </w:r>
      <w:r>
        <w:t xml:space="preserve">allocate a single structure to write to and read from. The structure used is complex and provides a large variety of </w:t>
      </w:r>
      <w:r w:rsidR="00014DE7">
        <w:t>write</w:t>
      </w:r>
      <w:r>
        <w:t xml:space="preserve"> and </w:t>
      </w:r>
      <w:r w:rsidR="00014DE7">
        <w:t>read</w:t>
      </w:r>
      <w:r>
        <w:t xml:space="preserve"> operations.</w:t>
      </w:r>
    </w:p>
    <w:p w14:paraId="209999C7" w14:textId="77777777" w:rsidR="002538C8" w:rsidRDefault="002538C8" w:rsidP="00B84F6B">
      <w:pPr>
        <w:pStyle w:val="3Hidden"/>
      </w:pPr>
      <w:r>
        <w:t>Benchmark 1 Results</w:t>
      </w:r>
    </w:p>
    <w:p w14:paraId="298CD4F2" w14:textId="67FB5DDA" w:rsidR="005F66A8" w:rsidRDefault="00DD5F21" w:rsidP="002538C8">
      <w:r>
        <w:fldChar w:fldCharType="begin"/>
      </w:r>
      <w:r>
        <w:instrText xml:space="preserve"> REF _Ref221815114 \h </w:instrText>
      </w:r>
      <w:r>
        <w:fldChar w:fldCharType="separate"/>
      </w:r>
      <w:r w:rsidR="002D6190">
        <w:t xml:space="preserve">Fig. </w:t>
      </w:r>
      <w:r w:rsidR="002D6190">
        <w:rPr>
          <w:noProof/>
        </w:rPr>
        <w:t>9</w:t>
      </w:r>
      <w:r>
        <w:fldChar w:fldCharType="end"/>
      </w:r>
      <w:r>
        <w:t xml:space="preserve"> </w:t>
      </w:r>
      <w:r w:rsidR="009D0FB1">
        <w:t xml:space="preserve">and </w:t>
      </w:r>
      <w:r w:rsidR="009D0FB1">
        <w:fldChar w:fldCharType="begin"/>
      </w:r>
      <w:r w:rsidR="009D0FB1">
        <w:instrText xml:space="preserve"> REF _Ref220675312 \h </w:instrText>
      </w:r>
      <w:r w:rsidR="009D0FB1">
        <w:fldChar w:fldCharType="separate"/>
      </w:r>
      <w:r w:rsidR="002D6190">
        <w:t xml:space="preserve">Tab. </w:t>
      </w:r>
      <w:r w:rsidR="002D6190">
        <w:rPr>
          <w:noProof/>
        </w:rPr>
        <w:t>7</w:t>
      </w:r>
      <w:r w:rsidR="009D0FB1">
        <w:fldChar w:fldCharType="end"/>
      </w:r>
      <w:r w:rsidR="009D0FB1">
        <w:t xml:space="preserve"> present the results of benchmark</w:t>
      </w:r>
      <w:r w:rsidR="009E47DF">
        <w:t xml:space="preserve"> 1</w:t>
      </w:r>
      <w:r w:rsidR="009D0FB1">
        <w:t xml:space="preserve"> </w:t>
      </w:r>
      <w:r w:rsidR="009E47DF">
        <w:t>from</w:t>
      </w:r>
      <w:r w:rsidR="009D0FB1">
        <w:t xml:space="preserve"> experiment 3, which creates and allocates very large and complex structures without performing any </w:t>
      </w:r>
      <w:r w:rsidR="00014DE7">
        <w:t>write/read</w:t>
      </w:r>
      <w:r w:rsidR="009D0FB1">
        <w:t xml:space="preserve"> operations. Due to the large disparity between the evaluated libraries, the y-axis of both plots is once again broken, to improve visual readability. It should be noted that the relative difference between JNA and the other libraries are substantially larger than what is visually suggested.</w:t>
      </w:r>
    </w:p>
    <w:p w14:paraId="54952588" w14:textId="0F6FEEEE" w:rsidR="0026230A" w:rsidRDefault="0026230A" w:rsidP="002538C8">
      <w:r w:rsidRPr="0026230A">
        <w:rPr>
          <w:noProof/>
        </w:rPr>
        <w:lastRenderedPageBreak/>
        <w:drawing>
          <wp:inline distT="0" distB="0" distL="0" distR="0" wp14:anchorId="71F4F6FD" wp14:editId="30F79A30">
            <wp:extent cx="2842672" cy="2132004"/>
            <wp:effectExtent l="0" t="0" r="0" b="1905"/>
            <wp:docPr id="2050539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53912" name="Grafik 1"/>
                    <pic:cNvPicPr>
                      <a:picLocks noChangeAspect="1" noChangeArrowheads="1"/>
                    </pic:cNvPicPr>
                  </pic:nvPicPr>
                  <pic:blipFill>
                    <a:blip r:embed="rId28"/>
                    <a:stretch>
                      <a:fillRect/>
                    </a:stretch>
                  </pic:blipFill>
                  <pic:spPr bwMode="auto">
                    <a:xfrm>
                      <a:off x="0" y="0"/>
                      <a:ext cx="2842672" cy="2132004"/>
                    </a:xfrm>
                    <a:prstGeom prst="rect">
                      <a:avLst/>
                    </a:prstGeom>
                    <a:noFill/>
                    <a:ln>
                      <a:noFill/>
                    </a:ln>
                  </pic:spPr>
                </pic:pic>
              </a:graphicData>
            </a:graphic>
          </wp:inline>
        </w:drawing>
      </w:r>
      <w:r w:rsidRPr="0026230A">
        <w:rPr>
          <w:noProof/>
        </w:rPr>
        <w:drawing>
          <wp:inline distT="0" distB="0" distL="0" distR="0" wp14:anchorId="140A94C1" wp14:editId="2505EEA6">
            <wp:extent cx="2877013" cy="2157760"/>
            <wp:effectExtent l="0" t="0" r="0" b="0"/>
            <wp:docPr id="213638854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388541" name="Grafik 2"/>
                    <pic:cNvPicPr>
                      <a:picLocks noChangeAspect="1" noChangeArrowheads="1"/>
                    </pic:cNvPicPr>
                  </pic:nvPicPr>
                  <pic:blipFill>
                    <a:blip r:embed="rId29"/>
                    <a:stretch>
                      <a:fillRect/>
                    </a:stretch>
                  </pic:blipFill>
                  <pic:spPr bwMode="auto">
                    <a:xfrm>
                      <a:off x="0" y="0"/>
                      <a:ext cx="2877013" cy="2157760"/>
                    </a:xfrm>
                    <a:prstGeom prst="rect">
                      <a:avLst/>
                    </a:prstGeom>
                    <a:noFill/>
                    <a:ln>
                      <a:noFill/>
                    </a:ln>
                  </pic:spPr>
                </pic:pic>
              </a:graphicData>
            </a:graphic>
          </wp:inline>
        </w:drawing>
      </w:r>
    </w:p>
    <w:p w14:paraId="32EB1FF8" w14:textId="7412228D" w:rsidR="00DD5F21" w:rsidRDefault="00DD5F21" w:rsidP="00DD5F21">
      <w:pPr>
        <w:pStyle w:val="Beschriftung"/>
      </w:pPr>
      <w:bookmarkStart w:id="122" w:name="_Ref221815114"/>
      <w:bookmarkStart w:id="123" w:name="_Toc222787085"/>
      <w:r>
        <w:t xml:space="preserve">Fig. </w:t>
      </w:r>
      <w:r>
        <w:fldChar w:fldCharType="begin"/>
      </w:r>
      <w:r>
        <w:instrText xml:space="preserve"> SEQ Fig. \* ARABIC </w:instrText>
      </w:r>
      <w:r>
        <w:fldChar w:fldCharType="separate"/>
      </w:r>
      <w:r w:rsidR="002D6190">
        <w:rPr>
          <w:noProof/>
        </w:rPr>
        <w:t>9</w:t>
      </w:r>
      <w:r>
        <w:fldChar w:fldCharType="end"/>
      </w:r>
      <w:bookmarkEnd w:id="122"/>
      <w:r>
        <w:t>:</w:t>
      </w:r>
      <w:r>
        <w:tab/>
      </w:r>
      <w:r w:rsidRPr="00EC607B">
        <w:t xml:space="preserve">Results for benchmark 3 of experiment 3. Left: Boxplot diagram of the execution times across all four libraries. Right: Bar chart of the </w:t>
      </w:r>
      <w:r w:rsidR="00984AB5">
        <w:t xml:space="preserve">median </w:t>
      </w:r>
      <w:r w:rsidRPr="00EC607B">
        <w:t>allocation rate across all four libraries.</w:t>
      </w:r>
      <w:bookmarkEnd w:id="123"/>
    </w:p>
    <w:tbl>
      <w:tblPr>
        <w:tblStyle w:val="Tabellenraster"/>
        <w:tblW w:w="5000" w:type="pct"/>
        <w:tblLook w:val="04A0" w:firstRow="1" w:lastRow="0" w:firstColumn="1" w:lastColumn="0" w:noHBand="0" w:noVBand="1"/>
      </w:tblPr>
      <w:tblGrid>
        <w:gridCol w:w="1232"/>
        <w:gridCol w:w="3025"/>
        <w:gridCol w:w="2347"/>
        <w:gridCol w:w="2458"/>
      </w:tblGrid>
      <w:tr w:rsidR="009B76CD" w:rsidRPr="00FC189E" w14:paraId="36240FF3" w14:textId="77777777" w:rsidTr="009B76CD">
        <w:trPr>
          <w:tblHeader/>
        </w:trPr>
        <w:tc>
          <w:tcPr>
            <w:tcW w:w="0" w:type="auto"/>
            <w:shd w:val="clear" w:color="auto" w:fill="D9D9D9" w:themeFill="background1" w:themeFillShade="D9"/>
          </w:tcPr>
          <w:p w14:paraId="09E61A72" w14:textId="77777777" w:rsidR="009B76CD" w:rsidRPr="00FC189E" w:rsidRDefault="009B76CD" w:rsidP="009B76CD">
            <w:pPr>
              <w:pStyle w:val="AbbildungOhneRahmen"/>
              <w:jc w:val="center"/>
              <w:rPr>
                <w:b/>
                <w:bCs/>
              </w:rPr>
            </w:pPr>
            <w:r w:rsidRPr="00FC189E">
              <w:rPr>
                <w:b/>
                <w:bCs/>
              </w:rPr>
              <w:t>Library</w:t>
            </w:r>
          </w:p>
        </w:tc>
        <w:tc>
          <w:tcPr>
            <w:tcW w:w="0" w:type="auto"/>
            <w:shd w:val="clear" w:color="auto" w:fill="D9D9D9" w:themeFill="background1" w:themeFillShade="D9"/>
          </w:tcPr>
          <w:p w14:paraId="5B9133FF" w14:textId="73498E20" w:rsidR="009B76CD" w:rsidRPr="00FC189E" w:rsidRDefault="009B76CD" w:rsidP="009B76CD">
            <w:pPr>
              <w:pStyle w:val="AbbildungOhneRahmen"/>
              <w:jc w:val="center"/>
              <w:rPr>
                <w:b/>
                <w:bCs/>
              </w:rPr>
            </w:pPr>
            <w:r w:rsidRPr="008D7C93">
              <w:rPr>
                <w:rFonts w:cs="Times New Roman"/>
                <w:b/>
                <w:bCs/>
              </w:rPr>
              <w:t>Ø</w:t>
            </w:r>
            <w:r w:rsidRPr="00FC189E">
              <w:rPr>
                <w:b/>
                <w:bCs/>
              </w:rPr>
              <w:t xml:space="preserve"> Execution Time (ns)</w:t>
            </w:r>
          </w:p>
        </w:tc>
        <w:tc>
          <w:tcPr>
            <w:tcW w:w="0" w:type="auto"/>
            <w:shd w:val="clear" w:color="auto" w:fill="D9D9D9" w:themeFill="background1" w:themeFillShade="D9"/>
          </w:tcPr>
          <w:p w14:paraId="242DE938" w14:textId="44AEEAA9" w:rsidR="009B76CD" w:rsidRPr="008D7C93" w:rsidRDefault="009B76CD" w:rsidP="009B76CD">
            <w:pPr>
              <w:pStyle w:val="AbbildungOhneRahmen"/>
              <w:jc w:val="center"/>
              <w:rPr>
                <w:rFonts w:cs="Times New Roman"/>
                <w:b/>
                <w:bCs/>
              </w:rPr>
            </w:pPr>
            <w:r>
              <w:rPr>
                <w:rFonts w:cs="Times New Roman"/>
                <w:b/>
                <w:bCs/>
              </w:rPr>
              <w:t>Ratio to LWJGL</w:t>
            </w:r>
          </w:p>
        </w:tc>
        <w:tc>
          <w:tcPr>
            <w:tcW w:w="0" w:type="auto"/>
            <w:shd w:val="clear" w:color="auto" w:fill="D9D9D9" w:themeFill="background1" w:themeFillShade="D9"/>
          </w:tcPr>
          <w:p w14:paraId="6C849A65" w14:textId="1CB9EFB6" w:rsidR="009B76CD" w:rsidRPr="00FC189E" w:rsidRDefault="009B76CD" w:rsidP="009B76CD">
            <w:pPr>
              <w:pStyle w:val="AbbildungOhneRahmen"/>
              <w:jc w:val="center"/>
              <w:rPr>
                <w:b/>
                <w:bCs/>
              </w:rPr>
            </w:pPr>
            <w:r w:rsidRPr="008D7C93">
              <w:rPr>
                <w:rFonts w:cs="Times New Roman"/>
                <w:b/>
                <w:bCs/>
              </w:rPr>
              <w:t>Ø</w:t>
            </w:r>
            <w:r w:rsidRPr="00FC189E">
              <w:rPr>
                <w:b/>
                <w:bCs/>
              </w:rPr>
              <w:t xml:space="preserve"> Allocated Bytes</w:t>
            </w:r>
          </w:p>
        </w:tc>
      </w:tr>
      <w:tr w:rsidR="009B76CD" w:rsidRPr="00FC189E" w14:paraId="2D264A81" w14:textId="77777777" w:rsidTr="009B76CD">
        <w:tc>
          <w:tcPr>
            <w:tcW w:w="0" w:type="auto"/>
          </w:tcPr>
          <w:p w14:paraId="2084AF7A" w14:textId="77777777" w:rsidR="009B76CD" w:rsidRPr="00FC189E" w:rsidRDefault="009B76CD" w:rsidP="009B76CD">
            <w:pPr>
              <w:pStyle w:val="AbbildungOhneRahmen"/>
            </w:pPr>
            <w:r w:rsidRPr="00FC189E">
              <w:t>LWJGL</w:t>
            </w:r>
          </w:p>
        </w:tc>
        <w:tc>
          <w:tcPr>
            <w:tcW w:w="0" w:type="auto"/>
          </w:tcPr>
          <w:p w14:paraId="1D4C98C4" w14:textId="089254CD" w:rsidR="009B76CD" w:rsidRPr="00707559" w:rsidRDefault="00984AB5" w:rsidP="009B76CD">
            <w:pPr>
              <w:pStyle w:val="AbbildungOhneRahmen"/>
              <w:jc w:val="right"/>
            </w:pPr>
            <w:r w:rsidRPr="00984AB5">
              <w:t>16</w:t>
            </w:r>
            <w:r>
              <w:t>,</w:t>
            </w:r>
            <w:r w:rsidRPr="00984AB5">
              <w:t>513</w:t>
            </w:r>
          </w:p>
        </w:tc>
        <w:tc>
          <w:tcPr>
            <w:tcW w:w="0" w:type="auto"/>
          </w:tcPr>
          <w:p w14:paraId="38506A74" w14:textId="0690DC0A" w:rsidR="009B76CD" w:rsidRPr="00707559" w:rsidRDefault="009B76CD" w:rsidP="009B76CD">
            <w:pPr>
              <w:pStyle w:val="AbbildungOhneRahmen"/>
              <w:jc w:val="right"/>
            </w:pPr>
            <w:r>
              <w:t>1.0</w:t>
            </w:r>
            <w:r w:rsidR="00984AB5">
              <w:t>0</w:t>
            </w:r>
          </w:p>
        </w:tc>
        <w:tc>
          <w:tcPr>
            <w:tcW w:w="0" w:type="auto"/>
          </w:tcPr>
          <w:p w14:paraId="1E8D4895" w14:textId="1058C37E" w:rsidR="009B76CD" w:rsidRPr="00707559" w:rsidRDefault="009B76CD" w:rsidP="009B76CD">
            <w:pPr>
              <w:pStyle w:val="AbbildungOhneRahmen"/>
              <w:jc w:val="right"/>
            </w:pPr>
            <w:r w:rsidRPr="00707559">
              <w:t>440</w:t>
            </w:r>
          </w:p>
        </w:tc>
      </w:tr>
      <w:tr w:rsidR="009B76CD" w:rsidRPr="00FC189E" w14:paraId="6E168EB5" w14:textId="77777777" w:rsidTr="009B76CD">
        <w:tc>
          <w:tcPr>
            <w:tcW w:w="0" w:type="auto"/>
          </w:tcPr>
          <w:p w14:paraId="3105108E" w14:textId="77777777" w:rsidR="009B76CD" w:rsidRPr="00FC189E" w:rsidRDefault="009B76CD" w:rsidP="009B76CD">
            <w:pPr>
              <w:pStyle w:val="AbbildungOhneRahmen"/>
            </w:pPr>
            <w:r w:rsidRPr="00FC189E">
              <w:t>FFMA</w:t>
            </w:r>
          </w:p>
        </w:tc>
        <w:tc>
          <w:tcPr>
            <w:tcW w:w="0" w:type="auto"/>
          </w:tcPr>
          <w:p w14:paraId="2A58DB53" w14:textId="2827DEB8" w:rsidR="009B76CD" w:rsidRPr="00FC189E" w:rsidRDefault="00984AB5" w:rsidP="009B76CD">
            <w:pPr>
              <w:pStyle w:val="AbbildungOhneRahmen"/>
              <w:jc w:val="right"/>
            </w:pPr>
            <w:r w:rsidRPr="00984AB5">
              <w:t>1</w:t>
            </w:r>
            <w:r>
              <w:t>,</w:t>
            </w:r>
            <w:r w:rsidRPr="00984AB5">
              <w:t>960</w:t>
            </w:r>
            <w:r>
              <w:t>,</w:t>
            </w:r>
            <w:r w:rsidRPr="00984AB5">
              <w:t>479</w:t>
            </w:r>
          </w:p>
        </w:tc>
        <w:tc>
          <w:tcPr>
            <w:tcW w:w="0" w:type="auto"/>
          </w:tcPr>
          <w:p w14:paraId="1A0ADDC0" w14:textId="09438090" w:rsidR="009B76CD" w:rsidRPr="00707559" w:rsidRDefault="00984AB5" w:rsidP="009B76CD">
            <w:pPr>
              <w:pStyle w:val="AbbildungOhneRahmen"/>
              <w:jc w:val="right"/>
            </w:pPr>
            <w:r w:rsidRPr="00984AB5">
              <w:t>118.72</w:t>
            </w:r>
          </w:p>
        </w:tc>
        <w:tc>
          <w:tcPr>
            <w:tcW w:w="0" w:type="auto"/>
          </w:tcPr>
          <w:p w14:paraId="2DE2BA6C" w14:textId="2EF02820" w:rsidR="009B76CD" w:rsidRPr="00FC189E" w:rsidRDefault="00984AB5" w:rsidP="009B76CD">
            <w:pPr>
              <w:pStyle w:val="AbbildungOhneRahmen"/>
              <w:jc w:val="right"/>
            </w:pPr>
            <w:r w:rsidRPr="00984AB5">
              <w:t>525</w:t>
            </w:r>
          </w:p>
        </w:tc>
      </w:tr>
      <w:tr w:rsidR="009B76CD" w:rsidRPr="00FC189E" w14:paraId="75AC0829" w14:textId="77777777" w:rsidTr="009B76CD">
        <w:tc>
          <w:tcPr>
            <w:tcW w:w="0" w:type="auto"/>
          </w:tcPr>
          <w:p w14:paraId="726DAEE9" w14:textId="77777777" w:rsidR="009B76CD" w:rsidRPr="00FC189E" w:rsidRDefault="009B76CD" w:rsidP="009B76CD">
            <w:pPr>
              <w:pStyle w:val="AbbildungOhneRahmen"/>
            </w:pPr>
            <w:r w:rsidRPr="00FC189E">
              <w:t>LUtils</w:t>
            </w:r>
          </w:p>
        </w:tc>
        <w:tc>
          <w:tcPr>
            <w:tcW w:w="0" w:type="auto"/>
          </w:tcPr>
          <w:p w14:paraId="74DC15E8" w14:textId="0D9686FB" w:rsidR="009B76CD" w:rsidRPr="00FC189E" w:rsidRDefault="00984AB5" w:rsidP="009B76CD">
            <w:pPr>
              <w:pStyle w:val="AbbildungOhneRahmen"/>
              <w:jc w:val="right"/>
            </w:pPr>
            <w:r w:rsidRPr="00984AB5">
              <w:t>489</w:t>
            </w:r>
            <w:r>
              <w:t>,</w:t>
            </w:r>
            <w:r w:rsidRPr="00984AB5">
              <w:t>899</w:t>
            </w:r>
          </w:p>
        </w:tc>
        <w:tc>
          <w:tcPr>
            <w:tcW w:w="0" w:type="auto"/>
          </w:tcPr>
          <w:p w14:paraId="7E764BBE" w14:textId="46F51DC9" w:rsidR="009B76CD" w:rsidRPr="00707559" w:rsidRDefault="00984AB5" w:rsidP="009B76CD">
            <w:pPr>
              <w:pStyle w:val="AbbildungOhneRahmen"/>
              <w:jc w:val="right"/>
            </w:pPr>
            <w:r w:rsidRPr="00984AB5">
              <w:t>29.67</w:t>
            </w:r>
          </w:p>
        </w:tc>
        <w:tc>
          <w:tcPr>
            <w:tcW w:w="0" w:type="auto"/>
          </w:tcPr>
          <w:p w14:paraId="3A414976" w14:textId="578DDA8B" w:rsidR="009B76CD" w:rsidRPr="00FC189E" w:rsidRDefault="00984AB5" w:rsidP="009B76CD">
            <w:pPr>
              <w:pStyle w:val="AbbildungOhneRahmen"/>
              <w:jc w:val="right"/>
            </w:pPr>
            <w:r w:rsidRPr="00984AB5">
              <w:t>58</w:t>
            </w:r>
            <w:r>
              <w:t>,</w:t>
            </w:r>
            <w:r w:rsidRPr="00984AB5">
              <w:t>363</w:t>
            </w:r>
          </w:p>
        </w:tc>
      </w:tr>
      <w:tr w:rsidR="009B76CD" w:rsidRPr="00FC189E" w14:paraId="09F1112A" w14:textId="77777777" w:rsidTr="009B76CD">
        <w:tc>
          <w:tcPr>
            <w:tcW w:w="0" w:type="auto"/>
          </w:tcPr>
          <w:p w14:paraId="63C1F3FE" w14:textId="77777777" w:rsidR="009B76CD" w:rsidRPr="00FC189E" w:rsidRDefault="009B76CD" w:rsidP="009B76CD">
            <w:pPr>
              <w:pStyle w:val="AbbildungOhneRahmen"/>
            </w:pPr>
            <w:r w:rsidRPr="00FC189E">
              <w:t>JNA</w:t>
            </w:r>
          </w:p>
        </w:tc>
        <w:tc>
          <w:tcPr>
            <w:tcW w:w="0" w:type="auto"/>
          </w:tcPr>
          <w:p w14:paraId="22BA5515" w14:textId="066452C2" w:rsidR="009B76CD" w:rsidRPr="00FC189E" w:rsidRDefault="00984AB5" w:rsidP="009B76CD">
            <w:pPr>
              <w:pStyle w:val="AbbildungOhneRahmen"/>
              <w:jc w:val="right"/>
            </w:pPr>
            <w:r w:rsidRPr="00984AB5">
              <w:t>301</w:t>
            </w:r>
            <w:r>
              <w:t>,</w:t>
            </w:r>
            <w:r w:rsidRPr="00984AB5">
              <w:t>014</w:t>
            </w:r>
            <w:r>
              <w:t>,</w:t>
            </w:r>
            <w:r w:rsidRPr="00984AB5">
              <w:t>709</w:t>
            </w:r>
          </w:p>
        </w:tc>
        <w:tc>
          <w:tcPr>
            <w:tcW w:w="0" w:type="auto"/>
          </w:tcPr>
          <w:p w14:paraId="388FC178" w14:textId="15BD4044" w:rsidR="009B76CD" w:rsidRDefault="00984AB5" w:rsidP="009B76CD">
            <w:pPr>
              <w:pStyle w:val="AbbildungOhneRahmen"/>
              <w:tabs>
                <w:tab w:val="left" w:pos="1263"/>
              </w:tabs>
              <w:jc w:val="right"/>
            </w:pPr>
            <w:r w:rsidRPr="00984AB5">
              <w:t>18</w:t>
            </w:r>
            <w:r>
              <w:t>,</w:t>
            </w:r>
            <w:r w:rsidRPr="00984AB5">
              <w:t>228</w:t>
            </w:r>
            <w:r>
              <w:t>.94</w:t>
            </w:r>
          </w:p>
        </w:tc>
        <w:tc>
          <w:tcPr>
            <w:tcW w:w="0" w:type="auto"/>
          </w:tcPr>
          <w:p w14:paraId="615EB921" w14:textId="3571D4CA" w:rsidR="009B76CD" w:rsidRPr="00FC189E" w:rsidRDefault="00984AB5" w:rsidP="009B76CD">
            <w:pPr>
              <w:pStyle w:val="AbbildungOhneRahmen"/>
              <w:tabs>
                <w:tab w:val="left" w:pos="1263"/>
              </w:tabs>
              <w:jc w:val="right"/>
            </w:pPr>
            <w:r w:rsidRPr="00984AB5">
              <w:t>110</w:t>
            </w:r>
            <w:r>
              <w:t>,</w:t>
            </w:r>
            <w:r w:rsidRPr="00984AB5">
              <w:t>294</w:t>
            </w:r>
            <w:r>
              <w:t>,</w:t>
            </w:r>
            <w:r w:rsidRPr="00984AB5">
              <w:t>524</w:t>
            </w:r>
          </w:p>
        </w:tc>
      </w:tr>
    </w:tbl>
    <w:p w14:paraId="77BF7EEF" w14:textId="61638D85" w:rsidR="00DD5F21" w:rsidRPr="00DD5F21" w:rsidRDefault="00DD5F21" w:rsidP="00DD5F21">
      <w:pPr>
        <w:pStyle w:val="Beschriftung"/>
      </w:pPr>
      <w:bookmarkStart w:id="124" w:name="_Ref220675312"/>
      <w:bookmarkStart w:id="125" w:name="_Toc222787100"/>
      <w:r>
        <w:t xml:space="preserve">Tab. </w:t>
      </w:r>
      <w:r>
        <w:fldChar w:fldCharType="begin"/>
      </w:r>
      <w:r>
        <w:instrText xml:space="preserve"> SEQ Tab. \* ARABIC </w:instrText>
      </w:r>
      <w:r>
        <w:fldChar w:fldCharType="separate"/>
      </w:r>
      <w:r w:rsidR="002D6190">
        <w:rPr>
          <w:noProof/>
        </w:rPr>
        <w:t>7</w:t>
      </w:r>
      <w:r>
        <w:fldChar w:fldCharType="end"/>
      </w:r>
      <w:bookmarkEnd w:id="124"/>
      <w:r>
        <w:t>:</w:t>
      </w:r>
      <w:r>
        <w:tab/>
      </w:r>
      <w:r w:rsidRPr="00FC189E">
        <w:t xml:space="preserve">Average execution time in nanoseconds and </w:t>
      </w:r>
      <w:r w:rsidR="00984AB5">
        <w:t>median</w:t>
      </w:r>
      <w:r w:rsidRPr="00FC189E">
        <w:t xml:space="preserve"> allocated bytes of benchmark</w:t>
      </w:r>
      <w:r>
        <w:t xml:space="preserve"> 1</w:t>
      </w:r>
      <w:r w:rsidRPr="00FC189E">
        <w:t xml:space="preserve"> f</w:t>
      </w:r>
      <w:r>
        <w:t>rom</w:t>
      </w:r>
      <w:r w:rsidRPr="00FC189E">
        <w:t xml:space="preserve"> experiment </w:t>
      </w:r>
      <w:r>
        <w:t>3</w:t>
      </w:r>
      <w:r w:rsidRPr="00FC189E">
        <w:t>.</w:t>
      </w:r>
      <w:bookmarkEnd w:id="125"/>
      <w:r w:rsidRPr="00FC189E">
        <w:tab/>
      </w:r>
    </w:p>
    <w:p w14:paraId="52942062" w14:textId="47F4F988" w:rsidR="0026230A" w:rsidRDefault="009D0FB1" w:rsidP="0026230A">
      <w:pPr>
        <w:pStyle w:val="AbbildungOhneRahmen"/>
      </w:pPr>
      <w:r>
        <w:t xml:space="preserve">Once again LWJGL outperforms all other libraries, achieving an average execution time of </w:t>
      </w:r>
      <w:r w:rsidR="00984AB5" w:rsidRPr="00984AB5">
        <w:t>16,513</w:t>
      </w:r>
      <w:r w:rsidR="00984AB5">
        <w:t xml:space="preserve"> </w:t>
      </w:r>
      <w:r>
        <w:t>ns.</w:t>
      </w:r>
      <w:r w:rsidR="00DF7770">
        <w:t xml:space="preserve"> FFMA and LUtils exhibit </w:t>
      </w:r>
      <w:r w:rsidR="007B0653">
        <w:t>more than one</w:t>
      </w:r>
      <w:r w:rsidR="00DF7770">
        <w:t xml:space="preserve"> order of magnitude higher execution times with </w:t>
      </w:r>
      <w:r w:rsidR="007B0653" w:rsidRPr="007B0653">
        <w:t>1,960,479</w:t>
      </w:r>
      <w:r w:rsidR="007B0653">
        <w:t xml:space="preserve"> </w:t>
      </w:r>
      <w:r w:rsidR="003323C3">
        <w:t xml:space="preserve">ns and </w:t>
      </w:r>
      <w:r w:rsidR="007B0653" w:rsidRPr="007B0653">
        <w:t>489,899</w:t>
      </w:r>
      <w:r w:rsidR="007B0653">
        <w:t xml:space="preserve"> </w:t>
      </w:r>
      <w:r w:rsidR="003323C3">
        <w:t>ns respectively</w:t>
      </w:r>
      <w:r w:rsidR="00DF7770">
        <w:t>.</w:t>
      </w:r>
      <w:r w:rsidR="003323C3">
        <w:t xml:space="preserve"> This means, f</w:t>
      </w:r>
      <w:r w:rsidR="00DF7770">
        <w:t xml:space="preserve">or the first time LUtils outperforms FFMA </w:t>
      </w:r>
      <w:r w:rsidR="003323C3">
        <w:t xml:space="preserve">in terms of execution time. JNA demonstrates by far the worst performance with an average execution time of </w:t>
      </w:r>
      <m:oMath>
        <m:r>
          <w:rPr>
            <w:rFonts w:ascii="Cambria Math" w:hAnsi="Cambria Math"/>
          </w:rPr>
          <m:t>301⋅</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3323C3">
        <w:t xml:space="preserve"> ns. </w:t>
      </w:r>
      <w:r w:rsidR="00014DE7">
        <w:t xml:space="preserve">Thereby requiring </w:t>
      </w:r>
      <w:r w:rsidR="003323C3">
        <w:t>1</w:t>
      </w:r>
      <w:r w:rsidR="007B0653">
        <w:t>54</w:t>
      </w:r>
      <w:r w:rsidR="003323C3">
        <w:t xml:space="preserve"> times more execution time than the second slowest library FFMA. All libraries report a low variability proportional to their average execution time with </w:t>
      </w:r>
      <m:oMath>
        <m:f>
          <m:fPr>
            <m:type m:val="lin"/>
            <m:ctrlPr>
              <w:rPr>
                <w:rFonts w:ascii="Cambria Math" w:hAnsi="Cambria Math"/>
                <w:i/>
              </w:rPr>
            </m:ctrlPr>
          </m:fPr>
          <m:num>
            <m:r>
              <m:rPr>
                <m:nor/>
              </m:rPr>
              <w:rPr>
                <w:rFonts w:ascii="Cambria Math" w:hAnsi="Cambria Math"/>
              </w:rPr>
              <m:t>std</m:t>
            </m:r>
          </m:num>
          <m:den>
            <m:r>
              <m:rPr>
                <m:nor/>
              </m:rPr>
              <w:rPr>
                <w:rFonts w:ascii="Cambria Math" w:hAnsi="Cambria Math"/>
              </w:rPr>
              <m:t>avg</m:t>
            </m:r>
          </m:den>
        </m:f>
        <m:r>
          <w:rPr>
            <w:rFonts w:ascii="Cambria Math" w:hAnsi="Cambria Math"/>
          </w:rPr>
          <m:t>≤5%</m:t>
        </m:r>
      </m:oMath>
      <w:r w:rsidR="00CE0293">
        <w:t xml:space="preserve"> </w:t>
      </w:r>
      <w:r w:rsidR="003323C3">
        <w:t xml:space="preserve">. LWJGL exhibits the smallest variability with only </w:t>
      </w:r>
      <w:r w:rsidR="007B0653">
        <w:t>81</w:t>
      </w:r>
      <w:r w:rsidR="003323C3">
        <w:t xml:space="preserve"> ns. FFMA and LUtils display higher absolute variability at </w:t>
      </w:r>
      <w:r w:rsidR="007B0653" w:rsidRPr="007B0653">
        <w:t>92</w:t>
      </w:r>
      <w:r w:rsidR="007B0653">
        <w:t>,</w:t>
      </w:r>
      <w:r w:rsidR="007B0653" w:rsidRPr="007B0653">
        <w:t>392</w:t>
      </w:r>
      <w:r w:rsidR="00477EE0">
        <w:t xml:space="preserve"> ns</w:t>
      </w:r>
      <w:r w:rsidR="003323C3">
        <w:t xml:space="preserve"> and </w:t>
      </w:r>
      <w:r w:rsidR="007B0653" w:rsidRPr="007B0653">
        <w:t>3</w:t>
      </w:r>
      <w:r w:rsidR="007B0653">
        <w:t>,</w:t>
      </w:r>
      <w:r w:rsidR="007B0653" w:rsidRPr="007B0653">
        <w:t>015</w:t>
      </w:r>
      <w:r w:rsidR="007B0653">
        <w:t xml:space="preserve"> </w:t>
      </w:r>
      <w:r w:rsidR="003323C3">
        <w:t xml:space="preserve">ns respectively. JNA demonstrates the highest variability with </w:t>
      </w:r>
      <m:oMath>
        <m:r>
          <w:rPr>
            <w:rFonts w:ascii="Cambria Math" w:hAnsi="Cambria Math"/>
          </w:rPr>
          <m:t>4.2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3323C3">
        <w:t xml:space="preserve"> ns. </w:t>
      </w:r>
    </w:p>
    <w:p w14:paraId="54B2AB40" w14:textId="62037D57" w:rsidR="003323C3" w:rsidRDefault="00CE0293" w:rsidP="0026230A">
      <w:pPr>
        <w:pStyle w:val="AbbildungOhneRahmen"/>
      </w:pPr>
      <w:r>
        <w:t>The Java-Heap allocation results show a slightly different trend. LWJGL and FFMA allocate minimal heap memory, with average values of 440</w:t>
      </w:r>
      <w:r w:rsidR="00477EE0">
        <w:t xml:space="preserve"> bytes</w:t>
      </w:r>
      <w:r>
        <w:t xml:space="preserve"> and </w:t>
      </w:r>
      <w:r w:rsidR="007B0653">
        <w:t>525</w:t>
      </w:r>
      <w:r>
        <w:t xml:space="preserve"> bytes </w:t>
      </w:r>
      <w:r w:rsidR="004847D3">
        <w:t xml:space="preserve">respectively. In contrast, LUtils and especially JNA exhibit substantially higher memory allocations at </w:t>
      </w:r>
      <w:r w:rsidR="007B0653" w:rsidRPr="00984AB5">
        <w:t>58</w:t>
      </w:r>
      <w:r w:rsidR="007B0653">
        <w:t>,</w:t>
      </w:r>
      <w:r w:rsidR="007B0653" w:rsidRPr="00984AB5">
        <w:t>363</w:t>
      </w:r>
      <w:r w:rsidR="007B0653">
        <w:t xml:space="preserve"> </w:t>
      </w:r>
      <w:r w:rsidR="004847D3">
        <w:t xml:space="preserve">bytes and </w:t>
      </w:r>
      <m:oMath>
        <m:r>
          <w:rPr>
            <w:rFonts w:ascii="Cambria Math" w:hAnsi="Cambria Math"/>
          </w:rPr>
          <m:t>11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4847D3">
        <w:t xml:space="preserve"> bytes respectively. Once again LWJGL, FFMA and LUtils exhibit minimal </w:t>
      </w:r>
      <w:r w:rsidR="00A96BDB" w:rsidRPr="00A96BDB">
        <w:lastRenderedPageBreak/>
        <w:t>variability</w:t>
      </w:r>
      <w:r w:rsidR="00A96BDB">
        <w:t xml:space="preserve"> </w:t>
      </w:r>
      <w:r w:rsidR="004847D3">
        <w:t xml:space="preserve">with standard deviations less than </w:t>
      </w:r>
      <w:r w:rsidR="007B0653">
        <w:t>2</w:t>
      </w:r>
      <w:r w:rsidR="004847D3">
        <w:t xml:space="preserve"> bytes</w:t>
      </w:r>
      <w:r w:rsidR="00A96BDB">
        <w:t xml:space="preserve">. In Contrast, JNA demonstrates a higher absolute standard deviation at </w:t>
      </w:r>
      <w:r w:rsidR="007B0653" w:rsidRPr="007B0653">
        <w:t>146</w:t>
      </w:r>
      <w:r w:rsidR="007B0653">
        <w:t>,</w:t>
      </w:r>
      <w:r w:rsidR="007B0653" w:rsidRPr="007B0653">
        <w:t>937</w:t>
      </w:r>
      <w:r w:rsidR="007B0653">
        <w:t xml:space="preserve"> </w:t>
      </w:r>
      <w:r w:rsidR="00A96BDB">
        <w:t>bytes. However, proportional to the high allocation rate</w:t>
      </w:r>
      <w:r w:rsidR="007B0653">
        <w:t xml:space="preserve"> median</w:t>
      </w:r>
      <w:r w:rsidR="00A96BDB">
        <w:t>, this corresponds to a relative variation of less than 0.</w:t>
      </w:r>
      <w:r w:rsidR="007B0653">
        <w:t>2</w:t>
      </w:r>
      <w:r w:rsidR="00A96BDB">
        <w:t>%.</w:t>
      </w:r>
    </w:p>
    <w:p w14:paraId="686F2D5C" w14:textId="33FD7AA1" w:rsidR="00A96BDB" w:rsidRDefault="00A96BDB" w:rsidP="0026230A">
      <w:pPr>
        <w:pStyle w:val="AbbildungOhneRahmen"/>
      </w:pPr>
      <w:r>
        <w:t>Compared to benchmark</w:t>
      </w:r>
      <w:r w:rsidR="009E47DF">
        <w:t xml:space="preserve"> 1</w:t>
      </w:r>
      <w:r>
        <w:t xml:space="preserve"> of experiment</w:t>
      </w:r>
      <w:r w:rsidR="009E47DF">
        <w:t xml:space="preserve"> 2</w:t>
      </w:r>
      <w:r w:rsidR="00FE28BF">
        <w:t>, FFMA is now for the first time slower than LUtils. Furthermore, the performance gap between LWJGL and FFMA has increased substantially from an approximate factor of 1.7</w:t>
      </w:r>
      <w:r w:rsidR="007B0653">
        <w:t>1</w:t>
      </w:r>
      <w:r w:rsidR="00FE28BF">
        <w:t xml:space="preserve"> to a factor of </w:t>
      </w:r>
      <w:r w:rsidR="007B0653">
        <w:t>118.72</w:t>
      </w:r>
      <w:r w:rsidR="00FE28BF">
        <w:t>. On the other hand, the Java Heap allocation results remain similar to benchmark</w:t>
      </w:r>
      <w:r w:rsidR="009E47DF">
        <w:t xml:space="preserve"> 1</w:t>
      </w:r>
      <w:r w:rsidR="00FE28BF">
        <w:t xml:space="preserve"> of experiment</w:t>
      </w:r>
      <w:r w:rsidR="009E47DF">
        <w:t xml:space="preserve"> 2</w:t>
      </w:r>
      <w:r w:rsidR="00FE28BF">
        <w:t>.</w:t>
      </w:r>
      <w:r w:rsidR="00E640C9">
        <w:t xml:space="preserve"> </w:t>
      </w:r>
      <w:r w:rsidR="007B0653">
        <w:t>However, T</w:t>
      </w:r>
      <w:r w:rsidR="00E640C9">
        <w:t>he gap between JNA and the second worst library has increased substantially for both execution time and allocation rate. In benchmark</w:t>
      </w:r>
      <w:r w:rsidR="009E47DF">
        <w:t xml:space="preserve"> 1</w:t>
      </w:r>
      <w:r w:rsidR="00E640C9">
        <w:t xml:space="preserve"> of experiment 2, JNA require</w:t>
      </w:r>
      <w:r w:rsidR="007B0653">
        <w:t>s</w:t>
      </w:r>
      <w:r w:rsidR="00E640C9">
        <w:t xml:space="preserve"> 2.</w:t>
      </w:r>
      <w:r w:rsidR="007B0653">
        <w:t>8</w:t>
      </w:r>
      <w:r w:rsidR="00E640C9">
        <w:t xml:space="preserve"> times more execution and 1.8 times more allocated bytes. In Contrast, in this </w:t>
      </w:r>
      <w:r w:rsidR="00964840">
        <w:t>experiment</w:t>
      </w:r>
      <w:r w:rsidR="00E640C9">
        <w:t xml:space="preserve"> it requires </w:t>
      </w:r>
      <w:r w:rsidR="007B0653">
        <w:t>153</w:t>
      </w:r>
      <w:r w:rsidR="00E640C9">
        <w:t xml:space="preserve"> times more execution time and 1</w:t>
      </w:r>
      <w:r w:rsidR="003116BD">
        <w:t>,</w:t>
      </w:r>
      <w:r w:rsidR="00E640C9">
        <w:t>8</w:t>
      </w:r>
      <w:r w:rsidR="007B0653">
        <w:t>90</w:t>
      </w:r>
      <w:r w:rsidR="00E640C9">
        <w:t xml:space="preserve"> times more allocated bytes than the second worst library.</w:t>
      </w:r>
    </w:p>
    <w:p w14:paraId="3AFC2E6C" w14:textId="106E6B8D" w:rsidR="00A96BDB" w:rsidRPr="003323C3" w:rsidRDefault="00E640C9" w:rsidP="0026230A">
      <w:pPr>
        <w:pStyle w:val="AbbildungOhneRahmen"/>
      </w:pPr>
      <w:r>
        <w:t xml:space="preserve">Overall, the results indicate that LWJGL provides the most efficient implementation when creating and allocating large complex structures. In contrast FFMA, LUtils and especially JNA struggle with the allocation </w:t>
      </w:r>
      <w:r w:rsidR="00964840">
        <w:t xml:space="preserve">and creation </w:t>
      </w:r>
      <w:r>
        <w:t xml:space="preserve">of these structures. They require at least </w:t>
      </w:r>
      <w:r w:rsidR="00964840">
        <w:t>30</w:t>
      </w:r>
      <w:r>
        <w:t xml:space="preserve"> times more execution time than LWJGL.</w:t>
      </w:r>
    </w:p>
    <w:p w14:paraId="6EC64ACA" w14:textId="77777777" w:rsidR="002538C8" w:rsidRDefault="002538C8" w:rsidP="00B84F6B">
      <w:pPr>
        <w:pStyle w:val="3Hidden"/>
      </w:pPr>
      <w:r>
        <w:t>Benchmark 1 Interpretation</w:t>
      </w:r>
    </w:p>
    <w:p w14:paraId="0130D828" w14:textId="3C4AC4AB" w:rsidR="00C41DF8" w:rsidRDefault="00226799" w:rsidP="00226799">
      <w:r>
        <w:t>The very low execution time of LWJGL is again expected for multiple reasons. Firstly, it does not require any reflective access when the structure is created, and secondly it does not fill the allocated memory with zeros.</w:t>
      </w:r>
      <w:r w:rsidR="006D390A">
        <w:t xml:space="preserve"> However, noteworthy is the fact that LWJGL requires less allocated bytes than FFMA. This is interesting because LWJGL creates classes to easily perform write and read operations on the structures while FFMA does not. These classes should </w:t>
      </w:r>
      <w:r w:rsidR="002E6852">
        <w:t xml:space="preserve">require a </w:t>
      </w:r>
      <w:r w:rsidR="007D5DA6">
        <w:t xml:space="preserve">large </w:t>
      </w:r>
      <w:r w:rsidR="002E6852">
        <w:t>number of allocated bytes due to the high complexity of the nested structures. This disparity can be explained by the fact that the large structures mostly consist of arrays of other structures and arrays of primitive types. LWJGL does not initially create the</w:t>
      </w:r>
      <w:r w:rsidR="003116BD">
        <w:t xml:space="preserve"> structure</w:t>
      </w:r>
      <w:r w:rsidR="002E6852">
        <w:t xml:space="preserve"> classes for each array element. Instead, the classes are only created when required. This means that a large increase in allocated bytes is expected when write and read operations are performed in the next benchmark.</w:t>
      </w:r>
    </w:p>
    <w:p w14:paraId="46E2E920" w14:textId="166B946B" w:rsidR="00921DCF" w:rsidRDefault="00921DCF" w:rsidP="002538C8">
      <w:r>
        <w:t xml:space="preserve">The fact that JNA requires </w:t>
      </w:r>
      <w:r w:rsidR="00964840" w:rsidRPr="00964840">
        <w:t xml:space="preserve">1,890 </w:t>
      </w:r>
      <w:r>
        <w:t xml:space="preserve">times more Java-Heap memory allocation than LUtils might be explained by two reasons. </w:t>
      </w:r>
      <w:r w:rsidR="00473997">
        <w:t xml:space="preserve">The first reason is </w:t>
      </w:r>
      <w:r w:rsidR="00EF073E">
        <w:t>that</w:t>
      </w:r>
      <w:r w:rsidR="00473997">
        <w:t xml:space="preserve"> JNA is the only library, that stores the content of each structure on the Java-Heap before writing it to native memory.</w:t>
      </w:r>
      <w:r w:rsidR="00EF073E">
        <w:t xml:space="preserve"> This might sound contradicting to the claim mentioned in the interpretation of benchmark 1 from experiment</w:t>
      </w:r>
      <w:r w:rsidR="009E47DF">
        <w:t xml:space="preserve"> 1</w:t>
      </w:r>
      <w:r w:rsidR="00EF073E">
        <w:t xml:space="preserve"> (</w:t>
      </w:r>
      <w:r w:rsidR="00EF073E">
        <w:fldChar w:fldCharType="begin"/>
      </w:r>
      <w:r w:rsidR="00EF073E">
        <w:instrText xml:space="preserve"> REF _Ref220772089 \r \h </w:instrText>
      </w:r>
      <w:r w:rsidR="00EF073E">
        <w:fldChar w:fldCharType="separate"/>
      </w:r>
      <w:r w:rsidR="002D6190">
        <w:t>4.2.2</w:t>
      </w:r>
      <w:r w:rsidR="00EF073E">
        <w:fldChar w:fldCharType="end"/>
      </w:r>
      <w:r w:rsidR="00EF073E">
        <w:t>), that LUtils</w:t>
      </w:r>
      <w:r w:rsidR="003116BD">
        <w:t>’</w:t>
      </w:r>
      <w:r w:rsidR="00EF073E">
        <w:t xml:space="preserve"> wrapper classes for primitive types result in more required Java-Heap space than the actual Java primitive type itself, which JNA uses. </w:t>
      </w:r>
      <w:r w:rsidR="00477EE0">
        <w:t>However,</w:t>
      </w:r>
      <w:r w:rsidR="00EF073E">
        <w:t xml:space="preserve"> in this benchmark arrays </w:t>
      </w:r>
      <w:r w:rsidR="00EF073E">
        <w:lastRenderedPageBreak/>
        <w:t>of primitive types are used</w:t>
      </w:r>
      <w:r w:rsidR="00725655">
        <w:t xml:space="preserve"> repeatedly</w:t>
      </w:r>
      <w:r w:rsidR="00EF073E">
        <w:t xml:space="preserve">. LUtils provides wrapper classes for these arrays, which require a similar amount of Java-Heap to the structure wrapper classes for primitive types. In Contrast, JNA uses Java primitive type arrays to represent </w:t>
      </w:r>
      <w:r w:rsidR="00725655">
        <w:t xml:space="preserve">native primitive type arrays. These require more bytes on the Java-Heap based on the length of the array. Thus, an array of 100,000 integers requires 400,000 bytes while LUtils requires </w:t>
      </w:r>
      <w:r w:rsidR="001C5907">
        <w:t>less than 416 bytes</w:t>
      </w:r>
      <w:r w:rsidR="00F07889">
        <w:t xml:space="preserve"> (measured with JMH; contains overhead required for allocating memory)</w:t>
      </w:r>
      <w:r w:rsidR="00725655">
        <w:t>.</w:t>
      </w:r>
      <w:r w:rsidR="00477EE0">
        <w:t xml:space="preserve"> </w:t>
      </w:r>
      <w:r w:rsidR="00473997">
        <w:t>The second reason is that</w:t>
      </w:r>
      <w:r w:rsidR="00477EE0">
        <w:t xml:space="preserve"> while</w:t>
      </w:r>
      <w:r w:rsidR="00473997">
        <w:t xml:space="preserve"> LUtils does create a Java-Array for each structure array, like LWJGL it only initiali</w:t>
      </w:r>
      <w:r w:rsidR="00FD4043">
        <w:t>s</w:t>
      </w:r>
      <w:r w:rsidR="00473997">
        <w:t>es the elements of the array with structure specific classes when they are required for writing or reading. JNA on the other hand initiali</w:t>
      </w:r>
      <w:r w:rsidR="00FD4043">
        <w:t>s</w:t>
      </w:r>
      <w:r w:rsidR="00473997">
        <w:t>es every array element when the parent structure is created.</w:t>
      </w:r>
    </w:p>
    <w:p w14:paraId="7643E716" w14:textId="77777777" w:rsidR="002538C8" w:rsidRDefault="002538C8" w:rsidP="00B84F6B">
      <w:pPr>
        <w:pStyle w:val="3Hidden"/>
      </w:pPr>
      <w:r>
        <w:t>Benchmark 2 Results</w:t>
      </w:r>
    </w:p>
    <w:p w14:paraId="2F6559A1" w14:textId="4618388E" w:rsidR="00325FAD" w:rsidRDefault="00325FAD" w:rsidP="002538C8">
      <w:r>
        <w:t xml:space="preserve">The execution time and memory allocation results of benchmark </w:t>
      </w:r>
      <w:r w:rsidR="009E47DF">
        <w:t xml:space="preserve">2 </w:t>
      </w:r>
      <w:r>
        <w:t xml:space="preserve">are presented in </w:t>
      </w:r>
      <w:r w:rsidR="00DD5F21">
        <w:fldChar w:fldCharType="begin"/>
      </w:r>
      <w:r w:rsidR="00DD5F21">
        <w:instrText xml:space="preserve"> REF _Ref221815128 \h </w:instrText>
      </w:r>
      <w:r w:rsidR="00DD5F21">
        <w:fldChar w:fldCharType="separate"/>
      </w:r>
      <w:r w:rsidR="002D6190">
        <w:t xml:space="preserve">Fig. </w:t>
      </w:r>
      <w:r w:rsidR="002D6190">
        <w:rPr>
          <w:noProof/>
        </w:rPr>
        <w:t>10</w:t>
      </w:r>
      <w:r w:rsidR="00DD5F21">
        <w:fldChar w:fldCharType="end"/>
      </w:r>
      <w:r w:rsidR="00DD5F21">
        <w:t xml:space="preserve"> </w:t>
      </w:r>
      <w:r>
        <w:t xml:space="preserve">and </w:t>
      </w:r>
      <w:r>
        <w:fldChar w:fldCharType="begin"/>
      </w:r>
      <w:r>
        <w:instrText xml:space="preserve"> REF _Ref220699128 \h </w:instrText>
      </w:r>
      <w:r>
        <w:fldChar w:fldCharType="separate"/>
      </w:r>
      <w:r w:rsidR="002D6190">
        <w:t xml:space="preserve">Tab. </w:t>
      </w:r>
      <w:r w:rsidR="002D6190">
        <w:rPr>
          <w:noProof/>
        </w:rPr>
        <w:t>8</w:t>
      </w:r>
      <w:r>
        <w:fldChar w:fldCharType="end"/>
      </w:r>
      <w:r>
        <w:t>. Once again, an additional reference benchmark is included, which allocates the same structure without performing any write or read operations.</w:t>
      </w:r>
    </w:p>
    <w:p w14:paraId="1178A966" w14:textId="77777777" w:rsidR="00C41DF8" w:rsidRDefault="00C41DF8" w:rsidP="00C41DF8">
      <w:pPr>
        <w:rPr>
          <w:rFonts w:eastAsia="Times New Roman" w:cs="Times New Roman"/>
          <w:snapToGrid w:val="0"/>
          <w:color w:val="000000"/>
          <w:w w:val="0"/>
          <w:sz w:val="0"/>
          <w:szCs w:val="0"/>
          <w:u w:color="000000"/>
          <w:bdr w:val="none" w:sz="0" w:space="0" w:color="000000"/>
          <w:shd w:val="clear" w:color="000000" w:fill="000000"/>
          <w:lang w:val="x-none" w:eastAsia="x-none" w:bidi="x-none"/>
        </w:rPr>
      </w:pPr>
      <w:r w:rsidRPr="00C41DF8">
        <w:rPr>
          <w:noProof/>
        </w:rPr>
        <w:drawing>
          <wp:inline distT="0" distB="0" distL="0" distR="0" wp14:anchorId="5D075F95" wp14:editId="4ADE50EC">
            <wp:extent cx="2853449" cy="2140087"/>
            <wp:effectExtent l="0" t="0" r="4445" b="0"/>
            <wp:docPr id="124790793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907938" name="Grafik 3"/>
                    <pic:cNvPicPr>
                      <a:picLocks noChangeAspect="1" noChangeArrowheads="1"/>
                    </pic:cNvPicPr>
                  </pic:nvPicPr>
                  <pic:blipFill>
                    <a:blip r:embed="rId30"/>
                    <a:stretch>
                      <a:fillRect/>
                    </a:stretch>
                  </pic:blipFill>
                  <pic:spPr bwMode="auto">
                    <a:xfrm>
                      <a:off x="0" y="0"/>
                      <a:ext cx="2853449" cy="2140087"/>
                    </a:xfrm>
                    <a:prstGeom prst="rect">
                      <a:avLst/>
                    </a:prstGeom>
                    <a:noFill/>
                    <a:ln>
                      <a:noFill/>
                    </a:ln>
                  </pic:spPr>
                </pic:pic>
              </a:graphicData>
            </a:graphic>
          </wp:inline>
        </w:drawing>
      </w:r>
      <w:r w:rsidRPr="00C41DF8">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C41DF8">
        <w:rPr>
          <w:noProof/>
        </w:rPr>
        <w:drawing>
          <wp:inline distT="0" distB="0" distL="0" distR="0" wp14:anchorId="0CF2C780" wp14:editId="1F71F7DF">
            <wp:extent cx="2888112" cy="2166084"/>
            <wp:effectExtent l="0" t="0" r="7620" b="5715"/>
            <wp:docPr id="78419211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92112" name="Grafik 4"/>
                    <pic:cNvPicPr>
                      <a:picLocks noChangeAspect="1" noChangeArrowheads="1"/>
                    </pic:cNvPicPr>
                  </pic:nvPicPr>
                  <pic:blipFill>
                    <a:blip r:embed="rId31"/>
                    <a:stretch>
                      <a:fillRect/>
                    </a:stretch>
                  </pic:blipFill>
                  <pic:spPr bwMode="auto">
                    <a:xfrm>
                      <a:off x="0" y="0"/>
                      <a:ext cx="2888112" cy="2166084"/>
                    </a:xfrm>
                    <a:prstGeom prst="rect">
                      <a:avLst/>
                    </a:prstGeom>
                    <a:noFill/>
                    <a:ln>
                      <a:noFill/>
                    </a:ln>
                  </pic:spPr>
                </pic:pic>
              </a:graphicData>
            </a:graphic>
          </wp:inline>
        </w:drawing>
      </w:r>
    </w:p>
    <w:p w14:paraId="47CCB256" w14:textId="4E9164F3" w:rsidR="00DD5F21" w:rsidRDefault="00DD5F21" w:rsidP="00DD5F21">
      <w:pPr>
        <w:pStyle w:val="Beschriftung"/>
      </w:pPr>
      <w:bookmarkStart w:id="126" w:name="_Ref221815128"/>
      <w:bookmarkStart w:id="127" w:name="_Toc222787086"/>
      <w:bookmarkStart w:id="128" w:name="_Ref220699101"/>
      <w:r>
        <w:t xml:space="preserve">Fig. </w:t>
      </w:r>
      <w:r>
        <w:fldChar w:fldCharType="begin"/>
      </w:r>
      <w:r>
        <w:instrText xml:space="preserve"> SEQ Fig. \* ARABIC </w:instrText>
      </w:r>
      <w:r>
        <w:fldChar w:fldCharType="separate"/>
      </w:r>
      <w:r w:rsidR="002D6190">
        <w:rPr>
          <w:noProof/>
        </w:rPr>
        <w:t>10</w:t>
      </w:r>
      <w:r>
        <w:fldChar w:fldCharType="end"/>
      </w:r>
      <w:bookmarkEnd w:id="126"/>
      <w:r>
        <w:t>:</w:t>
      </w:r>
      <w:r>
        <w:tab/>
      </w:r>
      <w:r w:rsidRPr="00034071">
        <w:t xml:space="preserve">Results for benchmark 2 of experiment 3. Left: Boxplot diagram of the execution times across all four libraries. Right: Bar chart of the </w:t>
      </w:r>
      <w:r w:rsidR="00964840">
        <w:t xml:space="preserve">median </w:t>
      </w:r>
      <w:r w:rsidRPr="00034071">
        <w:t>allocation rate across all four libraries.</w:t>
      </w:r>
      <w:bookmarkEnd w:id="127"/>
    </w:p>
    <w:tbl>
      <w:tblPr>
        <w:tblStyle w:val="Tabellenraster"/>
        <w:tblW w:w="5000" w:type="pct"/>
        <w:tblLook w:val="04A0" w:firstRow="1" w:lastRow="0" w:firstColumn="1" w:lastColumn="0" w:noHBand="0" w:noVBand="1"/>
      </w:tblPr>
      <w:tblGrid>
        <w:gridCol w:w="979"/>
        <w:gridCol w:w="1938"/>
        <w:gridCol w:w="1851"/>
        <w:gridCol w:w="1178"/>
        <w:gridCol w:w="1938"/>
        <w:gridCol w:w="1178"/>
      </w:tblGrid>
      <w:tr w:rsidR="006606D2" w14:paraId="4EA9E28D" w14:textId="77777777" w:rsidTr="006606D2">
        <w:tc>
          <w:tcPr>
            <w:tcW w:w="0" w:type="auto"/>
            <w:shd w:val="clear" w:color="auto" w:fill="D9D9D9" w:themeFill="background1" w:themeFillShade="D9"/>
          </w:tcPr>
          <w:p w14:paraId="457743E6" w14:textId="77777777" w:rsidR="006606D2" w:rsidRPr="006606D2" w:rsidRDefault="006606D2" w:rsidP="006606D2">
            <w:pPr>
              <w:pStyle w:val="AbbildungOhneRahmen"/>
              <w:jc w:val="center"/>
              <w:rPr>
                <w:b/>
                <w:bCs/>
                <w:sz w:val="22"/>
              </w:rPr>
            </w:pPr>
            <w:r w:rsidRPr="006606D2">
              <w:rPr>
                <w:b/>
                <w:bCs/>
                <w:sz w:val="22"/>
              </w:rPr>
              <w:t>Library</w:t>
            </w:r>
          </w:p>
        </w:tc>
        <w:tc>
          <w:tcPr>
            <w:tcW w:w="0" w:type="auto"/>
            <w:shd w:val="clear" w:color="auto" w:fill="D9D9D9" w:themeFill="background1" w:themeFillShade="D9"/>
          </w:tcPr>
          <w:p w14:paraId="0B74B309" w14:textId="15971840" w:rsidR="006606D2" w:rsidRPr="006606D2" w:rsidRDefault="006606D2" w:rsidP="006606D2">
            <w:pPr>
              <w:pStyle w:val="AbbildungOhneRahmen"/>
              <w:jc w:val="center"/>
              <w:rPr>
                <w:b/>
                <w:bCs/>
                <w:sz w:val="22"/>
              </w:rPr>
            </w:pPr>
            <w:r w:rsidRPr="006606D2">
              <w:rPr>
                <w:rFonts w:cs="Times New Roman"/>
                <w:b/>
                <w:bCs/>
                <w:sz w:val="22"/>
              </w:rPr>
              <w:t>Ø</w:t>
            </w:r>
            <w:r w:rsidRPr="006606D2">
              <w:rPr>
                <w:b/>
                <w:bCs/>
                <w:sz w:val="22"/>
              </w:rPr>
              <w:t xml:space="preserve"> Exec. Time (ns)</w:t>
            </w:r>
          </w:p>
        </w:tc>
        <w:tc>
          <w:tcPr>
            <w:tcW w:w="0" w:type="auto"/>
            <w:shd w:val="clear" w:color="auto" w:fill="D9D9D9" w:themeFill="background1" w:themeFillShade="D9"/>
          </w:tcPr>
          <w:p w14:paraId="3CF4A22B" w14:textId="6B6EB2C7" w:rsidR="006606D2" w:rsidRPr="006606D2" w:rsidRDefault="006606D2" w:rsidP="006606D2">
            <w:pPr>
              <w:pStyle w:val="AbbildungOhneRahmen"/>
              <w:jc w:val="center"/>
              <w:rPr>
                <w:b/>
                <w:bCs/>
                <w:sz w:val="22"/>
              </w:rPr>
            </w:pPr>
            <w:r w:rsidRPr="006606D2">
              <w:rPr>
                <w:b/>
                <w:bCs/>
                <w:sz w:val="22"/>
              </w:rPr>
              <w:t xml:space="preserve">Ratio </w:t>
            </w:r>
            <w:r>
              <w:rPr>
                <w:b/>
                <w:bCs/>
                <w:sz w:val="22"/>
              </w:rPr>
              <w:t xml:space="preserve">to </w:t>
            </w:r>
            <w:r w:rsidRPr="006606D2">
              <w:rPr>
                <w:b/>
                <w:bCs/>
                <w:sz w:val="22"/>
              </w:rPr>
              <w:t>LWJG</w:t>
            </w:r>
            <w:r>
              <w:rPr>
                <w:b/>
                <w:bCs/>
                <w:sz w:val="22"/>
              </w:rPr>
              <w:t>L</w:t>
            </w:r>
          </w:p>
        </w:tc>
        <w:tc>
          <w:tcPr>
            <w:tcW w:w="0" w:type="auto"/>
            <w:shd w:val="clear" w:color="auto" w:fill="D9D9D9" w:themeFill="background1" w:themeFillShade="D9"/>
          </w:tcPr>
          <w:p w14:paraId="17052A00" w14:textId="3F766B06" w:rsidR="006606D2" w:rsidRPr="006606D2" w:rsidRDefault="006606D2" w:rsidP="006606D2">
            <w:pPr>
              <w:pStyle w:val="AbbildungOhneRahmen"/>
              <w:jc w:val="center"/>
              <w:rPr>
                <w:b/>
                <w:bCs/>
                <w:sz w:val="22"/>
              </w:rPr>
            </w:pPr>
            <w:r w:rsidRPr="006606D2">
              <w:rPr>
                <w:b/>
                <w:bCs/>
                <w:sz w:val="22"/>
              </w:rPr>
              <w:t>Reference</w:t>
            </w:r>
          </w:p>
        </w:tc>
        <w:tc>
          <w:tcPr>
            <w:tcW w:w="0" w:type="auto"/>
            <w:shd w:val="clear" w:color="auto" w:fill="D9D9D9" w:themeFill="background1" w:themeFillShade="D9"/>
          </w:tcPr>
          <w:p w14:paraId="3C2911A6" w14:textId="6834EBEE" w:rsidR="006606D2" w:rsidRPr="006606D2" w:rsidRDefault="006606D2" w:rsidP="006606D2">
            <w:pPr>
              <w:pStyle w:val="AbbildungOhneRahmen"/>
              <w:jc w:val="center"/>
              <w:rPr>
                <w:b/>
                <w:bCs/>
                <w:sz w:val="22"/>
              </w:rPr>
            </w:pPr>
            <w:r w:rsidRPr="006606D2">
              <w:rPr>
                <w:rFonts w:cs="Times New Roman"/>
                <w:b/>
                <w:bCs/>
                <w:sz w:val="22"/>
              </w:rPr>
              <w:t>Ø</w:t>
            </w:r>
            <w:r w:rsidRPr="006606D2">
              <w:rPr>
                <w:b/>
                <w:bCs/>
                <w:sz w:val="22"/>
              </w:rPr>
              <w:t xml:space="preserve"> Alloc</w:t>
            </w:r>
            <w:r w:rsidR="006107A6">
              <w:rPr>
                <w:b/>
                <w:bCs/>
                <w:sz w:val="22"/>
              </w:rPr>
              <w:t>ated</w:t>
            </w:r>
            <w:r w:rsidRPr="006606D2">
              <w:rPr>
                <w:b/>
                <w:bCs/>
                <w:sz w:val="22"/>
              </w:rPr>
              <w:t xml:space="preserve"> Bytes</w:t>
            </w:r>
          </w:p>
        </w:tc>
        <w:tc>
          <w:tcPr>
            <w:tcW w:w="0" w:type="auto"/>
            <w:shd w:val="clear" w:color="auto" w:fill="D9D9D9" w:themeFill="background1" w:themeFillShade="D9"/>
          </w:tcPr>
          <w:p w14:paraId="0E96EA5E" w14:textId="77777777" w:rsidR="006606D2" w:rsidRPr="006606D2" w:rsidRDefault="006606D2" w:rsidP="006606D2">
            <w:pPr>
              <w:pStyle w:val="AbbildungOhneRahmen"/>
              <w:jc w:val="center"/>
              <w:rPr>
                <w:b/>
                <w:bCs/>
                <w:sz w:val="22"/>
              </w:rPr>
            </w:pPr>
            <w:r w:rsidRPr="006606D2">
              <w:rPr>
                <w:b/>
                <w:bCs/>
                <w:sz w:val="22"/>
              </w:rPr>
              <w:t>Reference</w:t>
            </w:r>
          </w:p>
        </w:tc>
      </w:tr>
      <w:tr w:rsidR="006606D2" w14:paraId="38C79A23" w14:textId="77777777" w:rsidTr="006606D2">
        <w:tc>
          <w:tcPr>
            <w:tcW w:w="0" w:type="auto"/>
          </w:tcPr>
          <w:p w14:paraId="66652339" w14:textId="77777777" w:rsidR="006606D2" w:rsidRPr="006606D2" w:rsidRDefault="006606D2" w:rsidP="006606D2">
            <w:pPr>
              <w:pStyle w:val="AbbildungOhneRahmen"/>
              <w:rPr>
                <w:sz w:val="22"/>
              </w:rPr>
            </w:pPr>
            <w:r w:rsidRPr="006606D2">
              <w:rPr>
                <w:sz w:val="22"/>
              </w:rPr>
              <w:t>LWJGL</w:t>
            </w:r>
          </w:p>
        </w:tc>
        <w:tc>
          <w:tcPr>
            <w:tcW w:w="0" w:type="auto"/>
          </w:tcPr>
          <w:p w14:paraId="5105200B" w14:textId="4B6D2586" w:rsidR="006606D2" w:rsidRPr="006606D2" w:rsidRDefault="00964840" w:rsidP="006606D2">
            <w:pPr>
              <w:pStyle w:val="AbbildungOhneRahmen"/>
              <w:jc w:val="right"/>
              <w:rPr>
                <w:sz w:val="22"/>
              </w:rPr>
            </w:pPr>
            <w:r w:rsidRPr="00964840">
              <w:rPr>
                <w:sz w:val="22"/>
              </w:rPr>
              <w:t>3</w:t>
            </w:r>
            <w:r>
              <w:rPr>
                <w:sz w:val="22"/>
              </w:rPr>
              <w:t>,</w:t>
            </w:r>
            <w:r w:rsidRPr="00964840">
              <w:rPr>
                <w:sz w:val="22"/>
              </w:rPr>
              <w:t>304</w:t>
            </w:r>
            <w:r>
              <w:rPr>
                <w:sz w:val="22"/>
              </w:rPr>
              <w:t>,</w:t>
            </w:r>
            <w:r w:rsidRPr="00964840">
              <w:rPr>
                <w:sz w:val="22"/>
              </w:rPr>
              <w:t>87</w:t>
            </w:r>
            <w:r>
              <w:rPr>
                <w:sz w:val="22"/>
              </w:rPr>
              <w:t>4</w:t>
            </w:r>
          </w:p>
        </w:tc>
        <w:tc>
          <w:tcPr>
            <w:tcW w:w="0" w:type="auto"/>
          </w:tcPr>
          <w:p w14:paraId="20947836" w14:textId="728BF306" w:rsidR="006606D2" w:rsidRPr="006606D2" w:rsidRDefault="006606D2" w:rsidP="006606D2">
            <w:pPr>
              <w:pStyle w:val="AbbildungOhneRahmen"/>
              <w:jc w:val="right"/>
              <w:rPr>
                <w:sz w:val="22"/>
              </w:rPr>
            </w:pPr>
            <w:r w:rsidRPr="006606D2">
              <w:rPr>
                <w:sz w:val="22"/>
              </w:rPr>
              <w:t>1.0</w:t>
            </w:r>
            <w:r w:rsidR="00964840">
              <w:rPr>
                <w:sz w:val="22"/>
              </w:rPr>
              <w:t>0</w:t>
            </w:r>
          </w:p>
        </w:tc>
        <w:tc>
          <w:tcPr>
            <w:tcW w:w="0" w:type="auto"/>
          </w:tcPr>
          <w:p w14:paraId="4CAB13C5" w14:textId="737541B7" w:rsidR="006606D2" w:rsidRPr="006606D2" w:rsidRDefault="00964840" w:rsidP="006606D2">
            <w:pPr>
              <w:pStyle w:val="AbbildungOhneRahmen"/>
              <w:jc w:val="right"/>
              <w:rPr>
                <w:sz w:val="22"/>
              </w:rPr>
            </w:pPr>
            <w:r w:rsidRPr="00964840">
              <w:rPr>
                <w:sz w:val="22"/>
              </w:rPr>
              <w:t>158</w:t>
            </w:r>
          </w:p>
        </w:tc>
        <w:tc>
          <w:tcPr>
            <w:tcW w:w="0" w:type="auto"/>
          </w:tcPr>
          <w:p w14:paraId="5A225B3C" w14:textId="52B9B78F" w:rsidR="006606D2" w:rsidRPr="006606D2" w:rsidRDefault="00964840" w:rsidP="006606D2">
            <w:pPr>
              <w:pStyle w:val="AbbildungOhneRahmen"/>
              <w:jc w:val="right"/>
              <w:rPr>
                <w:sz w:val="22"/>
              </w:rPr>
            </w:pPr>
            <w:r w:rsidRPr="00964840">
              <w:rPr>
                <w:sz w:val="22"/>
              </w:rPr>
              <w:t>3</w:t>
            </w:r>
            <w:r>
              <w:rPr>
                <w:sz w:val="22"/>
              </w:rPr>
              <w:t>,</w:t>
            </w:r>
            <w:r w:rsidRPr="00964840">
              <w:rPr>
                <w:sz w:val="22"/>
              </w:rPr>
              <w:t>728</w:t>
            </w:r>
            <w:r>
              <w:rPr>
                <w:sz w:val="22"/>
              </w:rPr>
              <w:t>,</w:t>
            </w:r>
            <w:r w:rsidRPr="00964840">
              <w:rPr>
                <w:sz w:val="22"/>
              </w:rPr>
              <w:t>03</w:t>
            </w:r>
            <w:r>
              <w:rPr>
                <w:sz w:val="22"/>
              </w:rPr>
              <w:t>9</w:t>
            </w:r>
          </w:p>
        </w:tc>
        <w:tc>
          <w:tcPr>
            <w:tcW w:w="0" w:type="auto"/>
          </w:tcPr>
          <w:p w14:paraId="7312F17F" w14:textId="77777777" w:rsidR="006606D2" w:rsidRPr="006606D2" w:rsidRDefault="006606D2" w:rsidP="006606D2">
            <w:pPr>
              <w:pStyle w:val="AbbildungOhneRahmen"/>
              <w:jc w:val="right"/>
              <w:rPr>
                <w:sz w:val="22"/>
              </w:rPr>
            </w:pPr>
            <w:r w:rsidRPr="006606D2">
              <w:rPr>
                <w:sz w:val="22"/>
              </w:rPr>
              <w:t>88</w:t>
            </w:r>
          </w:p>
        </w:tc>
      </w:tr>
      <w:tr w:rsidR="006606D2" w14:paraId="46B7046D" w14:textId="77777777" w:rsidTr="006606D2">
        <w:tc>
          <w:tcPr>
            <w:tcW w:w="0" w:type="auto"/>
          </w:tcPr>
          <w:p w14:paraId="5C70F413" w14:textId="77777777" w:rsidR="006606D2" w:rsidRPr="006606D2" w:rsidRDefault="006606D2" w:rsidP="006606D2">
            <w:pPr>
              <w:pStyle w:val="AbbildungOhneRahmen"/>
              <w:rPr>
                <w:sz w:val="22"/>
              </w:rPr>
            </w:pPr>
            <w:r w:rsidRPr="006606D2">
              <w:rPr>
                <w:sz w:val="22"/>
              </w:rPr>
              <w:t>FFMA</w:t>
            </w:r>
          </w:p>
        </w:tc>
        <w:tc>
          <w:tcPr>
            <w:tcW w:w="0" w:type="auto"/>
          </w:tcPr>
          <w:p w14:paraId="7450620D" w14:textId="3E702C6D" w:rsidR="006606D2" w:rsidRPr="006606D2" w:rsidRDefault="00964840" w:rsidP="006606D2">
            <w:pPr>
              <w:pStyle w:val="AbbildungOhneRahmen"/>
              <w:jc w:val="right"/>
              <w:rPr>
                <w:sz w:val="22"/>
              </w:rPr>
            </w:pPr>
            <w:r w:rsidRPr="00964840">
              <w:rPr>
                <w:sz w:val="22"/>
              </w:rPr>
              <w:t>6</w:t>
            </w:r>
            <w:r>
              <w:rPr>
                <w:sz w:val="22"/>
              </w:rPr>
              <w:t>,</w:t>
            </w:r>
            <w:r w:rsidRPr="00964840">
              <w:rPr>
                <w:sz w:val="22"/>
              </w:rPr>
              <w:t>996</w:t>
            </w:r>
            <w:r>
              <w:rPr>
                <w:sz w:val="22"/>
              </w:rPr>
              <w:t>,</w:t>
            </w:r>
            <w:r w:rsidRPr="00964840">
              <w:rPr>
                <w:sz w:val="22"/>
              </w:rPr>
              <w:t>741</w:t>
            </w:r>
          </w:p>
        </w:tc>
        <w:tc>
          <w:tcPr>
            <w:tcW w:w="0" w:type="auto"/>
          </w:tcPr>
          <w:p w14:paraId="41887A47" w14:textId="58DF510B" w:rsidR="006606D2" w:rsidRPr="006606D2" w:rsidRDefault="00964840" w:rsidP="006606D2">
            <w:pPr>
              <w:pStyle w:val="AbbildungOhneRahmen"/>
              <w:jc w:val="right"/>
              <w:rPr>
                <w:sz w:val="22"/>
              </w:rPr>
            </w:pPr>
            <w:r w:rsidRPr="00964840">
              <w:rPr>
                <w:sz w:val="22"/>
              </w:rPr>
              <w:t>2.12</w:t>
            </w:r>
          </w:p>
        </w:tc>
        <w:tc>
          <w:tcPr>
            <w:tcW w:w="0" w:type="auto"/>
          </w:tcPr>
          <w:p w14:paraId="4ACE952B" w14:textId="65EA2100" w:rsidR="006606D2" w:rsidRPr="006606D2" w:rsidRDefault="00964840" w:rsidP="006606D2">
            <w:pPr>
              <w:pStyle w:val="AbbildungOhneRahmen"/>
              <w:jc w:val="right"/>
              <w:rPr>
                <w:sz w:val="22"/>
              </w:rPr>
            </w:pPr>
            <w:r w:rsidRPr="00964840">
              <w:rPr>
                <w:sz w:val="22"/>
              </w:rPr>
              <w:t>49</w:t>
            </w:r>
            <w:r>
              <w:rPr>
                <w:sz w:val="22"/>
              </w:rPr>
              <w:t>,</w:t>
            </w:r>
            <w:r w:rsidRPr="00964840">
              <w:rPr>
                <w:sz w:val="22"/>
              </w:rPr>
              <w:t>061</w:t>
            </w:r>
          </w:p>
        </w:tc>
        <w:tc>
          <w:tcPr>
            <w:tcW w:w="0" w:type="auto"/>
          </w:tcPr>
          <w:p w14:paraId="723D639E" w14:textId="3763B7BF" w:rsidR="006606D2" w:rsidRPr="006606D2" w:rsidRDefault="00964840" w:rsidP="006606D2">
            <w:pPr>
              <w:pStyle w:val="AbbildungOhneRahmen"/>
              <w:jc w:val="right"/>
              <w:rPr>
                <w:sz w:val="22"/>
              </w:rPr>
            </w:pPr>
            <w:r w:rsidRPr="00964840">
              <w:rPr>
                <w:sz w:val="22"/>
              </w:rPr>
              <w:t>5</w:t>
            </w:r>
            <w:r>
              <w:rPr>
                <w:sz w:val="22"/>
              </w:rPr>
              <w:t>,</w:t>
            </w:r>
            <w:r w:rsidRPr="00964840">
              <w:rPr>
                <w:sz w:val="22"/>
              </w:rPr>
              <w:t>369</w:t>
            </w:r>
            <w:r>
              <w:rPr>
                <w:sz w:val="22"/>
              </w:rPr>
              <w:t>,</w:t>
            </w:r>
            <w:r w:rsidRPr="00964840">
              <w:rPr>
                <w:sz w:val="22"/>
              </w:rPr>
              <w:t>712</w:t>
            </w:r>
          </w:p>
        </w:tc>
        <w:tc>
          <w:tcPr>
            <w:tcW w:w="0" w:type="auto"/>
          </w:tcPr>
          <w:p w14:paraId="38238BCD" w14:textId="77777777" w:rsidR="006606D2" w:rsidRPr="006606D2" w:rsidRDefault="006606D2" w:rsidP="006606D2">
            <w:pPr>
              <w:pStyle w:val="AbbildungOhneRahmen"/>
              <w:jc w:val="right"/>
              <w:rPr>
                <w:sz w:val="22"/>
              </w:rPr>
            </w:pPr>
            <w:r w:rsidRPr="006606D2">
              <w:rPr>
                <w:sz w:val="22"/>
              </w:rPr>
              <w:t>136</w:t>
            </w:r>
          </w:p>
        </w:tc>
      </w:tr>
      <w:tr w:rsidR="006606D2" w14:paraId="61AFEEB1" w14:textId="77777777" w:rsidTr="006606D2">
        <w:tc>
          <w:tcPr>
            <w:tcW w:w="0" w:type="auto"/>
          </w:tcPr>
          <w:p w14:paraId="763191FA" w14:textId="77777777" w:rsidR="006606D2" w:rsidRPr="006606D2" w:rsidRDefault="006606D2" w:rsidP="006606D2">
            <w:pPr>
              <w:pStyle w:val="AbbildungOhneRahmen"/>
              <w:rPr>
                <w:sz w:val="22"/>
              </w:rPr>
            </w:pPr>
            <w:r w:rsidRPr="006606D2">
              <w:rPr>
                <w:sz w:val="22"/>
              </w:rPr>
              <w:t>LUtils</w:t>
            </w:r>
          </w:p>
        </w:tc>
        <w:tc>
          <w:tcPr>
            <w:tcW w:w="0" w:type="auto"/>
          </w:tcPr>
          <w:p w14:paraId="66BA0F7E" w14:textId="09214E4A" w:rsidR="006606D2" w:rsidRPr="006606D2" w:rsidRDefault="00964840" w:rsidP="006606D2">
            <w:pPr>
              <w:pStyle w:val="AbbildungOhneRahmen"/>
              <w:jc w:val="right"/>
              <w:rPr>
                <w:sz w:val="22"/>
              </w:rPr>
            </w:pPr>
            <w:r w:rsidRPr="00964840">
              <w:rPr>
                <w:sz w:val="22"/>
              </w:rPr>
              <w:t>5</w:t>
            </w:r>
            <w:r>
              <w:rPr>
                <w:sz w:val="22"/>
              </w:rPr>
              <w:t>,</w:t>
            </w:r>
            <w:r w:rsidRPr="00964840">
              <w:rPr>
                <w:sz w:val="22"/>
              </w:rPr>
              <w:t>454</w:t>
            </w:r>
            <w:r>
              <w:rPr>
                <w:sz w:val="22"/>
              </w:rPr>
              <w:t>,</w:t>
            </w:r>
            <w:r w:rsidRPr="00964840">
              <w:rPr>
                <w:sz w:val="22"/>
              </w:rPr>
              <w:t>467</w:t>
            </w:r>
          </w:p>
        </w:tc>
        <w:tc>
          <w:tcPr>
            <w:tcW w:w="0" w:type="auto"/>
          </w:tcPr>
          <w:p w14:paraId="2BEE0618" w14:textId="4E4AE9A1" w:rsidR="006606D2" w:rsidRPr="006606D2" w:rsidRDefault="00964840" w:rsidP="006606D2">
            <w:pPr>
              <w:pStyle w:val="AbbildungOhneRahmen"/>
              <w:jc w:val="right"/>
              <w:rPr>
                <w:sz w:val="22"/>
              </w:rPr>
            </w:pPr>
            <w:r w:rsidRPr="00964840">
              <w:rPr>
                <w:sz w:val="22"/>
              </w:rPr>
              <w:t>1.65</w:t>
            </w:r>
          </w:p>
        </w:tc>
        <w:tc>
          <w:tcPr>
            <w:tcW w:w="0" w:type="auto"/>
          </w:tcPr>
          <w:p w14:paraId="0AF12F5E" w14:textId="0B669600" w:rsidR="006606D2" w:rsidRPr="006606D2" w:rsidRDefault="00964840" w:rsidP="006606D2">
            <w:pPr>
              <w:pStyle w:val="AbbildungOhneRahmen"/>
              <w:jc w:val="right"/>
              <w:rPr>
                <w:sz w:val="22"/>
              </w:rPr>
            </w:pPr>
            <w:r w:rsidRPr="00964840">
              <w:rPr>
                <w:sz w:val="22"/>
              </w:rPr>
              <w:t>67</w:t>
            </w:r>
            <w:r>
              <w:rPr>
                <w:sz w:val="22"/>
              </w:rPr>
              <w:t>,</w:t>
            </w:r>
            <w:r w:rsidRPr="00964840">
              <w:rPr>
                <w:sz w:val="22"/>
              </w:rPr>
              <w:t>130</w:t>
            </w:r>
          </w:p>
        </w:tc>
        <w:tc>
          <w:tcPr>
            <w:tcW w:w="0" w:type="auto"/>
          </w:tcPr>
          <w:p w14:paraId="61B2CD69" w14:textId="218A40CE" w:rsidR="006606D2" w:rsidRPr="006606D2" w:rsidRDefault="00964840" w:rsidP="006606D2">
            <w:pPr>
              <w:pStyle w:val="AbbildungOhneRahmen"/>
              <w:jc w:val="right"/>
              <w:rPr>
                <w:sz w:val="22"/>
              </w:rPr>
            </w:pPr>
            <w:r w:rsidRPr="00964840">
              <w:rPr>
                <w:sz w:val="22"/>
              </w:rPr>
              <w:t>5</w:t>
            </w:r>
            <w:r>
              <w:rPr>
                <w:sz w:val="22"/>
              </w:rPr>
              <w:t>,</w:t>
            </w:r>
            <w:r w:rsidRPr="00964840">
              <w:rPr>
                <w:sz w:val="22"/>
              </w:rPr>
              <w:t>348</w:t>
            </w:r>
            <w:r>
              <w:rPr>
                <w:sz w:val="22"/>
              </w:rPr>
              <w:t>,</w:t>
            </w:r>
            <w:r w:rsidRPr="00964840">
              <w:rPr>
                <w:sz w:val="22"/>
              </w:rPr>
              <w:t>52</w:t>
            </w:r>
            <w:r>
              <w:rPr>
                <w:sz w:val="22"/>
              </w:rPr>
              <w:t>6</w:t>
            </w:r>
          </w:p>
        </w:tc>
        <w:tc>
          <w:tcPr>
            <w:tcW w:w="0" w:type="auto"/>
          </w:tcPr>
          <w:p w14:paraId="237F320D" w14:textId="77777777" w:rsidR="006606D2" w:rsidRPr="006606D2" w:rsidRDefault="006606D2" w:rsidP="006606D2">
            <w:pPr>
              <w:pStyle w:val="AbbildungOhneRahmen"/>
              <w:jc w:val="right"/>
              <w:rPr>
                <w:sz w:val="22"/>
              </w:rPr>
            </w:pPr>
            <w:r w:rsidRPr="006606D2">
              <w:rPr>
                <w:sz w:val="22"/>
              </w:rPr>
              <w:t>7,912</w:t>
            </w:r>
          </w:p>
        </w:tc>
      </w:tr>
      <w:tr w:rsidR="006606D2" w14:paraId="79EAB5FA" w14:textId="77777777" w:rsidTr="006606D2">
        <w:tc>
          <w:tcPr>
            <w:tcW w:w="0" w:type="auto"/>
          </w:tcPr>
          <w:p w14:paraId="3564F191" w14:textId="77777777" w:rsidR="006606D2" w:rsidRPr="006606D2" w:rsidRDefault="006606D2" w:rsidP="006606D2">
            <w:pPr>
              <w:pStyle w:val="AbbildungOhneRahmen"/>
              <w:rPr>
                <w:sz w:val="22"/>
              </w:rPr>
            </w:pPr>
            <w:r w:rsidRPr="006606D2">
              <w:rPr>
                <w:sz w:val="22"/>
              </w:rPr>
              <w:t>JNA</w:t>
            </w:r>
          </w:p>
        </w:tc>
        <w:tc>
          <w:tcPr>
            <w:tcW w:w="0" w:type="auto"/>
          </w:tcPr>
          <w:p w14:paraId="7C94056A" w14:textId="5D7C397B" w:rsidR="006606D2" w:rsidRPr="006606D2" w:rsidRDefault="00964840" w:rsidP="006606D2">
            <w:pPr>
              <w:pStyle w:val="AbbildungOhneRahmen"/>
              <w:jc w:val="right"/>
              <w:rPr>
                <w:sz w:val="22"/>
              </w:rPr>
            </w:pPr>
            <w:r w:rsidRPr="00964840">
              <w:rPr>
                <w:sz w:val="22"/>
              </w:rPr>
              <w:t>35</w:t>
            </w:r>
            <w:r>
              <w:rPr>
                <w:sz w:val="22"/>
              </w:rPr>
              <w:t>,</w:t>
            </w:r>
            <w:r w:rsidRPr="00964840">
              <w:rPr>
                <w:sz w:val="22"/>
              </w:rPr>
              <w:t>086</w:t>
            </w:r>
            <w:r>
              <w:rPr>
                <w:sz w:val="22"/>
              </w:rPr>
              <w:t>,</w:t>
            </w:r>
            <w:r w:rsidRPr="00964840">
              <w:rPr>
                <w:sz w:val="22"/>
              </w:rPr>
              <w:t>296</w:t>
            </w:r>
          </w:p>
        </w:tc>
        <w:tc>
          <w:tcPr>
            <w:tcW w:w="0" w:type="auto"/>
          </w:tcPr>
          <w:p w14:paraId="10560249" w14:textId="40C0BD7A" w:rsidR="006606D2" w:rsidRPr="006606D2" w:rsidRDefault="00964840" w:rsidP="006606D2">
            <w:pPr>
              <w:pStyle w:val="AbbildungOhneRahmen"/>
              <w:jc w:val="right"/>
              <w:rPr>
                <w:sz w:val="22"/>
              </w:rPr>
            </w:pPr>
            <w:r w:rsidRPr="00964840">
              <w:rPr>
                <w:sz w:val="22"/>
              </w:rPr>
              <w:t>10.62</w:t>
            </w:r>
          </w:p>
        </w:tc>
        <w:tc>
          <w:tcPr>
            <w:tcW w:w="0" w:type="auto"/>
          </w:tcPr>
          <w:p w14:paraId="55A0A71F" w14:textId="6423608C" w:rsidR="006606D2" w:rsidRPr="006606D2" w:rsidRDefault="00964840" w:rsidP="006606D2">
            <w:pPr>
              <w:pStyle w:val="AbbildungOhneRahmen"/>
              <w:jc w:val="right"/>
              <w:rPr>
                <w:sz w:val="22"/>
              </w:rPr>
            </w:pPr>
            <w:r w:rsidRPr="00964840">
              <w:rPr>
                <w:sz w:val="22"/>
              </w:rPr>
              <w:t>9</w:t>
            </w:r>
            <w:r>
              <w:rPr>
                <w:sz w:val="22"/>
              </w:rPr>
              <w:t>,</w:t>
            </w:r>
            <w:r w:rsidRPr="00964840">
              <w:rPr>
                <w:sz w:val="22"/>
              </w:rPr>
              <w:t>609</w:t>
            </w:r>
            <w:r>
              <w:rPr>
                <w:sz w:val="22"/>
              </w:rPr>
              <w:t>,</w:t>
            </w:r>
            <w:r w:rsidRPr="00964840">
              <w:rPr>
                <w:sz w:val="22"/>
              </w:rPr>
              <w:t>907</w:t>
            </w:r>
          </w:p>
        </w:tc>
        <w:tc>
          <w:tcPr>
            <w:tcW w:w="0" w:type="auto"/>
          </w:tcPr>
          <w:p w14:paraId="0F383498" w14:textId="4D44005C" w:rsidR="006606D2" w:rsidRPr="006606D2" w:rsidRDefault="00964840" w:rsidP="006606D2">
            <w:pPr>
              <w:pStyle w:val="AbbildungOhneRahmen"/>
              <w:jc w:val="right"/>
              <w:rPr>
                <w:sz w:val="22"/>
              </w:rPr>
            </w:pPr>
            <w:r w:rsidRPr="00964840">
              <w:rPr>
                <w:sz w:val="22"/>
              </w:rPr>
              <w:t>18</w:t>
            </w:r>
            <w:r>
              <w:rPr>
                <w:sz w:val="22"/>
              </w:rPr>
              <w:t>,</w:t>
            </w:r>
            <w:r w:rsidRPr="00964840">
              <w:rPr>
                <w:sz w:val="22"/>
              </w:rPr>
              <w:t>205</w:t>
            </w:r>
            <w:r>
              <w:rPr>
                <w:sz w:val="22"/>
              </w:rPr>
              <w:t>,</w:t>
            </w:r>
            <w:r w:rsidRPr="00964840">
              <w:rPr>
                <w:sz w:val="22"/>
              </w:rPr>
              <w:t>002</w:t>
            </w:r>
          </w:p>
        </w:tc>
        <w:tc>
          <w:tcPr>
            <w:tcW w:w="0" w:type="auto"/>
          </w:tcPr>
          <w:p w14:paraId="7A466702" w14:textId="5EBB943A" w:rsidR="006606D2" w:rsidRPr="006606D2" w:rsidRDefault="00964840" w:rsidP="006606D2">
            <w:pPr>
              <w:pStyle w:val="AbbildungOhneRahmen"/>
              <w:jc w:val="right"/>
              <w:rPr>
                <w:sz w:val="22"/>
              </w:rPr>
            </w:pPr>
            <w:r w:rsidRPr="00964840">
              <w:rPr>
                <w:sz w:val="22"/>
              </w:rPr>
              <w:t>4</w:t>
            </w:r>
            <w:r>
              <w:rPr>
                <w:sz w:val="22"/>
              </w:rPr>
              <w:t>,</w:t>
            </w:r>
            <w:r w:rsidRPr="00964840">
              <w:rPr>
                <w:sz w:val="22"/>
              </w:rPr>
              <w:t>843</w:t>
            </w:r>
            <w:r>
              <w:rPr>
                <w:sz w:val="22"/>
              </w:rPr>
              <w:t>,</w:t>
            </w:r>
            <w:r w:rsidRPr="00964840">
              <w:rPr>
                <w:sz w:val="22"/>
              </w:rPr>
              <w:t>384</w:t>
            </w:r>
          </w:p>
        </w:tc>
      </w:tr>
    </w:tbl>
    <w:p w14:paraId="7AA70F79" w14:textId="5B283BB2" w:rsidR="00DD5F21" w:rsidRPr="00DD5F21" w:rsidRDefault="00DD5F21" w:rsidP="00DD5F21">
      <w:pPr>
        <w:pStyle w:val="Beschriftung"/>
      </w:pPr>
      <w:bookmarkStart w:id="129" w:name="_Ref220699128"/>
      <w:bookmarkStart w:id="130" w:name="_Toc222787101"/>
      <w:r>
        <w:t xml:space="preserve">Tab. </w:t>
      </w:r>
      <w:r>
        <w:fldChar w:fldCharType="begin"/>
      </w:r>
      <w:r>
        <w:instrText xml:space="preserve"> SEQ Tab. \* ARABIC </w:instrText>
      </w:r>
      <w:r>
        <w:fldChar w:fldCharType="separate"/>
      </w:r>
      <w:r w:rsidR="002D6190">
        <w:rPr>
          <w:noProof/>
        </w:rPr>
        <w:t>8</w:t>
      </w:r>
      <w:r>
        <w:fldChar w:fldCharType="end"/>
      </w:r>
      <w:bookmarkEnd w:id="129"/>
      <w:r>
        <w:t>:</w:t>
      </w:r>
      <w:r>
        <w:tab/>
        <w:t xml:space="preserve"> Average execution time in nanoseconds and </w:t>
      </w:r>
      <w:r w:rsidR="00964840">
        <w:t>median</w:t>
      </w:r>
      <w:r>
        <w:t xml:space="preserve"> allocated bytes of benchmark 2 from experiment 2</w:t>
      </w:r>
      <w:r w:rsidR="00964840">
        <w:t xml:space="preserve"> as well as the respective reference benchmark</w:t>
      </w:r>
      <w:r>
        <w:t>.</w:t>
      </w:r>
      <w:bookmarkEnd w:id="130"/>
    </w:p>
    <w:bookmarkEnd w:id="128"/>
    <w:p w14:paraId="54432475" w14:textId="77777777" w:rsidR="005D3427" w:rsidRDefault="00D95E8C" w:rsidP="00C41DF8">
      <w:pPr>
        <w:pStyle w:val="AbbildungOhneRahmen"/>
      </w:pPr>
      <w:r>
        <w:lastRenderedPageBreak/>
        <w:t xml:space="preserve">In terms of execution time, LWJGL is once again the fastest library with an average of </w:t>
      </w:r>
      <m:oMath>
        <m:r>
          <w:rPr>
            <w:rFonts w:ascii="Cambria Math" w:hAnsi="Cambria Math"/>
          </w:rPr>
          <m:t>3.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rPr>
          <m:t xml:space="preserve"> </m:t>
        </m:r>
      </m:oMath>
      <w:r>
        <w:t>ns, followed by LUtils and FFMA at</w:t>
      </w:r>
      <w:r w:rsidR="005D3427">
        <w:t xml:space="preserve"> </w:t>
      </w:r>
      <m:oMath>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and </w:t>
      </w:r>
      <m:oMath>
        <m:r>
          <w:rPr>
            <w:rFonts w:ascii="Cambria Math" w:hAnsi="Cambria Math"/>
          </w:rPr>
          <m:t>6.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respectively. JNA demonstrates a substantially higher execution time than the other libraries, with an average of </w:t>
      </w:r>
      <m:oMath>
        <m:r>
          <w:rPr>
            <w:rFonts w:ascii="Cambria Math" w:hAnsi="Cambria Math"/>
          </w:rPr>
          <m:t>35.1⋅</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which is approximately one order of magnitude more execution time than the best performing library LWJGL. The absolute execution time variability across all four libraries is higher compared to previous benchmarks.</w:t>
      </w:r>
      <w:r w:rsidR="006D1B57">
        <w:t xml:space="preserve"> </w:t>
      </w:r>
      <w:r w:rsidR="005D3427">
        <w:t>LWJGL</w:t>
      </w:r>
      <w:r w:rsidR="006D1B57">
        <w:t xml:space="preserve"> exhibits the smallest standard deviation with </w:t>
      </w:r>
      <w:r w:rsidR="005D3427" w:rsidRPr="005D3427">
        <w:t>12</w:t>
      </w:r>
      <w:r w:rsidR="005D3427">
        <w:t>,</w:t>
      </w:r>
      <w:r w:rsidR="005D3427" w:rsidRPr="005D3427">
        <w:t>842</w:t>
      </w:r>
      <w:r w:rsidR="005D3427">
        <w:t xml:space="preserve"> </w:t>
      </w:r>
      <w:r w:rsidR="006D1B57">
        <w:t xml:space="preserve">ns, followed by </w:t>
      </w:r>
      <w:r w:rsidR="005D3427">
        <w:t>LUtils</w:t>
      </w:r>
      <w:r w:rsidR="006D1B57">
        <w:t xml:space="preserve"> and </w:t>
      </w:r>
      <w:r w:rsidR="005D3427">
        <w:t>FFMA</w:t>
      </w:r>
      <w:r w:rsidR="006D1B57">
        <w:t xml:space="preserve"> with an absolute variability of </w:t>
      </w:r>
      <w:r w:rsidR="005D3427" w:rsidRPr="005D3427">
        <w:t>23</w:t>
      </w:r>
      <w:r w:rsidR="005D3427">
        <w:t>,</w:t>
      </w:r>
      <w:r w:rsidR="005D3427" w:rsidRPr="005D3427">
        <w:t>240</w:t>
      </w:r>
      <w:r w:rsidR="005D3427">
        <w:t xml:space="preserve"> </w:t>
      </w:r>
      <w:r w:rsidR="00477EE0">
        <w:t>ns</w:t>
      </w:r>
      <w:r w:rsidR="006D1B57">
        <w:t xml:space="preserve"> and </w:t>
      </w:r>
      <w:r w:rsidR="005D3427" w:rsidRPr="005D3427">
        <w:t>33</w:t>
      </w:r>
      <w:r w:rsidR="005D3427">
        <w:t>,</w:t>
      </w:r>
      <w:r w:rsidR="005D3427" w:rsidRPr="005D3427">
        <w:t>845</w:t>
      </w:r>
      <w:r w:rsidR="005D3427">
        <w:t xml:space="preserve"> </w:t>
      </w:r>
      <w:r w:rsidR="006D1B57" w:rsidRPr="006D1B57">
        <w:t xml:space="preserve">ns respectively. The highest absolute standard deviation is displayed by </w:t>
      </w:r>
      <w:r w:rsidR="005D3427">
        <w:t>JNA</w:t>
      </w:r>
      <w:r w:rsidR="006D1B57" w:rsidRPr="006D1B57">
        <w:t xml:space="preserve"> with </w:t>
      </w:r>
      <w:r w:rsidR="005D3427" w:rsidRPr="005D3427">
        <w:t>133</w:t>
      </w:r>
      <w:r w:rsidR="005D3427">
        <w:t>,</w:t>
      </w:r>
      <w:r w:rsidR="005D3427" w:rsidRPr="005D3427">
        <w:t>688</w:t>
      </w:r>
      <w:r w:rsidR="005D3427">
        <w:t xml:space="preserve"> </w:t>
      </w:r>
      <w:r w:rsidR="006D1B57" w:rsidRPr="006D1B57">
        <w:t>ns</w:t>
      </w:r>
      <w:r w:rsidR="005D3427">
        <w:t xml:space="preserve">. </w:t>
      </w:r>
      <w:r w:rsidR="005D3427" w:rsidRPr="005D3427">
        <w:t>When expressed as a proportion of the respective average execution times, all standard deviations are below 0.5%.</w:t>
      </w:r>
    </w:p>
    <w:p w14:paraId="70E51D1B" w14:textId="54C48831" w:rsidR="006D1B57" w:rsidRDefault="006D1B57" w:rsidP="00C41DF8">
      <w:pPr>
        <w:pStyle w:val="AbbildungOhneRahmen"/>
      </w:pPr>
      <w:r>
        <w:t>Comparing the results to the reference benchmark shows that</w:t>
      </w:r>
      <w:r w:rsidR="00CC39BF">
        <w:t xml:space="preserve"> all libraries exhibit a large write/read overhead. LWJGL, LUtils and FFMA increase their execution time by </w:t>
      </w:r>
      <m:oMath>
        <m:r>
          <w:rPr>
            <w:rFonts w:ascii="Cambria Math" w:hAnsi="Cambria Math"/>
          </w:rPr>
          <m:t>3.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 </w:t>
      </w:r>
      <m:oMath>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 and </w:t>
      </w:r>
      <m:oMath>
        <m:r>
          <w:rPr>
            <w:rFonts w:ascii="Cambria Math" w:hAnsi="Cambria Math"/>
          </w:rPr>
          <m:t>6.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 respectively, which is a relative overhead of more than 9</w:t>
      </w:r>
      <w:r w:rsidR="005D3427">
        <w:t>8</w:t>
      </w:r>
      <w:r w:rsidR="00CC39BF">
        <w:t xml:space="preserve">% for all three libraries. JNA displays a substantially higher increase inexecution with an absolute increase of </w:t>
      </w:r>
      <m:oMath>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w:t>
      </w:r>
      <w:r w:rsidR="002E37F9">
        <w:t>, which is, due to its already very high reference value, the smallest write/read overhead at 7</w:t>
      </w:r>
      <w:r w:rsidR="005D3427">
        <w:t>3</w:t>
      </w:r>
      <w:r w:rsidR="002E37F9">
        <w:t>%.</w:t>
      </w:r>
    </w:p>
    <w:p w14:paraId="79553704" w14:textId="3A7938B0" w:rsidR="002C649A" w:rsidRDefault="002C649A" w:rsidP="00C41DF8">
      <w:pPr>
        <w:pStyle w:val="AbbildungOhneRahmen"/>
      </w:pPr>
      <w:r>
        <w:t xml:space="preserve">A similar pattern is displayed for the Java-Heap memory allocations. Once again LWJGL demonstrates the lowest average allocation rate at </w:t>
      </w:r>
      <m:oMath>
        <m:r>
          <w:rPr>
            <w:rFonts w:ascii="Cambria Math" w:hAnsi="Cambria Math"/>
          </w:rPr>
          <m:t>3.7⋅</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followed by LUtils and FFMA with approximately </w:t>
      </w:r>
      <m:oMath>
        <m:r>
          <w:rPr>
            <w:rFonts w:ascii="Cambria Math" w:hAnsi="Cambria Math"/>
          </w:rPr>
          <m:t>5.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w:t>
      </w:r>
      <w:r w:rsidR="005D3427">
        <w:t xml:space="preserve">and </w:t>
      </w:r>
      <m:oMath>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5D3427">
        <w:t xml:space="preserve"> </w:t>
      </w:r>
      <w:r>
        <w:t xml:space="preserve">bytes. In contrast, JNA exhibits a substantially higher allocation rate at </w:t>
      </w:r>
      <m:oMath>
        <m:r>
          <w:rPr>
            <w:rFonts w:ascii="Cambria Math" w:hAnsi="Cambria Math"/>
          </w:rPr>
          <m:t>18.2⋅</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w:t>
      </w:r>
      <w:r w:rsidR="002E26BD">
        <w:t xml:space="preserve">. Once again, the variability across all evaluated libraries is negligible. </w:t>
      </w:r>
      <w:r w:rsidR="005D3427">
        <w:t>JNA</w:t>
      </w:r>
      <w:r w:rsidR="002E26BD">
        <w:t xml:space="preserve"> exhibits the highest absolute variability, with a standard deviation of approximately </w:t>
      </w:r>
      <w:r w:rsidR="005D3427">
        <w:t>37</w:t>
      </w:r>
      <w:r w:rsidR="002E26BD">
        <w:t xml:space="preserve"> bytes.</w:t>
      </w:r>
    </w:p>
    <w:p w14:paraId="00E6D49E" w14:textId="2C0C33FB" w:rsidR="008F3711" w:rsidRDefault="00990628" w:rsidP="00C41DF8">
      <w:pPr>
        <w:pStyle w:val="AbbildungOhneRahmen"/>
      </w:pPr>
      <w:r>
        <w:t>Comparing the allocation rate</w:t>
      </w:r>
      <w:r w:rsidR="008F3711">
        <w:t xml:space="preserve"> to the reference </w:t>
      </w:r>
      <w:r>
        <w:t xml:space="preserve">benchmark shows that </w:t>
      </w:r>
      <w:r w:rsidR="008F3711">
        <w:t xml:space="preserve">all libraries again demonstrate a large write/read overhead. For LWJGL, LUtils and FFMA </w:t>
      </w:r>
      <w:r>
        <w:t>this</w:t>
      </w:r>
      <w:r w:rsidR="008F3711">
        <w:t xml:space="preserve"> overhead </w:t>
      </w:r>
      <w:r>
        <w:t>exceeds</w:t>
      </w:r>
      <w:r w:rsidR="008F3711">
        <w:t xml:space="preserve"> 99%. Only JNA displays a smaller relative overhead with 73% due to its already </w:t>
      </w:r>
      <w:r>
        <w:t>high</w:t>
      </w:r>
      <w:r w:rsidR="008F3711">
        <w:t xml:space="preserve"> reference value. Nevertheless, JNA displays the largest absolute increase with </w:t>
      </w:r>
      <m:oMath>
        <m:r>
          <w:rPr>
            <w:rFonts w:ascii="Cambria Math" w:hAnsi="Cambria Math"/>
          </w:rPr>
          <m:t>13.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8F3711">
        <w:t xml:space="preserve"> bytes.</w:t>
      </w:r>
    </w:p>
    <w:p w14:paraId="0B1148DB" w14:textId="59CB3D38" w:rsidR="008F3711" w:rsidRDefault="006B7EC9" w:rsidP="00325FAD">
      <w:pPr>
        <w:pStyle w:val="AbbildungOhneRahmen"/>
      </w:pPr>
      <w:r>
        <w:t>C</w:t>
      </w:r>
      <w:r w:rsidR="008F3711">
        <w:t>omparing these results to benchmark</w:t>
      </w:r>
      <w:r w:rsidR="009E47DF">
        <w:t xml:space="preserve"> 2</w:t>
      </w:r>
      <w:r w:rsidR="008F3711">
        <w:t xml:space="preserve"> of experiment</w:t>
      </w:r>
      <w:r w:rsidR="009E47DF">
        <w:t xml:space="preserve"> 2</w:t>
      </w:r>
      <w:r>
        <w:t xml:space="preserve"> </w:t>
      </w:r>
      <w:r w:rsidR="00990628">
        <w:t>shows that</w:t>
      </w:r>
      <w:r>
        <w:t xml:space="preserve"> </w:t>
      </w:r>
      <w:r w:rsidR="00990628">
        <w:t>t</w:t>
      </w:r>
      <w:r>
        <w:t xml:space="preserve">he </w:t>
      </w:r>
      <w:r w:rsidR="00990628">
        <w:t xml:space="preserve">relative </w:t>
      </w:r>
      <w:r>
        <w:t xml:space="preserve">gaps between LWJGL, FFMA and LUtils have generally decreased. </w:t>
      </w:r>
      <w:r w:rsidR="00990628">
        <w:t xml:space="preserve">In Experiment 2 </w:t>
      </w:r>
      <w:r>
        <w:t xml:space="preserve">LWJGL </w:t>
      </w:r>
      <w:r w:rsidR="00990628">
        <w:t>is</w:t>
      </w:r>
      <w:r>
        <w:t xml:space="preserve"> about nine times faster than the second fastest library, which has now decreased to a factor of approximately 1.7. Noteworthy is also that</w:t>
      </w:r>
      <w:r w:rsidR="00990628">
        <w:t xml:space="preserve"> unlike before</w:t>
      </w:r>
      <w:r>
        <w:t xml:space="preserve"> LUtils is </w:t>
      </w:r>
      <w:r w:rsidR="00990628">
        <w:t xml:space="preserve">now </w:t>
      </w:r>
      <w:r>
        <w:t xml:space="preserve">slightly faster than FFMA. </w:t>
      </w:r>
      <w:r w:rsidR="00990628">
        <w:t>Additionally</w:t>
      </w:r>
      <w:r>
        <w:t xml:space="preserve">, the absolute and relative write/read overhead in both execution time and allocated bytes has increased for all libraries. Especially for LUtils the relative execution time overhead has increased from </w:t>
      </w:r>
      <w:r w:rsidR="00FF5292">
        <w:t>39</w:t>
      </w:r>
      <w:r>
        <w:t>% to more than 9</w:t>
      </w:r>
      <w:r w:rsidR="00FF5292">
        <w:t>8</w:t>
      </w:r>
      <w:r>
        <w:t>%.</w:t>
      </w:r>
    </w:p>
    <w:p w14:paraId="04D1759C" w14:textId="513BC53B" w:rsidR="00325FAD" w:rsidRPr="006B7EC9" w:rsidRDefault="006B7EC9" w:rsidP="00325FAD">
      <w:pPr>
        <w:pStyle w:val="AbbildungOhneRahmen"/>
      </w:pPr>
      <w:r>
        <w:lastRenderedPageBreak/>
        <w:t xml:space="preserve">Overall, the results confirm again that LWJGL provides the most efficient implementation even when writing to a very large and complex structure, but the performance gap to the other libraries is smaller compared to earlier write/read benchmarks. JNA once again performs the worst </w:t>
      </w:r>
      <w:r w:rsidR="00FF5292">
        <w:t xml:space="preserve">out </w:t>
      </w:r>
      <w:r>
        <w:t>of all four evaluated libraries.</w:t>
      </w:r>
    </w:p>
    <w:p w14:paraId="30A7B066" w14:textId="77777777" w:rsidR="002538C8" w:rsidRDefault="002538C8" w:rsidP="00B84F6B">
      <w:pPr>
        <w:pStyle w:val="3Hidden"/>
      </w:pPr>
      <w:r>
        <w:t>Benchmark 2 Interpretation</w:t>
      </w:r>
    </w:p>
    <w:p w14:paraId="2C2703D6" w14:textId="47F76FBA" w:rsidR="002538C8" w:rsidRDefault="003767BC" w:rsidP="002538C8">
      <w:r>
        <w:t xml:space="preserve">In this benchmark the large write and read overhead of LWJGL is not as unexpected as in the earlier write/read benchmarks. The reasoning for that is that LWJGL creates the custom structure classes for each element of all arrays whose component type is not a primitive type. These classes are required to write and read from the elements of the arrays. In fact, this reason also applies to FFMA and LUtils as well. FFMA creates a </w:t>
      </w:r>
      <w:r w:rsidRPr="003767BC">
        <w:rPr>
          <w:rStyle w:val="BerichtCodeZchn"/>
        </w:rPr>
        <w:t>MemorySegment</w:t>
      </w:r>
      <w:r>
        <w:t xml:space="preserve"> for each element</w:t>
      </w:r>
      <w:r w:rsidR="00990628">
        <w:t xml:space="preserve"> and</w:t>
      </w:r>
      <w:r>
        <w:t xml:space="preserve"> LUtils creates its custom classes</w:t>
      </w:r>
      <w:r w:rsidR="00990628">
        <w:t xml:space="preserve"> extending </w:t>
      </w:r>
      <w:r w:rsidR="00990628" w:rsidRPr="00990628">
        <w:rPr>
          <w:rStyle w:val="BerichtCodeZchn"/>
        </w:rPr>
        <w:t>ComplexStructure</w:t>
      </w:r>
      <w:r>
        <w:t xml:space="preserve">. Only JNA </w:t>
      </w:r>
      <w:r w:rsidR="00990628">
        <w:t>initialises</w:t>
      </w:r>
      <w:r>
        <w:t xml:space="preserve"> all</w:t>
      </w:r>
      <w:r w:rsidR="00990628">
        <w:t xml:space="preserve"> array elements with</w:t>
      </w:r>
      <w:r>
        <w:t xml:space="preserve"> its custom structure classes</w:t>
      </w:r>
      <w:r w:rsidR="007D5DA6">
        <w:t xml:space="preserve"> in advance</w:t>
      </w:r>
      <w:r>
        <w:t xml:space="preserve"> wh</w:t>
      </w:r>
      <w:r w:rsidR="007D5DA6">
        <w:t>ile</w:t>
      </w:r>
      <w:r>
        <w:t xml:space="preserve"> </w:t>
      </w:r>
      <w:r w:rsidR="00990628">
        <w:t>creating</w:t>
      </w:r>
      <w:r>
        <w:t xml:space="preserve"> the </w:t>
      </w:r>
      <w:r w:rsidR="00990628">
        <w:t xml:space="preserve">parent </w:t>
      </w:r>
      <w:r>
        <w:t>structure, as mentioned in the interpretation of benchmark 1.</w:t>
      </w:r>
    </w:p>
    <w:p w14:paraId="6D0AFE1E" w14:textId="0804C0FB" w:rsidR="003767BC" w:rsidRDefault="00990628" w:rsidP="002538C8">
      <w:r>
        <w:t xml:space="preserve">Furthermore, </w:t>
      </w:r>
      <w:r w:rsidR="00D2089F">
        <w:t>the</w:t>
      </w:r>
      <w:r w:rsidR="003767BC">
        <w:t xml:space="preserve"> following interpretations made in benchmark</w:t>
      </w:r>
      <w:r w:rsidR="009E47DF">
        <w:t xml:space="preserve"> 2</w:t>
      </w:r>
      <w:r w:rsidR="003767BC">
        <w:t xml:space="preserve"> of experiment 1 and 2 still hold:</w:t>
      </w:r>
    </w:p>
    <w:p w14:paraId="030E2660" w14:textId="6054DCA5" w:rsidR="003767BC" w:rsidRDefault="003767BC" w:rsidP="003767BC">
      <w:pPr>
        <w:pStyle w:val="Listenabsatz"/>
        <w:numPr>
          <w:ilvl w:val="0"/>
          <w:numId w:val="71"/>
        </w:numPr>
      </w:pPr>
      <w:r>
        <w:t>A part of the large relative write</w:t>
      </w:r>
      <w:r w:rsidR="00990628">
        <w:t>/</w:t>
      </w:r>
      <w:r>
        <w:t xml:space="preserve">read overhead of LWJGL is due to the benchmark code itself, specifically </w:t>
      </w:r>
      <w:r w:rsidR="004127A3">
        <w:t xml:space="preserve">primitive type wrapper classes. This </w:t>
      </w:r>
      <w:r w:rsidR="00990628">
        <w:t>affects</w:t>
      </w:r>
      <w:r w:rsidR="004127A3">
        <w:t xml:space="preserve"> the absolute overhead equally for all libraries.</w:t>
      </w:r>
    </w:p>
    <w:p w14:paraId="726B90A7" w14:textId="49563E75" w:rsidR="004127A3" w:rsidRPr="004127A3" w:rsidRDefault="004127A3" w:rsidP="004127A3">
      <w:pPr>
        <w:pStyle w:val="Listenabsatz"/>
        <w:numPr>
          <w:ilvl w:val="0"/>
          <w:numId w:val="70"/>
        </w:numPr>
      </w:pPr>
      <w:r w:rsidRPr="004127A3">
        <w:t xml:space="preserve">A part of the large relative overhead of FFMA can likely be explained by the use of </w:t>
      </w:r>
      <w:r w:rsidRPr="004127A3">
        <w:rPr>
          <w:rStyle w:val="BerichtCodeZchn"/>
        </w:rPr>
        <w:t>VarHandle</w:t>
      </w:r>
      <w:r w:rsidRPr="004127A3">
        <w:t xml:space="preserve"> instead of written or generated functions</w:t>
      </w:r>
      <w:r>
        <w:t xml:space="preserve"> for </w:t>
      </w:r>
      <w:r w:rsidR="00D2089F">
        <w:t>write</w:t>
      </w:r>
      <w:r>
        <w:t>/</w:t>
      </w:r>
      <w:r w:rsidR="00D2089F">
        <w:t>read</w:t>
      </w:r>
      <w:r>
        <w:t xml:space="preserve"> operations</w:t>
      </w:r>
      <w:r w:rsidRPr="004127A3">
        <w:t>.</w:t>
      </w:r>
    </w:p>
    <w:p w14:paraId="2C179089" w14:textId="30B6D69A" w:rsidR="004127A3" w:rsidRDefault="004127A3" w:rsidP="003767BC">
      <w:pPr>
        <w:pStyle w:val="Listenabsatz"/>
        <w:numPr>
          <w:ilvl w:val="0"/>
          <w:numId w:val="71"/>
        </w:numPr>
      </w:pPr>
      <w:r>
        <w:t xml:space="preserve"> LUtils translates write and read operations directly to </w:t>
      </w:r>
      <w:r w:rsidRPr="004127A3">
        <w:rPr>
          <w:rStyle w:val="BerichtCodeZchn"/>
        </w:rPr>
        <w:t>ByteBuffer.put()</w:t>
      </w:r>
      <w:r w:rsidRPr="004127A3">
        <w:t xml:space="preserve"> and </w:t>
      </w:r>
      <w:r w:rsidRPr="004127A3">
        <w:rPr>
          <w:rStyle w:val="BerichtCodeZchn"/>
        </w:rPr>
        <w:t>ByteBuffer.get()</w:t>
      </w:r>
      <w:r w:rsidRPr="004127A3">
        <w:t xml:space="preserve"> methods</w:t>
      </w:r>
      <w:r>
        <w:t>, which might be the reason why LUtils is now slightly faster than FFMA.</w:t>
      </w:r>
    </w:p>
    <w:p w14:paraId="6FCAE6DB" w14:textId="77777777" w:rsidR="002538C8" w:rsidRDefault="002538C8" w:rsidP="00B84F6B">
      <w:pPr>
        <w:pStyle w:val="3Hidden"/>
      </w:pPr>
      <w:r>
        <w:t>Benchmark 3 Results</w:t>
      </w:r>
    </w:p>
    <w:p w14:paraId="56074FA6" w14:textId="072EBCA6" w:rsidR="002538C8" w:rsidRPr="00D2089F" w:rsidRDefault="00172CA2" w:rsidP="002538C8">
      <w:r>
        <w:t>The performance results of benchmark</w:t>
      </w:r>
      <w:r w:rsidR="009E47DF">
        <w:t xml:space="preserve"> 3</w:t>
      </w:r>
      <w:r w:rsidR="00141AE0">
        <w:t xml:space="preserve"> are displayed in </w:t>
      </w:r>
      <w:r w:rsidR="00DD5F21">
        <w:fldChar w:fldCharType="begin"/>
      </w:r>
      <w:r w:rsidR="00DD5F21">
        <w:instrText xml:space="preserve"> REF _Ref221815138 \h </w:instrText>
      </w:r>
      <w:r w:rsidR="00DD5F21">
        <w:fldChar w:fldCharType="separate"/>
      </w:r>
      <w:r w:rsidR="002D6190">
        <w:t xml:space="preserve">Fig. </w:t>
      </w:r>
      <w:r w:rsidR="002D6190">
        <w:rPr>
          <w:noProof/>
        </w:rPr>
        <w:t>11</w:t>
      </w:r>
      <w:r w:rsidR="00DD5F21">
        <w:fldChar w:fldCharType="end"/>
      </w:r>
      <w:r w:rsidR="00DD5F21">
        <w:t xml:space="preserve"> </w:t>
      </w:r>
      <w:r w:rsidR="00141AE0">
        <w:t>and</w:t>
      </w:r>
      <w:r w:rsidR="007E7BF9">
        <w:t xml:space="preserve"> </w:t>
      </w:r>
      <w:r w:rsidR="007E7BF9">
        <w:fldChar w:fldCharType="begin"/>
      </w:r>
      <w:r w:rsidR="007E7BF9">
        <w:instrText xml:space="preserve"> REF _Ref220796271 \h </w:instrText>
      </w:r>
      <w:r w:rsidR="007E7BF9">
        <w:fldChar w:fldCharType="separate"/>
      </w:r>
      <w:r w:rsidR="002D6190">
        <w:t xml:space="preserve">Tab. </w:t>
      </w:r>
      <w:r w:rsidR="002D6190">
        <w:rPr>
          <w:noProof/>
        </w:rPr>
        <w:t>9</w:t>
      </w:r>
      <w:r w:rsidR="007E7BF9">
        <w:fldChar w:fldCharType="end"/>
      </w:r>
      <w:r w:rsidR="00141AE0">
        <w:t>. Once again, this benchmark evaluates the startup overhead when allocating and writing to a single large and complex structure without warmup.</w:t>
      </w:r>
      <w:r w:rsidR="005C4CCA">
        <w:t xml:space="preserve"> </w:t>
      </w:r>
      <w:r w:rsidR="00141AE0">
        <w:t>As previously stated, an additional reference measurement is in included, which allocates the same structure and performs the same write</w:t>
      </w:r>
      <w:r w:rsidR="00D2089F">
        <w:t>/</w:t>
      </w:r>
      <w:r w:rsidR="00141AE0">
        <w:t xml:space="preserve">read operations with </w:t>
      </w:r>
      <w:r w:rsidR="002C3BD6">
        <w:t xml:space="preserve">a single </w:t>
      </w:r>
      <w:r w:rsidR="00141AE0">
        <w:t>warmup</w:t>
      </w:r>
      <w:r w:rsidR="002C3BD6">
        <w:t xml:space="preserve"> invocation</w:t>
      </w:r>
      <w:r w:rsidR="00141AE0">
        <w:t xml:space="preserve">. Thereby isolating </w:t>
      </w:r>
      <w:r w:rsidR="00D2089F">
        <w:t>one-time initialization costs</w:t>
      </w:r>
      <w:r w:rsidR="002C3BD6">
        <w:t xml:space="preserve"> and</w:t>
      </w:r>
      <w:r w:rsidR="00D2089F">
        <w:t xml:space="preserve"> per-structure setup costs</w:t>
      </w:r>
      <w:r w:rsidR="00141AE0">
        <w:t>.</w:t>
      </w:r>
    </w:p>
    <w:p w14:paraId="155BDC41" w14:textId="2B468956" w:rsidR="00547F6B" w:rsidRDefault="00547F6B" w:rsidP="002538C8">
      <w:r w:rsidRPr="00547F6B">
        <w:rPr>
          <w:noProof/>
        </w:rPr>
        <w:lastRenderedPageBreak/>
        <w:drawing>
          <wp:inline distT="0" distB="0" distL="0" distR="0" wp14:anchorId="26E51141" wp14:editId="0E53BF67">
            <wp:extent cx="2877372" cy="2158029"/>
            <wp:effectExtent l="0" t="0" r="0" b="0"/>
            <wp:docPr id="6874863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8637" name="Grafik 1"/>
                    <pic:cNvPicPr>
                      <a:picLocks noChangeAspect="1" noChangeArrowheads="1"/>
                    </pic:cNvPicPr>
                  </pic:nvPicPr>
                  <pic:blipFill>
                    <a:blip r:embed="rId32"/>
                    <a:stretch>
                      <a:fillRect/>
                    </a:stretch>
                  </pic:blipFill>
                  <pic:spPr bwMode="auto">
                    <a:xfrm>
                      <a:off x="0" y="0"/>
                      <a:ext cx="2877372" cy="2158029"/>
                    </a:xfrm>
                    <a:prstGeom prst="rect">
                      <a:avLst/>
                    </a:prstGeom>
                    <a:noFill/>
                    <a:ln>
                      <a:noFill/>
                    </a:ln>
                  </pic:spPr>
                </pic:pic>
              </a:graphicData>
            </a:graphic>
          </wp:inline>
        </w:drawing>
      </w:r>
      <w:r w:rsidRPr="00547F6B">
        <w:rPr>
          <w:noProof/>
        </w:rPr>
        <w:drawing>
          <wp:inline distT="0" distB="0" distL="0" distR="0" wp14:anchorId="012E070B" wp14:editId="170D88FB">
            <wp:extent cx="2876637" cy="2157478"/>
            <wp:effectExtent l="0" t="0" r="0" b="0"/>
            <wp:docPr id="126912607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26079" name="Grafik 2"/>
                    <pic:cNvPicPr>
                      <a:picLocks noChangeAspect="1" noChangeArrowheads="1"/>
                    </pic:cNvPicPr>
                  </pic:nvPicPr>
                  <pic:blipFill>
                    <a:blip r:embed="rId33"/>
                    <a:stretch>
                      <a:fillRect/>
                    </a:stretch>
                  </pic:blipFill>
                  <pic:spPr bwMode="auto">
                    <a:xfrm>
                      <a:off x="0" y="0"/>
                      <a:ext cx="2876637" cy="2157478"/>
                    </a:xfrm>
                    <a:prstGeom prst="rect">
                      <a:avLst/>
                    </a:prstGeom>
                    <a:noFill/>
                    <a:ln>
                      <a:noFill/>
                    </a:ln>
                  </pic:spPr>
                </pic:pic>
              </a:graphicData>
            </a:graphic>
          </wp:inline>
        </w:drawing>
      </w:r>
    </w:p>
    <w:p w14:paraId="60612F2D" w14:textId="61DE6A8E" w:rsidR="00DD5F21" w:rsidRDefault="00DD5F21" w:rsidP="00DD5F21">
      <w:pPr>
        <w:pStyle w:val="Beschriftung"/>
      </w:pPr>
      <w:bookmarkStart w:id="131" w:name="_Ref221815138"/>
      <w:bookmarkStart w:id="132" w:name="_Toc222787087"/>
      <w:bookmarkStart w:id="133" w:name="_Ref220783870"/>
      <w:r>
        <w:t xml:space="preserve">Fig. </w:t>
      </w:r>
      <w:r>
        <w:fldChar w:fldCharType="begin"/>
      </w:r>
      <w:r>
        <w:instrText xml:space="preserve"> SEQ Fig. \* ARABIC </w:instrText>
      </w:r>
      <w:r>
        <w:fldChar w:fldCharType="separate"/>
      </w:r>
      <w:r w:rsidR="002D6190">
        <w:rPr>
          <w:noProof/>
        </w:rPr>
        <w:t>11</w:t>
      </w:r>
      <w:r>
        <w:fldChar w:fldCharType="end"/>
      </w:r>
      <w:bookmarkEnd w:id="131"/>
      <w:r>
        <w:t>:</w:t>
      </w:r>
      <w:r>
        <w:tab/>
      </w:r>
      <w:r w:rsidRPr="00F86246">
        <w:t>Results for benchmark 3 of experiment 3. Left: Boxplot diagram of the execution times across all four libraries. Right: Bar chart of the</w:t>
      </w:r>
      <w:r w:rsidR="004052CF">
        <w:t xml:space="preserve"> median</w:t>
      </w:r>
      <w:r w:rsidRPr="00F86246">
        <w:t xml:space="preserve"> allocation rate across all four libraries.</w:t>
      </w:r>
      <w:bookmarkEnd w:id="132"/>
    </w:p>
    <w:tbl>
      <w:tblPr>
        <w:tblStyle w:val="Tabellenraster"/>
        <w:tblW w:w="5000" w:type="pct"/>
        <w:tblLook w:val="04A0" w:firstRow="1" w:lastRow="0" w:firstColumn="1" w:lastColumn="0" w:noHBand="0" w:noVBand="1"/>
      </w:tblPr>
      <w:tblGrid>
        <w:gridCol w:w="986"/>
        <w:gridCol w:w="1948"/>
        <w:gridCol w:w="1861"/>
        <w:gridCol w:w="1347"/>
        <w:gridCol w:w="1685"/>
        <w:gridCol w:w="1235"/>
      </w:tblGrid>
      <w:tr w:rsidR="004052CF" w14:paraId="6C844580" w14:textId="77777777" w:rsidTr="009B76CD">
        <w:tc>
          <w:tcPr>
            <w:tcW w:w="0" w:type="auto"/>
            <w:shd w:val="clear" w:color="auto" w:fill="D9D9D9" w:themeFill="background1" w:themeFillShade="D9"/>
          </w:tcPr>
          <w:p w14:paraId="43EEC155" w14:textId="77777777" w:rsidR="009B76CD" w:rsidRPr="006606D2" w:rsidRDefault="009B76CD" w:rsidP="00847AF1">
            <w:pPr>
              <w:pStyle w:val="AbbildungOhneRahmen"/>
              <w:jc w:val="center"/>
              <w:rPr>
                <w:b/>
                <w:bCs/>
                <w:sz w:val="22"/>
              </w:rPr>
            </w:pPr>
            <w:r w:rsidRPr="006606D2">
              <w:rPr>
                <w:b/>
                <w:bCs/>
                <w:sz w:val="22"/>
              </w:rPr>
              <w:t>Library</w:t>
            </w:r>
          </w:p>
        </w:tc>
        <w:tc>
          <w:tcPr>
            <w:tcW w:w="0" w:type="auto"/>
            <w:shd w:val="clear" w:color="auto" w:fill="D9D9D9" w:themeFill="background1" w:themeFillShade="D9"/>
          </w:tcPr>
          <w:p w14:paraId="397BC241" w14:textId="185CDC8D" w:rsidR="009B76CD" w:rsidRPr="006606D2" w:rsidRDefault="009B76CD" w:rsidP="00847AF1">
            <w:pPr>
              <w:pStyle w:val="AbbildungOhneRahmen"/>
              <w:jc w:val="center"/>
              <w:rPr>
                <w:b/>
                <w:bCs/>
                <w:sz w:val="22"/>
              </w:rPr>
            </w:pPr>
            <w:r w:rsidRPr="006606D2">
              <w:rPr>
                <w:rFonts w:cs="Times New Roman"/>
                <w:b/>
                <w:bCs/>
                <w:sz w:val="22"/>
              </w:rPr>
              <w:t>Ø</w:t>
            </w:r>
            <w:r w:rsidRPr="006606D2">
              <w:rPr>
                <w:b/>
                <w:bCs/>
                <w:sz w:val="22"/>
              </w:rPr>
              <w:t xml:space="preserve"> Exec. Time (ns)</w:t>
            </w:r>
          </w:p>
        </w:tc>
        <w:tc>
          <w:tcPr>
            <w:tcW w:w="0" w:type="auto"/>
            <w:shd w:val="clear" w:color="auto" w:fill="D9D9D9" w:themeFill="background1" w:themeFillShade="D9"/>
          </w:tcPr>
          <w:p w14:paraId="5940381C" w14:textId="6CF3DAE1" w:rsidR="009B76CD" w:rsidRPr="006606D2" w:rsidRDefault="009B76CD" w:rsidP="00847AF1">
            <w:pPr>
              <w:pStyle w:val="AbbildungOhneRahmen"/>
              <w:jc w:val="center"/>
              <w:rPr>
                <w:b/>
                <w:bCs/>
                <w:sz w:val="22"/>
              </w:rPr>
            </w:pPr>
            <w:r w:rsidRPr="006606D2">
              <w:rPr>
                <w:b/>
                <w:bCs/>
                <w:sz w:val="22"/>
              </w:rPr>
              <w:t>Ratio</w:t>
            </w:r>
            <w:r w:rsidR="006606D2">
              <w:rPr>
                <w:b/>
                <w:bCs/>
                <w:sz w:val="22"/>
              </w:rPr>
              <w:t xml:space="preserve"> to</w:t>
            </w:r>
            <w:r w:rsidR="00C3287D" w:rsidRPr="006606D2">
              <w:rPr>
                <w:b/>
                <w:bCs/>
                <w:sz w:val="22"/>
              </w:rPr>
              <w:t xml:space="preserve"> LWJGL</w:t>
            </w:r>
          </w:p>
        </w:tc>
        <w:tc>
          <w:tcPr>
            <w:tcW w:w="0" w:type="auto"/>
            <w:shd w:val="clear" w:color="auto" w:fill="D9D9D9" w:themeFill="background1" w:themeFillShade="D9"/>
          </w:tcPr>
          <w:p w14:paraId="5BD8126D" w14:textId="4D127C87" w:rsidR="009B76CD" w:rsidRPr="006606D2" w:rsidRDefault="009B76CD" w:rsidP="00847AF1">
            <w:pPr>
              <w:pStyle w:val="AbbildungOhneRahmen"/>
              <w:jc w:val="center"/>
              <w:rPr>
                <w:b/>
                <w:bCs/>
                <w:sz w:val="22"/>
              </w:rPr>
            </w:pPr>
            <w:r w:rsidRPr="006606D2">
              <w:rPr>
                <w:b/>
                <w:bCs/>
                <w:sz w:val="22"/>
              </w:rPr>
              <w:t>Reference</w:t>
            </w:r>
          </w:p>
        </w:tc>
        <w:tc>
          <w:tcPr>
            <w:tcW w:w="0" w:type="auto"/>
            <w:shd w:val="clear" w:color="auto" w:fill="D9D9D9" w:themeFill="background1" w:themeFillShade="D9"/>
          </w:tcPr>
          <w:p w14:paraId="0B47BF23" w14:textId="4C81EF74" w:rsidR="009B76CD" w:rsidRPr="006606D2" w:rsidRDefault="004052CF" w:rsidP="00847AF1">
            <w:pPr>
              <w:pStyle w:val="AbbildungOhneRahmen"/>
              <w:jc w:val="center"/>
              <w:rPr>
                <w:b/>
                <w:bCs/>
                <w:sz w:val="22"/>
              </w:rPr>
            </w:pPr>
            <w:r>
              <w:rPr>
                <w:b/>
                <w:bCs/>
                <w:sz w:val="22"/>
              </w:rPr>
              <w:t>M.</w:t>
            </w:r>
            <w:r w:rsidR="009B76CD" w:rsidRPr="006606D2">
              <w:rPr>
                <w:b/>
                <w:bCs/>
                <w:sz w:val="22"/>
              </w:rPr>
              <w:t xml:space="preserve"> Alloc</w:t>
            </w:r>
            <w:r>
              <w:rPr>
                <w:b/>
                <w:bCs/>
                <w:sz w:val="22"/>
              </w:rPr>
              <w:t>.</w:t>
            </w:r>
            <w:r w:rsidR="009B76CD" w:rsidRPr="006606D2">
              <w:rPr>
                <w:b/>
                <w:bCs/>
                <w:sz w:val="22"/>
              </w:rPr>
              <w:t xml:space="preserve"> Bytes</w:t>
            </w:r>
          </w:p>
        </w:tc>
        <w:tc>
          <w:tcPr>
            <w:tcW w:w="0" w:type="auto"/>
            <w:shd w:val="clear" w:color="auto" w:fill="D9D9D9" w:themeFill="background1" w:themeFillShade="D9"/>
          </w:tcPr>
          <w:p w14:paraId="5A7C4587" w14:textId="77777777" w:rsidR="009B76CD" w:rsidRPr="006606D2" w:rsidRDefault="009B76CD" w:rsidP="00847AF1">
            <w:pPr>
              <w:pStyle w:val="AbbildungOhneRahmen"/>
              <w:jc w:val="center"/>
              <w:rPr>
                <w:b/>
                <w:bCs/>
                <w:sz w:val="22"/>
              </w:rPr>
            </w:pPr>
            <w:r w:rsidRPr="006606D2">
              <w:rPr>
                <w:b/>
                <w:bCs/>
                <w:sz w:val="22"/>
              </w:rPr>
              <w:t>Reference</w:t>
            </w:r>
          </w:p>
        </w:tc>
      </w:tr>
      <w:tr w:rsidR="004052CF" w14:paraId="4E23FC5E" w14:textId="77777777" w:rsidTr="009B76CD">
        <w:tc>
          <w:tcPr>
            <w:tcW w:w="0" w:type="auto"/>
          </w:tcPr>
          <w:p w14:paraId="296B2A33" w14:textId="77777777" w:rsidR="009B76CD" w:rsidRPr="006606D2" w:rsidRDefault="009B76CD" w:rsidP="00847AF1">
            <w:pPr>
              <w:pStyle w:val="AbbildungOhneRahmen"/>
              <w:rPr>
                <w:sz w:val="22"/>
              </w:rPr>
            </w:pPr>
            <w:r w:rsidRPr="006606D2">
              <w:rPr>
                <w:sz w:val="22"/>
              </w:rPr>
              <w:t>LWJGL</w:t>
            </w:r>
          </w:p>
        </w:tc>
        <w:tc>
          <w:tcPr>
            <w:tcW w:w="0" w:type="auto"/>
          </w:tcPr>
          <w:p w14:paraId="0F3EB32F" w14:textId="3A77F676" w:rsidR="009B76CD" w:rsidRPr="006606D2" w:rsidRDefault="004052CF" w:rsidP="00847AF1">
            <w:pPr>
              <w:pStyle w:val="AbbildungOhneRahmen"/>
              <w:jc w:val="right"/>
              <w:rPr>
                <w:sz w:val="22"/>
              </w:rPr>
            </w:pPr>
            <w:r w:rsidRPr="004052CF">
              <w:rPr>
                <w:sz w:val="22"/>
              </w:rPr>
              <w:t>246</w:t>
            </w:r>
            <w:r>
              <w:rPr>
                <w:sz w:val="22"/>
              </w:rPr>
              <w:t>,</w:t>
            </w:r>
            <w:r w:rsidRPr="004052CF">
              <w:rPr>
                <w:sz w:val="22"/>
              </w:rPr>
              <w:t>183</w:t>
            </w:r>
            <w:r>
              <w:rPr>
                <w:sz w:val="22"/>
              </w:rPr>
              <w:t>,</w:t>
            </w:r>
            <w:r w:rsidRPr="004052CF">
              <w:rPr>
                <w:sz w:val="22"/>
              </w:rPr>
              <w:t>961</w:t>
            </w:r>
          </w:p>
        </w:tc>
        <w:tc>
          <w:tcPr>
            <w:tcW w:w="0" w:type="auto"/>
          </w:tcPr>
          <w:p w14:paraId="3D57726D" w14:textId="0368367F" w:rsidR="009B76CD" w:rsidRPr="006606D2" w:rsidRDefault="006606D2" w:rsidP="006606D2">
            <w:pPr>
              <w:pStyle w:val="AbbildungOhneRahmen"/>
              <w:jc w:val="right"/>
              <w:rPr>
                <w:sz w:val="22"/>
              </w:rPr>
            </w:pPr>
            <w:r w:rsidRPr="006606D2">
              <w:rPr>
                <w:sz w:val="22"/>
              </w:rPr>
              <w:t>1.</w:t>
            </w:r>
            <w:r w:rsidR="004052CF">
              <w:rPr>
                <w:sz w:val="22"/>
              </w:rPr>
              <w:t>0</w:t>
            </w:r>
            <w:r w:rsidRPr="006606D2">
              <w:rPr>
                <w:sz w:val="22"/>
              </w:rPr>
              <w:t>0</w:t>
            </w:r>
          </w:p>
        </w:tc>
        <w:tc>
          <w:tcPr>
            <w:tcW w:w="0" w:type="auto"/>
          </w:tcPr>
          <w:p w14:paraId="736CBE94" w14:textId="78F6CDFF" w:rsidR="009B76CD" w:rsidRPr="006606D2" w:rsidRDefault="004052CF" w:rsidP="00847AF1">
            <w:pPr>
              <w:pStyle w:val="AbbildungOhneRahmen"/>
              <w:jc w:val="right"/>
              <w:rPr>
                <w:sz w:val="22"/>
              </w:rPr>
            </w:pPr>
            <w:r w:rsidRPr="004052CF">
              <w:rPr>
                <w:sz w:val="22"/>
              </w:rPr>
              <w:t>16</w:t>
            </w:r>
            <w:r>
              <w:rPr>
                <w:sz w:val="22"/>
              </w:rPr>
              <w:t>,</w:t>
            </w:r>
            <w:r w:rsidRPr="004052CF">
              <w:rPr>
                <w:sz w:val="22"/>
              </w:rPr>
              <w:t>792</w:t>
            </w:r>
            <w:r>
              <w:rPr>
                <w:sz w:val="22"/>
              </w:rPr>
              <w:t>,</w:t>
            </w:r>
            <w:r w:rsidRPr="004052CF">
              <w:rPr>
                <w:sz w:val="22"/>
              </w:rPr>
              <w:t>717</w:t>
            </w:r>
          </w:p>
        </w:tc>
        <w:tc>
          <w:tcPr>
            <w:tcW w:w="0" w:type="auto"/>
          </w:tcPr>
          <w:p w14:paraId="2DD82FEC" w14:textId="1E5791F0" w:rsidR="009B76CD" w:rsidRPr="006606D2" w:rsidRDefault="004052CF" w:rsidP="00847AF1">
            <w:pPr>
              <w:pStyle w:val="AbbildungOhneRahmen"/>
              <w:tabs>
                <w:tab w:val="left" w:pos="584"/>
              </w:tabs>
              <w:jc w:val="right"/>
              <w:rPr>
                <w:sz w:val="22"/>
              </w:rPr>
            </w:pPr>
            <w:r w:rsidRPr="004052CF">
              <w:rPr>
                <w:sz w:val="22"/>
                <w:lang w:val="de-DE"/>
              </w:rPr>
              <w:t>6</w:t>
            </w:r>
            <w:r>
              <w:rPr>
                <w:sz w:val="22"/>
                <w:lang w:val="de-DE"/>
              </w:rPr>
              <w:t>,</w:t>
            </w:r>
            <w:r w:rsidRPr="004052CF">
              <w:rPr>
                <w:sz w:val="22"/>
                <w:lang w:val="de-DE"/>
              </w:rPr>
              <w:t>951</w:t>
            </w:r>
            <w:r>
              <w:rPr>
                <w:sz w:val="22"/>
                <w:lang w:val="de-DE"/>
              </w:rPr>
              <w:t>,</w:t>
            </w:r>
            <w:r w:rsidRPr="004052CF">
              <w:rPr>
                <w:sz w:val="22"/>
                <w:lang w:val="de-DE"/>
              </w:rPr>
              <w:t>984</w:t>
            </w:r>
          </w:p>
        </w:tc>
        <w:tc>
          <w:tcPr>
            <w:tcW w:w="0" w:type="auto"/>
          </w:tcPr>
          <w:p w14:paraId="59B349D3" w14:textId="5FDB078E" w:rsidR="009B76CD" w:rsidRPr="006606D2" w:rsidRDefault="004052CF" w:rsidP="00847AF1">
            <w:pPr>
              <w:pStyle w:val="AbbildungOhneRahmen"/>
              <w:jc w:val="right"/>
              <w:rPr>
                <w:sz w:val="22"/>
              </w:rPr>
            </w:pPr>
            <w:r w:rsidRPr="004052CF">
              <w:rPr>
                <w:sz w:val="22"/>
              </w:rPr>
              <w:t>4</w:t>
            </w:r>
            <w:r>
              <w:rPr>
                <w:sz w:val="22"/>
              </w:rPr>
              <w:t>,</w:t>
            </w:r>
            <w:r w:rsidRPr="004052CF">
              <w:rPr>
                <w:sz w:val="22"/>
              </w:rPr>
              <w:t>070</w:t>
            </w:r>
            <w:r>
              <w:rPr>
                <w:sz w:val="22"/>
              </w:rPr>
              <w:t>,</w:t>
            </w:r>
            <w:r w:rsidRPr="004052CF">
              <w:rPr>
                <w:sz w:val="22"/>
              </w:rPr>
              <w:t>760</w:t>
            </w:r>
          </w:p>
        </w:tc>
      </w:tr>
      <w:tr w:rsidR="004052CF" w14:paraId="6F8BE73B" w14:textId="77777777" w:rsidTr="009B76CD">
        <w:tc>
          <w:tcPr>
            <w:tcW w:w="0" w:type="auto"/>
          </w:tcPr>
          <w:p w14:paraId="55957E62" w14:textId="77777777" w:rsidR="009B76CD" w:rsidRPr="006606D2" w:rsidRDefault="009B76CD" w:rsidP="00847AF1">
            <w:pPr>
              <w:pStyle w:val="AbbildungOhneRahmen"/>
              <w:rPr>
                <w:sz w:val="22"/>
              </w:rPr>
            </w:pPr>
            <w:r w:rsidRPr="006606D2">
              <w:rPr>
                <w:sz w:val="22"/>
              </w:rPr>
              <w:t>FFMA</w:t>
            </w:r>
          </w:p>
        </w:tc>
        <w:tc>
          <w:tcPr>
            <w:tcW w:w="0" w:type="auto"/>
          </w:tcPr>
          <w:p w14:paraId="631E6671" w14:textId="4FF9859E" w:rsidR="009B76CD" w:rsidRPr="006606D2" w:rsidRDefault="004052CF" w:rsidP="00847AF1">
            <w:pPr>
              <w:pStyle w:val="AbbildungOhneRahmen"/>
              <w:jc w:val="right"/>
              <w:rPr>
                <w:sz w:val="22"/>
              </w:rPr>
            </w:pPr>
            <w:r w:rsidRPr="004052CF">
              <w:rPr>
                <w:sz w:val="22"/>
              </w:rPr>
              <w:t>314</w:t>
            </w:r>
            <w:r>
              <w:rPr>
                <w:sz w:val="22"/>
              </w:rPr>
              <w:t>,</w:t>
            </w:r>
            <w:r w:rsidRPr="004052CF">
              <w:rPr>
                <w:sz w:val="22"/>
              </w:rPr>
              <w:t>586</w:t>
            </w:r>
            <w:r>
              <w:rPr>
                <w:sz w:val="22"/>
              </w:rPr>
              <w:t>,</w:t>
            </w:r>
            <w:r w:rsidRPr="004052CF">
              <w:rPr>
                <w:sz w:val="22"/>
              </w:rPr>
              <w:t>644</w:t>
            </w:r>
          </w:p>
        </w:tc>
        <w:tc>
          <w:tcPr>
            <w:tcW w:w="0" w:type="auto"/>
          </w:tcPr>
          <w:p w14:paraId="0EEEE199" w14:textId="434BC379" w:rsidR="009B76CD" w:rsidRPr="006606D2" w:rsidRDefault="004052CF" w:rsidP="006606D2">
            <w:pPr>
              <w:pStyle w:val="AbbildungOhneRahmen"/>
              <w:jc w:val="right"/>
              <w:rPr>
                <w:sz w:val="22"/>
              </w:rPr>
            </w:pPr>
            <w:r w:rsidRPr="004052CF">
              <w:rPr>
                <w:sz w:val="22"/>
              </w:rPr>
              <w:t>1.28</w:t>
            </w:r>
          </w:p>
        </w:tc>
        <w:tc>
          <w:tcPr>
            <w:tcW w:w="0" w:type="auto"/>
          </w:tcPr>
          <w:p w14:paraId="204CEC06" w14:textId="670FE083" w:rsidR="009B76CD" w:rsidRPr="006606D2" w:rsidRDefault="004052CF" w:rsidP="00847AF1">
            <w:pPr>
              <w:pStyle w:val="AbbildungOhneRahmen"/>
              <w:jc w:val="right"/>
              <w:rPr>
                <w:sz w:val="22"/>
              </w:rPr>
            </w:pPr>
            <w:r w:rsidRPr="004052CF">
              <w:rPr>
                <w:sz w:val="22"/>
              </w:rPr>
              <w:t>65</w:t>
            </w:r>
            <w:r>
              <w:rPr>
                <w:sz w:val="22"/>
              </w:rPr>
              <w:t>,</w:t>
            </w:r>
            <w:r w:rsidRPr="004052CF">
              <w:rPr>
                <w:sz w:val="22"/>
              </w:rPr>
              <w:t>757</w:t>
            </w:r>
            <w:r>
              <w:rPr>
                <w:sz w:val="22"/>
              </w:rPr>
              <w:t>,</w:t>
            </w:r>
            <w:r w:rsidRPr="004052CF">
              <w:rPr>
                <w:sz w:val="22"/>
              </w:rPr>
              <w:t>495</w:t>
            </w:r>
          </w:p>
        </w:tc>
        <w:tc>
          <w:tcPr>
            <w:tcW w:w="0" w:type="auto"/>
          </w:tcPr>
          <w:p w14:paraId="42075608" w14:textId="43F21F96" w:rsidR="009B76CD" w:rsidRPr="006606D2" w:rsidRDefault="004052CF" w:rsidP="00847AF1">
            <w:pPr>
              <w:pStyle w:val="AbbildungOhneRahmen"/>
              <w:tabs>
                <w:tab w:val="left" w:pos="584"/>
              </w:tabs>
              <w:jc w:val="right"/>
              <w:rPr>
                <w:sz w:val="22"/>
              </w:rPr>
            </w:pPr>
            <w:r w:rsidRPr="004052CF">
              <w:rPr>
                <w:sz w:val="22"/>
              </w:rPr>
              <w:t>9</w:t>
            </w:r>
            <w:r>
              <w:rPr>
                <w:sz w:val="22"/>
              </w:rPr>
              <w:t>,</w:t>
            </w:r>
            <w:r w:rsidRPr="004052CF">
              <w:rPr>
                <w:sz w:val="22"/>
              </w:rPr>
              <w:t>289</w:t>
            </w:r>
            <w:r>
              <w:rPr>
                <w:sz w:val="22"/>
              </w:rPr>
              <w:t>,</w:t>
            </w:r>
            <w:r w:rsidRPr="004052CF">
              <w:rPr>
                <w:sz w:val="22"/>
              </w:rPr>
              <w:t>368</w:t>
            </w:r>
          </w:p>
        </w:tc>
        <w:tc>
          <w:tcPr>
            <w:tcW w:w="0" w:type="auto"/>
          </w:tcPr>
          <w:p w14:paraId="2E7C3F0F" w14:textId="7AEC9E97" w:rsidR="009B76CD" w:rsidRPr="006606D2" w:rsidRDefault="004052CF" w:rsidP="00847AF1">
            <w:pPr>
              <w:pStyle w:val="AbbildungOhneRahmen"/>
              <w:jc w:val="right"/>
              <w:rPr>
                <w:sz w:val="22"/>
              </w:rPr>
            </w:pPr>
            <w:r w:rsidRPr="004052CF">
              <w:rPr>
                <w:sz w:val="22"/>
              </w:rPr>
              <w:t>5</w:t>
            </w:r>
            <w:r>
              <w:rPr>
                <w:sz w:val="22"/>
              </w:rPr>
              <w:t>,</w:t>
            </w:r>
            <w:r w:rsidRPr="004052CF">
              <w:rPr>
                <w:sz w:val="22"/>
              </w:rPr>
              <w:t>669</w:t>
            </w:r>
            <w:r>
              <w:rPr>
                <w:sz w:val="22"/>
              </w:rPr>
              <w:t>,</w:t>
            </w:r>
            <w:r w:rsidRPr="004052CF">
              <w:rPr>
                <w:sz w:val="22"/>
              </w:rPr>
              <w:t>280</w:t>
            </w:r>
          </w:p>
        </w:tc>
      </w:tr>
      <w:tr w:rsidR="004052CF" w14:paraId="44C6B770" w14:textId="77777777" w:rsidTr="009B76CD">
        <w:tc>
          <w:tcPr>
            <w:tcW w:w="0" w:type="auto"/>
          </w:tcPr>
          <w:p w14:paraId="6532B8E5" w14:textId="77777777" w:rsidR="009B76CD" w:rsidRPr="006606D2" w:rsidRDefault="009B76CD" w:rsidP="00847AF1">
            <w:pPr>
              <w:pStyle w:val="AbbildungOhneRahmen"/>
              <w:rPr>
                <w:sz w:val="22"/>
              </w:rPr>
            </w:pPr>
            <w:r w:rsidRPr="006606D2">
              <w:rPr>
                <w:sz w:val="22"/>
              </w:rPr>
              <w:t>LUtils</w:t>
            </w:r>
          </w:p>
        </w:tc>
        <w:tc>
          <w:tcPr>
            <w:tcW w:w="0" w:type="auto"/>
          </w:tcPr>
          <w:p w14:paraId="65EC09C6" w14:textId="35556D17" w:rsidR="009B76CD" w:rsidRPr="006606D2" w:rsidRDefault="004052CF" w:rsidP="00847AF1">
            <w:pPr>
              <w:pStyle w:val="AbbildungOhneRahmen"/>
              <w:jc w:val="right"/>
              <w:rPr>
                <w:sz w:val="22"/>
              </w:rPr>
            </w:pPr>
            <w:r w:rsidRPr="004052CF">
              <w:rPr>
                <w:sz w:val="22"/>
              </w:rPr>
              <w:t>292</w:t>
            </w:r>
            <w:r>
              <w:rPr>
                <w:sz w:val="22"/>
              </w:rPr>
              <w:t>,</w:t>
            </w:r>
            <w:r w:rsidRPr="004052CF">
              <w:rPr>
                <w:sz w:val="22"/>
              </w:rPr>
              <w:t>255</w:t>
            </w:r>
            <w:r>
              <w:rPr>
                <w:sz w:val="22"/>
              </w:rPr>
              <w:t>,</w:t>
            </w:r>
            <w:r w:rsidRPr="004052CF">
              <w:rPr>
                <w:sz w:val="22"/>
              </w:rPr>
              <w:t>618</w:t>
            </w:r>
          </w:p>
        </w:tc>
        <w:tc>
          <w:tcPr>
            <w:tcW w:w="0" w:type="auto"/>
          </w:tcPr>
          <w:p w14:paraId="36588E33" w14:textId="748A9EEC" w:rsidR="009B76CD" w:rsidRPr="006606D2" w:rsidRDefault="004052CF" w:rsidP="006606D2">
            <w:pPr>
              <w:pStyle w:val="AbbildungOhneRahmen"/>
              <w:jc w:val="right"/>
              <w:rPr>
                <w:sz w:val="22"/>
              </w:rPr>
            </w:pPr>
            <w:r w:rsidRPr="004052CF">
              <w:rPr>
                <w:sz w:val="22"/>
              </w:rPr>
              <w:t>1.19</w:t>
            </w:r>
          </w:p>
        </w:tc>
        <w:tc>
          <w:tcPr>
            <w:tcW w:w="0" w:type="auto"/>
          </w:tcPr>
          <w:p w14:paraId="2B3FCFF1" w14:textId="3F8D88FB" w:rsidR="009B76CD" w:rsidRPr="006606D2" w:rsidRDefault="004052CF" w:rsidP="00847AF1">
            <w:pPr>
              <w:pStyle w:val="AbbildungOhneRahmen"/>
              <w:jc w:val="right"/>
              <w:rPr>
                <w:sz w:val="22"/>
              </w:rPr>
            </w:pPr>
            <w:r w:rsidRPr="004052CF">
              <w:rPr>
                <w:sz w:val="22"/>
              </w:rPr>
              <w:t>44</w:t>
            </w:r>
            <w:r>
              <w:rPr>
                <w:sz w:val="22"/>
              </w:rPr>
              <w:t>,</w:t>
            </w:r>
            <w:r w:rsidRPr="004052CF">
              <w:rPr>
                <w:sz w:val="22"/>
              </w:rPr>
              <w:t>551</w:t>
            </w:r>
            <w:r>
              <w:rPr>
                <w:sz w:val="22"/>
              </w:rPr>
              <w:t>,</w:t>
            </w:r>
            <w:r w:rsidRPr="004052CF">
              <w:rPr>
                <w:sz w:val="22"/>
              </w:rPr>
              <w:t>316</w:t>
            </w:r>
          </w:p>
        </w:tc>
        <w:tc>
          <w:tcPr>
            <w:tcW w:w="0" w:type="auto"/>
          </w:tcPr>
          <w:p w14:paraId="4A191051" w14:textId="5615B4F5" w:rsidR="009B76CD" w:rsidRPr="006606D2" w:rsidRDefault="004052CF" w:rsidP="00847AF1">
            <w:pPr>
              <w:pStyle w:val="AbbildungOhneRahmen"/>
              <w:jc w:val="right"/>
              <w:rPr>
                <w:sz w:val="22"/>
                <w:lang w:val="de-DE"/>
              </w:rPr>
            </w:pPr>
            <w:r w:rsidRPr="004052CF">
              <w:rPr>
                <w:sz w:val="22"/>
              </w:rPr>
              <w:t>10</w:t>
            </w:r>
            <w:r>
              <w:rPr>
                <w:sz w:val="22"/>
              </w:rPr>
              <w:t>,</w:t>
            </w:r>
            <w:r w:rsidRPr="004052CF">
              <w:rPr>
                <w:sz w:val="22"/>
              </w:rPr>
              <w:t>036</w:t>
            </w:r>
            <w:r>
              <w:rPr>
                <w:sz w:val="22"/>
              </w:rPr>
              <w:t>,</w:t>
            </w:r>
            <w:r w:rsidRPr="004052CF">
              <w:rPr>
                <w:sz w:val="22"/>
              </w:rPr>
              <w:t>336</w:t>
            </w:r>
          </w:p>
        </w:tc>
        <w:tc>
          <w:tcPr>
            <w:tcW w:w="0" w:type="auto"/>
          </w:tcPr>
          <w:p w14:paraId="3E93BD01" w14:textId="21BA6F16" w:rsidR="009B76CD" w:rsidRPr="006606D2" w:rsidRDefault="004052CF" w:rsidP="00847AF1">
            <w:pPr>
              <w:pStyle w:val="AbbildungOhneRahmen"/>
              <w:jc w:val="right"/>
              <w:rPr>
                <w:sz w:val="22"/>
              </w:rPr>
            </w:pPr>
            <w:r w:rsidRPr="004052CF">
              <w:rPr>
                <w:sz w:val="22"/>
              </w:rPr>
              <w:t>6</w:t>
            </w:r>
            <w:r>
              <w:rPr>
                <w:sz w:val="22"/>
              </w:rPr>
              <w:t>,</w:t>
            </w:r>
            <w:r w:rsidRPr="004052CF">
              <w:rPr>
                <w:sz w:val="22"/>
              </w:rPr>
              <w:t>955</w:t>
            </w:r>
            <w:r>
              <w:rPr>
                <w:sz w:val="22"/>
              </w:rPr>
              <w:t>,</w:t>
            </w:r>
            <w:r w:rsidRPr="004052CF">
              <w:rPr>
                <w:sz w:val="22"/>
              </w:rPr>
              <w:t>592</w:t>
            </w:r>
          </w:p>
        </w:tc>
      </w:tr>
      <w:tr w:rsidR="004052CF" w14:paraId="7E1E6BAB" w14:textId="77777777" w:rsidTr="009B76CD">
        <w:tc>
          <w:tcPr>
            <w:tcW w:w="0" w:type="auto"/>
          </w:tcPr>
          <w:p w14:paraId="167828FE" w14:textId="77777777" w:rsidR="009B76CD" w:rsidRPr="006606D2" w:rsidRDefault="009B76CD" w:rsidP="00847AF1">
            <w:pPr>
              <w:pStyle w:val="AbbildungOhneRahmen"/>
              <w:rPr>
                <w:sz w:val="22"/>
              </w:rPr>
            </w:pPr>
            <w:r w:rsidRPr="006606D2">
              <w:rPr>
                <w:sz w:val="22"/>
              </w:rPr>
              <w:t>JNA</w:t>
            </w:r>
          </w:p>
        </w:tc>
        <w:tc>
          <w:tcPr>
            <w:tcW w:w="0" w:type="auto"/>
          </w:tcPr>
          <w:p w14:paraId="1AC961EE" w14:textId="44B81B04" w:rsidR="009B76CD" w:rsidRPr="006606D2" w:rsidRDefault="004052CF" w:rsidP="00847AF1">
            <w:pPr>
              <w:pStyle w:val="AbbildungOhneRahmen"/>
              <w:jc w:val="right"/>
              <w:rPr>
                <w:sz w:val="22"/>
              </w:rPr>
            </w:pPr>
            <w:r w:rsidRPr="004052CF">
              <w:rPr>
                <w:sz w:val="22"/>
              </w:rPr>
              <w:t>554</w:t>
            </w:r>
            <w:r>
              <w:rPr>
                <w:sz w:val="22"/>
              </w:rPr>
              <w:t>,</w:t>
            </w:r>
            <w:r w:rsidRPr="004052CF">
              <w:rPr>
                <w:sz w:val="22"/>
              </w:rPr>
              <w:t>525</w:t>
            </w:r>
            <w:r>
              <w:rPr>
                <w:sz w:val="22"/>
              </w:rPr>
              <w:t>,</w:t>
            </w:r>
            <w:r w:rsidRPr="004052CF">
              <w:rPr>
                <w:sz w:val="22"/>
              </w:rPr>
              <w:t>448</w:t>
            </w:r>
          </w:p>
        </w:tc>
        <w:tc>
          <w:tcPr>
            <w:tcW w:w="0" w:type="auto"/>
          </w:tcPr>
          <w:p w14:paraId="783147C0" w14:textId="26592F9C" w:rsidR="009B76CD" w:rsidRPr="006606D2" w:rsidRDefault="004052CF" w:rsidP="006606D2">
            <w:pPr>
              <w:pStyle w:val="AbbildungOhneRahmen"/>
              <w:jc w:val="right"/>
              <w:rPr>
                <w:sz w:val="22"/>
              </w:rPr>
            </w:pPr>
            <w:r w:rsidRPr="004052CF">
              <w:rPr>
                <w:sz w:val="22"/>
              </w:rPr>
              <w:t>2.25</w:t>
            </w:r>
          </w:p>
        </w:tc>
        <w:tc>
          <w:tcPr>
            <w:tcW w:w="0" w:type="auto"/>
          </w:tcPr>
          <w:p w14:paraId="3ABEB024" w14:textId="539C53C5" w:rsidR="009B76CD" w:rsidRPr="006606D2" w:rsidRDefault="004052CF" w:rsidP="00847AF1">
            <w:pPr>
              <w:pStyle w:val="AbbildungOhneRahmen"/>
              <w:jc w:val="right"/>
              <w:rPr>
                <w:sz w:val="22"/>
              </w:rPr>
            </w:pPr>
            <w:r w:rsidRPr="004052CF">
              <w:rPr>
                <w:sz w:val="22"/>
              </w:rPr>
              <w:t>204</w:t>
            </w:r>
            <w:r>
              <w:rPr>
                <w:sz w:val="22"/>
              </w:rPr>
              <w:t>,</w:t>
            </w:r>
            <w:r w:rsidRPr="004052CF">
              <w:rPr>
                <w:sz w:val="22"/>
              </w:rPr>
              <w:t>618</w:t>
            </w:r>
            <w:r>
              <w:rPr>
                <w:sz w:val="22"/>
              </w:rPr>
              <w:t>,</w:t>
            </w:r>
            <w:r w:rsidRPr="004052CF">
              <w:rPr>
                <w:sz w:val="22"/>
              </w:rPr>
              <w:t>086</w:t>
            </w:r>
          </w:p>
        </w:tc>
        <w:tc>
          <w:tcPr>
            <w:tcW w:w="0" w:type="auto"/>
          </w:tcPr>
          <w:p w14:paraId="40783643" w14:textId="67DC0025" w:rsidR="009B76CD" w:rsidRPr="006606D2" w:rsidRDefault="004052CF" w:rsidP="00847AF1">
            <w:pPr>
              <w:pStyle w:val="AbbildungOhneRahmen"/>
              <w:jc w:val="right"/>
              <w:rPr>
                <w:sz w:val="22"/>
              </w:rPr>
            </w:pPr>
            <w:r w:rsidRPr="004052CF">
              <w:rPr>
                <w:sz w:val="22"/>
              </w:rPr>
              <w:t>23</w:t>
            </w:r>
            <w:r>
              <w:rPr>
                <w:sz w:val="22"/>
              </w:rPr>
              <w:t>,</w:t>
            </w:r>
            <w:r w:rsidRPr="004052CF">
              <w:rPr>
                <w:sz w:val="22"/>
              </w:rPr>
              <w:t>492</w:t>
            </w:r>
            <w:r>
              <w:rPr>
                <w:sz w:val="22"/>
              </w:rPr>
              <w:t>,</w:t>
            </w:r>
            <w:r w:rsidRPr="004052CF">
              <w:rPr>
                <w:sz w:val="22"/>
              </w:rPr>
              <w:t>040</w:t>
            </w:r>
          </w:p>
        </w:tc>
        <w:tc>
          <w:tcPr>
            <w:tcW w:w="0" w:type="auto"/>
          </w:tcPr>
          <w:p w14:paraId="5EC6725E" w14:textId="7B8FC483" w:rsidR="009B76CD" w:rsidRPr="006606D2" w:rsidRDefault="004052CF" w:rsidP="00847AF1">
            <w:pPr>
              <w:pStyle w:val="AbbildungOhneRahmen"/>
              <w:jc w:val="right"/>
              <w:rPr>
                <w:sz w:val="22"/>
              </w:rPr>
            </w:pPr>
            <w:r w:rsidRPr="004052CF">
              <w:rPr>
                <w:sz w:val="22"/>
              </w:rPr>
              <w:t>18</w:t>
            </w:r>
            <w:r>
              <w:rPr>
                <w:sz w:val="22"/>
              </w:rPr>
              <w:t>,</w:t>
            </w:r>
            <w:r w:rsidRPr="004052CF">
              <w:rPr>
                <w:sz w:val="22"/>
              </w:rPr>
              <w:t>973</w:t>
            </w:r>
            <w:r>
              <w:rPr>
                <w:sz w:val="22"/>
              </w:rPr>
              <w:t>,</w:t>
            </w:r>
            <w:r w:rsidRPr="004052CF">
              <w:rPr>
                <w:sz w:val="22"/>
              </w:rPr>
              <w:t>680</w:t>
            </w:r>
          </w:p>
        </w:tc>
      </w:tr>
    </w:tbl>
    <w:p w14:paraId="74BD6286" w14:textId="0201113E" w:rsidR="00DD5F21" w:rsidRPr="00DD5F21" w:rsidRDefault="00DD5F21" w:rsidP="00DD5F21">
      <w:pPr>
        <w:pStyle w:val="Beschriftung"/>
      </w:pPr>
      <w:bookmarkStart w:id="134" w:name="_Ref220796271"/>
      <w:bookmarkStart w:id="135" w:name="_Toc222787102"/>
      <w:r>
        <w:t xml:space="preserve">Tab. </w:t>
      </w:r>
      <w:r>
        <w:fldChar w:fldCharType="begin"/>
      </w:r>
      <w:r>
        <w:instrText xml:space="preserve"> SEQ Tab. \* ARABIC </w:instrText>
      </w:r>
      <w:r>
        <w:fldChar w:fldCharType="separate"/>
      </w:r>
      <w:r w:rsidR="002D6190">
        <w:rPr>
          <w:noProof/>
        </w:rPr>
        <w:t>9</w:t>
      </w:r>
      <w:r>
        <w:fldChar w:fldCharType="end"/>
      </w:r>
      <w:bookmarkEnd w:id="134"/>
      <w:r>
        <w:t>:</w:t>
      </w:r>
      <w:r>
        <w:tab/>
        <w:t xml:space="preserve"> Average execution time in nanoseconds and </w:t>
      </w:r>
      <w:r w:rsidR="004052CF">
        <w:t>median (M.)</w:t>
      </w:r>
      <w:r>
        <w:t xml:space="preserve"> allocated bytes of benchmark 3 from experiment 3</w:t>
      </w:r>
      <w:r w:rsidR="004052CF">
        <w:t xml:space="preserve"> as well as the respective reference benchmark</w:t>
      </w:r>
      <w:r>
        <w:t>.</w:t>
      </w:r>
      <w:bookmarkEnd w:id="135"/>
    </w:p>
    <w:bookmarkEnd w:id="133"/>
    <w:p w14:paraId="452403CD" w14:textId="7954201E" w:rsidR="00707559" w:rsidRPr="00531751" w:rsidRDefault="006665C6" w:rsidP="00707559">
      <w:pPr>
        <w:pStyle w:val="AbbildungOhneRahmen"/>
        <w:rPr>
          <w:lang w:val="de-DE"/>
        </w:rPr>
      </w:pPr>
      <w:r>
        <w:t>In terms of execution time LWJGL achieves the lowest average startup time with</w:t>
      </w:r>
      <m:oMath>
        <m:r>
          <w:rPr>
            <w:rFonts w:ascii="Cambria Math" w:hAnsi="Cambria Math"/>
          </w:rPr>
          <m:t xml:space="preserve"> 24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Pr="006665C6">
        <w:t xml:space="preserve"> </w:t>
      </w:r>
      <w:r>
        <w:t xml:space="preserve">ns, followed by LUtils and FFMA at </w:t>
      </w:r>
      <m:oMath>
        <m:r>
          <w:rPr>
            <w:rFonts w:ascii="Cambria Math" w:hAnsi="Cambria Math"/>
          </w:rPr>
          <m:t>292⋅</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Pr="006665C6">
        <w:t xml:space="preserve"> </w:t>
      </w:r>
      <w:r>
        <w:t xml:space="preserve">ns and </w:t>
      </w:r>
      <m:oMath>
        <m:r>
          <w:rPr>
            <w:rFonts w:ascii="Cambria Math" w:hAnsi="Cambria Math"/>
          </w:rPr>
          <m:t>31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rPr>
          <m:t xml:space="preserve"> </m:t>
        </m:r>
      </m:oMath>
      <w:r>
        <w:t>ns respectively. JNA exhibits a noticeable higher execution time with an average of</w:t>
      </w:r>
      <w:r w:rsidR="00820A36">
        <w:t xml:space="preserve"> </w:t>
      </w:r>
      <w:r>
        <w:t xml:space="preserve"> </w:t>
      </w:r>
      <m:oMath>
        <m:r>
          <w:rPr>
            <w:rFonts w:ascii="Cambria Math" w:hAnsi="Cambria Math"/>
          </w:rPr>
          <m:t>5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The variability</w:t>
      </w:r>
      <w:r w:rsidR="00531751">
        <w:t xml:space="preserve"> is noticeable</w:t>
      </w:r>
      <w:r>
        <w:t xml:space="preserve"> across all four libraries</w:t>
      </w:r>
      <w:r w:rsidR="00531751">
        <w:t xml:space="preserve">. </w:t>
      </w:r>
      <w:r w:rsidR="004052CF">
        <w:t>FFMA</w:t>
      </w:r>
      <w:r w:rsidR="00531751">
        <w:t xml:space="preserve"> shows the smallest absolute variability with a standard deviation of </w:t>
      </w:r>
      <m:oMath>
        <m:r>
          <w:rPr>
            <w:rFonts w:ascii="Cambria Math" w:hAnsi="Cambria Math"/>
          </w:rPr>
          <m:t>4.5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531751">
        <w:t xml:space="preserve"> ns. In Contrast, </w:t>
      </w:r>
      <w:r w:rsidR="004052CF">
        <w:t>LUtils</w:t>
      </w:r>
      <w:r w:rsidR="00531751">
        <w:t xml:space="preserve"> exhibits the highest standard deviation at </w:t>
      </w:r>
      <m:oMath>
        <m:r>
          <w:rPr>
            <w:rFonts w:ascii="Cambria Math" w:hAnsi="Cambria Math"/>
            <w:lang w:val="de-DE"/>
          </w:rPr>
          <m:t>12.55</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531751" w:rsidRPr="00531751">
        <w:t xml:space="preserve"> ns.</w:t>
      </w:r>
    </w:p>
    <w:p w14:paraId="65B85EAE" w14:textId="0A68B7A6" w:rsidR="00B92BC2" w:rsidRDefault="00531751" w:rsidP="00B92BC2">
      <w:pPr>
        <w:pStyle w:val="AbbildungOhneRahmen"/>
      </w:pPr>
      <w:r>
        <w:t xml:space="preserve">In terms of Java-Heap memory allocation rate, LWJGL again achieves the lowest average value of </w:t>
      </w:r>
      <m:oMath>
        <m:r>
          <w:rPr>
            <w:rFonts w:ascii="Cambria Math" w:hAnsi="Cambria Math"/>
          </w:rPr>
          <m:t>6.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followed by FFMA and LUtils with </w:t>
      </w:r>
      <m:oMath>
        <m:r>
          <w:rPr>
            <w:rFonts w:ascii="Cambria Math" w:hAnsi="Cambria Math"/>
          </w:rPr>
          <m:t>9.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vertAlign w:val="superscript"/>
          </w:rPr>
          <m:t xml:space="preserve"> </m:t>
        </m:r>
      </m:oMath>
      <w:r>
        <w:t xml:space="preserve">bytes and </w:t>
      </w:r>
      <m:oMath>
        <m:r>
          <w:rPr>
            <w:rFonts w:ascii="Cambria Math" w:hAnsi="Cambria Math"/>
          </w:rPr>
          <m:t>10.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respectively. JNA demonstrates a noticeably higher average allocation rate at </w:t>
      </w:r>
      <m:oMath>
        <m:r>
          <w:rPr>
            <w:rFonts w:ascii="Cambria Math" w:hAnsi="Cambria Math"/>
          </w:rPr>
          <m:t>23.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The </w:t>
      </w:r>
      <w:r w:rsidR="00A76629">
        <w:t xml:space="preserve">allocation variability of FFMA, LWJGL and LUtils is neglectable with standard deviations less than </w:t>
      </w:r>
      <w:r w:rsidR="004052CF">
        <w:t>707</w:t>
      </w:r>
      <w:r w:rsidR="00A76629">
        <w:t xml:space="preserve"> bytes. Only JNA displays a substantially higher standard deviation at </w:t>
      </w:r>
      <w:r w:rsidR="004052CF">
        <w:t>49</w:t>
      </w:r>
      <w:r w:rsidR="00DF1FF3">
        <w:t>,</w:t>
      </w:r>
      <w:r w:rsidR="004052CF">
        <w:t>001</w:t>
      </w:r>
      <w:r w:rsidR="00A76629">
        <w:t xml:space="preserve"> bytes, which is still less than </w:t>
      </w:r>
      <w:r w:rsidR="004052CF">
        <w:t>1</w:t>
      </w:r>
      <w:r w:rsidR="00A76629">
        <w:t>% proportional to its average value.</w:t>
      </w:r>
    </w:p>
    <w:p w14:paraId="6AF9FC3F" w14:textId="69E1090E" w:rsidR="00B92BC2" w:rsidRDefault="00B92BC2" w:rsidP="00B92BC2">
      <w:pPr>
        <w:pStyle w:val="AbbildungOhneRahmen"/>
      </w:pPr>
      <w:r w:rsidRPr="00B92BC2">
        <w:lastRenderedPageBreak/>
        <w:t>Compared to the reference benchmark</w:t>
      </w:r>
      <w:r>
        <w:t xml:space="preserve">, </w:t>
      </w:r>
      <w:r w:rsidR="002C3BD6">
        <w:t xml:space="preserve">LWJGL, LUtils and FFMA increase their execution time by </w:t>
      </w:r>
      <m:oMath>
        <m:r>
          <w:rPr>
            <w:rFonts w:ascii="Cambria Math" w:hAnsi="Cambria Math"/>
          </w:rPr>
          <m:t>229.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w:t>
      </w:r>
      <m:oMath>
        <m:r>
          <w:rPr>
            <w:rFonts w:ascii="Cambria Math" w:hAnsi="Cambria Math"/>
          </w:rPr>
          <m:t>247.7⋅</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and </w:t>
      </w:r>
      <m:oMath>
        <m:r>
          <w:rPr>
            <w:rFonts w:ascii="Cambria Math" w:hAnsi="Cambria Math"/>
          </w:rPr>
          <m:t>248.8⋅</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respectively, which </w:t>
      </w:r>
      <w:r w:rsidR="001B62AF">
        <w:t>are</w:t>
      </w:r>
      <w:r w:rsidR="002C3BD6">
        <w:t xml:space="preserve"> relative overhead</w:t>
      </w:r>
      <w:r w:rsidR="001B62AF">
        <w:t>s</w:t>
      </w:r>
      <w:r w:rsidR="002C3BD6">
        <w:t xml:space="preserve"> </w:t>
      </w:r>
      <w:r w:rsidR="001B62AF">
        <w:t>ranging from</w:t>
      </w:r>
      <w:r w:rsidR="002C3BD6">
        <w:t xml:space="preserve"> 79% </w:t>
      </w:r>
      <w:r w:rsidR="001B62AF">
        <w:t>to 93%</w:t>
      </w:r>
      <w:r w:rsidR="002C3BD6">
        <w:t xml:space="preserve">. JNA displays a substantially higher increase inexecution with an absolute increase of </w:t>
      </w:r>
      <m:oMath>
        <m:r>
          <w:rPr>
            <w:rFonts w:ascii="Cambria Math" w:hAnsi="Cambria Math"/>
          </w:rPr>
          <m:t>349.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which is, due to its already very high reference value, the smallest write/read overhead at 63%.</w:t>
      </w:r>
      <w:r w:rsidR="001B62AF">
        <w:t xml:space="preserve"> </w:t>
      </w:r>
      <w:r>
        <w:t xml:space="preserve">A </w:t>
      </w:r>
      <w:r w:rsidR="001B62AF">
        <w:t>similar</w:t>
      </w:r>
      <w:r>
        <w:t xml:space="preserve"> trend can be observed for the Java-Heap memory allocation rates. </w:t>
      </w:r>
      <w:r w:rsidR="001B62AF">
        <w:t xml:space="preserve">LWJGL </w:t>
      </w:r>
      <w:r>
        <w:t xml:space="preserve">exhibits the smallest absolute increase </w:t>
      </w:r>
      <w:r w:rsidR="00FF7296">
        <w:t xml:space="preserve">of </w:t>
      </w:r>
      <m:oMath>
        <m:r>
          <w:rPr>
            <w:rFonts w:ascii="Cambria Math" w:hAnsi="Cambria Math"/>
          </w:rPr>
          <m:t>2.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41</w:t>
      </w:r>
      <w:r w:rsidR="00FF7296">
        <w:t>% overhead), followed by LUtils and</w:t>
      </w:r>
      <w:r w:rsidR="001B62AF">
        <w:t xml:space="preserve"> FFMA</w:t>
      </w:r>
      <w:r w:rsidR="00FF7296">
        <w:t xml:space="preserve"> with </w:t>
      </w:r>
      <m:oMath>
        <m:r>
          <w:rPr>
            <w:rFonts w:ascii="Cambria Math" w:hAnsi="Cambria Math"/>
          </w:rPr>
          <m:t>3.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30</w:t>
      </w:r>
      <w:r w:rsidR="00FF7296">
        <w:t xml:space="preserve">% overhead) and </w:t>
      </w:r>
      <m:oMath>
        <m:r>
          <w:rPr>
            <w:rFonts w:ascii="Cambria Math" w:hAnsi="Cambria Math"/>
          </w:rPr>
          <m:t>3.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39</w:t>
      </w:r>
      <w:r w:rsidR="00FF7296">
        <w:t xml:space="preserve">% overhead) respectively. JNA exhibits the largest absolute, but smallest relative increase, rising by </w:t>
      </w:r>
      <m:oMath>
        <m:r>
          <w:rPr>
            <w:rFonts w:ascii="Cambria Math" w:hAnsi="Cambria Math"/>
          </w:rPr>
          <m:t>4.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19</w:t>
      </w:r>
      <w:r w:rsidR="00FF7296">
        <w:t>% overhead).</w:t>
      </w:r>
    </w:p>
    <w:p w14:paraId="16B749BC" w14:textId="4733EE06" w:rsidR="00CC71D3" w:rsidRDefault="00864EAE" w:rsidP="00B92BC2">
      <w:pPr>
        <w:pStyle w:val="AbbildungOhneRahmen"/>
      </w:pPr>
      <w:r>
        <w:t>T</w:t>
      </w:r>
      <w:r w:rsidR="00CC71D3">
        <w:t xml:space="preserve">he comparison to benchmark </w:t>
      </w:r>
      <w:r w:rsidR="009E47DF">
        <w:t xml:space="preserve">3 </w:t>
      </w:r>
      <w:r w:rsidR="00CC71D3">
        <w:t>of the previous experiment</w:t>
      </w:r>
      <w:r w:rsidR="00BB7FA9">
        <w:t>s</w:t>
      </w:r>
      <w:r w:rsidR="00CC71D3">
        <w:t>, show that the execution times</w:t>
      </w:r>
      <w:r w:rsidR="0004761C">
        <w:t xml:space="preserve"> and allocation rate</w:t>
      </w:r>
      <w:r w:rsidR="00CC71D3">
        <w:t xml:space="preserve"> increased across all evaluated libraries.</w:t>
      </w:r>
      <w:r w:rsidR="0004761C">
        <w:t xml:space="preserve"> To isolate the startup overhead the corresponding reference values have been subtracted from the execution times of benchmark </w:t>
      </w:r>
      <w:r w:rsidR="009E47DF">
        <w:t xml:space="preserve">3 </w:t>
      </w:r>
      <w:r w:rsidR="0004761C">
        <w:t xml:space="preserve">of </w:t>
      </w:r>
      <w:r w:rsidR="009E47DF">
        <w:t>each</w:t>
      </w:r>
      <w:r w:rsidR="0004761C">
        <w:t xml:space="preserve"> experiment</w:t>
      </w:r>
      <w:r w:rsidR="00BB7FA9">
        <w:t xml:space="preserve">, resulting in the data presented in </w:t>
      </w:r>
      <w:r w:rsidR="00BB7FA9">
        <w:fldChar w:fldCharType="begin"/>
      </w:r>
      <w:r w:rsidR="00BB7FA9">
        <w:instrText xml:space="preserve"> REF _Ref221997871 \h </w:instrText>
      </w:r>
      <w:r w:rsidR="00BB7FA9">
        <w:fldChar w:fldCharType="separate"/>
      </w:r>
      <w:r w:rsidR="002D6190">
        <w:t xml:space="preserve">Fig. </w:t>
      </w:r>
      <w:r w:rsidR="002D6190">
        <w:rPr>
          <w:noProof/>
        </w:rPr>
        <w:t>12</w:t>
      </w:r>
      <w:r w:rsidR="00BB7FA9">
        <w:fldChar w:fldCharType="end"/>
      </w:r>
      <w:r w:rsidR="0004761C">
        <w:t>. Furthermore, the increase of these values from experiment 2 to experiment 3</w:t>
      </w:r>
      <w:r w:rsidR="009E47DF">
        <w:t xml:space="preserve"> – and from experiment 1 to experiment 3 – </w:t>
      </w:r>
      <w:r w:rsidR="0004761C">
        <w:t>have been calculated</w:t>
      </w:r>
      <w:r w:rsidR="005331E9">
        <w:t xml:space="preserve">, as well as the factor by which these values </w:t>
      </w:r>
      <w:r w:rsidR="001B62AF">
        <w:t>risen</w:t>
      </w:r>
      <w:r w:rsidR="005331E9">
        <w:t>.</w:t>
      </w:r>
      <w:r w:rsidR="0004761C">
        <w:t xml:space="preserve"> The results of </w:t>
      </w:r>
      <w:r w:rsidR="005331E9">
        <w:t>these</w:t>
      </w:r>
      <w:r w:rsidR="0004761C">
        <w:t xml:space="preserve"> calculation</w:t>
      </w:r>
      <w:r w:rsidR="005331E9">
        <w:t>s</w:t>
      </w:r>
      <w:r w:rsidR="0004761C">
        <w:t xml:space="preserve"> are presented in </w:t>
      </w:r>
      <w:r w:rsidR="0004761C">
        <w:fldChar w:fldCharType="begin"/>
      </w:r>
      <w:r w:rsidR="0004761C">
        <w:instrText xml:space="preserve"> REF _Ref220791270 \h </w:instrText>
      </w:r>
      <w:r w:rsidR="0004761C">
        <w:fldChar w:fldCharType="separate"/>
      </w:r>
      <w:r w:rsidR="002D6190">
        <w:t xml:space="preserve">Tab. </w:t>
      </w:r>
      <w:r w:rsidR="002D6190">
        <w:rPr>
          <w:noProof/>
        </w:rPr>
        <w:t>10</w:t>
      </w:r>
      <w:r w:rsidR="0004761C">
        <w:fldChar w:fldCharType="end"/>
      </w:r>
      <w:r w:rsidR="0004761C">
        <w:t>.</w:t>
      </w:r>
    </w:p>
    <w:p w14:paraId="0C3C26FD" w14:textId="77777777" w:rsidR="00BB7FA9" w:rsidRDefault="00BB7FA9" w:rsidP="00BB7FA9">
      <w:pPr>
        <w:keepNext/>
      </w:pPr>
      <w:r>
        <w:rPr>
          <w:noProof/>
        </w:rPr>
        <w:drawing>
          <wp:inline distT="0" distB="0" distL="0" distR="0" wp14:anchorId="5BC155E5" wp14:editId="645208E9">
            <wp:extent cx="5762625" cy="2849474"/>
            <wp:effectExtent l="0" t="0" r="0" b="8255"/>
            <wp:docPr id="21123499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49912" name="Grafik 1"/>
                    <pic:cNvPicPr>
                      <a:picLocks noChangeAspect="1" noChangeArrowheads="1"/>
                    </pic:cNvPicPr>
                  </pic:nvPicPr>
                  <pic:blipFill>
                    <a:blip r:embed="rId34"/>
                    <a:stretch>
                      <a:fillRect/>
                    </a:stretch>
                  </pic:blipFill>
                  <pic:spPr bwMode="auto">
                    <a:xfrm>
                      <a:off x="0" y="0"/>
                      <a:ext cx="5762625" cy="2849474"/>
                    </a:xfrm>
                    <a:prstGeom prst="rect">
                      <a:avLst/>
                    </a:prstGeom>
                    <a:noFill/>
                    <a:ln>
                      <a:noFill/>
                    </a:ln>
                  </pic:spPr>
                </pic:pic>
              </a:graphicData>
            </a:graphic>
          </wp:inline>
        </w:drawing>
      </w:r>
    </w:p>
    <w:p w14:paraId="63363C20" w14:textId="44B5D0C1" w:rsidR="00BB7FA9" w:rsidRDefault="00BB7FA9" w:rsidP="00BB7FA9">
      <w:pPr>
        <w:pStyle w:val="Beschriftung"/>
      </w:pPr>
      <w:bookmarkStart w:id="136" w:name="_Ref221997871"/>
      <w:bookmarkStart w:id="137" w:name="_Toc222787088"/>
      <w:r>
        <w:t xml:space="preserve">Fig. </w:t>
      </w:r>
      <w:r>
        <w:fldChar w:fldCharType="begin"/>
      </w:r>
      <w:r>
        <w:instrText xml:space="preserve"> SEQ Fig. \* ARABIC </w:instrText>
      </w:r>
      <w:r>
        <w:fldChar w:fldCharType="separate"/>
      </w:r>
      <w:r w:rsidR="002D6190">
        <w:rPr>
          <w:noProof/>
        </w:rPr>
        <w:t>12</w:t>
      </w:r>
      <w:r>
        <w:fldChar w:fldCharType="end"/>
      </w:r>
      <w:bookmarkEnd w:id="136"/>
      <w:r>
        <w:t>:</w:t>
      </w:r>
      <w:r w:rsidR="004E7FC6">
        <w:tab/>
      </w:r>
      <w:r>
        <w:t>The execution times of benchmark 3 of each experiment. The reference values have been subtracted to isolate startup overhead.</w:t>
      </w:r>
      <w:bookmarkEnd w:id="137"/>
      <w:r>
        <w:t xml:space="preserve"> </w:t>
      </w:r>
    </w:p>
    <w:tbl>
      <w:tblPr>
        <w:tblStyle w:val="Tabellenraster"/>
        <w:tblW w:w="5017" w:type="pct"/>
        <w:tblLook w:val="04A0" w:firstRow="1" w:lastRow="0" w:firstColumn="1" w:lastColumn="0" w:noHBand="0" w:noVBand="1"/>
      </w:tblPr>
      <w:tblGrid>
        <w:gridCol w:w="3233"/>
        <w:gridCol w:w="1465"/>
        <w:gridCol w:w="1465"/>
        <w:gridCol w:w="1465"/>
        <w:gridCol w:w="1465"/>
      </w:tblGrid>
      <w:tr w:rsidR="006E2A83" w:rsidRPr="008D7C93" w14:paraId="6807BD6A" w14:textId="77777777" w:rsidTr="006E2A83">
        <w:tc>
          <w:tcPr>
            <w:tcW w:w="0" w:type="auto"/>
            <w:shd w:val="clear" w:color="auto" w:fill="D9D9D9" w:themeFill="background1" w:themeFillShade="D9"/>
          </w:tcPr>
          <w:p w14:paraId="1E1DCEC0" w14:textId="77777777" w:rsidR="006E2A83" w:rsidRPr="008D7C93" w:rsidRDefault="006E2A83" w:rsidP="006E2A83">
            <w:pPr>
              <w:pStyle w:val="AbbildungOhneRahmen"/>
              <w:jc w:val="center"/>
              <w:rPr>
                <w:b/>
                <w:bCs/>
              </w:rPr>
            </w:pPr>
            <w:r w:rsidRPr="008D7C93">
              <w:rPr>
                <w:b/>
                <w:bCs/>
              </w:rPr>
              <w:t>Library</w:t>
            </w:r>
          </w:p>
        </w:tc>
        <w:tc>
          <w:tcPr>
            <w:tcW w:w="0" w:type="auto"/>
            <w:shd w:val="clear" w:color="auto" w:fill="D9D9D9" w:themeFill="background1" w:themeFillShade="D9"/>
          </w:tcPr>
          <w:p w14:paraId="5A72260B" w14:textId="523E8BE3" w:rsidR="006E2A83" w:rsidRDefault="006E2A83" w:rsidP="006E2A83">
            <w:pPr>
              <w:pStyle w:val="AbbildungOhneRahmen"/>
              <w:jc w:val="center"/>
              <w:rPr>
                <w:b/>
                <w:bCs/>
              </w:rPr>
            </w:pPr>
            <w:r>
              <w:rPr>
                <w:b/>
                <w:bCs/>
              </w:rPr>
              <w:t>LWJGL</w:t>
            </w:r>
          </w:p>
        </w:tc>
        <w:tc>
          <w:tcPr>
            <w:tcW w:w="0" w:type="auto"/>
            <w:shd w:val="clear" w:color="auto" w:fill="D9D9D9" w:themeFill="background1" w:themeFillShade="D9"/>
          </w:tcPr>
          <w:p w14:paraId="78914C86" w14:textId="5ABAE1B3" w:rsidR="006E2A83" w:rsidRPr="008D7C93" w:rsidRDefault="006E2A83" w:rsidP="006E2A83">
            <w:pPr>
              <w:pStyle w:val="AbbildungOhneRahmen"/>
              <w:jc w:val="center"/>
              <w:rPr>
                <w:b/>
                <w:bCs/>
              </w:rPr>
            </w:pPr>
            <w:r>
              <w:rPr>
                <w:b/>
                <w:bCs/>
              </w:rPr>
              <w:t>FFMA</w:t>
            </w:r>
          </w:p>
        </w:tc>
        <w:tc>
          <w:tcPr>
            <w:tcW w:w="0" w:type="auto"/>
            <w:shd w:val="clear" w:color="auto" w:fill="D9D9D9" w:themeFill="background1" w:themeFillShade="D9"/>
          </w:tcPr>
          <w:p w14:paraId="2CDD3341" w14:textId="124DA978" w:rsidR="006E2A83" w:rsidRDefault="006E2A83" w:rsidP="006E2A83">
            <w:pPr>
              <w:pStyle w:val="AbbildungOhneRahmen"/>
              <w:jc w:val="center"/>
              <w:rPr>
                <w:rFonts w:cs="Times New Roman"/>
                <w:b/>
                <w:bCs/>
              </w:rPr>
            </w:pPr>
            <w:r>
              <w:rPr>
                <w:b/>
                <w:bCs/>
              </w:rPr>
              <w:t>LUtils</w:t>
            </w:r>
          </w:p>
        </w:tc>
        <w:tc>
          <w:tcPr>
            <w:tcW w:w="0" w:type="auto"/>
            <w:shd w:val="clear" w:color="auto" w:fill="D9D9D9" w:themeFill="background1" w:themeFillShade="D9"/>
          </w:tcPr>
          <w:p w14:paraId="03C8AF81" w14:textId="67C93403" w:rsidR="006E2A83" w:rsidRPr="008D7C93" w:rsidRDefault="006E2A83" w:rsidP="006E2A83">
            <w:pPr>
              <w:pStyle w:val="AbbildungOhneRahmen"/>
              <w:jc w:val="center"/>
              <w:rPr>
                <w:b/>
                <w:bCs/>
              </w:rPr>
            </w:pPr>
            <w:r>
              <w:rPr>
                <w:rFonts w:cs="Times New Roman"/>
                <w:b/>
                <w:bCs/>
              </w:rPr>
              <w:t>JNA</w:t>
            </w:r>
          </w:p>
        </w:tc>
      </w:tr>
      <w:tr w:rsidR="006E2A83" w:rsidRPr="008D7C93" w14:paraId="4486B2D8" w14:textId="77777777" w:rsidTr="006E2A83">
        <w:tc>
          <w:tcPr>
            <w:tcW w:w="0" w:type="auto"/>
          </w:tcPr>
          <w:p w14:paraId="10630F57" w14:textId="4FB479B1" w:rsidR="006E2A83" w:rsidRDefault="006E2A83" w:rsidP="006E2A83">
            <w:pPr>
              <w:pStyle w:val="AbbildungOhneRahmen"/>
            </w:pPr>
            <w:r>
              <w:t>Exp. 3 (ns)</w:t>
            </w:r>
          </w:p>
        </w:tc>
        <w:tc>
          <w:tcPr>
            <w:tcW w:w="0" w:type="auto"/>
          </w:tcPr>
          <w:p w14:paraId="3A99D52C" w14:textId="4E98AA17" w:rsidR="006E2A83" w:rsidRDefault="00657780" w:rsidP="006E2A83">
            <w:pPr>
              <w:pStyle w:val="AbbildungOhneRahmen"/>
              <w:jc w:val="right"/>
            </w:pPr>
            <w:r w:rsidRPr="00657780">
              <w:t>229</w:t>
            </w:r>
            <w:r w:rsidR="005B75C7">
              <w:t>,</w:t>
            </w:r>
            <w:r w:rsidRPr="00657780">
              <w:t>391</w:t>
            </w:r>
            <w:r w:rsidR="005B75C7">
              <w:t>,</w:t>
            </w:r>
            <w:r w:rsidRPr="00657780">
              <w:t>244</w:t>
            </w:r>
          </w:p>
        </w:tc>
        <w:tc>
          <w:tcPr>
            <w:tcW w:w="0" w:type="auto"/>
          </w:tcPr>
          <w:p w14:paraId="4350412A" w14:textId="29E795F0" w:rsidR="006E2A83" w:rsidRPr="00BD2CB5" w:rsidRDefault="00657780" w:rsidP="006E2A83">
            <w:pPr>
              <w:pStyle w:val="AbbildungOhneRahmen"/>
              <w:jc w:val="right"/>
            </w:pPr>
            <w:r w:rsidRPr="00657780">
              <w:t>248</w:t>
            </w:r>
            <w:r w:rsidR="005B75C7">
              <w:t>,</w:t>
            </w:r>
            <w:r w:rsidRPr="00657780">
              <w:t>829</w:t>
            </w:r>
            <w:r w:rsidR="005B75C7">
              <w:t>,</w:t>
            </w:r>
            <w:r w:rsidRPr="00657780">
              <w:t>148</w:t>
            </w:r>
          </w:p>
        </w:tc>
        <w:tc>
          <w:tcPr>
            <w:tcW w:w="0" w:type="auto"/>
          </w:tcPr>
          <w:p w14:paraId="5EB8805A" w14:textId="44B4D706" w:rsidR="006E2A83" w:rsidRDefault="00657780" w:rsidP="006E2A83">
            <w:pPr>
              <w:pStyle w:val="AbbildungOhneRahmen"/>
              <w:tabs>
                <w:tab w:val="left" w:pos="584"/>
              </w:tabs>
              <w:jc w:val="right"/>
            </w:pPr>
            <w:r w:rsidRPr="00657780">
              <w:t>247</w:t>
            </w:r>
            <w:r w:rsidR="005B75C7">
              <w:t>,</w:t>
            </w:r>
            <w:r w:rsidRPr="00657780">
              <w:t>704</w:t>
            </w:r>
            <w:r w:rsidR="005B75C7">
              <w:t>,</w:t>
            </w:r>
            <w:r w:rsidRPr="00657780">
              <w:t>301</w:t>
            </w:r>
          </w:p>
        </w:tc>
        <w:tc>
          <w:tcPr>
            <w:tcW w:w="0" w:type="auto"/>
          </w:tcPr>
          <w:p w14:paraId="62AB1D6E" w14:textId="707201A6" w:rsidR="006E2A83" w:rsidRPr="00BD2CB5" w:rsidRDefault="00657780" w:rsidP="006E2A83">
            <w:pPr>
              <w:pStyle w:val="AbbildungOhneRahmen"/>
              <w:tabs>
                <w:tab w:val="left" w:pos="584"/>
              </w:tabs>
              <w:jc w:val="right"/>
            </w:pPr>
            <w:r w:rsidRPr="00657780">
              <w:t>349</w:t>
            </w:r>
            <w:r w:rsidR="005B75C7">
              <w:t>,</w:t>
            </w:r>
            <w:r w:rsidRPr="00657780">
              <w:t>907</w:t>
            </w:r>
            <w:r w:rsidR="005B75C7">
              <w:t>,</w:t>
            </w:r>
            <w:r w:rsidRPr="00657780">
              <w:t>362</w:t>
            </w:r>
          </w:p>
        </w:tc>
      </w:tr>
      <w:tr w:rsidR="006E2A83" w:rsidRPr="008D7C93" w14:paraId="3771CBED" w14:textId="77777777" w:rsidTr="006E2A83">
        <w:tc>
          <w:tcPr>
            <w:tcW w:w="0" w:type="auto"/>
          </w:tcPr>
          <w:p w14:paraId="0BFA875E" w14:textId="65E933E3" w:rsidR="006E2A83" w:rsidRPr="008D7C93" w:rsidRDefault="006E2A83" w:rsidP="006E2A83">
            <w:pPr>
              <w:pStyle w:val="AbbildungOhneRahmen"/>
            </w:pPr>
            <w:r>
              <w:lastRenderedPageBreak/>
              <w:t>Exp. 2 (ns)</w:t>
            </w:r>
          </w:p>
        </w:tc>
        <w:tc>
          <w:tcPr>
            <w:tcW w:w="0" w:type="auto"/>
          </w:tcPr>
          <w:p w14:paraId="53E37C22" w14:textId="07A96DC7" w:rsidR="006E2A83" w:rsidRDefault="00657780" w:rsidP="006E2A83">
            <w:pPr>
              <w:pStyle w:val="AbbildungOhneRahmen"/>
              <w:jc w:val="right"/>
            </w:pPr>
            <w:r w:rsidRPr="00657780">
              <w:t>117</w:t>
            </w:r>
            <w:r w:rsidR="005B75C7">
              <w:t>,</w:t>
            </w:r>
            <w:r w:rsidRPr="00657780">
              <w:t>634</w:t>
            </w:r>
            <w:r w:rsidR="005B75C7">
              <w:t>,</w:t>
            </w:r>
            <w:r w:rsidRPr="00657780">
              <w:t>620</w:t>
            </w:r>
          </w:p>
        </w:tc>
        <w:tc>
          <w:tcPr>
            <w:tcW w:w="0" w:type="auto"/>
          </w:tcPr>
          <w:p w14:paraId="2527DE4B" w14:textId="5F8FDE05" w:rsidR="006E2A83" w:rsidRPr="008D7C93" w:rsidRDefault="00657780" w:rsidP="006E2A83">
            <w:pPr>
              <w:pStyle w:val="AbbildungOhneRahmen"/>
              <w:jc w:val="right"/>
            </w:pPr>
            <w:r w:rsidRPr="00657780">
              <w:t>97</w:t>
            </w:r>
            <w:r w:rsidR="005B75C7">
              <w:t>,</w:t>
            </w:r>
            <w:r w:rsidRPr="00657780">
              <w:t>781</w:t>
            </w:r>
            <w:r w:rsidR="005B75C7">
              <w:t>,</w:t>
            </w:r>
            <w:r w:rsidRPr="00657780">
              <w:t>989</w:t>
            </w:r>
          </w:p>
        </w:tc>
        <w:tc>
          <w:tcPr>
            <w:tcW w:w="0" w:type="auto"/>
          </w:tcPr>
          <w:p w14:paraId="71D31770" w14:textId="60732BF9" w:rsidR="006E2A83" w:rsidRDefault="00657780" w:rsidP="006E2A83">
            <w:pPr>
              <w:pStyle w:val="AbbildungOhneRahmen"/>
              <w:tabs>
                <w:tab w:val="left" w:pos="584"/>
              </w:tabs>
              <w:jc w:val="right"/>
              <w:rPr>
                <w:lang w:val="de-DE"/>
              </w:rPr>
            </w:pPr>
            <w:r w:rsidRPr="00657780">
              <w:t>81</w:t>
            </w:r>
            <w:r w:rsidR="005B75C7">
              <w:t>,</w:t>
            </w:r>
            <w:r w:rsidRPr="00657780">
              <w:t>092</w:t>
            </w:r>
            <w:r w:rsidR="005B75C7">
              <w:t>,</w:t>
            </w:r>
            <w:r w:rsidRPr="00657780">
              <w:t>109</w:t>
            </w:r>
          </w:p>
        </w:tc>
        <w:tc>
          <w:tcPr>
            <w:tcW w:w="0" w:type="auto"/>
          </w:tcPr>
          <w:p w14:paraId="3EEFFA65" w14:textId="74AFB8FD" w:rsidR="006E2A83" w:rsidRPr="008D7C93" w:rsidRDefault="00657780" w:rsidP="006E2A83">
            <w:pPr>
              <w:pStyle w:val="AbbildungOhneRahmen"/>
              <w:tabs>
                <w:tab w:val="left" w:pos="584"/>
              </w:tabs>
              <w:jc w:val="right"/>
            </w:pPr>
            <w:r w:rsidRPr="00657780">
              <w:rPr>
                <w:lang w:val="de-DE"/>
              </w:rPr>
              <w:t>80</w:t>
            </w:r>
            <w:r w:rsidR="005B75C7">
              <w:rPr>
                <w:lang w:val="de-DE"/>
              </w:rPr>
              <w:t>,</w:t>
            </w:r>
            <w:r w:rsidRPr="00657780">
              <w:rPr>
                <w:lang w:val="de-DE"/>
              </w:rPr>
              <w:t>251</w:t>
            </w:r>
            <w:r w:rsidR="005B75C7">
              <w:rPr>
                <w:lang w:val="de-DE"/>
              </w:rPr>
              <w:t>,</w:t>
            </w:r>
            <w:r w:rsidRPr="00657780">
              <w:rPr>
                <w:lang w:val="de-DE"/>
              </w:rPr>
              <w:t>941</w:t>
            </w:r>
          </w:p>
        </w:tc>
      </w:tr>
      <w:tr w:rsidR="006E2A83" w:rsidRPr="008D7C93" w14:paraId="03C53AD9" w14:textId="77777777" w:rsidTr="005B75C7">
        <w:tc>
          <w:tcPr>
            <w:tcW w:w="0" w:type="auto"/>
            <w:tcBorders>
              <w:bottom w:val="double" w:sz="4" w:space="0" w:color="auto"/>
            </w:tcBorders>
          </w:tcPr>
          <w:p w14:paraId="7248F8C5" w14:textId="3E0CD6E8" w:rsidR="006E2A83" w:rsidRDefault="006E2A83" w:rsidP="006E2A83">
            <w:pPr>
              <w:pStyle w:val="AbbildungOhneRahmen"/>
            </w:pPr>
            <w:r>
              <w:t>Exp. 1 (ns)</w:t>
            </w:r>
          </w:p>
        </w:tc>
        <w:tc>
          <w:tcPr>
            <w:tcW w:w="0" w:type="auto"/>
            <w:tcBorders>
              <w:bottom w:val="double" w:sz="4" w:space="0" w:color="auto"/>
            </w:tcBorders>
          </w:tcPr>
          <w:p w14:paraId="7181CEE1" w14:textId="1220B23E" w:rsidR="006E2A83" w:rsidRDefault="00657780" w:rsidP="006E2A83">
            <w:pPr>
              <w:pStyle w:val="AbbildungOhneRahmen"/>
              <w:jc w:val="right"/>
            </w:pPr>
            <w:r w:rsidRPr="00657780">
              <w:t>118</w:t>
            </w:r>
            <w:r w:rsidR="005B75C7">
              <w:t>,</w:t>
            </w:r>
            <w:r w:rsidRPr="00657780">
              <w:t>695</w:t>
            </w:r>
            <w:r w:rsidR="005B75C7">
              <w:t>,</w:t>
            </w:r>
            <w:r w:rsidRPr="00657780">
              <w:t>278</w:t>
            </w:r>
          </w:p>
        </w:tc>
        <w:tc>
          <w:tcPr>
            <w:tcW w:w="0" w:type="auto"/>
            <w:tcBorders>
              <w:bottom w:val="double" w:sz="4" w:space="0" w:color="auto"/>
            </w:tcBorders>
          </w:tcPr>
          <w:p w14:paraId="747C96F3" w14:textId="7E895229" w:rsidR="006E2A83" w:rsidRDefault="00657780" w:rsidP="006E2A83">
            <w:pPr>
              <w:pStyle w:val="AbbildungOhneRahmen"/>
              <w:jc w:val="right"/>
            </w:pPr>
            <w:r w:rsidRPr="00657780">
              <w:t>94</w:t>
            </w:r>
            <w:r w:rsidR="005B75C7">
              <w:t>,</w:t>
            </w:r>
            <w:r w:rsidRPr="00657780">
              <w:t>844</w:t>
            </w:r>
            <w:r w:rsidR="005B75C7">
              <w:t>,</w:t>
            </w:r>
            <w:r w:rsidRPr="00657780">
              <w:t>143</w:t>
            </w:r>
          </w:p>
        </w:tc>
        <w:tc>
          <w:tcPr>
            <w:tcW w:w="0" w:type="auto"/>
            <w:tcBorders>
              <w:bottom w:val="double" w:sz="4" w:space="0" w:color="auto"/>
            </w:tcBorders>
          </w:tcPr>
          <w:p w14:paraId="4057745A" w14:textId="6B318AC2" w:rsidR="006E2A83" w:rsidRDefault="00657780" w:rsidP="006E2A83">
            <w:pPr>
              <w:pStyle w:val="AbbildungOhneRahmen"/>
              <w:tabs>
                <w:tab w:val="left" w:pos="584"/>
              </w:tabs>
              <w:jc w:val="right"/>
              <w:rPr>
                <w:lang w:val="de-DE"/>
              </w:rPr>
            </w:pPr>
            <w:r w:rsidRPr="00657780">
              <w:t>73</w:t>
            </w:r>
            <w:r w:rsidR="005B75C7">
              <w:t>,</w:t>
            </w:r>
            <w:r w:rsidRPr="00657780">
              <w:t>165</w:t>
            </w:r>
            <w:r w:rsidR="005B75C7">
              <w:t>,</w:t>
            </w:r>
            <w:r w:rsidRPr="00657780">
              <w:t>734</w:t>
            </w:r>
          </w:p>
        </w:tc>
        <w:tc>
          <w:tcPr>
            <w:tcW w:w="0" w:type="auto"/>
            <w:tcBorders>
              <w:bottom w:val="double" w:sz="4" w:space="0" w:color="auto"/>
            </w:tcBorders>
          </w:tcPr>
          <w:p w14:paraId="281A3993" w14:textId="38584B85" w:rsidR="006E2A83" w:rsidRDefault="00657780" w:rsidP="006E2A83">
            <w:pPr>
              <w:pStyle w:val="AbbildungOhneRahmen"/>
              <w:tabs>
                <w:tab w:val="left" w:pos="584"/>
              </w:tabs>
              <w:jc w:val="right"/>
              <w:rPr>
                <w:lang w:val="de-DE"/>
              </w:rPr>
            </w:pPr>
            <w:r w:rsidRPr="00657780">
              <w:rPr>
                <w:lang w:val="de-DE"/>
              </w:rPr>
              <w:t>79</w:t>
            </w:r>
            <w:r w:rsidR="005B75C7">
              <w:rPr>
                <w:lang w:val="de-DE"/>
              </w:rPr>
              <w:t>,</w:t>
            </w:r>
            <w:r w:rsidRPr="00657780">
              <w:rPr>
                <w:lang w:val="de-DE"/>
              </w:rPr>
              <w:t>408</w:t>
            </w:r>
            <w:r w:rsidR="005B75C7">
              <w:rPr>
                <w:lang w:val="de-DE"/>
              </w:rPr>
              <w:t>,</w:t>
            </w:r>
            <w:r w:rsidRPr="00657780">
              <w:rPr>
                <w:lang w:val="de-DE"/>
              </w:rPr>
              <w:t>842</w:t>
            </w:r>
          </w:p>
        </w:tc>
      </w:tr>
      <w:tr w:rsidR="006E2A83" w:rsidRPr="008D7C93" w14:paraId="6CDF1CDB" w14:textId="77777777" w:rsidTr="005B75C7">
        <w:tc>
          <w:tcPr>
            <w:tcW w:w="0" w:type="auto"/>
            <w:tcBorders>
              <w:top w:val="double" w:sz="4" w:space="0" w:color="auto"/>
            </w:tcBorders>
            <w:shd w:val="clear" w:color="auto" w:fill="FFFFFF" w:themeFill="background1"/>
          </w:tcPr>
          <w:p w14:paraId="38A38846" w14:textId="1B495ADE" w:rsidR="006E2A83" w:rsidRPr="008D7C93" w:rsidRDefault="006E2A83" w:rsidP="006E2A83">
            <w:pPr>
              <w:pStyle w:val="AbbildungOhneRahmen"/>
            </w:pPr>
            <w:r>
              <w:t>Abs. diff: Exp. 3 – Exp. 2 (ns)</w:t>
            </w:r>
          </w:p>
        </w:tc>
        <w:tc>
          <w:tcPr>
            <w:tcW w:w="0" w:type="auto"/>
            <w:tcBorders>
              <w:top w:val="double" w:sz="4" w:space="0" w:color="auto"/>
            </w:tcBorders>
            <w:shd w:val="clear" w:color="auto" w:fill="FFFFFF" w:themeFill="background1"/>
          </w:tcPr>
          <w:p w14:paraId="0FDB6DBC" w14:textId="43026021" w:rsidR="006E2A83" w:rsidRDefault="005B75C7" w:rsidP="005B75C7">
            <w:pPr>
              <w:pStyle w:val="AbbildungOhneRahmen"/>
              <w:jc w:val="right"/>
            </w:pPr>
            <w:r w:rsidRPr="005B75C7">
              <w:t>111</w:t>
            </w:r>
            <w:r>
              <w:t>,</w:t>
            </w:r>
            <w:r w:rsidRPr="005B75C7">
              <w:t>756</w:t>
            </w:r>
            <w:r>
              <w:t>,</w:t>
            </w:r>
            <w:r w:rsidRPr="005B75C7">
              <w:t>624</w:t>
            </w:r>
          </w:p>
        </w:tc>
        <w:tc>
          <w:tcPr>
            <w:tcW w:w="0" w:type="auto"/>
            <w:tcBorders>
              <w:top w:val="double" w:sz="4" w:space="0" w:color="auto"/>
            </w:tcBorders>
            <w:shd w:val="clear" w:color="auto" w:fill="FFFFFF" w:themeFill="background1"/>
          </w:tcPr>
          <w:p w14:paraId="74AFC483" w14:textId="3EB4983C" w:rsidR="006E2A83" w:rsidRPr="008D7C93" w:rsidRDefault="005B75C7" w:rsidP="005B75C7">
            <w:pPr>
              <w:pStyle w:val="AbbildungOhneRahmen"/>
              <w:jc w:val="right"/>
            </w:pPr>
            <w:r w:rsidRPr="005B75C7">
              <w:t>151</w:t>
            </w:r>
            <w:r>
              <w:t>,</w:t>
            </w:r>
            <w:r w:rsidRPr="005B75C7">
              <w:t>047</w:t>
            </w:r>
            <w:r>
              <w:t>,</w:t>
            </w:r>
            <w:r w:rsidRPr="005B75C7">
              <w:t>159</w:t>
            </w:r>
          </w:p>
        </w:tc>
        <w:tc>
          <w:tcPr>
            <w:tcW w:w="0" w:type="auto"/>
            <w:tcBorders>
              <w:top w:val="double" w:sz="4" w:space="0" w:color="auto"/>
            </w:tcBorders>
            <w:shd w:val="clear" w:color="auto" w:fill="FFFFFF" w:themeFill="background1"/>
          </w:tcPr>
          <w:p w14:paraId="7CB397B9" w14:textId="18D918B8" w:rsidR="006E2A83" w:rsidRDefault="005B75C7" w:rsidP="005B75C7">
            <w:pPr>
              <w:pStyle w:val="AbbildungOhneRahmen"/>
              <w:tabs>
                <w:tab w:val="left" w:pos="679"/>
              </w:tabs>
              <w:jc w:val="right"/>
              <w:rPr>
                <w:lang w:val="de-DE"/>
              </w:rPr>
            </w:pPr>
            <w:r w:rsidRPr="005B75C7">
              <w:rPr>
                <w:lang w:val="de-DE"/>
              </w:rPr>
              <w:t>166</w:t>
            </w:r>
            <w:r>
              <w:rPr>
                <w:lang w:val="de-DE"/>
              </w:rPr>
              <w:t>,</w:t>
            </w:r>
            <w:r w:rsidRPr="005B75C7">
              <w:rPr>
                <w:lang w:val="de-DE"/>
              </w:rPr>
              <w:t>612</w:t>
            </w:r>
            <w:r>
              <w:rPr>
                <w:lang w:val="de-DE"/>
              </w:rPr>
              <w:t>,</w:t>
            </w:r>
            <w:r w:rsidRPr="005B75C7">
              <w:rPr>
                <w:lang w:val="de-DE"/>
              </w:rPr>
              <w:t>192</w:t>
            </w:r>
          </w:p>
        </w:tc>
        <w:tc>
          <w:tcPr>
            <w:tcW w:w="0" w:type="auto"/>
            <w:tcBorders>
              <w:top w:val="double" w:sz="4" w:space="0" w:color="auto"/>
            </w:tcBorders>
            <w:shd w:val="clear" w:color="auto" w:fill="FFFFFF" w:themeFill="background1"/>
          </w:tcPr>
          <w:p w14:paraId="68C39F65" w14:textId="15EEE934" w:rsidR="006E2A83" w:rsidRPr="00CC71D3" w:rsidRDefault="005B75C7" w:rsidP="005B75C7">
            <w:pPr>
              <w:pStyle w:val="AbbildungOhneRahmen"/>
              <w:tabs>
                <w:tab w:val="left" w:pos="679"/>
              </w:tabs>
              <w:jc w:val="right"/>
              <w:rPr>
                <w:lang w:val="de-DE"/>
              </w:rPr>
            </w:pPr>
            <w:r w:rsidRPr="005B75C7">
              <w:rPr>
                <w:lang w:val="de-DE"/>
              </w:rPr>
              <w:t>269</w:t>
            </w:r>
            <w:r>
              <w:rPr>
                <w:lang w:val="de-DE"/>
              </w:rPr>
              <w:t>,</w:t>
            </w:r>
            <w:r w:rsidRPr="005B75C7">
              <w:rPr>
                <w:lang w:val="de-DE"/>
              </w:rPr>
              <w:t>655</w:t>
            </w:r>
            <w:r>
              <w:rPr>
                <w:lang w:val="de-DE"/>
              </w:rPr>
              <w:t>,</w:t>
            </w:r>
            <w:r w:rsidRPr="005B75C7">
              <w:rPr>
                <w:lang w:val="de-DE"/>
              </w:rPr>
              <w:t>421</w:t>
            </w:r>
          </w:p>
        </w:tc>
      </w:tr>
      <w:tr w:rsidR="006E2A83" w:rsidRPr="008D7C93" w14:paraId="0BA1D363" w14:textId="77777777" w:rsidTr="005B75C7">
        <w:tc>
          <w:tcPr>
            <w:tcW w:w="0" w:type="auto"/>
            <w:tcBorders>
              <w:bottom w:val="double" w:sz="4" w:space="0" w:color="auto"/>
            </w:tcBorders>
            <w:shd w:val="clear" w:color="auto" w:fill="FFFFFF" w:themeFill="background1"/>
          </w:tcPr>
          <w:p w14:paraId="3CABB081" w14:textId="19F5C1CA" w:rsidR="006E2A83" w:rsidRDefault="006E2A83" w:rsidP="006E2A83">
            <w:pPr>
              <w:pStyle w:val="AbbildungOhneRahmen"/>
            </w:pPr>
            <w:r>
              <w:t>Abs. diff: Exp. 3 – Exp. 1 (ns)</w:t>
            </w:r>
          </w:p>
        </w:tc>
        <w:tc>
          <w:tcPr>
            <w:tcW w:w="0" w:type="auto"/>
            <w:tcBorders>
              <w:bottom w:val="double" w:sz="4" w:space="0" w:color="auto"/>
            </w:tcBorders>
            <w:shd w:val="clear" w:color="auto" w:fill="FFFFFF" w:themeFill="background1"/>
          </w:tcPr>
          <w:p w14:paraId="4E0A8AAE" w14:textId="546F7E0E" w:rsidR="006E2A83" w:rsidRDefault="005B75C7" w:rsidP="005B75C7">
            <w:pPr>
              <w:pStyle w:val="AbbildungOhneRahmen"/>
              <w:jc w:val="right"/>
            </w:pPr>
            <w:r w:rsidRPr="005B75C7">
              <w:t>110</w:t>
            </w:r>
            <w:r>
              <w:t>,</w:t>
            </w:r>
            <w:r w:rsidRPr="005B75C7">
              <w:t>695</w:t>
            </w:r>
            <w:r>
              <w:t>,</w:t>
            </w:r>
            <w:r w:rsidRPr="005B75C7">
              <w:t>966</w:t>
            </w:r>
          </w:p>
        </w:tc>
        <w:tc>
          <w:tcPr>
            <w:tcW w:w="0" w:type="auto"/>
            <w:tcBorders>
              <w:bottom w:val="double" w:sz="4" w:space="0" w:color="auto"/>
            </w:tcBorders>
            <w:shd w:val="clear" w:color="auto" w:fill="FFFFFF" w:themeFill="background1"/>
          </w:tcPr>
          <w:p w14:paraId="219F1723" w14:textId="74E458BF" w:rsidR="006E2A83" w:rsidRDefault="005B75C7" w:rsidP="005B75C7">
            <w:pPr>
              <w:pStyle w:val="AbbildungOhneRahmen"/>
              <w:jc w:val="right"/>
            </w:pPr>
            <w:r w:rsidRPr="005B75C7">
              <w:t>153</w:t>
            </w:r>
            <w:r>
              <w:t>,</w:t>
            </w:r>
            <w:r w:rsidRPr="005B75C7">
              <w:t>985</w:t>
            </w:r>
            <w:r>
              <w:t>,</w:t>
            </w:r>
            <w:r w:rsidRPr="005B75C7">
              <w:t>005</w:t>
            </w:r>
          </w:p>
        </w:tc>
        <w:tc>
          <w:tcPr>
            <w:tcW w:w="0" w:type="auto"/>
            <w:tcBorders>
              <w:bottom w:val="double" w:sz="4" w:space="0" w:color="auto"/>
            </w:tcBorders>
            <w:shd w:val="clear" w:color="auto" w:fill="FFFFFF" w:themeFill="background1"/>
          </w:tcPr>
          <w:p w14:paraId="2DF9C4F6" w14:textId="407414BF" w:rsidR="006E2A83" w:rsidRDefault="005B75C7" w:rsidP="005B75C7">
            <w:pPr>
              <w:pStyle w:val="AbbildungOhneRahmen"/>
              <w:tabs>
                <w:tab w:val="left" w:pos="679"/>
              </w:tabs>
              <w:jc w:val="right"/>
              <w:rPr>
                <w:lang w:val="de-DE"/>
              </w:rPr>
            </w:pPr>
            <w:r w:rsidRPr="005B75C7">
              <w:rPr>
                <w:lang w:val="de-DE"/>
              </w:rPr>
              <w:t>174</w:t>
            </w:r>
            <w:r>
              <w:rPr>
                <w:lang w:val="de-DE"/>
              </w:rPr>
              <w:t>,</w:t>
            </w:r>
            <w:r w:rsidRPr="005B75C7">
              <w:rPr>
                <w:lang w:val="de-DE"/>
              </w:rPr>
              <w:t>538</w:t>
            </w:r>
            <w:r>
              <w:rPr>
                <w:lang w:val="de-DE"/>
              </w:rPr>
              <w:t>,</w:t>
            </w:r>
            <w:r w:rsidRPr="005B75C7">
              <w:rPr>
                <w:lang w:val="de-DE"/>
              </w:rPr>
              <w:t>567</w:t>
            </w:r>
          </w:p>
        </w:tc>
        <w:tc>
          <w:tcPr>
            <w:tcW w:w="0" w:type="auto"/>
            <w:tcBorders>
              <w:bottom w:val="double" w:sz="4" w:space="0" w:color="auto"/>
            </w:tcBorders>
            <w:shd w:val="clear" w:color="auto" w:fill="FFFFFF" w:themeFill="background1"/>
          </w:tcPr>
          <w:p w14:paraId="1FF2C53F" w14:textId="3261DCDA" w:rsidR="006E2A83" w:rsidRDefault="005B75C7" w:rsidP="005B75C7">
            <w:pPr>
              <w:pStyle w:val="AbbildungOhneRahmen"/>
              <w:tabs>
                <w:tab w:val="left" w:pos="679"/>
              </w:tabs>
              <w:jc w:val="right"/>
              <w:rPr>
                <w:lang w:val="de-DE"/>
              </w:rPr>
            </w:pPr>
            <w:r w:rsidRPr="005B75C7">
              <w:rPr>
                <w:lang w:val="de-DE"/>
              </w:rPr>
              <w:t>270</w:t>
            </w:r>
            <w:r>
              <w:rPr>
                <w:lang w:val="de-DE"/>
              </w:rPr>
              <w:t>,</w:t>
            </w:r>
            <w:r w:rsidRPr="005B75C7">
              <w:rPr>
                <w:lang w:val="de-DE"/>
              </w:rPr>
              <w:t>498</w:t>
            </w:r>
            <w:r>
              <w:rPr>
                <w:lang w:val="de-DE"/>
              </w:rPr>
              <w:t>,</w:t>
            </w:r>
            <w:r w:rsidRPr="005B75C7">
              <w:rPr>
                <w:lang w:val="de-DE"/>
              </w:rPr>
              <w:t>520</w:t>
            </w:r>
          </w:p>
        </w:tc>
      </w:tr>
      <w:tr w:rsidR="006E2A83" w:rsidRPr="008D7C93" w14:paraId="1A2F3CB6" w14:textId="77777777" w:rsidTr="005B75C7">
        <w:tc>
          <w:tcPr>
            <w:tcW w:w="0" w:type="auto"/>
            <w:tcBorders>
              <w:top w:val="double" w:sz="4" w:space="0" w:color="auto"/>
            </w:tcBorders>
          </w:tcPr>
          <w:p w14:paraId="1614EDA4" w14:textId="37780EDC" w:rsidR="006E2A83" w:rsidRDefault="006E2A83" w:rsidP="006E2A83">
            <w:pPr>
              <w:pStyle w:val="AbbildungOhneRahmen"/>
            </w:pPr>
            <w:r>
              <w:t>Ratio: Exp. 3 / Exp. 2</w:t>
            </w:r>
          </w:p>
        </w:tc>
        <w:tc>
          <w:tcPr>
            <w:tcW w:w="0" w:type="auto"/>
            <w:tcBorders>
              <w:top w:val="double" w:sz="4" w:space="0" w:color="auto"/>
            </w:tcBorders>
          </w:tcPr>
          <w:p w14:paraId="46691649" w14:textId="1D05A16A" w:rsidR="006E2A83" w:rsidRDefault="005B75C7" w:rsidP="005B75C7">
            <w:pPr>
              <w:pStyle w:val="AbbildungOhneRahmen"/>
              <w:jc w:val="right"/>
            </w:pPr>
            <w:r w:rsidRPr="005B75C7">
              <w:t>1.95</w:t>
            </w:r>
          </w:p>
        </w:tc>
        <w:tc>
          <w:tcPr>
            <w:tcW w:w="0" w:type="auto"/>
            <w:tcBorders>
              <w:top w:val="double" w:sz="4" w:space="0" w:color="auto"/>
            </w:tcBorders>
          </w:tcPr>
          <w:p w14:paraId="3BED74E2" w14:textId="250FDE6C" w:rsidR="006E2A83" w:rsidRDefault="005B75C7" w:rsidP="005B75C7">
            <w:pPr>
              <w:pStyle w:val="AbbildungOhneRahmen"/>
              <w:jc w:val="right"/>
            </w:pPr>
            <w:r w:rsidRPr="005B75C7">
              <w:t>2.54</w:t>
            </w:r>
          </w:p>
        </w:tc>
        <w:tc>
          <w:tcPr>
            <w:tcW w:w="0" w:type="auto"/>
            <w:tcBorders>
              <w:top w:val="double" w:sz="4" w:space="0" w:color="auto"/>
            </w:tcBorders>
          </w:tcPr>
          <w:p w14:paraId="14D2E7D2" w14:textId="0D06C4E5" w:rsidR="006E2A83" w:rsidRDefault="005B75C7" w:rsidP="005B75C7">
            <w:pPr>
              <w:pStyle w:val="AbbildungOhneRahmen"/>
              <w:tabs>
                <w:tab w:val="left" w:pos="679"/>
              </w:tabs>
              <w:jc w:val="right"/>
              <w:rPr>
                <w:lang w:val="de-DE"/>
              </w:rPr>
            </w:pPr>
            <w:r w:rsidRPr="005B75C7">
              <w:rPr>
                <w:lang w:val="de-DE"/>
              </w:rPr>
              <w:t>3.05</w:t>
            </w:r>
          </w:p>
        </w:tc>
        <w:tc>
          <w:tcPr>
            <w:tcW w:w="0" w:type="auto"/>
            <w:tcBorders>
              <w:top w:val="double" w:sz="4" w:space="0" w:color="auto"/>
            </w:tcBorders>
          </w:tcPr>
          <w:p w14:paraId="54084B78" w14:textId="24D48AC0" w:rsidR="006E2A83" w:rsidRDefault="005B75C7" w:rsidP="005B75C7">
            <w:pPr>
              <w:pStyle w:val="AbbildungOhneRahmen"/>
              <w:tabs>
                <w:tab w:val="left" w:pos="679"/>
              </w:tabs>
              <w:jc w:val="right"/>
              <w:rPr>
                <w:lang w:val="de-DE"/>
              </w:rPr>
            </w:pPr>
            <w:r w:rsidRPr="005B75C7">
              <w:rPr>
                <w:lang w:val="de-DE"/>
              </w:rPr>
              <w:t>4.36</w:t>
            </w:r>
          </w:p>
        </w:tc>
      </w:tr>
      <w:tr w:rsidR="006E2A83" w:rsidRPr="008D7C93" w14:paraId="3CC6FCC9" w14:textId="77777777" w:rsidTr="006E2A83">
        <w:tc>
          <w:tcPr>
            <w:tcW w:w="0" w:type="auto"/>
          </w:tcPr>
          <w:p w14:paraId="3CB2B023" w14:textId="110E74B8" w:rsidR="006E2A83" w:rsidRDefault="006E2A83" w:rsidP="006E2A83">
            <w:pPr>
              <w:pStyle w:val="AbbildungOhneRahmen"/>
            </w:pPr>
            <w:r>
              <w:t>Ratio: Exp. 3 / Exp. 1</w:t>
            </w:r>
          </w:p>
        </w:tc>
        <w:tc>
          <w:tcPr>
            <w:tcW w:w="0" w:type="auto"/>
          </w:tcPr>
          <w:p w14:paraId="4549E2C3" w14:textId="027B6A55" w:rsidR="006E2A83" w:rsidRDefault="005B75C7" w:rsidP="005B75C7">
            <w:pPr>
              <w:pStyle w:val="AbbildungOhneRahmen"/>
              <w:jc w:val="right"/>
            </w:pPr>
            <w:r w:rsidRPr="005B75C7">
              <w:t>1.9</w:t>
            </w:r>
            <w:r>
              <w:t>3</w:t>
            </w:r>
          </w:p>
        </w:tc>
        <w:tc>
          <w:tcPr>
            <w:tcW w:w="0" w:type="auto"/>
          </w:tcPr>
          <w:p w14:paraId="2E1BFA2B" w14:textId="2729E86E" w:rsidR="006E2A83" w:rsidRDefault="005B75C7" w:rsidP="005B75C7">
            <w:pPr>
              <w:pStyle w:val="AbbildungOhneRahmen"/>
              <w:jc w:val="right"/>
            </w:pPr>
            <w:r w:rsidRPr="005B75C7">
              <w:t>2.62</w:t>
            </w:r>
          </w:p>
        </w:tc>
        <w:tc>
          <w:tcPr>
            <w:tcW w:w="0" w:type="auto"/>
          </w:tcPr>
          <w:p w14:paraId="72637039" w14:textId="51819361" w:rsidR="006E2A83" w:rsidRDefault="005B75C7" w:rsidP="005B75C7">
            <w:pPr>
              <w:pStyle w:val="AbbildungOhneRahmen"/>
              <w:tabs>
                <w:tab w:val="left" w:pos="679"/>
              </w:tabs>
              <w:jc w:val="right"/>
              <w:rPr>
                <w:lang w:val="de-DE"/>
              </w:rPr>
            </w:pPr>
            <w:r w:rsidRPr="005B75C7">
              <w:rPr>
                <w:lang w:val="de-DE"/>
              </w:rPr>
              <w:t>3.39</w:t>
            </w:r>
          </w:p>
        </w:tc>
        <w:tc>
          <w:tcPr>
            <w:tcW w:w="0" w:type="auto"/>
          </w:tcPr>
          <w:p w14:paraId="2F4AAF5C" w14:textId="01063B09" w:rsidR="006E2A83" w:rsidRDefault="005B75C7" w:rsidP="005B75C7">
            <w:pPr>
              <w:pStyle w:val="AbbildungOhneRahmen"/>
              <w:tabs>
                <w:tab w:val="left" w:pos="679"/>
              </w:tabs>
              <w:jc w:val="right"/>
              <w:rPr>
                <w:lang w:val="de-DE"/>
              </w:rPr>
            </w:pPr>
            <w:r w:rsidRPr="005B75C7">
              <w:rPr>
                <w:lang w:val="de-DE"/>
              </w:rPr>
              <w:t>4.41</w:t>
            </w:r>
          </w:p>
        </w:tc>
      </w:tr>
    </w:tbl>
    <w:p w14:paraId="532DE661" w14:textId="13DFD538" w:rsidR="00FF7296" w:rsidRDefault="00CC71D3" w:rsidP="0004761C">
      <w:pPr>
        <w:pStyle w:val="Beschriftung"/>
      </w:pPr>
      <w:bookmarkStart w:id="138" w:name="_Ref220791270"/>
      <w:bookmarkStart w:id="139" w:name="_Toc222787103"/>
      <w:r>
        <w:t xml:space="preserve">Tab. </w:t>
      </w:r>
      <w:r>
        <w:fldChar w:fldCharType="begin"/>
      </w:r>
      <w:r>
        <w:instrText xml:space="preserve"> SEQ Tab. \* ARABIC </w:instrText>
      </w:r>
      <w:r>
        <w:fldChar w:fldCharType="separate"/>
      </w:r>
      <w:r w:rsidR="002D6190">
        <w:rPr>
          <w:noProof/>
        </w:rPr>
        <w:t>10</w:t>
      </w:r>
      <w:r>
        <w:fldChar w:fldCharType="end"/>
      </w:r>
      <w:bookmarkEnd w:id="138"/>
      <w:r>
        <w:t>:</w:t>
      </w:r>
      <w:r>
        <w:tab/>
      </w:r>
      <w:r w:rsidR="0004761C">
        <w:t>The execution times of benchmark</w:t>
      </w:r>
      <w:r w:rsidR="009E47DF">
        <w:t xml:space="preserve"> 3</w:t>
      </w:r>
      <w:r w:rsidR="0004761C">
        <w:t xml:space="preserve"> of </w:t>
      </w:r>
      <w:r w:rsidR="009E47DF">
        <w:t xml:space="preserve">each </w:t>
      </w:r>
      <w:r w:rsidR="0004761C">
        <w:t>experiment. The reference values</w:t>
      </w:r>
      <w:r w:rsidR="005331E9">
        <w:t xml:space="preserve"> have been subtracted to isolate startup overhead.</w:t>
      </w:r>
      <w:bookmarkEnd w:id="139"/>
      <w:r w:rsidR="0004761C">
        <w:t xml:space="preserve"> </w:t>
      </w:r>
    </w:p>
    <w:p w14:paraId="03048C8A" w14:textId="41C25742" w:rsidR="006665C6" w:rsidRDefault="005331E9" w:rsidP="005331E9">
      <w:r>
        <w:t xml:space="preserve">Overall, this benchmark shows once again, that the </w:t>
      </w:r>
      <w:r w:rsidR="00733D83">
        <w:t xml:space="preserve">one-time </w:t>
      </w:r>
      <w:r>
        <w:t>initialization</w:t>
      </w:r>
      <w:r w:rsidR="00733D83">
        <w:t xml:space="preserve"> and per-structure setup</w:t>
      </w:r>
      <w:r>
        <w:t xml:space="preserve"> costs</w:t>
      </w:r>
      <w:r w:rsidR="00733D83">
        <w:t xml:space="preserve"> introduce more than 60% overhead across all libraries in terms of execution time</w:t>
      </w:r>
      <w:r>
        <w:t>. In Contrast, the allocation rate only increases by a factor smaller than two across all four libraries.</w:t>
      </w:r>
    </w:p>
    <w:p w14:paraId="4DD53BDD" w14:textId="5658FFE8" w:rsidR="005331E9" w:rsidRPr="005331E9" w:rsidRDefault="002538C8" w:rsidP="00B84F6B">
      <w:pPr>
        <w:pStyle w:val="3Hidden"/>
      </w:pPr>
      <w:r>
        <w:t>Benchmark 3 Interpretation</w:t>
      </w:r>
    </w:p>
    <w:p w14:paraId="77ABC57C" w14:textId="297A8415" w:rsidR="002538C8" w:rsidRDefault="00E13D73" w:rsidP="00733D83">
      <w:r>
        <w:t>Assuming that</w:t>
      </w:r>
      <w:r w:rsidR="005C7040">
        <w:t xml:space="preserve"> across all </w:t>
      </w:r>
      <w:r w:rsidR="007D5DA6">
        <w:t xml:space="preserve">three </w:t>
      </w:r>
      <w:r w:rsidR="009E47DF">
        <w:t xml:space="preserve">experiments </w:t>
      </w:r>
      <w:r w:rsidR="005C7040">
        <w:t xml:space="preserve">each library requires the </w:t>
      </w:r>
      <w:r w:rsidR="005C4CCA">
        <w:t>constant</w:t>
      </w:r>
      <w:r w:rsidR="005C7040">
        <w:t xml:space="preserve"> individual execution time for one-time initialization</w:t>
      </w:r>
      <w:r w:rsidR="009E47DF">
        <w:t xml:space="preserve"> (in</w:t>
      </w:r>
      <w:r w:rsidR="00733D83">
        <w:t xml:space="preserve"> all instances of</w:t>
      </w:r>
      <w:r w:rsidR="009E47DF">
        <w:t xml:space="preserve"> benchmark 3), </w:t>
      </w:r>
      <w:r w:rsidR="007E7BF9">
        <w:t xml:space="preserve"> column</w:t>
      </w:r>
      <w:r w:rsidR="00065485">
        <w:t xml:space="preserve"> 5 of</w:t>
      </w:r>
      <w:r w:rsidR="007E7BF9">
        <w:t xml:space="preserve"> </w:t>
      </w:r>
      <w:r w:rsidR="007E7BF9">
        <w:fldChar w:fldCharType="begin"/>
      </w:r>
      <w:r w:rsidR="007E7BF9">
        <w:instrText xml:space="preserve"> REF _Ref220791270 \h </w:instrText>
      </w:r>
      <w:r w:rsidR="007E7BF9">
        <w:fldChar w:fldCharType="separate"/>
      </w:r>
      <w:r w:rsidR="002D6190">
        <w:t xml:space="preserve">Tab. </w:t>
      </w:r>
      <w:r w:rsidR="002D6190">
        <w:rPr>
          <w:noProof/>
        </w:rPr>
        <w:t>10</w:t>
      </w:r>
      <w:r w:rsidR="007E7BF9">
        <w:fldChar w:fldCharType="end"/>
      </w:r>
      <w:r w:rsidR="00065485">
        <w:t xml:space="preserve"> should show </w:t>
      </w:r>
      <w:r w:rsidR="001F2FE7">
        <w:t>part of the</w:t>
      </w:r>
      <w:r w:rsidR="00065485">
        <w:t xml:space="preserve"> overhead introduced by the one-time setup required for the large and complex structure</w:t>
      </w:r>
      <w:r w:rsidR="001F2FE7">
        <w:t>.</w:t>
      </w:r>
      <w:r w:rsidR="007A602A">
        <w:t xml:space="preserve"> Specifically, the startup overhead introduced by the large and complex structure minus the startup overhead introduced by the two small structures of experiment 1. This means that startup overhead of the large and complex structure is on average at least </w:t>
      </w:r>
      <m:oMath>
        <m:r>
          <w:rPr>
            <w:rFonts w:ascii="Cambria Math" w:hAnsi="Cambria Math"/>
          </w:rPr>
          <m:t>111 ⋅</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w:t>
      </w:r>
      <w:r w:rsidR="00733D83">
        <w:t xml:space="preserve"> for LWJGL</w:t>
      </w:r>
      <w:r w:rsidR="007A602A">
        <w:t xml:space="preserve">, </w:t>
      </w:r>
      <w:r w:rsidR="00733D83">
        <w:t>f</w:t>
      </w:r>
      <w:r w:rsidR="007A602A">
        <w:t xml:space="preserve">ollowed by </w:t>
      </w:r>
      <w:r w:rsidR="00733D83">
        <w:t>FFMA</w:t>
      </w:r>
      <w:r w:rsidR="007A602A">
        <w:t xml:space="preserve"> and </w:t>
      </w:r>
      <w:r w:rsidR="00733D83">
        <w:t>LUtils</w:t>
      </w:r>
      <w:r w:rsidR="007A602A">
        <w:t xml:space="preserve"> at </w:t>
      </w:r>
      <m:oMath>
        <m:r>
          <w:rPr>
            <w:rFonts w:ascii="Cambria Math" w:hAnsi="Cambria Math"/>
          </w:rPr>
          <m:t>1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 and </w:t>
      </w:r>
      <m:oMath>
        <m:r>
          <w:rPr>
            <w:rFonts w:ascii="Cambria Math" w:hAnsi="Cambria Math"/>
          </w:rPr>
          <m:t>17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w:t>
      </w:r>
      <w:r w:rsidR="00733D83">
        <w:t xml:space="preserve"> respectively</w:t>
      </w:r>
      <w:r w:rsidR="007A602A">
        <w:t xml:space="preserve">. JNA introduces a higher startup overhead </w:t>
      </w:r>
      <w:r w:rsidR="00733D83">
        <w:t>with</w:t>
      </w:r>
      <w:r w:rsidR="007A602A">
        <w:t xml:space="preserve"> </w:t>
      </w:r>
      <m:oMath>
        <m:r>
          <w:rPr>
            <w:rFonts w:ascii="Cambria Math" w:hAnsi="Cambria Math"/>
          </w:rPr>
          <m:t>27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 </w:t>
      </w:r>
      <w:r w:rsidR="00733D83">
        <w:t>However, these values must be interpreted with caution, because it is unknown how much of the execution time is spent for class loading, calculating the structure layout and potentially other unknown factors. Furthermore, startup overhead for a second structure might be smaller, because some classes might already be loaded. For example, classes for arrays of structures (</w:t>
      </w:r>
      <w:r w:rsidR="00733D83" w:rsidRPr="00733D83">
        <w:rPr>
          <w:rStyle w:val="BerichtCodeZchn"/>
        </w:rPr>
        <w:t>StructureArray</w:t>
      </w:r>
      <w:r w:rsidR="00733D83">
        <w:t>) or the wrapper classes for primitive types from LUtils (</w:t>
      </w:r>
      <w:r w:rsidR="00733D83" w:rsidRPr="00733D83">
        <w:rPr>
          <w:rStyle w:val="BerichtCodeZchn"/>
        </w:rPr>
        <w:t>BBInt1</w:t>
      </w:r>
      <w:r w:rsidR="00733D83">
        <w:t xml:space="preserve">, </w:t>
      </w:r>
      <w:r w:rsidR="00733D83" w:rsidRPr="00733D83">
        <w:rPr>
          <w:rStyle w:val="BerichtCodeZchn"/>
        </w:rPr>
        <w:t>BBFloat1</w:t>
      </w:r>
      <w:r w:rsidR="00733D83">
        <w:t>, …).</w:t>
      </w:r>
    </w:p>
    <w:p w14:paraId="73ED7B41" w14:textId="6E60769D" w:rsidR="00EE20DF" w:rsidRDefault="00EE20DF" w:rsidP="002538C8">
      <w:r>
        <w:t>In contrast to the results of benchmark</w:t>
      </w:r>
      <w:r w:rsidR="009E47DF">
        <w:t xml:space="preserve"> </w:t>
      </w:r>
      <w:r w:rsidR="00733D83">
        <w:t>3</w:t>
      </w:r>
      <w:r>
        <w:t xml:space="preserve"> </w:t>
      </w:r>
      <w:r w:rsidR="00733D83">
        <w:t>from the previous experiments</w:t>
      </w:r>
      <w:r>
        <w:t xml:space="preserve"> these values suggest that</w:t>
      </w:r>
      <w:r w:rsidR="00733D83">
        <w:t xml:space="preserve"> across all four libraries approximately half of the execution time </w:t>
      </w:r>
      <w:r>
        <w:t xml:space="preserve">is spent executing per-structure initializations. This </w:t>
      </w:r>
      <w:r w:rsidR="00733D83">
        <w:t>contradicts</w:t>
      </w:r>
      <w:r>
        <w:t xml:space="preserve"> the claim </w:t>
      </w:r>
      <w:r w:rsidR="00733D83">
        <w:t>from</w:t>
      </w:r>
      <w:r>
        <w:t xml:space="preserve"> previous experiments, that </w:t>
      </w:r>
      <w:r w:rsidRPr="00EE20DF">
        <w:t>per-structure initialization cost is relatively small compared to the dominant one-time initialization overhead</w:t>
      </w:r>
      <w:r>
        <w:t>.</w:t>
      </w:r>
    </w:p>
    <w:p w14:paraId="56159C1C" w14:textId="51EA4B9F" w:rsidR="00EE20DF" w:rsidRPr="007A602A" w:rsidRDefault="00EE20DF" w:rsidP="002538C8">
      <w:r>
        <w:lastRenderedPageBreak/>
        <w:t>In conclusion, to precisely analyse the startup overhead of the evaluated libraries more benchmarks would be required.</w:t>
      </w:r>
    </w:p>
    <w:p w14:paraId="36ED16B3" w14:textId="64D9B8B8" w:rsidR="00DF4052" w:rsidRDefault="00DF4052">
      <w:pPr>
        <w:pStyle w:val="berschrift2"/>
      </w:pPr>
      <w:bookmarkStart w:id="140" w:name="_Ref221839021"/>
      <w:bookmarkStart w:id="141" w:name="_Toc223021714"/>
      <w:r>
        <w:t>Summary</w:t>
      </w:r>
      <w:bookmarkEnd w:id="141"/>
    </w:p>
    <w:p w14:paraId="4B44B455" w14:textId="77777777" w:rsidR="00DA0B81" w:rsidRDefault="00000752" w:rsidP="00DF4052">
      <w:r>
        <w:t>The startup cost benchmarks (benchmark 3) display that LUtils perform</w:t>
      </w:r>
      <w:r w:rsidR="00733D83">
        <w:t>s</w:t>
      </w:r>
      <w:r>
        <w:t xml:space="preserve"> the best regarding execution time across experiment 1 and 2, followed by JNA and FFMA. LWJGL exhibit</w:t>
      </w:r>
      <w:r w:rsidR="00733D83">
        <w:t>s</w:t>
      </w:r>
      <w:r>
        <w:t xml:space="preserve"> the worst performance in the first two experiments. However, in experiment 3 - evaluating large and complex structures – LWJGL display</w:t>
      </w:r>
      <w:r w:rsidR="00733D83">
        <w:t>s</w:t>
      </w:r>
      <w:r>
        <w:t xml:space="preserve"> the best startup performance, followed by LUtils and FFMA. JNA perform</w:t>
      </w:r>
      <w:r w:rsidR="00733D83">
        <w:t>s</w:t>
      </w:r>
      <w:r>
        <w:t xml:space="preserve"> the worst. The allocation rate results </w:t>
      </w:r>
      <w:r w:rsidR="00733D83">
        <w:t xml:space="preserve">show a different trend. LUtils demonstrates the best allocation performance in experiment 1 and 2, followed closely by JNA and LWJGL. FFMA exhibited the worst allocation rate in the first two experiments. Once again, the third experiment </w:t>
      </w:r>
      <w:r w:rsidR="00DA0B81">
        <w:t>yields</w:t>
      </w:r>
      <w:r w:rsidR="00733D83">
        <w:t xml:space="preserve"> </w:t>
      </w:r>
      <w:r w:rsidR="00DA0B81">
        <w:t>contrasting</w:t>
      </w:r>
      <w:r w:rsidR="00733D83">
        <w:t xml:space="preserve"> results: LWJGL </w:t>
      </w:r>
      <w:r w:rsidR="00DA0B81">
        <w:t>achieves</w:t>
      </w:r>
      <w:r w:rsidR="00733D83">
        <w:t xml:space="preserve"> the </w:t>
      </w:r>
      <w:r w:rsidR="00DA0B81">
        <w:t>lowest</w:t>
      </w:r>
      <w:r w:rsidR="00733D83">
        <w:t xml:space="preserve"> allocation rate, followed by FFMA and LUtils</w:t>
      </w:r>
      <w:r w:rsidR="00DA0B81">
        <w:t>, while JNA –</w:t>
      </w:r>
      <w:r w:rsidR="00733D83">
        <w:t xml:space="preserve"> </w:t>
      </w:r>
      <w:r w:rsidR="00DA0B81">
        <w:t>consistent with</w:t>
      </w:r>
      <w:r w:rsidR="00733D83">
        <w:t xml:space="preserve"> the execution time </w:t>
      </w:r>
      <w:r w:rsidR="00DA0B81">
        <w:t>measurements –</w:t>
      </w:r>
      <w:r w:rsidR="00733D83">
        <w:t xml:space="preserve"> </w:t>
      </w:r>
      <w:r w:rsidR="00DA0B81">
        <w:t>exhibits</w:t>
      </w:r>
      <w:r w:rsidR="00733D83">
        <w:t xml:space="preserve"> the </w:t>
      </w:r>
      <w:r w:rsidR="00DA0B81">
        <w:t>highest</w:t>
      </w:r>
      <w:r w:rsidR="00733D83">
        <w:t xml:space="preserve"> allocation rate in experiment 3.</w:t>
      </w:r>
    </w:p>
    <w:p w14:paraId="0C498C39" w14:textId="2B5774E6" w:rsidR="00DF4052" w:rsidRDefault="00000752" w:rsidP="00DF4052">
      <w:r>
        <w:t>The results of the other</w:t>
      </w:r>
      <w:r w:rsidR="00DF4052">
        <w:t xml:space="preserve"> benchmark</w:t>
      </w:r>
      <w:r>
        <w:t>s</w:t>
      </w:r>
      <w:r w:rsidR="00DF4052">
        <w:t xml:space="preserve"> show that LWJGL provides the best performance for allocating structures and write/read operations across different structure sizes. </w:t>
      </w:r>
      <w:r w:rsidR="00197F91">
        <w:t xml:space="preserve">Following LWJGL, </w:t>
      </w:r>
      <w:r w:rsidR="00DF4052">
        <w:t xml:space="preserve">FFMA displayed </w:t>
      </w:r>
      <w:r w:rsidR="00197F91">
        <w:t>the second-best performance, especially when allocating structures without performing write/read operations. However, FFMA performed worse when working with large and complex structures. JNA</w:t>
      </w:r>
      <w:r w:rsidR="00FF5292">
        <w:t xml:space="preserve"> generally</w:t>
      </w:r>
      <w:r w:rsidR="00197F91">
        <w:t xml:space="preserve"> displayed the worst performance especially when </w:t>
      </w:r>
      <w:r w:rsidR="00FF5292">
        <w:t>operating</w:t>
      </w:r>
      <w:r w:rsidR="00197F91">
        <w:t xml:space="preserve"> with larger structures.</w:t>
      </w:r>
    </w:p>
    <w:p w14:paraId="62263AAC" w14:textId="2FF53F45" w:rsidR="00197F91" w:rsidRDefault="00197F91" w:rsidP="00DF4052">
      <w:r>
        <w:t>LUtils generally performed worse than LWJGL and FFMA but better than JNA. Only in the last experiment – evaluating large and complex structures – LUtils performed better than FFMA in terms of execution time. Furthermore, the results show that LWJGL performed up to 8</w:t>
      </w:r>
      <w:r w:rsidR="00540E7C">
        <w:t>3</w:t>
      </w:r>
      <w:r>
        <w:t xml:space="preserve"> times better than LUtils in terms of execution time, suggesting that LUtils should not be used for performance-critical applications, like real-time rendering. That is why the next chapter analyses bottlenecks and presents possible optimizations to increase performance.</w:t>
      </w:r>
    </w:p>
    <w:p w14:paraId="735E9A17" w14:textId="08DB75A2" w:rsidR="00BC4329" w:rsidRDefault="00E672B8">
      <w:pPr>
        <w:pStyle w:val="berschrift1"/>
      </w:pPr>
      <w:bookmarkStart w:id="142" w:name="_Ref221929591"/>
      <w:bookmarkStart w:id="143" w:name="_Toc223021715"/>
      <w:r>
        <w:lastRenderedPageBreak/>
        <w:t>Profiling and Optimisations</w:t>
      </w:r>
      <w:bookmarkEnd w:id="140"/>
      <w:bookmarkEnd w:id="142"/>
      <w:bookmarkEnd w:id="143"/>
    </w:p>
    <w:p w14:paraId="3833DCB4" w14:textId="4D4098DD" w:rsidR="00EE20DF" w:rsidRPr="00F77568" w:rsidRDefault="000E5213" w:rsidP="00EE20DF">
      <w:r>
        <w:t>After completing the comparative evaluation of LWJGL, FFMA, JNA and LUtils, a profiling analysi</w:t>
      </w:r>
      <w:r w:rsidR="00F77568">
        <w:t>s</w:t>
      </w:r>
      <w:r>
        <w:t xml:space="preserve"> is conducted to identify potential optimizations within LUtils</w:t>
      </w:r>
      <w:r w:rsidR="00F77568">
        <w:t xml:space="preserve">. Since the evaluated benchmarks consist of relatively short-running code, accurate profiling requires a sampling profiler that does not suffer from the safepoint bias. </w:t>
      </w:r>
      <w:r w:rsidR="00F77568" w:rsidRPr="00F77568">
        <w:t>Thus, the Java Flight Recorder and the Async-Profiler</w:t>
      </w:r>
      <w:r w:rsidR="00F77568">
        <w:t xml:space="preserve"> – introduced in section </w:t>
      </w:r>
      <w:r w:rsidR="00F77568">
        <w:fldChar w:fldCharType="begin"/>
      </w:r>
      <w:r w:rsidR="00F77568">
        <w:instrText xml:space="preserve"> REF _Ref221839806 \r \h </w:instrText>
      </w:r>
      <w:r w:rsidR="00F77568">
        <w:fldChar w:fldCharType="separate"/>
      </w:r>
      <w:r w:rsidR="002D6190">
        <w:t>2.3.3</w:t>
      </w:r>
      <w:r w:rsidR="00F77568">
        <w:fldChar w:fldCharType="end"/>
      </w:r>
      <w:r w:rsidR="00F77568">
        <w:t xml:space="preserve"> – </w:t>
      </w:r>
      <w:r w:rsidR="00F77568" w:rsidRPr="00F77568">
        <w:t>can be used. Since the benchmarks are executed on Linux, this work use</w:t>
      </w:r>
      <w:r w:rsidR="00FE075C">
        <w:t>s</w:t>
      </w:r>
      <w:r w:rsidR="00F77568" w:rsidRPr="00F77568">
        <w:t xml:space="preserve"> the Async-Profiler.</w:t>
      </w:r>
      <w:r w:rsidR="00F77568">
        <w:rPr>
          <w:color w:val="FF0000"/>
        </w:rPr>
        <w:t xml:space="preserve"> </w:t>
      </w:r>
      <w:r w:rsidR="00EE20DF">
        <w:t xml:space="preserve">Based on the profiling results problematic code </w:t>
      </w:r>
      <w:r w:rsidR="00FE075C">
        <w:t>is</w:t>
      </w:r>
      <w:r w:rsidR="00EE20DF">
        <w:t xml:space="preserve"> identified and possible optimizations discussed. Before analysing the results, </w:t>
      </w:r>
      <w:r w:rsidR="00ED5A83">
        <w:t>the</w:t>
      </w:r>
      <w:r w:rsidR="00EE20DF">
        <w:t xml:space="preserve"> thesis highlight</w:t>
      </w:r>
      <w:r w:rsidR="00FE075C">
        <w:t>s</w:t>
      </w:r>
      <w:r w:rsidR="00EE20DF">
        <w:t xml:space="preserve"> how the benchmarks are executed in combination with the </w:t>
      </w:r>
      <w:r w:rsidR="00047E9B">
        <w:t>A</w:t>
      </w:r>
      <w:r w:rsidR="00EE20DF">
        <w:t>sync-</w:t>
      </w:r>
      <w:r w:rsidR="00047E9B">
        <w:t>P</w:t>
      </w:r>
      <w:r w:rsidR="00EE20DF">
        <w:t>rofiler.</w:t>
      </w:r>
    </w:p>
    <w:p w14:paraId="5C61330B" w14:textId="72F1D917" w:rsidR="001438CE" w:rsidRDefault="00ED5A83" w:rsidP="001438CE">
      <w:pPr>
        <w:pStyle w:val="berschrift2"/>
      </w:pPr>
      <w:bookmarkStart w:id="144" w:name="_Toc223021716"/>
      <w:r>
        <w:t>Benchmark</w:t>
      </w:r>
      <w:r w:rsidR="001438CE">
        <w:t xml:space="preserve"> Execution</w:t>
      </w:r>
      <w:r>
        <w:t xml:space="preserve"> with Async-Profiler</w:t>
      </w:r>
      <w:bookmarkEnd w:id="144"/>
    </w:p>
    <w:p w14:paraId="7B7FB6B3" w14:textId="1739FDFC" w:rsidR="001438CE" w:rsidRDefault="00392E34" w:rsidP="001438CE">
      <w:r>
        <w:t xml:space="preserve">As mentioned in </w:t>
      </w:r>
      <w:r w:rsidR="002D278A">
        <w:rPr>
          <w:color w:val="FF0000"/>
        </w:rPr>
        <w:fldChar w:fldCharType="begin"/>
      </w:r>
      <w:r w:rsidR="002D278A">
        <w:instrText xml:space="preserve"> REF _Ref220345416 \r \h </w:instrText>
      </w:r>
      <w:r w:rsidR="002D278A">
        <w:rPr>
          <w:color w:val="FF0000"/>
        </w:rPr>
      </w:r>
      <w:r w:rsidR="002D278A">
        <w:rPr>
          <w:color w:val="FF0000"/>
        </w:rPr>
        <w:fldChar w:fldCharType="separate"/>
      </w:r>
      <w:r w:rsidR="002D6190">
        <w:t>4.1</w:t>
      </w:r>
      <w:r w:rsidR="002D278A">
        <w:rPr>
          <w:color w:val="FF0000"/>
        </w:rPr>
        <w:fldChar w:fldCharType="end"/>
      </w:r>
      <w:r>
        <w:t xml:space="preserve"> the fat-jar has two additional optional parameters, to enable the </w:t>
      </w:r>
      <w:r w:rsidR="00047E9B">
        <w:t>A</w:t>
      </w:r>
      <w:r>
        <w:t>sync-</w:t>
      </w:r>
      <w:r w:rsidR="00047E9B">
        <w:t>P</w:t>
      </w:r>
      <w:r>
        <w:t xml:space="preserve">rofiler and to profile allocation rate instead of execution time. </w:t>
      </w:r>
      <w:r w:rsidR="002D278A">
        <w:t xml:space="preserve">If the async profiler is enabled, it is added to the JMH </w:t>
      </w:r>
      <w:r w:rsidR="002D278A" w:rsidRPr="002D278A">
        <w:rPr>
          <w:rStyle w:val="BerichtCodeZchn"/>
        </w:rPr>
        <w:t>OptionsBuilder</w:t>
      </w:r>
      <w:r w:rsidR="002D278A">
        <w:t xml:space="preserve"> as seen in </w:t>
      </w:r>
      <w:r w:rsidR="002D278A">
        <w:fldChar w:fldCharType="begin"/>
      </w:r>
      <w:r w:rsidR="002D278A">
        <w:instrText xml:space="preserve"> REF _Ref221018897 \h </w:instrText>
      </w:r>
      <w:r w:rsidR="002D278A">
        <w:fldChar w:fldCharType="separate"/>
      </w:r>
      <w:r w:rsidR="002D6190">
        <w:t xml:space="preserve">Code </w:t>
      </w:r>
      <w:r w:rsidR="002D6190">
        <w:rPr>
          <w:noProof/>
        </w:rPr>
        <w:t>13</w:t>
      </w:r>
      <w:r w:rsidR="002D278A">
        <w:fldChar w:fldCharType="end"/>
      </w:r>
      <w:r w:rsidR="002D278A">
        <w:t>.</w:t>
      </w:r>
    </w:p>
    <w:p w14:paraId="6319708C" w14:textId="3F42FDCA" w:rsidR="002D278A" w:rsidRDefault="002D278A" w:rsidP="002D278A">
      <w:pPr>
        <w:pStyle w:val="BerichtCode"/>
        <w:numPr>
          <w:ilvl w:val="0"/>
          <w:numId w:val="72"/>
        </w:numPr>
      </w:pPr>
      <w:r w:rsidRPr="002D278A">
        <w:t xml:space="preserve">ChainedOptionsBuilder opt = </w:t>
      </w:r>
      <w:r w:rsidRPr="006D1E80">
        <w:rPr>
          <w:color w:val="4472C4" w:themeColor="accent1"/>
        </w:rPr>
        <w:t xml:space="preserve">new </w:t>
      </w:r>
      <w:r w:rsidRPr="002D278A">
        <w:t>OptionsBuilder()</w:t>
      </w:r>
      <w:r>
        <w:t>;</w:t>
      </w:r>
    </w:p>
    <w:p w14:paraId="5F8EB54C" w14:textId="69C894DD" w:rsidR="002D278A" w:rsidRDefault="002D278A" w:rsidP="002D278A">
      <w:pPr>
        <w:pStyle w:val="BerichtCode"/>
        <w:numPr>
          <w:ilvl w:val="0"/>
          <w:numId w:val="72"/>
        </w:numPr>
      </w:pPr>
      <w:r>
        <w:t>…</w:t>
      </w:r>
    </w:p>
    <w:p w14:paraId="2E6743B6" w14:textId="2AB3AC45" w:rsidR="002D278A" w:rsidRDefault="002D278A" w:rsidP="002D278A">
      <w:pPr>
        <w:pStyle w:val="BerichtCode"/>
        <w:numPr>
          <w:ilvl w:val="0"/>
          <w:numId w:val="72"/>
        </w:numPr>
      </w:pPr>
      <w:r>
        <w:t>opt.addProfiler(AsyncProfiler.</w:t>
      </w:r>
      <w:r w:rsidRPr="006D1E80">
        <w:rPr>
          <w:color w:val="4472C4" w:themeColor="accent1"/>
        </w:rPr>
        <w:t>class</w:t>
      </w:r>
      <w:r>
        <w:t xml:space="preserve">, </w:t>
      </w:r>
      <w:r w:rsidRPr="006D1E80">
        <w:rPr>
          <w:color w:val="385623" w:themeColor="accent6" w:themeShade="80"/>
        </w:rPr>
        <w:t>"&lt;async-profiler-args&gt;"</w:t>
      </w:r>
      <w:r>
        <w:t>);</w:t>
      </w:r>
    </w:p>
    <w:p w14:paraId="4A157452" w14:textId="552F0503" w:rsidR="00392E34" w:rsidRDefault="002D278A" w:rsidP="002D278A">
      <w:pPr>
        <w:pStyle w:val="Beschriftung"/>
      </w:pPr>
      <w:bookmarkStart w:id="145" w:name="_Ref221018897"/>
      <w:bookmarkStart w:id="146" w:name="_Toc222787135"/>
      <w:r>
        <w:t xml:space="preserve">Code </w:t>
      </w:r>
      <w:r>
        <w:fldChar w:fldCharType="begin"/>
      </w:r>
      <w:r>
        <w:instrText xml:space="preserve"> SEQ Code \* ARABIC </w:instrText>
      </w:r>
      <w:r>
        <w:fldChar w:fldCharType="separate"/>
      </w:r>
      <w:r w:rsidR="002D6190">
        <w:rPr>
          <w:noProof/>
        </w:rPr>
        <w:t>13</w:t>
      </w:r>
      <w:r>
        <w:fldChar w:fldCharType="end"/>
      </w:r>
      <w:bookmarkEnd w:id="145"/>
      <w:r>
        <w:t>:</w:t>
      </w:r>
      <w:r>
        <w:tab/>
        <w:t>Add async profiler using the JMH OptionsBuilder.</w:t>
      </w:r>
      <w:bookmarkEnd w:id="146"/>
    </w:p>
    <w:p w14:paraId="7A97A354" w14:textId="417CAA4A" w:rsidR="00392E34" w:rsidRDefault="002D278A" w:rsidP="001438CE">
      <w:r>
        <w:t xml:space="preserve">The placeholder </w:t>
      </w:r>
      <w:r w:rsidRPr="002D278A">
        <w:rPr>
          <w:rStyle w:val="BerichtCodeZchn"/>
        </w:rPr>
        <w:t>&lt;async-profiler-args&gt;</w:t>
      </w:r>
      <w:r>
        <w:t xml:space="preserve"> is replaced with several arguments:</w:t>
      </w:r>
    </w:p>
    <w:p w14:paraId="5B852066" w14:textId="73605AB5" w:rsidR="00392E34" w:rsidRDefault="002D278A" w:rsidP="001438CE">
      <w:pPr>
        <w:pStyle w:val="Listenabsatz"/>
        <w:numPr>
          <w:ilvl w:val="0"/>
          <w:numId w:val="71"/>
        </w:numPr>
      </w:pPr>
      <w:r w:rsidRPr="002D278A">
        <w:rPr>
          <w:rStyle w:val="BerichtCodeZchn"/>
        </w:rPr>
        <w:t>libPath</w:t>
      </w:r>
      <w:r>
        <w:t xml:space="preserve"> is set to the path of the native library required by the </w:t>
      </w:r>
      <w:r w:rsidR="00047E9B">
        <w:t>A</w:t>
      </w:r>
      <w:r>
        <w:t>sync-</w:t>
      </w:r>
      <w:r w:rsidR="00047E9B">
        <w:t>P</w:t>
      </w:r>
      <w:r>
        <w:t>rofiler. This DLL file is automatically extracted to a temporary path by the fat-jar at runtime</w:t>
      </w:r>
    </w:p>
    <w:p w14:paraId="33792B55" w14:textId="6CF65B68" w:rsidR="003D137D" w:rsidRDefault="003D137D" w:rsidP="001438CE">
      <w:pPr>
        <w:pStyle w:val="Listenabsatz"/>
        <w:numPr>
          <w:ilvl w:val="0"/>
          <w:numId w:val="71"/>
        </w:numPr>
      </w:pPr>
      <w:r w:rsidRPr="003D137D">
        <w:rPr>
          <w:rStyle w:val="BerichtCodeZchn"/>
        </w:rPr>
        <w:t>output</w:t>
      </w:r>
      <w:r>
        <w:t xml:space="preserve"> is set to </w:t>
      </w:r>
      <w:r w:rsidRPr="003D137D">
        <w:rPr>
          <w:rStyle w:val="BerichtCodeZchn"/>
        </w:rPr>
        <w:t>flamegraph</w:t>
      </w:r>
      <w:r>
        <w:t xml:space="preserve">, which tells the async profiler to generate an </w:t>
      </w:r>
      <w:r w:rsidR="003024FF">
        <w:t xml:space="preserve">flamegraph as HTML </w:t>
      </w:r>
      <w:r>
        <w:t>visually showing which method calls required execution time or allocation rate.</w:t>
      </w:r>
    </w:p>
    <w:p w14:paraId="63695641" w14:textId="39DAF522" w:rsidR="003D137D" w:rsidRDefault="003D137D" w:rsidP="001438CE">
      <w:pPr>
        <w:pStyle w:val="Listenabsatz"/>
        <w:numPr>
          <w:ilvl w:val="0"/>
          <w:numId w:val="71"/>
        </w:numPr>
      </w:pPr>
      <w:r w:rsidRPr="003D137D">
        <w:rPr>
          <w:rStyle w:val="BerichtCodeZchn"/>
        </w:rPr>
        <w:t>simple</w:t>
      </w:r>
      <w:r>
        <w:t xml:space="preserve"> is set to </w:t>
      </w:r>
      <w:r w:rsidRPr="003D137D">
        <w:rPr>
          <w:rStyle w:val="BerichtCodeZchn"/>
        </w:rPr>
        <w:t>true</w:t>
      </w:r>
      <w:r>
        <w:t>, which tells the async profiler to use simple class names without the package, making it easier to read.</w:t>
      </w:r>
    </w:p>
    <w:p w14:paraId="775728EC" w14:textId="09A5C56E" w:rsidR="003D137D" w:rsidRDefault="003D137D" w:rsidP="001438CE">
      <w:pPr>
        <w:pStyle w:val="Listenabsatz"/>
        <w:numPr>
          <w:ilvl w:val="0"/>
          <w:numId w:val="71"/>
        </w:numPr>
      </w:pPr>
      <w:r w:rsidRPr="00893958">
        <w:rPr>
          <w:rStyle w:val="BerichtCodeZchn"/>
        </w:rPr>
        <w:t>dir</w:t>
      </w:r>
      <w:r>
        <w:t xml:space="preserve"> is set to </w:t>
      </w:r>
      <w:r w:rsidRPr="00893958">
        <w:rPr>
          <w:rStyle w:val="BerichtCodeZchn"/>
        </w:rPr>
        <w:t>benchmark-results/</w:t>
      </w:r>
      <w:r>
        <w:t xml:space="preserve"> extended by the </w:t>
      </w:r>
      <w:r w:rsidR="00893958">
        <w:t>output directory passed as second argument to the fat jar.</w:t>
      </w:r>
      <w:r w:rsidR="003024FF">
        <w:t xml:space="preserve"> This specifies the output directory for flamegraph.</w:t>
      </w:r>
    </w:p>
    <w:p w14:paraId="2B381D55" w14:textId="245BBE17" w:rsidR="00B76CE5" w:rsidRDefault="00893958" w:rsidP="00B76CE5">
      <w:pPr>
        <w:pStyle w:val="Listenabsatz"/>
        <w:numPr>
          <w:ilvl w:val="0"/>
          <w:numId w:val="71"/>
        </w:numPr>
      </w:pPr>
      <w:r w:rsidRPr="00B76CE5">
        <w:rPr>
          <w:rStyle w:val="BerichtCodeZchn"/>
        </w:rPr>
        <w:t>alloc</w:t>
      </w:r>
      <w:r w:rsidR="00B76CE5">
        <w:t xml:space="preserve"> is set to </w:t>
      </w:r>
      <w:r w:rsidR="00B76CE5" w:rsidRPr="00B76CE5">
        <w:rPr>
          <w:rStyle w:val="BerichtCodeZchn"/>
        </w:rPr>
        <w:t>1k</w:t>
      </w:r>
      <w:r w:rsidR="00B76CE5">
        <w:t>, which tells the async profiler how often to sample the allocation space on average. This is intentionally set to a small value to get a precise measurement. The performance impact does not matter, because we measure execution time in a separate execution.</w:t>
      </w:r>
    </w:p>
    <w:p w14:paraId="5A5F7B0E" w14:textId="357AF1E1" w:rsidR="00B76CE5" w:rsidRDefault="00B76CE5" w:rsidP="00B76CE5">
      <w:pPr>
        <w:ind w:left="360"/>
      </w:pPr>
      <w:r>
        <w:t>The fat jar itself is once again executed using a shell script</w:t>
      </w:r>
      <w:r w:rsidR="003024FF">
        <w:t xml:space="preserve"> as</w:t>
      </w:r>
      <w:r>
        <w:t xml:space="preserve"> seen in </w:t>
      </w:r>
      <w:r w:rsidR="00183687">
        <w:fldChar w:fldCharType="begin"/>
      </w:r>
      <w:r w:rsidR="00183687">
        <w:instrText xml:space="preserve"> REF _Ref221024421 \h </w:instrText>
      </w:r>
      <w:r w:rsidR="00183687">
        <w:fldChar w:fldCharType="separate"/>
      </w:r>
      <w:r w:rsidR="002D6190">
        <w:t xml:space="preserve">Code </w:t>
      </w:r>
      <w:r w:rsidR="002D6190">
        <w:rPr>
          <w:noProof/>
        </w:rPr>
        <w:t>14</w:t>
      </w:r>
      <w:r w:rsidR="00183687">
        <w:fldChar w:fldCharType="end"/>
      </w:r>
      <w:r>
        <w:t>.</w:t>
      </w:r>
    </w:p>
    <w:p w14:paraId="0FC11BA3" w14:textId="77777777" w:rsidR="00B76CE5" w:rsidRDefault="00B76CE5" w:rsidP="00183687">
      <w:pPr>
        <w:pStyle w:val="BerichtCode"/>
        <w:numPr>
          <w:ilvl w:val="0"/>
          <w:numId w:val="73"/>
        </w:numPr>
      </w:pPr>
      <w:r>
        <w:lastRenderedPageBreak/>
        <w:t>OutputDir="$(date +"%Y-%m-%d_%H-%M-%S")"</w:t>
      </w:r>
    </w:p>
    <w:p w14:paraId="7E4DE845" w14:textId="77777777" w:rsidR="00B76CE5" w:rsidRDefault="00B76CE5" w:rsidP="00B76CE5">
      <w:pPr>
        <w:pStyle w:val="BerichtCode"/>
      </w:pPr>
    </w:p>
    <w:p w14:paraId="2A40A7D7" w14:textId="77777777" w:rsidR="00183687" w:rsidRDefault="00B76CE5" w:rsidP="00B76CE5">
      <w:pPr>
        <w:pStyle w:val="BerichtCode"/>
      </w:pPr>
      <w:r>
        <w:t xml:space="preserve">java </w:t>
      </w:r>
      <w:r w:rsidR="00183687">
        <w:t>\</w:t>
      </w:r>
    </w:p>
    <w:p w14:paraId="2D531091" w14:textId="293E94A1" w:rsidR="003024FF" w:rsidRPr="003024FF" w:rsidRDefault="003024FF" w:rsidP="003024FF">
      <w:pPr>
        <w:pStyle w:val="BerichtCode"/>
        <w:rPr>
          <w:lang w:val="de-DE"/>
        </w:rPr>
      </w:pPr>
      <w:r>
        <w:t xml:space="preserve">  </w:t>
      </w:r>
      <w:r w:rsidRPr="003024FF">
        <w:rPr>
          <w:lang w:val="de-DE"/>
        </w:rPr>
        <w:t>-Xmx8g</w:t>
      </w:r>
    </w:p>
    <w:p w14:paraId="3643F079" w14:textId="5ADAAB38" w:rsidR="00183687" w:rsidRDefault="00183687" w:rsidP="00B76CE5">
      <w:pPr>
        <w:pStyle w:val="BerichtCode"/>
      </w:pPr>
      <w:r>
        <w:t xml:space="preserve">  </w:t>
      </w:r>
      <w:r w:rsidR="00B76CE5">
        <w:t xml:space="preserve">-XX:+UnlockDiagnosticVMOptions </w:t>
      </w:r>
      <w:r>
        <w:t>\</w:t>
      </w:r>
    </w:p>
    <w:p w14:paraId="45B4300B" w14:textId="6CB56029" w:rsidR="00183687" w:rsidRDefault="00183687" w:rsidP="00B76CE5">
      <w:pPr>
        <w:pStyle w:val="BerichtCode"/>
      </w:pPr>
      <w:r>
        <w:t xml:space="preserve">  </w:t>
      </w:r>
      <w:r w:rsidR="00B76CE5">
        <w:t xml:space="preserve">-XX:+DebugNonSafepoints </w:t>
      </w:r>
      <w:r>
        <w:t>\</w:t>
      </w:r>
    </w:p>
    <w:p w14:paraId="67BEF252" w14:textId="77777777" w:rsidR="00183687" w:rsidRDefault="00183687" w:rsidP="00B76CE5">
      <w:pPr>
        <w:pStyle w:val="BerichtCode"/>
      </w:pPr>
      <w:r>
        <w:t xml:space="preserve">  </w:t>
      </w:r>
      <w:r w:rsidR="00B76CE5">
        <w:t>-jar ./benchmark-runner.jar</w:t>
      </w:r>
      <w:r>
        <w:t xml:space="preserve"> \</w:t>
      </w:r>
    </w:p>
    <w:p w14:paraId="0DD497C7" w14:textId="185247CD" w:rsidR="00B76CE5" w:rsidRDefault="00183687" w:rsidP="00B76CE5">
      <w:pPr>
        <w:pStyle w:val="BerichtCode"/>
      </w:pPr>
      <w:r>
        <w:t xml:space="preserve"> </w:t>
      </w:r>
      <w:r w:rsidR="00B76CE5">
        <w:t xml:space="preserve"> "lutils.</w:t>
      </w:r>
      <w:bookmarkStart w:id="147" w:name="_Hlk221024328"/>
      <w:r>
        <w:t>&lt;benchmark-name&gt;</w:t>
      </w:r>
      <w:bookmarkEnd w:id="147"/>
      <w:r w:rsidR="00B76CE5">
        <w:t>" "$OutputDir" "true" "</w:t>
      </w:r>
      <w:r>
        <w:t>&lt;enable-alloc&gt;</w:t>
      </w:r>
      <w:r w:rsidR="00B76CE5">
        <w:t>"</w:t>
      </w:r>
    </w:p>
    <w:p w14:paraId="7CC8887A" w14:textId="1F84CD9C" w:rsidR="002D278A" w:rsidRDefault="00183687" w:rsidP="00183687">
      <w:pPr>
        <w:pStyle w:val="Beschriftung"/>
      </w:pPr>
      <w:bookmarkStart w:id="148" w:name="_Ref221024421"/>
      <w:bookmarkStart w:id="149" w:name="_Toc222787136"/>
      <w:r>
        <w:t xml:space="preserve">Code </w:t>
      </w:r>
      <w:r>
        <w:fldChar w:fldCharType="begin"/>
      </w:r>
      <w:r>
        <w:instrText xml:space="preserve"> SEQ Code \* ARABIC </w:instrText>
      </w:r>
      <w:r>
        <w:fldChar w:fldCharType="separate"/>
      </w:r>
      <w:r w:rsidR="002D6190">
        <w:rPr>
          <w:noProof/>
        </w:rPr>
        <w:t>14</w:t>
      </w:r>
      <w:r>
        <w:fldChar w:fldCharType="end"/>
      </w:r>
      <w:bookmarkEnd w:id="148"/>
      <w:r>
        <w:t>:</w:t>
      </w:r>
      <w:r>
        <w:tab/>
        <w:t xml:space="preserve">Shell script to run a LUtils benchmark in combination with the </w:t>
      </w:r>
      <w:r w:rsidR="00047E9B">
        <w:t>A</w:t>
      </w:r>
      <w:r>
        <w:t>sync-</w:t>
      </w:r>
      <w:r w:rsidR="00047E9B">
        <w:t>P</w:t>
      </w:r>
      <w:r>
        <w:t>rofiler. The placeholder “</w:t>
      </w:r>
      <w:r w:rsidRPr="00183687">
        <w:t>&lt;benchmark-name&gt;</w:t>
      </w:r>
      <w:r>
        <w:t>” must be replaced with the class name of the benchmark to execute. Furthermore, the placeholder “</w:t>
      </w:r>
      <w:r w:rsidRPr="00183687">
        <w:t>&lt;enable-alloc&gt;</w:t>
      </w:r>
      <w:r>
        <w:t>” must be replaced with a boolean, depending on whether execution time or allocation rate should be profiled.</w:t>
      </w:r>
      <w:bookmarkEnd w:id="149"/>
    </w:p>
    <w:p w14:paraId="3E8526ED" w14:textId="3079C929" w:rsidR="000E5213" w:rsidRPr="000E5213" w:rsidRDefault="000E5213" w:rsidP="000E5213">
      <w:r>
        <w:t xml:space="preserve">After the shell script is executed, it creates a flamegraph as HTML which can be analysed to identify code </w:t>
      </w:r>
      <w:r w:rsidR="00ED5A83">
        <w:t>that</w:t>
      </w:r>
      <w:r>
        <w:t xml:space="preserve"> requires large amounts of execution time or allocation space.</w:t>
      </w:r>
    </w:p>
    <w:p w14:paraId="43A3A93B" w14:textId="422852A8" w:rsidR="00183687" w:rsidRDefault="000E5213" w:rsidP="000E5213">
      <w:pPr>
        <w:pStyle w:val="berschrift2"/>
      </w:pPr>
      <w:bookmarkStart w:id="150" w:name="_Toc223021717"/>
      <w:r>
        <w:t>Problem Identification</w:t>
      </w:r>
      <w:bookmarkEnd w:id="150"/>
    </w:p>
    <w:p w14:paraId="16DF38A4" w14:textId="5C4E815C" w:rsidR="00E308D4" w:rsidRPr="00E308D4" w:rsidRDefault="00E308D4" w:rsidP="00E308D4">
      <w:r>
        <w:t>The flamegraph analysis provides detailed insight into the internal execution behaviour of LUtils. While the earlier benchmark results quantify performance</w:t>
      </w:r>
      <w:r w:rsidR="007B268E">
        <w:t xml:space="preserve"> differences between the evaluated libraries, profiling enables the identification of concrete code responsible for the observed execution times and memory allocation rates. This section summarizes the performance bottlenecks revealed by the </w:t>
      </w:r>
      <w:r w:rsidR="00047E9B">
        <w:t>A</w:t>
      </w:r>
      <w:r w:rsidR="007B268E">
        <w:t>sync-</w:t>
      </w:r>
      <w:r w:rsidR="00047E9B">
        <w:t>P</w:t>
      </w:r>
      <w:r w:rsidR="007B268E">
        <w:t>rofiler and discusses potential optimization strategies.</w:t>
      </w:r>
    </w:p>
    <w:p w14:paraId="0425CFAD" w14:textId="61329629" w:rsidR="00E308D4" w:rsidRDefault="007B268E" w:rsidP="00E308D4">
      <w:r w:rsidRPr="007B268E">
        <w:t xml:space="preserve">The </w:t>
      </w:r>
      <w:r w:rsidR="00047E9B">
        <w:t>A</w:t>
      </w:r>
      <w:r>
        <w:t>sync-</w:t>
      </w:r>
      <w:r w:rsidR="00047E9B">
        <w:t>P</w:t>
      </w:r>
      <w:r>
        <w:t>rofiler has been executed on benchmark</w:t>
      </w:r>
      <w:r w:rsidR="009E47DF">
        <w:t xml:space="preserve"> 1 and 2</w:t>
      </w:r>
      <w:r>
        <w:t xml:space="preserve"> of each experiment. </w:t>
      </w:r>
      <w:r w:rsidR="009E47DF">
        <w:t>B</w:t>
      </w:r>
      <w:r>
        <w:t>enchmark</w:t>
      </w:r>
      <w:r w:rsidR="009E47DF">
        <w:t xml:space="preserve"> 3</w:t>
      </w:r>
      <w:r>
        <w:t xml:space="preserve"> is </w:t>
      </w:r>
      <w:r w:rsidR="00ED5A83">
        <w:t>run in</w:t>
      </w:r>
      <w:r>
        <w:t xml:space="preserve"> single shot </w:t>
      </w:r>
      <w:r w:rsidR="00ED5A83">
        <w:t xml:space="preserve">mode </w:t>
      </w:r>
      <w:r>
        <w:t xml:space="preserve">and thus cannot be reasonably analysed using the </w:t>
      </w:r>
      <w:r w:rsidR="00047E9B">
        <w:t>A</w:t>
      </w:r>
      <w:r>
        <w:t>sync-</w:t>
      </w:r>
      <w:r w:rsidR="00047E9B">
        <w:t>P</w:t>
      </w:r>
      <w:r>
        <w:t>rofiler</w:t>
      </w:r>
      <w:r w:rsidR="00145DBA">
        <w:t>, because the benchmark and its corresponding reference benchmark are executed together</w:t>
      </w:r>
      <w:r>
        <w:t xml:space="preserve">. </w:t>
      </w:r>
    </w:p>
    <w:p w14:paraId="51AB9A15" w14:textId="36D08B14" w:rsidR="00E308D4" w:rsidRPr="007B268E" w:rsidRDefault="007B268E" w:rsidP="00E308D4">
      <w:r>
        <w:t>In the following subsections the profiling results of benchmark</w:t>
      </w:r>
      <w:r w:rsidR="009E47DF">
        <w:t xml:space="preserve"> 1 and 2</w:t>
      </w:r>
      <w:r>
        <w:t xml:space="preserve"> of each experiment are </w:t>
      </w:r>
      <w:r w:rsidR="00F74960">
        <w:t>summarized,</w:t>
      </w:r>
      <w:r>
        <w:t xml:space="preserve"> and potential optimizations </w:t>
      </w:r>
      <w:r w:rsidR="00F74960">
        <w:t>are mentioned shortly</w:t>
      </w:r>
      <w:r>
        <w:t>.</w:t>
      </w:r>
      <w:r w:rsidR="00145DBA">
        <w:t xml:space="preserve"> During these subsections the generated flamegraphs are referenced. Some of these are included in </w:t>
      </w:r>
      <w:r w:rsidR="00145DBA">
        <w:fldChar w:fldCharType="begin"/>
      </w:r>
      <w:r w:rsidR="00145DBA">
        <w:instrText xml:space="preserve"> REF _Ref221894777 \r \h </w:instrText>
      </w:r>
      <w:r w:rsidR="00145DBA">
        <w:fldChar w:fldCharType="separate"/>
      </w:r>
      <w:r w:rsidR="002D6190">
        <w:t>Attachment A 1</w:t>
      </w:r>
      <w:r w:rsidR="00145DBA">
        <w:fldChar w:fldCharType="end"/>
      </w:r>
      <w:r w:rsidR="00145DBA">
        <w:t>. Furthermore, all flamegraphs are included in the GitHub</w:t>
      </w:r>
      <w:r w:rsidR="00145DBA">
        <w:rPr>
          <w:rStyle w:val="Funotenzeichen"/>
        </w:rPr>
        <w:footnoteReference w:id="28"/>
      </w:r>
      <w:r w:rsidR="00145DBA">
        <w:t xml:space="preserve"> repository as HTML. </w:t>
      </w:r>
      <w:r w:rsidR="00F74960">
        <w:t>The next chapter collect</w:t>
      </w:r>
      <w:r w:rsidR="00FE075C">
        <w:t>s</w:t>
      </w:r>
      <w:r w:rsidR="00F74960">
        <w:t xml:space="preserve"> possible optimizations and analyse</w:t>
      </w:r>
      <w:r w:rsidR="00FE075C">
        <w:t>s</w:t>
      </w:r>
      <w:r w:rsidR="00F74960">
        <w:t xml:space="preserve"> them further.</w:t>
      </w:r>
    </w:p>
    <w:p w14:paraId="3C306017" w14:textId="1D70378E" w:rsidR="00E308D4" w:rsidRPr="00E308D4" w:rsidRDefault="00E308D4" w:rsidP="00E308D4">
      <w:pPr>
        <w:pStyle w:val="berschrift3"/>
      </w:pPr>
      <w:bookmarkStart w:id="151" w:name="_Ref221295435"/>
      <w:bookmarkStart w:id="152" w:name="_Toc223021718"/>
      <w:r>
        <w:t>Experiment 1</w:t>
      </w:r>
      <w:bookmarkEnd w:id="151"/>
      <w:bookmarkEnd w:id="152"/>
    </w:p>
    <w:p w14:paraId="3B031070" w14:textId="41DA349D" w:rsidR="00E308D4" w:rsidRDefault="00E308D4" w:rsidP="00183687">
      <w:r>
        <w:t>Benchmark 1 allocate</w:t>
      </w:r>
      <w:r w:rsidR="001B5FEA">
        <w:t>s</w:t>
      </w:r>
      <w:r>
        <w:t xml:space="preserve"> and create</w:t>
      </w:r>
      <w:r w:rsidR="001B5FEA">
        <w:t>s</w:t>
      </w:r>
      <w:r>
        <w:t xml:space="preserve"> ten different small structures. Benchmark 2 allocate</w:t>
      </w:r>
      <w:r w:rsidR="001B5FEA">
        <w:t>s</w:t>
      </w:r>
      <w:r>
        <w:t xml:space="preserve"> two different small structures and </w:t>
      </w:r>
      <w:r w:rsidR="009E47DF">
        <w:t>performs</w:t>
      </w:r>
      <w:r>
        <w:t xml:space="preserve"> write and read operation on these.</w:t>
      </w:r>
      <w:r w:rsidR="007B268E">
        <w:t xml:space="preserve"> Despite the differences in workload the flamegraphs created by the benchmark</w:t>
      </w:r>
      <w:r w:rsidR="009E47DF">
        <w:t xml:space="preserve"> 1 and 2</w:t>
      </w:r>
      <w:r w:rsidR="007B268E">
        <w:t>, show a similar trend.</w:t>
      </w:r>
      <w:r w:rsidR="00145DBA">
        <w:t xml:space="preserve"> </w:t>
      </w:r>
      <w:r w:rsidR="007E3529">
        <w:lastRenderedPageBreak/>
        <w:t xml:space="preserve">These flamegraphs are also included in </w:t>
      </w:r>
      <w:r w:rsidR="007E3529">
        <w:fldChar w:fldCharType="begin"/>
      </w:r>
      <w:r w:rsidR="007E3529">
        <w:instrText xml:space="preserve"> REF _Ref221894777 \r \h </w:instrText>
      </w:r>
      <w:r w:rsidR="007E3529">
        <w:fldChar w:fldCharType="separate"/>
      </w:r>
      <w:r w:rsidR="002D6190">
        <w:t>Attachment A 1</w:t>
      </w:r>
      <w:r w:rsidR="007E3529">
        <w:fldChar w:fldCharType="end"/>
      </w:r>
      <w:r w:rsidR="007E3529">
        <w:t xml:space="preserve"> as </w:t>
      </w:r>
      <w:r w:rsidR="007E3529">
        <w:fldChar w:fldCharType="begin"/>
      </w:r>
      <w:r w:rsidR="007E3529">
        <w:instrText xml:space="preserve"> REF _Ref222831889 \h </w:instrText>
      </w:r>
      <w:r w:rsidR="007E3529">
        <w:fldChar w:fldCharType="separate"/>
      </w:r>
      <w:r w:rsidR="002D6190">
        <w:t xml:space="preserve">Fig. </w:t>
      </w:r>
      <w:r w:rsidR="002D6190">
        <w:rPr>
          <w:noProof/>
        </w:rPr>
        <w:t>15</w:t>
      </w:r>
      <w:r w:rsidR="002D6190">
        <w:t>:</w:t>
      </w:r>
      <w:r w:rsidR="002D6190">
        <w:tab/>
        <w:t>Flamegraphs generated by the Async-Profiler for benchmark 1 (using LUtils) of experiment 1.</w:t>
      </w:r>
      <w:r w:rsidR="007E3529">
        <w:fldChar w:fldCharType="end"/>
      </w:r>
      <w:r w:rsidR="007E3529">
        <w:fldChar w:fldCharType="begin"/>
      </w:r>
      <w:r w:rsidR="007E3529">
        <w:instrText xml:space="preserve"> REF _Ref222831903 \h </w:instrText>
      </w:r>
      <w:r w:rsidR="007E3529">
        <w:fldChar w:fldCharType="separate"/>
      </w:r>
      <w:r w:rsidR="002D6190">
        <w:t xml:space="preserve">Fig. </w:t>
      </w:r>
      <w:r w:rsidR="002D6190">
        <w:rPr>
          <w:noProof/>
        </w:rPr>
        <w:t>15</w:t>
      </w:r>
      <w:r w:rsidR="007E3529">
        <w:fldChar w:fldCharType="end"/>
      </w:r>
      <w:r w:rsidR="007E3529">
        <w:t xml:space="preserve"> and </w:t>
      </w:r>
      <w:r w:rsidR="007E3529">
        <w:fldChar w:fldCharType="begin"/>
      </w:r>
      <w:r w:rsidR="007E3529">
        <w:instrText xml:space="preserve"> REF _Ref222831908 \h </w:instrText>
      </w:r>
      <w:r w:rsidR="007E3529">
        <w:fldChar w:fldCharType="separate"/>
      </w:r>
      <w:r w:rsidR="002D6190">
        <w:t xml:space="preserve">Fig. </w:t>
      </w:r>
      <w:r w:rsidR="002D6190">
        <w:rPr>
          <w:noProof/>
        </w:rPr>
        <w:t>16</w:t>
      </w:r>
      <w:r w:rsidR="007E3529">
        <w:fldChar w:fldCharType="end"/>
      </w:r>
      <w:r w:rsidR="007E3529">
        <w:t>.</w:t>
      </w:r>
    </w:p>
    <w:p w14:paraId="3784D838" w14:textId="17A872CA" w:rsidR="00B50263" w:rsidRDefault="00B50263" w:rsidP="00B50263">
      <w:pPr>
        <w:pStyle w:val="berschrift4"/>
      </w:pPr>
      <w:r>
        <w:t>Native Memory Allocation</w:t>
      </w:r>
    </w:p>
    <w:p w14:paraId="1B67E727" w14:textId="39C257CD" w:rsidR="00B50263" w:rsidRDefault="007B268E" w:rsidP="00183687">
      <w:r>
        <w:t xml:space="preserve">In both benchmarks, native memory allocation via </w:t>
      </w:r>
      <w:r w:rsidRPr="007B268E">
        <w:rPr>
          <w:rStyle w:val="BerichtCodeZchn"/>
        </w:rPr>
        <w:t>BufferUtils.create64BitAligned(</w:t>
      </w:r>
      <w:r>
        <w:rPr>
          <w:rStyle w:val="BerichtCodeZchn"/>
        </w:rPr>
        <w:t>)</w:t>
      </w:r>
      <w:r w:rsidRPr="007B268E">
        <w:t xml:space="preserve"> </w:t>
      </w:r>
      <w:r>
        <w:t xml:space="preserve">is the </w:t>
      </w:r>
      <w:r w:rsidR="00B667F0">
        <w:t xml:space="preserve">one of the </w:t>
      </w:r>
      <w:r>
        <w:t>largest contributor</w:t>
      </w:r>
      <w:r w:rsidR="00B667F0">
        <w:t>s</w:t>
      </w:r>
      <w:r>
        <w:t xml:space="preserve"> to execution time at </w:t>
      </w:r>
      <w:r w:rsidR="00B667F0">
        <w:t>36</w:t>
      </w:r>
      <w:r>
        <w:t xml:space="preserve">% and </w:t>
      </w:r>
      <w:r w:rsidR="00B667F0">
        <w:t>26</w:t>
      </w:r>
      <w:r>
        <w:t xml:space="preserve">% respectively. This method internally relies on the Java class </w:t>
      </w:r>
      <w:r w:rsidRPr="007B268E">
        <w:rPr>
          <w:rStyle w:val="BerichtCodeZchn"/>
        </w:rPr>
        <w:t>ByteBuffer</w:t>
      </w:r>
      <w:r w:rsidR="001B5FEA">
        <w:t>.</w:t>
      </w:r>
      <w:r>
        <w:t xml:space="preserve"> </w:t>
      </w:r>
      <w:r w:rsidR="001B5FEA">
        <w:t>M</w:t>
      </w:r>
      <w:r>
        <w:t xml:space="preserve">ore specifically on the method </w:t>
      </w:r>
      <w:r w:rsidRPr="007B268E">
        <w:rPr>
          <w:rStyle w:val="BerichtCodeZchn"/>
        </w:rPr>
        <w:t>ByteBuffer.allocatedDirect()</w:t>
      </w:r>
      <w:r>
        <w:t xml:space="preserve">. This could be optimized by using a faster native memory allocator. Possible candidates include FFMA’s </w:t>
      </w:r>
      <w:r>
        <w:rPr>
          <w:rStyle w:val="BerichtCodeZchn"/>
        </w:rPr>
        <w:t>Arena</w:t>
      </w:r>
      <w:r>
        <w:t xml:space="preserve"> and the </w:t>
      </w:r>
      <w:r w:rsidRPr="007B268E">
        <w:rPr>
          <w:rStyle w:val="BerichtCodeZchn"/>
        </w:rPr>
        <w:t>malloc</w:t>
      </w:r>
      <w:r w:rsidR="001B4D65" w:rsidRPr="001B4D65">
        <w:t xml:space="preserve"> function</w:t>
      </w:r>
      <w:r w:rsidR="001B4D65">
        <w:t xml:space="preserve"> </w:t>
      </w:r>
      <w:r w:rsidR="003024FF">
        <w:t>from the</w:t>
      </w:r>
      <w:r w:rsidR="001B4D65">
        <w:t xml:space="preserve"> C</w:t>
      </w:r>
      <w:r w:rsidR="003024FF">
        <w:t>-</w:t>
      </w:r>
      <w:r w:rsidR="001B4D65">
        <w:t>standard</w:t>
      </w:r>
      <w:r w:rsidR="003024FF">
        <w:t>-</w:t>
      </w:r>
      <w:r w:rsidR="001B4D65">
        <w:t>library or from other libraries like jemalloc</w:t>
      </w:r>
      <w:r w:rsidR="001B4D65">
        <w:rPr>
          <w:rStyle w:val="Funotenzeichen"/>
        </w:rPr>
        <w:footnoteReference w:id="29"/>
      </w:r>
      <w:r w:rsidR="001B4D65">
        <w:t xml:space="preserve"> or rpmalloc</w:t>
      </w:r>
      <w:r w:rsidR="001B4D65">
        <w:rPr>
          <w:rStyle w:val="Funotenzeichen"/>
        </w:rPr>
        <w:footnoteReference w:id="30"/>
      </w:r>
      <w:r>
        <w:t>.</w:t>
      </w:r>
    </w:p>
    <w:p w14:paraId="69423DED" w14:textId="4FDC11A3" w:rsidR="00B50263" w:rsidRDefault="00B50263" w:rsidP="00B50263">
      <w:pPr>
        <w:pStyle w:val="berschrift4"/>
      </w:pPr>
      <w:r>
        <w:t>ByteBuffer Claiming and Slicing</w:t>
      </w:r>
    </w:p>
    <w:p w14:paraId="431AD64F" w14:textId="56033D07" w:rsidR="00B50263" w:rsidRDefault="00B50263" w:rsidP="00183687">
      <w:r>
        <w:t xml:space="preserve">Another major contributor is the </w:t>
      </w:r>
      <w:r w:rsidRPr="00B50263">
        <w:rPr>
          <w:rStyle w:val="BerichtCodeZchn"/>
        </w:rPr>
        <w:t>Structure.claimBuffer()</w:t>
      </w:r>
      <w:r>
        <w:t xml:space="preserve"> method with approximately 2</w:t>
      </w:r>
      <w:r w:rsidR="00B667F0">
        <w:t>4</w:t>
      </w:r>
      <w:r>
        <w:t>% in benchmark 1 and 2</w:t>
      </w:r>
      <w:r w:rsidR="00B667F0">
        <w:t>6</w:t>
      </w:r>
      <w:r>
        <w:t xml:space="preserve">% in benchmark 2. This method calls </w:t>
      </w:r>
      <w:r w:rsidRPr="00B50263">
        <w:rPr>
          <w:rStyle w:val="BerichtCodeZchn"/>
        </w:rPr>
        <w:t>Structure.useBuffer()</w:t>
      </w:r>
      <w:r>
        <w:t xml:space="preserve"> of every structure element as well as on itself. Inside that method </w:t>
      </w:r>
      <w:r w:rsidR="00047E9B">
        <w:t>the A</w:t>
      </w:r>
      <w:r>
        <w:t>sync-</w:t>
      </w:r>
      <w:r w:rsidR="00047E9B">
        <w:t>P</w:t>
      </w:r>
      <w:r>
        <w:t xml:space="preserve">rofiler blames three different methods: </w:t>
      </w:r>
      <w:r w:rsidRPr="00B50263">
        <w:rPr>
          <w:rStyle w:val="BerichtCodeZchn"/>
        </w:rPr>
        <w:t>DirectByteBuffer.slice()</w:t>
      </w:r>
      <w:r>
        <w:t xml:space="preserve">, </w:t>
      </w:r>
      <w:r w:rsidRPr="00B50263">
        <w:rPr>
          <w:rStyle w:val="BerichtCodeZchn"/>
        </w:rPr>
        <w:t>Structure.setInfo()</w:t>
      </w:r>
      <w:r>
        <w:t xml:space="preserve"> and </w:t>
      </w:r>
      <w:r w:rsidRPr="00B50263">
        <w:rPr>
          <w:rStyle w:val="BerichtCodeZchn"/>
        </w:rPr>
        <w:t>ComplexStructure.getChildren()</w:t>
      </w:r>
      <w:r w:rsidRPr="00B50263">
        <w:t>. The latter method</w:t>
      </w:r>
      <w:r w:rsidR="00CE7D36">
        <w:t xml:space="preserve"> requires about 4% execution time of benchmark</w:t>
      </w:r>
      <w:r w:rsidR="009E47DF">
        <w:t xml:space="preserve"> 1</w:t>
      </w:r>
      <w:r w:rsidR="00174E99">
        <w:t xml:space="preserve">, but it also appears outside of </w:t>
      </w:r>
      <w:r w:rsidR="00174E99" w:rsidRPr="00B50263">
        <w:rPr>
          <w:rStyle w:val="BerichtCodeZchn"/>
        </w:rPr>
        <w:t>Structure.claimBuffer()</w:t>
      </w:r>
      <w:r w:rsidR="00174E99">
        <w:t xml:space="preserve"> resulting in a combined execution time of </w:t>
      </w:r>
      <w:r w:rsidR="00B667F0">
        <w:t>15</w:t>
      </w:r>
      <w:r w:rsidR="00174E99">
        <w:t>%</w:t>
      </w:r>
      <w:r w:rsidR="00CE7D36">
        <w:t xml:space="preserve">. </w:t>
      </w:r>
      <w:r w:rsidR="00174E99" w:rsidRPr="00B50263">
        <w:rPr>
          <w:rStyle w:val="BerichtCodeZchn"/>
        </w:rPr>
        <w:t>ComplexStructure.getChildren()</w:t>
      </w:r>
      <w:r w:rsidRPr="00B50263">
        <w:t xml:space="preserve"> retrieves the Java fields of each structure element using reflection. </w:t>
      </w:r>
      <w:r>
        <w:t xml:space="preserve">This is optimizable by calling the </w:t>
      </w:r>
      <w:r w:rsidRPr="00B50263">
        <w:rPr>
          <w:rStyle w:val="BerichtCodeZchn"/>
        </w:rPr>
        <w:t>init()</w:t>
      </w:r>
      <w:r>
        <w:t xml:space="preserve"> method and passing the variables of all structure elements in the correct order. However, this </w:t>
      </w:r>
      <w:r w:rsidR="00174E99">
        <w:t>must</w:t>
      </w:r>
      <w:r>
        <w:t xml:space="preserve"> be </w:t>
      </w:r>
      <w:r w:rsidR="001B5FEA">
        <w:t>handwritten</w:t>
      </w:r>
      <w:r>
        <w:t xml:space="preserve"> by the </w:t>
      </w:r>
      <w:r w:rsidR="0057637C">
        <w:t xml:space="preserve">developer </w:t>
      </w:r>
      <w:r>
        <w:t>for every structure class.</w:t>
      </w:r>
    </w:p>
    <w:p w14:paraId="6D51A7CD" w14:textId="733FDADE" w:rsidR="00F74960" w:rsidRDefault="00CE7D36" w:rsidP="00CE7D36">
      <w:r>
        <w:t xml:space="preserve">A lot of the remaining </w:t>
      </w:r>
      <w:r w:rsidR="00174E99">
        <w:t>~</w:t>
      </w:r>
      <w:r w:rsidR="00B667F0">
        <w:t>20</w:t>
      </w:r>
      <w:r>
        <w:t>%</w:t>
      </w:r>
      <w:r w:rsidR="00B667F0">
        <w:t xml:space="preserve"> o</w:t>
      </w:r>
      <w:r w:rsidR="00B667F0" w:rsidRPr="00B667F0">
        <w:t xml:space="preserve">f </w:t>
      </w:r>
      <w:r w:rsidR="00B667F0" w:rsidRPr="00B50263">
        <w:rPr>
          <w:rStyle w:val="BerichtCodeZchn"/>
        </w:rPr>
        <w:t>Structure.claimBuffer()</w:t>
      </w:r>
      <w:r w:rsidRPr="00B667F0">
        <w:t xml:space="preserve"> </w:t>
      </w:r>
      <w:r w:rsidR="00174E99">
        <w:t>are</w:t>
      </w:r>
      <w:r>
        <w:t xml:space="preserve"> shared by </w:t>
      </w:r>
      <w:r w:rsidRPr="00B50263">
        <w:rPr>
          <w:rStyle w:val="BerichtCodeZchn"/>
        </w:rPr>
        <w:t>DirectByteBuffer.slice()</w:t>
      </w:r>
      <w:r>
        <w:t xml:space="preserve"> and </w:t>
      </w:r>
      <w:r w:rsidRPr="00B50263">
        <w:rPr>
          <w:rStyle w:val="BerichtCodeZchn"/>
        </w:rPr>
        <w:t>Structure.setInfo()</w:t>
      </w:r>
      <w:r>
        <w:t>.</w:t>
      </w:r>
      <w:r w:rsidR="003024FF">
        <w:t xml:space="preserve"> T</w:t>
      </w:r>
      <w:r>
        <w:t>he latter shares about as much blame as the former</w:t>
      </w:r>
      <w:r w:rsidR="003024FF">
        <w:t>. However,</w:t>
      </w:r>
      <w:r>
        <w:t xml:space="preserve"> </w:t>
      </w:r>
      <w:r w:rsidR="003024FF">
        <w:t>this is not a realistic result</w:t>
      </w:r>
      <w:r>
        <w:t xml:space="preserve">, </w:t>
      </w:r>
      <w:r w:rsidR="001B5FEA">
        <w:t>given</w:t>
      </w:r>
      <w:r w:rsidR="003024FF">
        <w:t xml:space="preserve"> that</w:t>
      </w:r>
      <w:r>
        <w:t xml:space="preserve"> the code of </w:t>
      </w:r>
      <w:r w:rsidRPr="00B50263">
        <w:rPr>
          <w:rStyle w:val="BerichtCodeZchn"/>
        </w:rPr>
        <w:t>Structure.setInfo()</w:t>
      </w:r>
      <w:r w:rsidRPr="00CE7D36">
        <w:t xml:space="preserve"> is </w:t>
      </w:r>
      <w:r w:rsidR="003024FF">
        <w:t>relatively simple</w:t>
      </w:r>
      <w:r w:rsidRPr="00CE7D36">
        <w:t xml:space="preserve">. </w:t>
      </w:r>
      <w:r>
        <w:t xml:space="preserve">Since both methods have been inlined, it is more likely that </w:t>
      </w:r>
      <w:r w:rsidR="003024FF" w:rsidRPr="00B50263">
        <w:rPr>
          <w:rStyle w:val="BerichtCodeZchn"/>
        </w:rPr>
        <w:t>Structure.setInfo()</w:t>
      </w:r>
      <w:r w:rsidR="003024FF" w:rsidRPr="003024FF">
        <w:t xml:space="preserve"> </w:t>
      </w:r>
      <w:r>
        <w:t>i</w:t>
      </w:r>
      <w:r w:rsidR="00174E99">
        <w:t>s</w:t>
      </w:r>
      <w:r>
        <w:t xml:space="preserve"> wrongfully blamed </w:t>
      </w:r>
      <w:r w:rsidR="00174E99">
        <w:t xml:space="preserve">due to </w:t>
      </w:r>
      <w:r>
        <w:t>the</w:t>
      </w:r>
      <w:r w:rsidR="00174E99">
        <w:t xml:space="preserve"> inlining</w:t>
      </w:r>
      <w:r>
        <w:t xml:space="preserve"> problem discussed in</w:t>
      </w:r>
      <w:r w:rsidR="003024FF">
        <w:t xml:space="preserve"> </w:t>
      </w:r>
      <w:r w:rsidR="003024FF">
        <w:fldChar w:fldCharType="begin"/>
      </w:r>
      <w:r w:rsidR="003024FF">
        <w:instrText xml:space="preserve"> REF _Ref222681842 \r \h </w:instrText>
      </w:r>
      <w:r w:rsidR="003024FF">
        <w:fldChar w:fldCharType="separate"/>
      </w:r>
      <w:r w:rsidR="002D6190">
        <w:t>2.3.2</w:t>
      </w:r>
      <w:r w:rsidR="003024FF">
        <w:fldChar w:fldCharType="end"/>
      </w:r>
      <w:r>
        <w:t>.</w:t>
      </w:r>
      <w:r w:rsidR="00F74960">
        <w:t xml:space="preserve"> This is further supported by the allocation </w:t>
      </w:r>
      <w:r w:rsidR="001B5FEA">
        <w:t>profile</w:t>
      </w:r>
      <w:r w:rsidR="00F74960">
        <w:t xml:space="preserve">, which shows that about </w:t>
      </w:r>
      <w:r w:rsidR="00AE6A81">
        <w:t>one third</w:t>
      </w:r>
      <w:r w:rsidR="00F74960">
        <w:t xml:space="preserve"> of all allocated bytes are due to the </w:t>
      </w:r>
      <w:r w:rsidR="00F74960" w:rsidRPr="00B50263">
        <w:rPr>
          <w:rStyle w:val="BerichtCodeZchn"/>
        </w:rPr>
        <w:t>DirectByteBuffer.slice()</w:t>
      </w:r>
      <w:r w:rsidR="00F74960" w:rsidRPr="00F74960">
        <w:t xml:space="preserve"> method</w:t>
      </w:r>
      <w:r w:rsidR="00F74960">
        <w:t xml:space="preserve">. </w:t>
      </w:r>
      <w:r w:rsidR="00AB35F2">
        <w:t>An alternative approach is</w:t>
      </w:r>
      <w:r w:rsidR="00F74960">
        <w:t xml:space="preserve"> to avoid slicing the </w:t>
      </w:r>
      <w:r w:rsidR="00F74960" w:rsidRPr="00174E99">
        <w:rPr>
          <w:rStyle w:val="BerichtCodeZchn"/>
        </w:rPr>
        <w:t>ByteBuffer</w:t>
      </w:r>
      <w:r w:rsidR="00F74960">
        <w:t xml:space="preserve"> for each structure element. </w:t>
      </w:r>
      <w:r w:rsidR="00174E99">
        <w:t>Instead,</w:t>
      </w:r>
      <w:r w:rsidR="00F74960">
        <w:t xml:space="preserve"> each element should store the same </w:t>
      </w:r>
      <w:r w:rsidR="00F74960" w:rsidRPr="00174E99">
        <w:rPr>
          <w:rStyle w:val="BerichtCodeZchn"/>
        </w:rPr>
        <w:t>ByteBuffer</w:t>
      </w:r>
      <w:r w:rsidR="00F74960">
        <w:t xml:space="preserve"> </w:t>
      </w:r>
      <w:r w:rsidR="00174E99">
        <w:t xml:space="preserve">instance </w:t>
      </w:r>
      <w:r w:rsidR="00F74960">
        <w:t xml:space="preserve">and </w:t>
      </w:r>
      <w:r w:rsidR="001B5FEA">
        <w:t>an</w:t>
      </w:r>
      <w:r w:rsidR="00F74960">
        <w:t xml:space="preserve"> offset</w:t>
      </w:r>
      <w:r w:rsidR="00174E99">
        <w:t>.</w:t>
      </w:r>
    </w:p>
    <w:p w14:paraId="2CE1EF75" w14:textId="5F9D3924" w:rsidR="00183687" w:rsidRDefault="00174E99" w:rsidP="00174E99">
      <w:pPr>
        <w:pStyle w:val="berschrift4"/>
      </w:pPr>
      <w:r>
        <w:lastRenderedPageBreak/>
        <w:t>Runtime Structure Info Resolution</w:t>
      </w:r>
    </w:p>
    <w:p w14:paraId="34279662" w14:textId="1201D473" w:rsidR="0097333A" w:rsidRDefault="00907162" w:rsidP="00183687">
      <w:r>
        <w:t xml:space="preserve">The profiling results further reveal that </w:t>
      </w:r>
      <w:r w:rsidRPr="00907162">
        <w:rPr>
          <w:rStyle w:val="BerichtCodeZchn"/>
        </w:rPr>
        <w:t>SSMUtils.getInfo()</w:t>
      </w:r>
      <w:r>
        <w:t xml:space="preserve"> contributes significantly to the execution time at 2</w:t>
      </w:r>
      <w:r w:rsidR="00AE6A81">
        <w:t>1</w:t>
      </w:r>
      <w:r>
        <w:t>% and 1</w:t>
      </w:r>
      <w:r w:rsidR="00AE6A81">
        <w:t>1</w:t>
      </w:r>
      <w:r>
        <w:t>% of benchmark</w:t>
      </w:r>
      <w:r w:rsidR="009E47DF">
        <w:t xml:space="preserve"> 1 and 2</w:t>
      </w:r>
      <w:r>
        <w:t xml:space="preserve"> respectively.</w:t>
      </w:r>
      <w:r w:rsidR="0071413C">
        <w:t xml:space="preserve"> The high execution time of this method is due to the heavy use of reflection and retrieving</w:t>
      </w:r>
      <w:r w:rsidR="003024FF">
        <w:t xml:space="preserve"> of</w:t>
      </w:r>
      <w:r w:rsidR="0071413C">
        <w:t xml:space="preserve"> annotations at runtime. The two biggest contributors are the method calls </w:t>
      </w:r>
      <w:r w:rsidR="0071413C" w:rsidRPr="00F61813">
        <w:rPr>
          <w:rStyle w:val="BerichtCodeZchn"/>
        </w:rPr>
        <w:t>SSMUtils.getABI()</w:t>
      </w:r>
      <w:r w:rsidR="0071413C">
        <w:t xml:space="preserve"> and </w:t>
      </w:r>
      <w:r w:rsidR="0071413C" w:rsidRPr="00F61813">
        <w:rPr>
          <w:rStyle w:val="BerichtCodeZchn"/>
        </w:rPr>
        <w:t>SSMUtils.sanityChecks()</w:t>
      </w:r>
      <w:r w:rsidR="0071413C">
        <w:t>.</w:t>
      </w:r>
    </w:p>
    <w:p w14:paraId="72253EAF" w14:textId="5EFB068D" w:rsidR="007B268E" w:rsidRDefault="0071413C" w:rsidP="00183687">
      <w:r>
        <w:t>The f</w:t>
      </w:r>
      <w:r w:rsidR="00F61813">
        <w:t xml:space="preserve">ormer retrieves the ABI from the </w:t>
      </w:r>
      <w:r w:rsidR="00F61813" w:rsidRPr="00F61813">
        <w:rPr>
          <w:rStyle w:val="BerichtCodeZchn"/>
        </w:rPr>
        <w:t>StructureLayoutSettings</w:t>
      </w:r>
      <w:r w:rsidR="00F61813">
        <w:t xml:space="preserve"> annotation of the structure at runtime. </w:t>
      </w:r>
      <w:r w:rsidR="000B65C4">
        <w:t>T</w:t>
      </w:r>
      <w:r w:rsidR="0097333A">
        <w:t xml:space="preserve">he flamegraph </w:t>
      </w:r>
      <w:r w:rsidR="000B65C4">
        <w:t>reveals</w:t>
      </w:r>
      <w:r w:rsidR="0097333A">
        <w:t xml:space="preserve"> that every call to a method of an annotation translates to a lookup in a </w:t>
      </w:r>
      <w:r w:rsidR="0097333A" w:rsidRPr="0097333A">
        <w:rPr>
          <w:rStyle w:val="BerichtCodeZchn"/>
        </w:rPr>
        <w:t>LinkedHashMap</w:t>
      </w:r>
      <w:r w:rsidR="0097333A">
        <w:t xml:space="preserve">, which </w:t>
      </w:r>
      <w:r w:rsidR="0057637C">
        <w:t>requires a lot of</w:t>
      </w:r>
      <w:r w:rsidR="0097333A">
        <w:t xml:space="preserve"> </w:t>
      </w:r>
      <w:r w:rsidR="003024FF">
        <w:t>execution time</w:t>
      </w:r>
      <w:r w:rsidR="0097333A">
        <w:t xml:space="preserve">. Furthermore, the lookup for the annotation itself is also performed using a hash map. A possible optimization would be to require the </w:t>
      </w:r>
      <w:r w:rsidR="0057637C">
        <w:t>developer</w:t>
      </w:r>
      <w:r w:rsidR="0097333A">
        <w:t xml:space="preserve"> to pass a reference to the ABI in the constructor of the structure. This would eliminate the </w:t>
      </w:r>
      <w:r w:rsidR="0097333A" w:rsidRPr="0097333A">
        <w:rPr>
          <w:rStyle w:val="BerichtCodeZchn"/>
        </w:rPr>
        <w:t>SSMUtils.getABI()</w:t>
      </w:r>
      <w:r w:rsidR="0097333A">
        <w:t xml:space="preserve"> method and the </w:t>
      </w:r>
      <w:r w:rsidR="0097333A" w:rsidRPr="00F61813">
        <w:rPr>
          <w:rStyle w:val="BerichtCodeZchn"/>
        </w:rPr>
        <w:t>StructureLayoutSettings</w:t>
      </w:r>
      <w:r w:rsidR="0097333A" w:rsidRPr="000B65C4">
        <w:t xml:space="preserve"> </w:t>
      </w:r>
      <w:r w:rsidR="0097333A" w:rsidRPr="0097333A">
        <w:t>annotation completely.</w:t>
      </w:r>
    </w:p>
    <w:p w14:paraId="67995F50" w14:textId="1FCE7BC8" w:rsidR="006968E4" w:rsidRDefault="006968E4" w:rsidP="006968E4">
      <w:r>
        <w:t xml:space="preserve">The latter method </w:t>
      </w:r>
      <w:r w:rsidRPr="00F61813">
        <w:rPr>
          <w:rStyle w:val="BerichtCodeZchn"/>
        </w:rPr>
        <w:t>SSMUtils.sanityChecks()</w:t>
      </w:r>
      <w:r w:rsidRPr="006968E4">
        <w:t xml:space="preserve"> shows</w:t>
      </w:r>
      <w:r>
        <w:t xml:space="preserve"> a similar pattern, consisting only of </w:t>
      </w:r>
      <w:r w:rsidR="000B65C4">
        <w:t>hash map lookups</w:t>
      </w:r>
      <w:r>
        <w:t xml:space="preserve"> due to annotations. Specifically, this method checks whether the </w:t>
      </w:r>
      <w:r w:rsidRPr="006968E4">
        <w:rPr>
          <w:rStyle w:val="BerichtCodeZchn"/>
        </w:rPr>
        <w:t>StructureSettings</w:t>
      </w:r>
      <w:r>
        <w:t xml:space="preserve"> annotation of the structure to be created allows the configuration set </w:t>
      </w:r>
      <w:r w:rsidR="000B65C4">
        <w:t xml:space="preserve">by the </w:t>
      </w:r>
      <w:r w:rsidR="0057637C">
        <w:t>developer</w:t>
      </w:r>
      <w:r>
        <w:t xml:space="preserve">. </w:t>
      </w:r>
      <w:r w:rsidR="000B65C4">
        <w:t>Consequently,</w:t>
      </w:r>
      <w:r>
        <w:t xml:space="preserve"> this code is not required for any logic but purely to </w:t>
      </w:r>
      <w:r w:rsidR="000B65C4">
        <w:t>improve error detection</w:t>
      </w:r>
      <w:r>
        <w:t xml:space="preserve">. </w:t>
      </w:r>
      <w:r w:rsidR="004B120E">
        <w:t>One</w:t>
      </w:r>
      <w:r>
        <w:t xml:space="preserve"> possible optimization would be to disable </w:t>
      </w:r>
      <w:r w:rsidR="0057637C">
        <w:t>this</w:t>
      </w:r>
      <w:r>
        <w:t xml:space="preserve"> error checking in production environments</w:t>
      </w:r>
      <w:r w:rsidR="004B120E">
        <w:t>.</w:t>
      </w:r>
    </w:p>
    <w:p w14:paraId="644C4AB8" w14:textId="159CFD5A" w:rsidR="000F6CCB" w:rsidRDefault="004B120E" w:rsidP="006968E4">
      <w:r>
        <w:t xml:space="preserve">The rest of the </w:t>
      </w:r>
      <w:r w:rsidRPr="00907162">
        <w:rPr>
          <w:rStyle w:val="BerichtCodeZchn"/>
        </w:rPr>
        <w:t>SSMUtils.getInfo()</w:t>
      </w:r>
      <w:r w:rsidRPr="004B120E">
        <w:t xml:space="preserve"> consists</w:t>
      </w:r>
      <w:r w:rsidR="002129CE">
        <w:t xml:space="preserve"> of checking the </w:t>
      </w:r>
      <w:r w:rsidR="002129CE" w:rsidRPr="006968E4">
        <w:rPr>
          <w:rStyle w:val="BerichtCodeZchn"/>
        </w:rPr>
        <w:t>StructureSettings</w:t>
      </w:r>
      <w:r w:rsidR="002129CE" w:rsidRPr="002129CE">
        <w:t xml:space="preserve"> annotation</w:t>
      </w:r>
      <w:r w:rsidR="002129CE">
        <w:t xml:space="preserve"> whether this structure has a structure </w:t>
      </w:r>
      <w:r w:rsidR="0057637C" w:rsidRPr="0057637C">
        <w:rPr>
          <w:rStyle w:val="BerichtCodeZchn"/>
        </w:rPr>
        <w:t>INFO</w:t>
      </w:r>
      <w:r w:rsidR="002129CE">
        <w:t xml:space="preserve"> variable</w:t>
      </w:r>
      <w:r w:rsidR="0057637C">
        <w:t xml:space="preserve"> or a </w:t>
      </w:r>
      <w:r w:rsidR="0057637C" w:rsidRPr="0057637C">
        <w:rPr>
          <w:rStyle w:val="BerichtCodeZchn"/>
        </w:rPr>
        <w:t>GENERATOR</w:t>
      </w:r>
      <w:r w:rsidR="0057637C">
        <w:t xml:space="preserve"> variable</w:t>
      </w:r>
      <w:r w:rsidR="002129CE">
        <w:t xml:space="preserve"> – once again a hash map lookup. The most obvious optimization is to remove the ability to provide a static structure </w:t>
      </w:r>
      <w:r w:rsidR="0057637C" w:rsidRPr="0057637C">
        <w:rPr>
          <w:rStyle w:val="BerichtCodeZchn"/>
        </w:rPr>
        <w:t>INFO</w:t>
      </w:r>
      <w:r w:rsidR="0057637C">
        <w:t xml:space="preserve"> </w:t>
      </w:r>
      <w:r w:rsidR="002129CE">
        <w:t xml:space="preserve">variable and enforce that the structure must provide a static structure </w:t>
      </w:r>
      <w:r w:rsidR="0057637C" w:rsidRPr="0057637C">
        <w:rPr>
          <w:rStyle w:val="BerichtCodeZchn"/>
        </w:rPr>
        <w:t>GENERATOR</w:t>
      </w:r>
      <w:r w:rsidR="0057637C">
        <w:t xml:space="preserve"> </w:t>
      </w:r>
      <w:r w:rsidR="002129CE">
        <w:t>method.</w:t>
      </w:r>
    </w:p>
    <w:p w14:paraId="1B61D2A6" w14:textId="7C150D22" w:rsidR="004B120E" w:rsidRDefault="002129CE" w:rsidP="006968E4">
      <w:r>
        <w:t xml:space="preserve">Furthermore, </w:t>
      </w:r>
      <w:r w:rsidRPr="00907162">
        <w:rPr>
          <w:rStyle w:val="BerichtCodeZchn"/>
        </w:rPr>
        <w:t>SSMUtils.getInfo()</w:t>
      </w:r>
      <w:r w:rsidR="000B65C4">
        <w:t xml:space="preserve"> </w:t>
      </w:r>
      <w:r w:rsidR="00791F80">
        <w:t xml:space="preserve">retrieves the </w:t>
      </w:r>
      <w:r w:rsidR="00791F80" w:rsidRPr="00791F80">
        <w:rPr>
          <w:rStyle w:val="BerichtCodeZchn"/>
        </w:rPr>
        <w:t>StructureInfo</w:t>
      </w:r>
      <w:r w:rsidR="00791F80" w:rsidRPr="00791F80">
        <w:t xml:space="preserve"> from the </w:t>
      </w:r>
      <w:r w:rsidR="00791F80" w:rsidRPr="0057637C">
        <w:rPr>
          <w:rStyle w:val="BerichtCodeZchn"/>
        </w:rPr>
        <w:t>INFO</w:t>
      </w:r>
      <w:r w:rsidR="00791F80">
        <w:t xml:space="preserve"> or a </w:t>
      </w:r>
      <w:r w:rsidR="00791F80" w:rsidRPr="0057637C">
        <w:rPr>
          <w:rStyle w:val="BerichtCodeZchn"/>
        </w:rPr>
        <w:t>GENERATOR</w:t>
      </w:r>
      <w:r w:rsidR="00791F80">
        <w:t xml:space="preserve"> variable</w:t>
      </w:r>
      <w:r w:rsidR="000F6CCB">
        <w:t xml:space="preserve">. </w:t>
      </w:r>
      <w:r w:rsidR="00791F80">
        <w:t xml:space="preserve">For structures extending </w:t>
      </w:r>
      <w:r w:rsidR="00791F80" w:rsidRPr="00791F80">
        <w:rPr>
          <w:rStyle w:val="BerichtCodeZchn"/>
        </w:rPr>
        <w:t>ComplexStructure</w:t>
      </w:r>
      <w:r w:rsidR="00791F80">
        <w:t>, t</w:t>
      </w:r>
      <w:r w:rsidR="000F6CCB">
        <w:t xml:space="preserve">his </w:t>
      </w:r>
      <w:r w:rsidR="00791F80">
        <w:t>consists</w:t>
      </w:r>
      <w:r w:rsidR="000F6CCB">
        <w:t xml:space="preserve"> </w:t>
      </w:r>
      <w:r w:rsidR="00791F80">
        <w:t>of fetching</w:t>
      </w:r>
      <w:r w:rsidR="000F6CCB">
        <w:t xml:space="preserve"> the previously calculated structure info from a hash map. </w:t>
      </w:r>
      <w:r w:rsidR="0057637C">
        <w:t>However, r</w:t>
      </w:r>
      <w:r w:rsidR="000F6CCB">
        <w:t xml:space="preserve">emoving this hash map lookup by always recalculating the structure layout is not </w:t>
      </w:r>
      <w:r w:rsidR="0057637C">
        <w:t xml:space="preserve">a </w:t>
      </w:r>
      <w:r w:rsidR="000F6CCB">
        <w:t>plausible optimization, because calculating the layout requires reflection and annotation retrieving – once again hash map lookups.</w:t>
      </w:r>
    </w:p>
    <w:p w14:paraId="39B59D94" w14:textId="0F4040E1" w:rsidR="00907162" w:rsidRDefault="00907162" w:rsidP="00907162">
      <w:pPr>
        <w:pStyle w:val="berschrift4"/>
      </w:pPr>
      <w:r>
        <w:t>Re-entrant Lock</w:t>
      </w:r>
    </w:p>
    <w:p w14:paraId="6C78A41C" w14:textId="398A836A" w:rsidR="00907162" w:rsidRDefault="00907162" w:rsidP="00907162">
      <w:r>
        <w:t>The allocation profiling results demonstrate that</w:t>
      </w:r>
      <w:r w:rsidR="000C4E4E">
        <w:t xml:space="preserve"> about </w:t>
      </w:r>
      <w:r w:rsidR="00AE6A81">
        <w:t xml:space="preserve">4% to </w:t>
      </w:r>
      <w:r w:rsidR="000C4E4E">
        <w:t xml:space="preserve">6% of the allocation space is used by a </w:t>
      </w:r>
      <w:r w:rsidR="000C4E4E" w:rsidRPr="000C4E4E">
        <w:rPr>
          <w:rStyle w:val="BerichtCodeZchn"/>
        </w:rPr>
        <w:t>ReentrantLock</w:t>
      </w:r>
      <w:r w:rsidR="000C4E4E">
        <w:t xml:space="preserve">. This can be optimized, because </w:t>
      </w:r>
      <w:r w:rsidR="0057637C">
        <w:t>this</w:t>
      </w:r>
      <w:r w:rsidR="000C4E4E">
        <w:t xml:space="preserve"> lock is only required if modification tracking is enabled for </w:t>
      </w:r>
      <w:r w:rsidR="0057637C">
        <w:t>the</w:t>
      </w:r>
      <w:r w:rsidR="000C4E4E">
        <w:t xml:space="preserve"> structure</w:t>
      </w:r>
      <w:r w:rsidR="00AB35F2">
        <w:t xml:space="preserve"> – which is not the case in any benchmarks</w:t>
      </w:r>
      <w:r w:rsidR="000C4E4E">
        <w:t xml:space="preserve">. Modification </w:t>
      </w:r>
      <w:r w:rsidR="000C4E4E">
        <w:lastRenderedPageBreak/>
        <w:t xml:space="preserve">tracking </w:t>
      </w:r>
      <w:r w:rsidR="00AB35F2">
        <w:t>can only</w:t>
      </w:r>
      <w:r w:rsidR="000C4E4E">
        <w:t xml:space="preserve"> be enabled </w:t>
      </w:r>
      <w:r w:rsidR="00AB35F2">
        <w:t>during</w:t>
      </w:r>
      <w:r w:rsidR="000C4E4E">
        <w:t xml:space="preserve"> constructor </w:t>
      </w:r>
      <w:r w:rsidR="00AB35F2">
        <w:t>initialization</w:t>
      </w:r>
      <w:r w:rsidR="000C4E4E">
        <w:t xml:space="preserve"> and is stored in a final variable. Thus, the </w:t>
      </w:r>
      <w:r w:rsidR="000C4E4E" w:rsidRPr="000C4E4E">
        <w:rPr>
          <w:rStyle w:val="BerichtCodeZchn"/>
        </w:rPr>
        <w:t>ReentrantLock</w:t>
      </w:r>
      <w:r w:rsidR="000C4E4E" w:rsidRPr="000C4E4E">
        <w:t xml:space="preserve"> should </w:t>
      </w:r>
      <w:r w:rsidR="00AB35F2">
        <w:t>not</w:t>
      </w:r>
      <w:r w:rsidR="000C4E4E" w:rsidRPr="000C4E4E">
        <w:t xml:space="preserve"> be created if modification tracking </w:t>
      </w:r>
      <w:r w:rsidR="00AB35F2">
        <w:t>is disabled</w:t>
      </w:r>
      <w:r w:rsidR="000C4E4E" w:rsidRPr="000C4E4E">
        <w:t>.</w:t>
      </w:r>
    </w:p>
    <w:p w14:paraId="6A4B4AC9" w14:textId="6D2C6EB5" w:rsidR="00907162" w:rsidRDefault="00907162" w:rsidP="00907162">
      <w:pPr>
        <w:pStyle w:val="berschrift4"/>
      </w:pPr>
      <w:bookmarkStart w:id="153" w:name="_Ref222588282"/>
      <w:r>
        <w:t>Write and Read Operations</w:t>
      </w:r>
      <w:bookmarkEnd w:id="153"/>
    </w:p>
    <w:p w14:paraId="106CF6BF" w14:textId="7F8252FB" w:rsidR="00907162" w:rsidRDefault="009E47DF" w:rsidP="00907162">
      <w:r>
        <w:t>B</w:t>
      </w:r>
      <w:r w:rsidR="00907162">
        <w:t xml:space="preserve">enchmark </w:t>
      </w:r>
      <w:r>
        <w:t xml:space="preserve">2 </w:t>
      </w:r>
      <w:r w:rsidR="00907162">
        <w:t xml:space="preserve">shows that </w:t>
      </w:r>
      <w:r w:rsidR="000C4E4E">
        <w:t xml:space="preserve">approximately </w:t>
      </w:r>
      <w:r w:rsidR="00AE6A81">
        <w:t>33</w:t>
      </w:r>
      <w:r w:rsidR="000C4E4E">
        <w:t>% of the execution time was spent</w:t>
      </w:r>
      <w:r w:rsidR="002F020B">
        <w:t xml:space="preserve"> writing, reading </w:t>
      </w:r>
      <w:r w:rsidR="0057637C">
        <w:t>or</w:t>
      </w:r>
      <w:r w:rsidR="000C4E4E">
        <w:t xml:space="preserve"> in</w:t>
      </w:r>
      <w:r w:rsidR="0057637C">
        <w:t xml:space="preserve"> code related to</w:t>
      </w:r>
      <w:r w:rsidR="000C4E4E">
        <w:t xml:space="preserve"> benchmark</w:t>
      </w:r>
      <w:r w:rsidR="002F020B">
        <w:t xml:space="preserve"> </w:t>
      </w:r>
      <w:r w:rsidR="0057637C">
        <w:t>logic</w:t>
      </w:r>
      <w:r w:rsidR="00650C2C">
        <w:t xml:space="preserve">. The </w:t>
      </w:r>
      <w:r w:rsidR="00047E9B">
        <w:t>A</w:t>
      </w:r>
      <w:r w:rsidR="00650C2C">
        <w:t>sync-</w:t>
      </w:r>
      <w:r w:rsidR="00047E9B">
        <w:t>P</w:t>
      </w:r>
      <w:r w:rsidR="00650C2C">
        <w:t xml:space="preserve">rofiler </w:t>
      </w:r>
      <w:r w:rsidR="0057637C">
        <w:t>claims</w:t>
      </w:r>
      <w:r w:rsidR="00650C2C">
        <w:t xml:space="preserve"> that about </w:t>
      </w:r>
      <w:r w:rsidR="00AE6A81">
        <w:t>4</w:t>
      </w:r>
      <w:r w:rsidR="00650C2C">
        <w:t>% was due to writing and reading operations, but this should be interpreted with care, because each indiv</w:t>
      </w:r>
      <w:r w:rsidR="00B473A9">
        <w:t xml:space="preserve">idual </w:t>
      </w:r>
      <w:r w:rsidR="00650C2C">
        <w:t xml:space="preserve">write and read operation is </w:t>
      </w:r>
      <w:r w:rsidR="00B473A9">
        <w:t>relatively short and often inlined – which may skid the profiling results due to the problems mentioned in</w:t>
      </w:r>
      <w:r w:rsidR="0057637C">
        <w:t xml:space="preserve"> </w:t>
      </w:r>
      <w:r w:rsidR="0057637C">
        <w:fldChar w:fldCharType="begin"/>
      </w:r>
      <w:r w:rsidR="0057637C">
        <w:instrText xml:space="preserve"> REF _Ref222682552 \r \h </w:instrText>
      </w:r>
      <w:r w:rsidR="0057637C">
        <w:fldChar w:fldCharType="separate"/>
      </w:r>
      <w:r w:rsidR="002D6190">
        <w:t>2.3.2</w:t>
      </w:r>
      <w:r w:rsidR="0057637C">
        <w:fldChar w:fldCharType="end"/>
      </w:r>
      <w:r w:rsidR="00B473A9">
        <w:t xml:space="preserve">. However, what is visible is the complex code path required for </w:t>
      </w:r>
      <w:r w:rsidR="00A22133">
        <w:t>some</w:t>
      </w:r>
      <w:r w:rsidR="00B473A9">
        <w:t xml:space="preserve"> write and read operation</w:t>
      </w:r>
      <w:r w:rsidR="00A22133">
        <w:t>s</w:t>
      </w:r>
      <w:r w:rsidR="00B473A9">
        <w:t>.</w:t>
      </w:r>
      <w:r w:rsidR="00A22133">
        <w:t xml:space="preserve"> </w:t>
      </w:r>
      <w:r w:rsidR="00B421F6" w:rsidRPr="00B421F6">
        <w:t xml:space="preserve">These execution paths can be examined in greater detail in the flamegraphs of </w:t>
      </w:r>
      <w:r w:rsidR="00B421F6">
        <w:t>b</w:t>
      </w:r>
      <w:r w:rsidR="00B421F6" w:rsidRPr="00B421F6">
        <w:t xml:space="preserve">enchmark 2 from </w:t>
      </w:r>
      <w:r w:rsidR="00B421F6">
        <w:t>e</w:t>
      </w:r>
      <w:r w:rsidR="00B421F6" w:rsidRPr="00B421F6">
        <w:t xml:space="preserve">xperiment </w:t>
      </w:r>
      <w:r w:rsidR="00B421F6">
        <w:t>2</w:t>
      </w:r>
      <w:r w:rsidR="00B421F6" w:rsidRPr="00B421F6">
        <w:t xml:space="preserve">. For instance, </w:t>
      </w:r>
      <w:r w:rsidR="00B421F6">
        <w:fldChar w:fldCharType="begin"/>
      </w:r>
      <w:r w:rsidR="00B421F6">
        <w:instrText xml:space="preserve"> REF _Ref221815148 \h </w:instrText>
      </w:r>
      <w:r w:rsidR="00B421F6">
        <w:fldChar w:fldCharType="separate"/>
      </w:r>
      <w:r w:rsidR="002D6190">
        <w:t xml:space="preserve">Fig. </w:t>
      </w:r>
      <w:r w:rsidR="002D6190">
        <w:rPr>
          <w:noProof/>
        </w:rPr>
        <w:t>13</w:t>
      </w:r>
      <w:r w:rsidR="00B421F6">
        <w:fldChar w:fldCharType="end"/>
      </w:r>
      <w:r w:rsidR="00B421F6">
        <w:t xml:space="preserve"> </w:t>
      </w:r>
      <w:r w:rsidR="00B421F6" w:rsidRPr="00B421F6">
        <w:t xml:space="preserve">illustrates the complete call chain triggered by a single </w:t>
      </w:r>
      <w:r w:rsidR="00B421F6" w:rsidRPr="00B421F6">
        <w:rPr>
          <w:rStyle w:val="BerichtCodeZchn"/>
        </w:rPr>
        <w:t>Int1.get()</w:t>
      </w:r>
      <w:r w:rsidR="00B421F6" w:rsidRPr="00B421F6">
        <w:t xml:space="preserve"> invocation.</w:t>
      </w:r>
    </w:p>
    <w:p w14:paraId="40865E19" w14:textId="77777777" w:rsidR="00DD5F21" w:rsidRDefault="00847C79" w:rsidP="00DD5F21">
      <w:pPr>
        <w:keepNext/>
      </w:pPr>
      <w:r w:rsidRPr="00847C79">
        <w:rPr>
          <w:noProof/>
        </w:rPr>
        <w:drawing>
          <wp:inline distT="0" distB="0" distL="0" distR="0" wp14:anchorId="60A0270E" wp14:editId="104B35D0">
            <wp:extent cx="5760720" cy="1222977"/>
            <wp:effectExtent l="0" t="0" r="0" b="0"/>
            <wp:docPr id="98865367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53676" name="Grafik 2"/>
                    <pic:cNvPicPr>
                      <a:picLocks noChangeAspect="1" noChangeArrowheads="1"/>
                    </pic:cNvPicPr>
                  </pic:nvPicPr>
                  <pic:blipFill>
                    <a:blip r:embed="rId35">
                      <a:extLst>
                        <a:ext uri="{96DAC541-7B7A-43D3-8B79-37D633B846F1}">
                          <asvg:svgBlip xmlns:asvg="http://schemas.microsoft.com/office/drawing/2016/SVG/main" r:embed="rId36"/>
                        </a:ext>
                      </a:extLst>
                    </a:blip>
                    <a:stretch>
                      <a:fillRect/>
                    </a:stretch>
                  </pic:blipFill>
                  <pic:spPr bwMode="auto">
                    <a:xfrm>
                      <a:off x="0" y="0"/>
                      <a:ext cx="5760720" cy="1222977"/>
                    </a:xfrm>
                    <a:prstGeom prst="rect">
                      <a:avLst/>
                    </a:prstGeom>
                  </pic:spPr>
                </pic:pic>
              </a:graphicData>
            </a:graphic>
          </wp:inline>
        </w:drawing>
      </w:r>
    </w:p>
    <w:p w14:paraId="3A8696C4" w14:textId="5249428F" w:rsidR="00847C79" w:rsidRDefault="00DD5F21" w:rsidP="00DD5F21">
      <w:pPr>
        <w:pStyle w:val="Beschriftung"/>
      </w:pPr>
      <w:bookmarkStart w:id="154" w:name="_Ref221815148"/>
      <w:bookmarkStart w:id="155" w:name="_Toc222787089"/>
      <w:r>
        <w:t xml:space="preserve">Fig. </w:t>
      </w:r>
      <w:r>
        <w:fldChar w:fldCharType="begin"/>
      </w:r>
      <w:r>
        <w:instrText xml:space="preserve"> SEQ Fig. \* ARABIC </w:instrText>
      </w:r>
      <w:r>
        <w:fldChar w:fldCharType="separate"/>
      </w:r>
      <w:r w:rsidR="002D6190">
        <w:rPr>
          <w:noProof/>
        </w:rPr>
        <w:t>13</w:t>
      </w:r>
      <w:r>
        <w:fldChar w:fldCharType="end"/>
      </w:r>
      <w:bookmarkEnd w:id="154"/>
      <w:r>
        <w:t>:</w:t>
      </w:r>
      <w:r>
        <w:tab/>
      </w:r>
      <w:r w:rsidRPr="0078596F">
        <w:t xml:space="preserve">Code path of single </w:t>
      </w:r>
      <w:r w:rsidRPr="00DD5F21">
        <w:rPr>
          <w:rStyle w:val="BerichtCodeZchn"/>
        </w:rPr>
        <w:t>Int1.get()</w:t>
      </w:r>
      <w:r w:rsidRPr="0078596F">
        <w:t xml:space="preserve"> call.</w:t>
      </w:r>
      <w:bookmarkEnd w:id="155"/>
    </w:p>
    <w:p w14:paraId="0BD2047A" w14:textId="1A422B55" w:rsidR="00174E99" w:rsidRDefault="00AB35F2" w:rsidP="00183687">
      <w:r>
        <w:t xml:space="preserve">One potential improvement is </w:t>
      </w:r>
      <w:r w:rsidR="00847C79">
        <w:t>to perform write</w:t>
      </w:r>
      <w:r w:rsidR="005C7F02">
        <w:t xml:space="preserve"> and read</w:t>
      </w:r>
      <w:r w:rsidR="00847C79">
        <w:t xml:space="preserve"> operations like LWJGL. Instead of using the respective </w:t>
      </w:r>
      <w:r w:rsidR="00847C79" w:rsidRPr="00847C79">
        <w:rPr>
          <w:rStyle w:val="BerichtCodeZchn"/>
        </w:rPr>
        <w:t>ByteBuffer.get*()</w:t>
      </w:r>
      <w:r w:rsidR="00847C79">
        <w:t xml:space="preserve"> methods, </w:t>
      </w:r>
      <w:r>
        <w:t>calling</w:t>
      </w:r>
      <w:r w:rsidR="00847C79">
        <w:t xml:space="preserve"> </w:t>
      </w:r>
      <w:r w:rsidR="00847C79" w:rsidRPr="00847C79">
        <w:rPr>
          <w:rStyle w:val="BerichtCodeZchn"/>
        </w:rPr>
        <w:t>Unsafe.get</w:t>
      </w:r>
      <w:r w:rsidR="00705695">
        <w:rPr>
          <w:rStyle w:val="BerichtCodeZchn"/>
        </w:rPr>
        <w:t>*</w:t>
      </w:r>
      <w:r w:rsidR="00847C79" w:rsidRPr="00847C79">
        <w:rPr>
          <w:rStyle w:val="BerichtCodeZchn"/>
        </w:rPr>
        <w:t>Unaligned</w:t>
      </w:r>
      <w:r w:rsidR="00847C79">
        <w:t xml:space="preserve"> directly</w:t>
      </w:r>
      <w:r w:rsidR="00100EBD">
        <w:t>, avoid</w:t>
      </w:r>
      <w:r>
        <w:t>s</w:t>
      </w:r>
      <w:r w:rsidR="00100EBD">
        <w:t xml:space="preserve"> overhead introduced by Java’s </w:t>
      </w:r>
      <w:r w:rsidR="00100EBD" w:rsidRPr="00100EBD">
        <w:rPr>
          <w:rStyle w:val="BerichtCodeZchn"/>
        </w:rPr>
        <w:t>DirectByteBuffer</w:t>
      </w:r>
      <w:r w:rsidR="00100EBD">
        <w:t>.</w:t>
      </w:r>
      <w:r w:rsidR="00705695">
        <w:t xml:space="preserve"> </w:t>
      </w:r>
      <w:r w:rsidR="00705695" w:rsidRPr="00705695">
        <w:t xml:space="preserve">Analogously, write operations can be implemented using the corresponding </w:t>
      </w:r>
      <w:r w:rsidR="00705695" w:rsidRPr="00705695">
        <w:rPr>
          <w:rStyle w:val="BerichtCodeZchn"/>
        </w:rPr>
        <w:t>Unsafe.put*Unaligne</w:t>
      </w:r>
      <w:r w:rsidR="00705695" w:rsidRPr="00705695">
        <w:t>d methods.</w:t>
      </w:r>
    </w:p>
    <w:p w14:paraId="2518FB4E" w14:textId="3F783209" w:rsidR="00E61B16" w:rsidRDefault="00E61B16" w:rsidP="00E61B16">
      <w:pPr>
        <w:pStyle w:val="berschrift3"/>
      </w:pPr>
      <w:bookmarkStart w:id="156" w:name="_Toc223021719"/>
      <w:r>
        <w:t>Experiment 2</w:t>
      </w:r>
      <w:bookmarkEnd w:id="156"/>
    </w:p>
    <w:p w14:paraId="7D1D5A87" w14:textId="3FCDD898" w:rsidR="00AA16DD" w:rsidRDefault="009E47DF" w:rsidP="00E61B16">
      <w:r>
        <w:t>B</w:t>
      </w:r>
      <w:r w:rsidR="00E61B16">
        <w:t>enchmark</w:t>
      </w:r>
      <w:r>
        <w:t xml:space="preserve"> 1</w:t>
      </w:r>
      <w:r w:rsidR="00E61B16">
        <w:t xml:space="preserve"> allocated and created five different complex structures. Benchmark 2 allocated a single complex structure and performed write and read operation on it.</w:t>
      </w:r>
      <w:r w:rsidR="005C7F02">
        <w:t xml:space="preserve"> Once again,</w:t>
      </w:r>
      <w:r w:rsidR="00E61B16">
        <w:t xml:space="preserve"> the flamegraphs created by benchmark</w:t>
      </w:r>
      <w:r>
        <w:t xml:space="preserve"> 1 and 2</w:t>
      </w:r>
      <w:r w:rsidR="00E61B16">
        <w:t xml:space="preserve"> of experiment 2 show a similar trend</w:t>
      </w:r>
      <w:r w:rsidR="005C7F02">
        <w:t xml:space="preserve"> despite the differences in workload</w:t>
      </w:r>
      <w:r w:rsidR="00E61B16">
        <w:t>.</w:t>
      </w:r>
      <w:r w:rsidR="00FC7F08">
        <w:t xml:space="preserve"> Additionally, they</w:t>
      </w:r>
      <w:r w:rsidR="00AA16DD">
        <w:t xml:space="preserve"> further validate the problems found during profiling of experiment</w:t>
      </w:r>
      <w:r>
        <w:t xml:space="preserve"> 1</w:t>
      </w:r>
      <w:r w:rsidR="00AA16DD">
        <w:t xml:space="preserve">. </w:t>
      </w:r>
    </w:p>
    <w:p w14:paraId="09D6108B" w14:textId="77777777" w:rsidR="00AA16DD" w:rsidRDefault="00AA16DD" w:rsidP="00AA16DD">
      <w:pPr>
        <w:pStyle w:val="berschrift4"/>
      </w:pPr>
      <w:r>
        <w:t>Native Memory Allocation</w:t>
      </w:r>
    </w:p>
    <w:p w14:paraId="088EA1A4" w14:textId="0E760078" w:rsidR="00AA16DD" w:rsidRPr="00E61B16" w:rsidRDefault="005C7F02" w:rsidP="00E61B16">
      <w:r>
        <w:t>T</w:t>
      </w:r>
      <w:r w:rsidR="00AA16DD">
        <w:t xml:space="preserve">he native memory allocation requires approximately </w:t>
      </w:r>
      <w:r w:rsidR="00791F80">
        <w:t>8</w:t>
      </w:r>
      <w:r w:rsidR="00AA16DD">
        <w:t>% of execution time in benchmark</w:t>
      </w:r>
      <w:r w:rsidR="009E47DF">
        <w:t xml:space="preserve"> 1</w:t>
      </w:r>
      <w:r>
        <w:t xml:space="preserve"> and </w:t>
      </w:r>
      <w:r w:rsidR="00791F80">
        <w:t>9</w:t>
      </w:r>
      <w:r>
        <w:t xml:space="preserve">% in benchmark </w:t>
      </w:r>
      <w:r w:rsidR="009E47DF">
        <w:t>2</w:t>
      </w:r>
      <w:r w:rsidR="00AA16DD">
        <w:t xml:space="preserve">. </w:t>
      </w:r>
    </w:p>
    <w:p w14:paraId="7D33274D" w14:textId="77777777" w:rsidR="00AA16DD" w:rsidRDefault="00AA16DD" w:rsidP="00AA16DD">
      <w:pPr>
        <w:pStyle w:val="berschrift4"/>
      </w:pPr>
      <w:r>
        <w:lastRenderedPageBreak/>
        <w:t>ByteBuffer Claiming and Slicing</w:t>
      </w:r>
    </w:p>
    <w:p w14:paraId="37F0AC70" w14:textId="1D4C3C9E" w:rsidR="00174E99" w:rsidRDefault="00AA16DD" w:rsidP="00183687">
      <w:r>
        <w:t xml:space="preserve">The execution time required to claim and repeatedly slice the </w:t>
      </w:r>
      <w:r w:rsidRPr="00AA16DD">
        <w:rPr>
          <w:rStyle w:val="BerichtCodeZchn"/>
        </w:rPr>
        <w:t>ByteBuffer</w:t>
      </w:r>
      <w:r>
        <w:t xml:space="preserve"> has increased in both benchmarks to 7</w:t>
      </w:r>
      <w:r w:rsidR="00791F80">
        <w:t>1</w:t>
      </w:r>
      <w:r>
        <w:t>% and 3</w:t>
      </w:r>
      <w:r w:rsidR="00791F80">
        <w:t>3</w:t>
      </w:r>
      <w:r>
        <w:t>%</w:t>
      </w:r>
      <w:r w:rsidR="005C7F02">
        <w:t xml:space="preserve"> respectively</w:t>
      </w:r>
      <w:r>
        <w:t xml:space="preserve">. This bottleneck is </w:t>
      </w:r>
      <w:r w:rsidR="005C7F02">
        <w:t xml:space="preserve">further </w:t>
      </w:r>
      <w:r>
        <w:t>validated by the allocation profiling results, which show that 50% and 36% of bytes are allocated during the</w:t>
      </w:r>
      <w:r w:rsidR="005C7F02">
        <w:t>se</w:t>
      </w:r>
      <w:r>
        <w:t xml:space="preserve"> slicing </w:t>
      </w:r>
      <w:r w:rsidR="005C7F02">
        <w:t>operations</w:t>
      </w:r>
      <w:r>
        <w:t>.</w:t>
      </w:r>
    </w:p>
    <w:p w14:paraId="7F5C4801" w14:textId="77777777" w:rsidR="00AA16DD" w:rsidRDefault="00AA16DD" w:rsidP="00AA16DD">
      <w:pPr>
        <w:pStyle w:val="berschrift4"/>
      </w:pPr>
      <w:r>
        <w:t>Runtime Structure Info Resolution</w:t>
      </w:r>
    </w:p>
    <w:p w14:paraId="1492341D" w14:textId="70583E68" w:rsidR="008D1E32" w:rsidRDefault="00AA16DD" w:rsidP="00183687">
      <w:r>
        <w:t xml:space="preserve">In </w:t>
      </w:r>
      <w:r w:rsidR="008D1E32">
        <w:t xml:space="preserve">this </w:t>
      </w:r>
      <w:r>
        <w:t xml:space="preserve">experiment </w:t>
      </w:r>
      <w:r w:rsidRPr="00DD7DA1">
        <w:rPr>
          <w:rStyle w:val="BerichtCodeZchn"/>
        </w:rPr>
        <w:t>SSMUtils.getInfo()</w:t>
      </w:r>
      <w:r>
        <w:t xml:space="preserve"> require</w:t>
      </w:r>
      <w:r w:rsidR="008D1E32">
        <w:t>s</w:t>
      </w:r>
      <w:r>
        <w:t xml:space="preserve"> about </w:t>
      </w:r>
      <w:r w:rsidR="00791F80">
        <w:t>7</w:t>
      </w:r>
      <w:r>
        <w:t xml:space="preserve">% of execution time, which is less than in </w:t>
      </w:r>
      <w:r w:rsidR="008D1E32">
        <w:t xml:space="preserve">the previous </w:t>
      </w:r>
      <w:r>
        <w:t>experiment.</w:t>
      </w:r>
      <w:r w:rsidR="00DD7DA1">
        <w:t xml:space="preserve"> </w:t>
      </w:r>
      <w:r w:rsidR="008D1E32" w:rsidRPr="008D1E32">
        <w:t xml:space="preserve">Nevertheless, the methods invoked within </w:t>
      </w:r>
      <w:r w:rsidR="008D1E32" w:rsidRPr="008D1E32">
        <w:rPr>
          <w:rStyle w:val="BerichtCodeZchn"/>
        </w:rPr>
        <w:t>SSMUtils.getInfo()</w:t>
      </w:r>
      <w:r w:rsidR="008D1E32" w:rsidRPr="008D1E32">
        <w:t xml:space="preserve"> remain identical to those in </w:t>
      </w:r>
      <w:r w:rsidR="008D1E32">
        <w:t>e</w:t>
      </w:r>
      <w:r w:rsidR="008D1E32" w:rsidRPr="008D1E32">
        <w:t>xperiment 1 and exhibit a comparable distribution of execution time.</w:t>
      </w:r>
    </w:p>
    <w:p w14:paraId="69EBF8DA" w14:textId="77777777" w:rsidR="00DD7DA1" w:rsidRDefault="00DD7DA1" w:rsidP="00DD7DA1">
      <w:pPr>
        <w:pStyle w:val="berschrift4"/>
      </w:pPr>
      <w:r>
        <w:t>Re-entrant Lock</w:t>
      </w:r>
    </w:p>
    <w:p w14:paraId="0A292675" w14:textId="4CF18A0D" w:rsidR="00174E99" w:rsidRDefault="00DD7DA1" w:rsidP="00183687">
      <w:r>
        <w:t xml:space="preserve">The </w:t>
      </w:r>
      <w:r w:rsidRPr="000C4E4E">
        <w:rPr>
          <w:rStyle w:val="BerichtCodeZchn"/>
        </w:rPr>
        <w:t>ReentrantLock</w:t>
      </w:r>
      <w:r w:rsidRPr="00DD7DA1">
        <w:t xml:space="preserve"> class</w:t>
      </w:r>
      <w:r>
        <w:t xml:space="preserve"> is once again present in the allocation profile. However, it dropped to only 1% and 2% of allocated bytes in benchmark</w:t>
      </w:r>
      <w:r w:rsidR="009E47DF">
        <w:t xml:space="preserve"> 1 and 2</w:t>
      </w:r>
      <w:r>
        <w:t xml:space="preserve"> respectively.</w:t>
      </w:r>
    </w:p>
    <w:p w14:paraId="755AA76D" w14:textId="77777777" w:rsidR="00DD7DA1" w:rsidRDefault="00DD7DA1" w:rsidP="00DD7DA1">
      <w:pPr>
        <w:pStyle w:val="berschrift4"/>
      </w:pPr>
      <w:r>
        <w:t>Write and Read Operations</w:t>
      </w:r>
    </w:p>
    <w:p w14:paraId="078DAD3C" w14:textId="03CB3A25" w:rsidR="00174E99" w:rsidRDefault="00DD7DA1" w:rsidP="00183687">
      <w:r>
        <w:t xml:space="preserve">Writing, reading and the benchmark logic itself required about </w:t>
      </w:r>
      <w:r w:rsidR="00BF772A">
        <w:t>38</w:t>
      </w:r>
      <w:r>
        <w:t>% of execution time in benchmark</w:t>
      </w:r>
      <w:r w:rsidR="009E47DF">
        <w:t xml:space="preserve"> 2</w:t>
      </w:r>
      <w:r>
        <w:t xml:space="preserve">. </w:t>
      </w:r>
      <w:r w:rsidR="00CF2D05">
        <w:t xml:space="preserve">This time the </w:t>
      </w:r>
      <w:r w:rsidR="00047E9B">
        <w:t>A</w:t>
      </w:r>
      <w:r w:rsidR="00CF2D05">
        <w:t>sync-</w:t>
      </w:r>
      <w:r w:rsidR="00047E9B">
        <w:t>P</w:t>
      </w:r>
      <w:r w:rsidR="00CF2D05">
        <w:t xml:space="preserve">rofiler blames about half of it on writing and reading operations. Once again </w:t>
      </w:r>
      <w:r w:rsidR="00AB35F2">
        <w:t>interpreting must be done</w:t>
      </w:r>
      <w:r w:rsidR="00CF2D05">
        <w:t xml:space="preserve"> with care, because each individual write and read operation is relatively short and often inlined – which may skid the profiling results due to the problems mentioned in</w:t>
      </w:r>
      <w:r w:rsidR="008D1E32">
        <w:t xml:space="preserve"> </w:t>
      </w:r>
      <w:r w:rsidR="008D1E32">
        <w:fldChar w:fldCharType="begin"/>
      </w:r>
      <w:r w:rsidR="008D1E32">
        <w:instrText xml:space="preserve"> REF _Ref222686826 \r \h </w:instrText>
      </w:r>
      <w:r w:rsidR="008D1E32">
        <w:fldChar w:fldCharType="separate"/>
      </w:r>
      <w:r w:rsidR="002D6190">
        <w:t>2.3.2</w:t>
      </w:r>
      <w:r w:rsidR="008D1E32">
        <w:fldChar w:fldCharType="end"/>
      </w:r>
      <w:r w:rsidR="00CF2D05">
        <w:t xml:space="preserve">. </w:t>
      </w:r>
      <w:r w:rsidR="00BF772A">
        <w:t>However, t</w:t>
      </w:r>
      <w:r w:rsidR="00CF2D05">
        <w:t xml:space="preserve">he </w:t>
      </w:r>
      <w:r w:rsidR="00BF772A">
        <w:t xml:space="preserve">complex </w:t>
      </w:r>
      <w:r w:rsidR="00CF2D05">
        <w:t xml:space="preserve">code paths for write and read operations </w:t>
      </w:r>
      <w:r w:rsidR="00AB35F2">
        <w:t xml:space="preserve">are </w:t>
      </w:r>
      <w:r w:rsidR="00BF772A">
        <w:t>clearly visible</w:t>
      </w:r>
      <w:r w:rsidR="00CF2D05">
        <w:t xml:space="preserve">, as </w:t>
      </w:r>
      <w:r w:rsidR="00B421F6">
        <w:t>stated in the previous subsection</w:t>
      </w:r>
      <w:r w:rsidR="00CF2D05">
        <w:t>.</w:t>
      </w:r>
    </w:p>
    <w:p w14:paraId="6EDCBCC0" w14:textId="6166792D" w:rsidR="00FC7F08" w:rsidRDefault="00FC7F08" w:rsidP="00FC7F08">
      <w:pPr>
        <w:pStyle w:val="berschrift3"/>
      </w:pPr>
      <w:bookmarkStart w:id="157" w:name="_Toc223021720"/>
      <w:r>
        <w:t>Experiment 3</w:t>
      </w:r>
      <w:bookmarkEnd w:id="157"/>
    </w:p>
    <w:p w14:paraId="3BAF176A" w14:textId="04AEC3A6" w:rsidR="00C675C9" w:rsidRDefault="008D1E32" w:rsidP="00183687">
      <w:r>
        <w:t>In this experiment b</w:t>
      </w:r>
      <w:r w:rsidR="00FC7F08">
        <w:t xml:space="preserve">enchmark </w:t>
      </w:r>
      <w:r w:rsidR="009E47DF">
        <w:t xml:space="preserve">1 </w:t>
      </w:r>
      <w:r w:rsidR="00FC7F08">
        <w:t>allocated and created five different large structures. Benchmark 2 allocated a</w:t>
      </w:r>
      <w:r>
        <w:t xml:space="preserve"> single</w:t>
      </w:r>
      <w:r w:rsidR="00FC7F08">
        <w:t xml:space="preserve"> large structure and performed write</w:t>
      </w:r>
      <w:r>
        <w:t>/</w:t>
      </w:r>
      <w:r w:rsidR="00FC7F08">
        <w:t>read operation</w:t>
      </w:r>
      <w:r>
        <w:t>s</w:t>
      </w:r>
      <w:r w:rsidR="00FC7F08">
        <w:t xml:space="preserve">. </w:t>
      </w:r>
      <w:r w:rsidR="00E04ED5">
        <w:t xml:space="preserve">The </w:t>
      </w:r>
      <w:r w:rsidR="007E3529">
        <w:t xml:space="preserve">flamegraph in </w:t>
      </w:r>
      <w:r w:rsidR="007E3529">
        <w:fldChar w:fldCharType="begin"/>
      </w:r>
      <w:r w:rsidR="007E3529">
        <w:instrText xml:space="preserve"> REF _Ref222831992 \h </w:instrText>
      </w:r>
      <w:r w:rsidR="007E3529">
        <w:fldChar w:fldCharType="separate"/>
      </w:r>
      <w:r w:rsidR="002D6190">
        <w:t xml:space="preserve">Fig. </w:t>
      </w:r>
      <w:r w:rsidR="002D6190">
        <w:rPr>
          <w:noProof/>
        </w:rPr>
        <w:t>17</w:t>
      </w:r>
      <w:r w:rsidR="007E3529">
        <w:fldChar w:fldCharType="end"/>
      </w:r>
      <w:r w:rsidR="00E04ED5">
        <w:t xml:space="preserve"> shows that benchmark</w:t>
      </w:r>
      <w:r w:rsidR="009E47DF">
        <w:t xml:space="preserve"> 1</w:t>
      </w:r>
      <w:r w:rsidR="00E04ED5">
        <w:t xml:space="preserve"> spends approximately 9</w:t>
      </w:r>
      <w:r w:rsidR="00BF772A">
        <w:t>4</w:t>
      </w:r>
      <w:r w:rsidR="00E04ED5">
        <w:t xml:space="preserve">% of its execution time in the java stub </w:t>
      </w:r>
      <w:r w:rsidR="00E04ED5" w:rsidRPr="00E04ED5">
        <w:rPr>
          <w:rStyle w:val="BerichtCodeZchn"/>
        </w:rPr>
        <w:t>jbyte_fill</w:t>
      </w:r>
      <w:r w:rsidR="004D6644">
        <w:rPr>
          <w:rStyle w:val="Funotenzeichen"/>
          <w:rFonts w:ascii="Courier New" w:hAnsi="Courier New"/>
          <w:noProof/>
          <w:sz w:val="20"/>
        </w:rPr>
        <w:footnoteReference w:id="31"/>
      </w:r>
      <w:r w:rsidR="00E04ED5">
        <w:t>. Unfortunately, due to the nature of how stub code is executed, the async profiler cannot read a stack trace for this method.</w:t>
      </w:r>
      <w:r w:rsidR="00C675C9">
        <w:t xml:space="preserve"> </w:t>
      </w:r>
      <w:r w:rsidR="00C675C9" w:rsidRPr="00C675C9">
        <w:t xml:space="preserve">Only about </w:t>
      </w:r>
      <w:r w:rsidR="00BF772A">
        <w:t>4</w:t>
      </w:r>
      <w:r w:rsidR="00C675C9" w:rsidRPr="00C675C9">
        <w:t>% of execution time can be attributed to the benchmark. These</w:t>
      </w:r>
      <w:r w:rsidR="00BF772A">
        <w:t xml:space="preserve"> 4%</w:t>
      </w:r>
      <w:r w:rsidR="00C675C9" w:rsidRPr="00C675C9">
        <w:t xml:space="preserve"> exhibit a similar distribution to benchmark</w:t>
      </w:r>
      <w:r w:rsidR="009E47DF">
        <w:t xml:space="preserve"> 1</w:t>
      </w:r>
      <w:r w:rsidR="00C675C9" w:rsidRPr="00C675C9">
        <w:t xml:space="preserve"> of experiment</w:t>
      </w:r>
      <w:r w:rsidR="009E47DF">
        <w:t xml:space="preserve"> 2</w:t>
      </w:r>
      <w:r w:rsidR="00C675C9" w:rsidRPr="00C675C9">
        <w:t xml:space="preserve">. </w:t>
      </w:r>
      <w:r>
        <w:t>This means that</w:t>
      </w:r>
      <w:r w:rsidR="0019188B">
        <w:t>, the bottlenecks observed in the experiment</w:t>
      </w:r>
      <w:r w:rsidR="009E47DF">
        <w:t xml:space="preserve"> 1 and 2</w:t>
      </w:r>
      <w:r w:rsidR="0019188B">
        <w:t xml:space="preserve"> consume less than </w:t>
      </w:r>
      <w:r w:rsidR="00BF772A">
        <w:t>4</w:t>
      </w:r>
      <w:r w:rsidR="0019188B">
        <w:t xml:space="preserve">% </w:t>
      </w:r>
      <w:r>
        <w:t xml:space="preserve">of </w:t>
      </w:r>
      <w:r w:rsidR="0019188B">
        <w:t xml:space="preserve">execution time </w:t>
      </w:r>
      <w:r>
        <w:t xml:space="preserve">in this experiment </w:t>
      </w:r>
      <w:r w:rsidR="0019188B">
        <w:t xml:space="preserve">and </w:t>
      </w:r>
      <w:r>
        <w:t xml:space="preserve">are </w:t>
      </w:r>
      <w:r w:rsidR="00D04500">
        <w:t>therefore not considered</w:t>
      </w:r>
      <w:r w:rsidR="0019188B">
        <w:t xml:space="preserve"> further</w:t>
      </w:r>
      <w:r>
        <w:t xml:space="preserve">. </w:t>
      </w:r>
      <w:r w:rsidR="0019188B">
        <w:t>However, new bottlenecks appear.</w:t>
      </w:r>
    </w:p>
    <w:p w14:paraId="301229D1" w14:textId="2EE82817" w:rsidR="00C675C9" w:rsidRPr="00C675C9" w:rsidRDefault="00C675C9" w:rsidP="00C675C9">
      <w:pPr>
        <w:pStyle w:val="berschrift4"/>
      </w:pPr>
      <w:r>
        <w:lastRenderedPageBreak/>
        <w:t>Structure Arrays</w:t>
      </w:r>
    </w:p>
    <w:p w14:paraId="4B786178" w14:textId="4AA55DEB" w:rsidR="000E05D1" w:rsidRDefault="00AE31DA" w:rsidP="00183687">
      <w:r>
        <w:t xml:space="preserve">The execution profile of benchmark 1 shows a bottleneck, which consumes about 96% of execution time but due to the missing stack trace it cannot identify the cause – apart form the name </w:t>
      </w:r>
      <w:r w:rsidRPr="008D1E32">
        <w:rPr>
          <w:rStyle w:val="BerichtCodeZchn"/>
        </w:rPr>
        <w:t>jbyte_fill</w:t>
      </w:r>
      <w:r>
        <w:t xml:space="preserve">. However, </w:t>
      </w:r>
      <w:r w:rsidR="000E05D1">
        <w:t xml:space="preserve">the source code of </w:t>
      </w:r>
      <w:r w:rsidR="000E05D1" w:rsidRPr="000E05D1">
        <w:rPr>
          <w:rStyle w:val="BerichtCodeZchn"/>
        </w:rPr>
        <w:t>jbyte_fill</w:t>
      </w:r>
      <w:r w:rsidR="000E05D1">
        <w:rPr>
          <w:rStyle w:val="Funotenzeichen"/>
        </w:rPr>
        <w:footnoteReference w:id="32"/>
      </w:r>
      <w:r w:rsidR="000E05D1">
        <w:t xml:space="preserve"> for ARM64 architectures suggests that it is used to fill arrays with a specific value. L</w:t>
      </w:r>
      <w:r w:rsidR="004D6644">
        <w:t xml:space="preserve">ooking at the allocation profiling results, it shows that about 80% of allocated bytes are required by </w:t>
      </w:r>
      <w:r w:rsidR="004D6644" w:rsidRPr="00C675C9">
        <w:rPr>
          <w:rStyle w:val="BerichtCodeZchn"/>
        </w:rPr>
        <w:t>Structure</w:t>
      </w:r>
      <w:r w:rsidR="004D6644">
        <w:t xml:space="preserve"> </w:t>
      </w:r>
      <w:r w:rsidR="00C675C9">
        <w:t>arrays</w:t>
      </w:r>
      <w:r w:rsidR="004D6644">
        <w:t>.</w:t>
      </w:r>
      <w:r w:rsidR="00C675C9">
        <w:t xml:space="preserve"> </w:t>
      </w:r>
      <w:r w:rsidR="000E05D1">
        <w:t xml:space="preserve">This </w:t>
      </w:r>
      <w:r w:rsidR="00C675C9">
        <w:t xml:space="preserve">suggests that </w:t>
      </w:r>
      <w:r w:rsidR="00C675C9" w:rsidRPr="00C675C9">
        <w:rPr>
          <w:rStyle w:val="BerichtCodeZchn"/>
        </w:rPr>
        <w:t>jbyte_fill</w:t>
      </w:r>
      <w:r w:rsidR="00C675C9">
        <w:t xml:space="preserve"> </w:t>
      </w:r>
      <w:r w:rsidR="000E05D1">
        <w:t>might be used to</w:t>
      </w:r>
      <w:r w:rsidR="00C675C9">
        <w:t xml:space="preserve"> fill the memory required for these arrays with zeros. The large arrays are required by the </w:t>
      </w:r>
      <w:r w:rsidR="00C675C9" w:rsidRPr="00C675C9">
        <w:rPr>
          <w:rStyle w:val="BerichtCodeZchn"/>
        </w:rPr>
        <w:t>StructureArray</w:t>
      </w:r>
      <w:r w:rsidR="00C675C9">
        <w:t xml:space="preserve"> class. The constructor of </w:t>
      </w:r>
      <w:r w:rsidR="00C675C9" w:rsidRPr="00C675C9">
        <w:rPr>
          <w:rStyle w:val="BerichtCodeZchn"/>
        </w:rPr>
        <w:t>StructureArray</w:t>
      </w:r>
      <w:r w:rsidR="00C675C9">
        <w:rPr>
          <w:rStyle w:val="BerichtCodeZchn"/>
        </w:rPr>
        <w:t xml:space="preserve"> </w:t>
      </w:r>
      <w:r w:rsidR="00C675C9" w:rsidRPr="00C675C9">
        <w:t xml:space="preserve">creates an array of </w:t>
      </w:r>
      <w:r w:rsidR="00C675C9" w:rsidRPr="000E05D1">
        <w:rPr>
          <w:rStyle w:val="BerichtCodeZchn"/>
        </w:rPr>
        <w:t>Structure</w:t>
      </w:r>
      <w:r w:rsidR="00C675C9" w:rsidRPr="00C675C9">
        <w:t xml:space="preserve"> to</w:t>
      </w:r>
      <w:r w:rsidR="00C675C9">
        <w:t xml:space="preserve"> potentially</w:t>
      </w:r>
      <w:r w:rsidR="00C675C9" w:rsidRPr="00C675C9">
        <w:t xml:space="preserve"> hold</w:t>
      </w:r>
      <w:r w:rsidR="00C675C9">
        <w:t xml:space="preserve"> the </w:t>
      </w:r>
      <w:r w:rsidR="00C675C9" w:rsidRPr="000E05D1">
        <w:rPr>
          <w:rStyle w:val="BerichtCodeZchn"/>
        </w:rPr>
        <w:t>Structure</w:t>
      </w:r>
      <w:r w:rsidR="00C675C9">
        <w:t xml:space="preserve"> instance of each array element. Possible optimizations include the removal of the </w:t>
      </w:r>
      <w:r w:rsidR="00C675C9" w:rsidRPr="00C675C9">
        <w:rPr>
          <w:rStyle w:val="BerichtCodeZchn"/>
        </w:rPr>
        <w:t>Structure</w:t>
      </w:r>
      <w:r w:rsidR="00C675C9">
        <w:t xml:space="preserve"> array from the </w:t>
      </w:r>
      <w:r w:rsidR="00C675C9" w:rsidRPr="00C675C9">
        <w:rPr>
          <w:rStyle w:val="BerichtCodeZchn"/>
        </w:rPr>
        <w:t>StructureArray</w:t>
      </w:r>
      <w:r w:rsidR="00C675C9">
        <w:t xml:space="preserve"> class and instead</w:t>
      </w:r>
      <w:r w:rsidR="000E05D1">
        <w:t xml:space="preserve"> creating</w:t>
      </w:r>
      <w:r w:rsidR="00C675C9">
        <w:t xml:space="preserve"> a new instance whenever a child element is retrieved. </w:t>
      </w:r>
      <w:r w:rsidR="000E05D1" w:rsidRPr="000E05D1">
        <w:t>Another possible optimization is to maintain a single reusable instance of the child structure that is returned on each access, with its underlying byte buffer and offset reassigned as needed.</w:t>
      </w:r>
    </w:p>
    <w:p w14:paraId="43424572" w14:textId="6E51E7F6" w:rsidR="00C675C9" w:rsidRDefault="00C675C9" w:rsidP="00183687">
      <w:r>
        <w:t xml:space="preserve">The second optimization is </w:t>
      </w:r>
      <w:r w:rsidRPr="0019188B">
        <w:t xml:space="preserve">further supported by the profile results of benchmark 2, which show that about </w:t>
      </w:r>
      <w:r w:rsidR="00BF772A">
        <w:t>19</w:t>
      </w:r>
      <w:r w:rsidRPr="0019188B">
        <w:t xml:space="preserve">% of execution time is spend inside the </w:t>
      </w:r>
      <w:r w:rsidR="0019188B" w:rsidRPr="0019188B">
        <w:rPr>
          <w:rStyle w:val="BerichtCodeZchn"/>
        </w:rPr>
        <w:t>StructureArray.get()</w:t>
      </w:r>
      <w:r w:rsidR="0019188B" w:rsidRPr="0019188B">
        <w:t xml:space="preserve"> method.</w:t>
      </w:r>
      <w:r w:rsidR="0019188B">
        <w:t xml:space="preserve"> This method currently creates a new instance for the requested child and </w:t>
      </w:r>
      <w:r w:rsidR="00D04500">
        <w:t>caches</w:t>
      </w:r>
      <w:r w:rsidR="0019188B">
        <w:t xml:space="preserve"> it in the </w:t>
      </w:r>
      <w:r w:rsidR="0019188B" w:rsidRPr="0019188B">
        <w:rPr>
          <w:rStyle w:val="BerichtCodeZchn"/>
        </w:rPr>
        <w:t>Structure</w:t>
      </w:r>
      <w:r w:rsidR="0019188B">
        <w:t xml:space="preserve"> array for future retrieves.</w:t>
      </w:r>
    </w:p>
    <w:p w14:paraId="56FF1194" w14:textId="615F8963" w:rsidR="0019188B" w:rsidRDefault="0019188B" w:rsidP="0019188B">
      <w:pPr>
        <w:pStyle w:val="berschrift4"/>
        <w:rPr>
          <w:lang w:val="de-DE"/>
        </w:rPr>
      </w:pPr>
      <w:r>
        <w:rPr>
          <w:lang w:val="de-DE"/>
        </w:rPr>
        <w:t>Write and Re</w:t>
      </w:r>
      <w:r w:rsidRPr="0019188B">
        <w:t>ad Operations</w:t>
      </w:r>
    </w:p>
    <w:p w14:paraId="05CB9EEA" w14:textId="3D35BC4B" w:rsidR="00174E99" w:rsidRPr="00F95895" w:rsidRDefault="0019188B" w:rsidP="00183687">
      <w:pPr>
        <w:rPr>
          <w:lang w:val="de-DE"/>
        </w:rPr>
      </w:pPr>
      <w:r>
        <w:t>Writing, reading and benchmark logic require</w:t>
      </w:r>
      <w:r w:rsidR="000E05D1">
        <w:t>s</w:t>
      </w:r>
      <w:r>
        <w:t xml:space="preserve"> </w:t>
      </w:r>
      <w:r w:rsidR="00B0332A">
        <w:t>approximately</w:t>
      </w:r>
      <w:r>
        <w:t xml:space="preserve"> </w:t>
      </w:r>
      <w:r w:rsidR="00BF772A">
        <w:t>81</w:t>
      </w:r>
      <w:r>
        <w:t>% of execution time in benchmark</w:t>
      </w:r>
      <w:r w:rsidR="009E47DF">
        <w:t xml:space="preserve"> 2</w:t>
      </w:r>
      <w:r>
        <w:t xml:space="preserve">. This time the </w:t>
      </w:r>
      <w:r w:rsidR="00047E9B">
        <w:t>A</w:t>
      </w:r>
      <w:r>
        <w:t>sync-</w:t>
      </w:r>
      <w:r w:rsidR="00047E9B">
        <w:t>P</w:t>
      </w:r>
      <w:r>
        <w:t xml:space="preserve">rofiler blames about </w:t>
      </w:r>
      <w:r w:rsidR="00B0332A">
        <w:t>24%</w:t>
      </w:r>
      <w:r>
        <w:t xml:space="preserve"> </w:t>
      </w:r>
      <w:r w:rsidR="00B0332A">
        <w:t xml:space="preserve">of the benchmark’s execution time </w:t>
      </w:r>
      <w:r>
        <w:t>on writing and reading operations. Once again this should be interpreted with care, because each individual write and read operation is relatively short and often inlined – which may skid the profiling results due to the problems mentioned in</w:t>
      </w:r>
      <w:r w:rsidR="000E05D1">
        <w:t xml:space="preserve"> </w:t>
      </w:r>
      <w:r w:rsidR="000E05D1">
        <w:fldChar w:fldCharType="begin"/>
      </w:r>
      <w:r w:rsidR="000E05D1">
        <w:instrText xml:space="preserve"> REF _Ref222690473 \r \h </w:instrText>
      </w:r>
      <w:r w:rsidR="000E05D1">
        <w:fldChar w:fldCharType="separate"/>
      </w:r>
      <w:r w:rsidR="002D6190">
        <w:t>2.3.2</w:t>
      </w:r>
      <w:r w:rsidR="000E05D1">
        <w:fldChar w:fldCharType="end"/>
      </w:r>
      <w:r>
        <w:t>.</w:t>
      </w:r>
      <w:r w:rsidR="00B0332A">
        <w:t xml:space="preserve"> However, an interesting observation is that </w:t>
      </w:r>
      <w:r w:rsidR="00B0332A" w:rsidRPr="00B0332A">
        <w:rPr>
          <w:rStyle w:val="BerichtCodeZchn"/>
        </w:rPr>
        <w:t>NativeInt32Array.get()</w:t>
      </w:r>
      <w:r w:rsidR="00B0332A">
        <w:t xml:space="preserve"> creates java’s integer wrapper classes. Further inspection shows that this is a user error</w:t>
      </w:r>
      <w:r w:rsidR="00F95895">
        <w:t xml:space="preserve">. The </w:t>
      </w:r>
      <w:r w:rsidR="00F95895" w:rsidRPr="00B0332A">
        <w:rPr>
          <w:rStyle w:val="BerichtCodeZchn"/>
        </w:rPr>
        <w:t>NativeInt32Array</w:t>
      </w:r>
      <w:r w:rsidR="00F95895">
        <w:rPr>
          <w:rStyle w:val="BerichtCodeZchn"/>
        </w:rPr>
        <w:t xml:space="preserve"> </w:t>
      </w:r>
      <w:r w:rsidR="00F95895" w:rsidRPr="00F95895">
        <w:t xml:space="preserve">provides </w:t>
      </w:r>
      <w:r w:rsidR="00D04500">
        <w:t>multiple</w:t>
      </w:r>
      <w:r w:rsidR="00F95895" w:rsidRPr="00F95895">
        <w:t xml:space="preserve"> get methods</w:t>
      </w:r>
      <w:r w:rsidR="00F95895">
        <w:t>.</w:t>
      </w:r>
      <w:r w:rsidR="00F95895" w:rsidRPr="00F95895">
        <w:t xml:space="preserve"> </w:t>
      </w:r>
      <w:r w:rsidR="00F95895">
        <w:t>S</w:t>
      </w:r>
      <w:r w:rsidR="00F95895" w:rsidRPr="00F95895">
        <w:t>pecifically</w:t>
      </w:r>
      <w:r w:rsidR="00F95895">
        <w:t>,</w:t>
      </w:r>
      <w:r w:rsidR="00F95895" w:rsidRPr="00F95895">
        <w:t xml:space="preserve"> a normal get method which returns </w:t>
      </w:r>
      <w:r w:rsidR="00F95895" w:rsidRPr="00F95895">
        <w:rPr>
          <w:rStyle w:val="BerichtCodeZchn"/>
        </w:rPr>
        <w:t>Integer</w:t>
      </w:r>
      <w:r w:rsidR="00F95895" w:rsidRPr="00F95895">
        <w:t xml:space="preserve"> and a </w:t>
      </w:r>
      <w:r w:rsidR="00F95895" w:rsidRPr="00F95895">
        <w:rPr>
          <w:rStyle w:val="BerichtCodeZchn"/>
        </w:rPr>
        <w:t>getInt</w:t>
      </w:r>
      <w:r w:rsidR="00F95895" w:rsidRPr="00F95895">
        <w:t xml:space="preserve"> method which returns a primitive type int</w:t>
      </w:r>
      <w:r w:rsidR="00F95895">
        <w:t>eger</w:t>
      </w:r>
      <w:r w:rsidR="00F95895" w:rsidRPr="00F95895">
        <w:t>.</w:t>
      </w:r>
      <w:r w:rsidR="00F95895">
        <w:t xml:space="preserve"> A </w:t>
      </w:r>
      <w:r w:rsidR="000E05D1">
        <w:t>better</w:t>
      </w:r>
      <w:r w:rsidR="00AB35F2">
        <w:t xml:space="preserve"> approach w</w:t>
      </w:r>
      <w:r w:rsidR="00F95895">
        <w:t xml:space="preserve">ould be to </w:t>
      </w:r>
      <w:r w:rsidR="00AB35F2">
        <w:t>let</w:t>
      </w:r>
      <w:r w:rsidR="00F95895">
        <w:t xml:space="preserve"> </w:t>
      </w:r>
      <w:r w:rsidR="00F95895" w:rsidRPr="00F95895">
        <w:rPr>
          <w:rStyle w:val="BerichtCodeZchn"/>
        </w:rPr>
        <w:t>get()</w:t>
      </w:r>
      <w:r w:rsidR="00F95895">
        <w:t>return a primitive type integer as well</w:t>
      </w:r>
      <w:r w:rsidR="00D04500">
        <w:t xml:space="preserve"> to avoid </w:t>
      </w:r>
      <w:r w:rsidR="000E05D1">
        <w:t>such user</w:t>
      </w:r>
      <w:r w:rsidR="00D04500">
        <w:t xml:space="preserve"> errors</w:t>
      </w:r>
      <w:r w:rsidR="00F95895">
        <w:t>.</w:t>
      </w:r>
    </w:p>
    <w:p w14:paraId="1A826FA4" w14:textId="60BC401D" w:rsidR="00B50263" w:rsidRDefault="00B50263">
      <w:pPr>
        <w:pStyle w:val="berschrift2"/>
      </w:pPr>
      <w:bookmarkStart w:id="158" w:name="_Ref221111962"/>
      <w:bookmarkStart w:id="159" w:name="_Toc223021721"/>
      <w:r>
        <w:lastRenderedPageBreak/>
        <w:t>Optimizations</w:t>
      </w:r>
      <w:bookmarkEnd w:id="158"/>
      <w:bookmarkEnd w:id="159"/>
    </w:p>
    <w:p w14:paraId="6B2AA33F" w14:textId="5A0B3A1F" w:rsidR="00D149A5" w:rsidRDefault="00D149A5" w:rsidP="00D149A5">
      <w:r>
        <w:t>This section summarize</w:t>
      </w:r>
      <w:r w:rsidR="00FE075C">
        <w:t>s</w:t>
      </w:r>
      <w:r>
        <w:t xml:space="preserve"> and analyse</w:t>
      </w:r>
      <w:r w:rsidR="00FE075C">
        <w:t>s</w:t>
      </w:r>
      <w:r>
        <w:t xml:space="preserve"> the different optimizations introduced in the previous section.</w:t>
      </w:r>
    </w:p>
    <w:p w14:paraId="3A8ACA34" w14:textId="6E5557C4" w:rsidR="00D149A5" w:rsidRDefault="00D149A5" w:rsidP="00D149A5">
      <w:pPr>
        <w:pStyle w:val="berschrift3"/>
      </w:pPr>
      <w:bookmarkStart w:id="160" w:name="_Toc223021722"/>
      <w:r>
        <w:t>Allocation strategy</w:t>
      </w:r>
      <w:bookmarkEnd w:id="160"/>
    </w:p>
    <w:p w14:paraId="78E61501" w14:textId="777494E3" w:rsidR="00DB0738" w:rsidRDefault="00A837BA" w:rsidP="00A837BA">
      <w:r>
        <w:t>During experiment</w:t>
      </w:r>
      <w:r w:rsidR="009E47DF">
        <w:t xml:space="preserve"> 1</w:t>
      </w:r>
      <w:r>
        <w:t xml:space="preserve"> the native memory allocation required more than </w:t>
      </w:r>
      <w:r w:rsidR="00206E9C">
        <w:t>26</w:t>
      </w:r>
      <w:r>
        <w:t xml:space="preserve">% of execution time. </w:t>
      </w:r>
      <w:r w:rsidR="00C47F20">
        <w:t>Therefore,</w:t>
      </w:r>
      <w:r>
        <w:t xml:space="preserve"> using a faster allocator should improve performance drastically, especially when smaller structures are created. LUtils currently uses </w:t>
      </w:r>
      <w:r w:rsidRPr="00A837BA">
        <w:rPr>
          <w:rStyle w:val="BerichtCodeZchn"/>
        </w:rPr>
        <w:t>ByteBuffer.allocateDirect()</w:t>
      </w:r>
      <w:r>
        <w:t>.</w:t>
      </w:r>
      <w:r w:rsidR="00C47F20">
        <w:t xml:space="preserve"> T</w:t>
      </w:r>
      <w:r>
        <w:t xml:space="preserve">wo alternatives </w:t>
      </w:r>
      <w:r w:rsidR="00FE075C">
        <w:t>are</w:t>
      </w:r>
      <w:r>
        <w:t xml:space="preserve"> compared in this </w:t>
      </w:r>
      <w:r w:rsidR="000E05D1">
        <w:t>sub</w:t>
      </w:r>
      <w:r>
        <w:t xml:space="preserve">section. Specifically, </w:t>
      </w:r>
      <w:r w:rsidRPr="00A837BA">
        <w:rPr>
          <w:rStyle w:val="BerichtCodeZchn"/>
        </w:rPr>
        <w:t>Arena</w:t>
      </w:r>
      <w:r>
        <w:t xml:space="preserve"> from FFMA</w:t>
      </w:r>
      <w:r w:rsidR="00DB0738">
        <w:t xml:space="preserve">, </w:t>
      </w:r>
      <w:r>
        <w:t xml:space="preserve">the C method </w:t>
      </w:r>
      <w:r w:rsidRPr="00A837BA">
        <w:rPr>
          <w:rStyle w:val="BerichtCodeZchn"/>
        </w:rPr>
        <w:t>malloc</w:t>
      </w:r>
      <w:r w:rsidR="00DB0738" w:rsidRPr="00DB0738">
        <w:t xml:space="preserve"> and </w:t>
      </w:r>
      <w:r w:rsidR="00DB0738" w:rsidRPr="00DB0738">
        <w:rPr>
          <w:rStyle w:val="BerichtCodeZchn"/>
        </w:rPr>
        <w:t>ByteBuffer.allocatedDirect()</w:t>
      </w:r>
      <w:r w:rsidR="00DB0738" w:rsidRPr="00DB0738">
        <w:t xml:space="preserve"> which LUtils currently uses.</w:t>
      </w:r>
      <w:r w:rsidR="00205BAA">
        <w:t xml:space="preserve"> </w:t>
      </w:r>
      <w:r w:rsidR="00C47F20">
        <w:t>To</w:t>
      </w:r>
      <w:r w:rsidR="00205BAA">
        <w:t xml:space="preserve"> </w:t>
      </w:r>
      <w:r w:rsidR="00C47F20">
        <w:t>compare these</w:t>
      </w:r>
      <w:r w:rsidR="00205BAA">
        <w:t xml:space="preserve"> an additional benchmark was run for </w:t>
      </w:r>
      <w:r w:rsidR="00C47F20">
        <w:t>each</w:t>
      </w:r>
      <w:r w:rsidR="00205BAA">
        <w:t xml:space="preserve"> allocator. </w:t>
      </w:r>
    </w:p>
    <w:p w14:paraId="4A0F1F8C" w14:textId="729F3C85" w:rsidR="00205BAA" w:rsidRDefault="00205BAA" w:rsidP="00A837BA">
      <w:r>
        <w:t xml:space="preserve">Each allocator is executed with 175 different allocation sizes. These sizes are generated deterministically using a fixed random seed as seen in </w:t>
      </w:r>
      <w:r w:rsidR="00DA0056">
        <w:fldChar w:fldCharType="begin"/>
      </w:r>
      <w:r w:rsidR="00DA0056">
        <w:instrText xml:space="preserve"> REF _Ref221280448 \h </w:instrText>
      </w:r>
      <w:r w:rsidR="00DA0056">
        <w:fldChar w:fldCharType="separate"/>
      </w:r>
      <w:r w:rsidR="002D6190">
        <w:t xml:space="preserve">Code </w:t>
      </w:r>
      <w:r w:rsidR="002D6190">
        <w:rPr>
          <w:noProof/>
        </w:rPr>
        <w:t>15</w:t>
      </w:r>
      <w:r w:rsidR="00DA0056">
        <w:fldChar w:fldCharType="end"/>
      </w:r>
      <w:r w:rsidR="00DA0056">
        <w:t xml:space="preserve">. Specifically, allocation sizes are derived from a logarithmic distribution resulting in allocation sizes that span from </w:t>
      </w:r>
      <m:oMath>
        <m:sSup>
          <m:sSupPr>
            <m:ctrlPr>
              <w:rPr>
                <w:rFonts w:ascii="Cambria Math" w:hAnsi="Cambria Math"/>
                <w:i/>
              </w:rPr>
            </m:ctrlPr>
          </m:sSupPr>
          <m:e>
            <m:r>
              <w:rPr>
                <w:rFonts w:ascii="Cambria Math" w:hAnsi="Cambria Math"/>
              </w:rPr>
              <m:t>2</m:t>
            </m:r>
          </m:e>
          <m:sup>
            <m:r>
              <w:rPr>
                <w:rFonts w:ascii="Cambria Math" w:hAnsi="Cambria Math"/>
              </w:rPr>
              <m:t>5</m:t>
            </m:r>
          </m:sup>
        </m:sSup>
      </m:oMath>
      <w:r w:rsidR="00DA0056">
        <w:t xml:space="preserve"> to </w:t>
      </w:r>
      <m:oMath>
        <m:sSup>
          <m:sSupPr>
            <m:ctrlPr>
              <w:rPr>
                <w:rFonts w:ascii="Cambria Math" w:hAnsi="Cambria Math"/>
                <w:i/>
              </w:rPr>
            </m:ctrlPr>
          </m:sSupPr>
          <m:e>
            <m:r>
              <w:rPr>
                <w:rFonts w:ascii="Cambria Math" w:hAnsi="Cambria Math"/>
              </w:rPr>
              <m:t>2</m:t>
            </m:r>
          </m:e>
          <m:sup>
            <m:r>
              <w:rPr>
                <w:rFonts w:ascii="Cambria Math" w:hAnsi="Cambria Math"/>
              </w:rPr>
              <m:t>19</m:t>
            </m:r>
          </m:sup>
        </m:sSup>
      </m:oMath>
      <w:r w:rsidR="00DA0056">
        <w:t xml:space="preserve"> bytes while emphasizing smaller sizes. Furthermore, odd values are rounded up to the next even number to provide more realistic allocation sizes.</w:t>
      </w:r>
    </w:p>
    <w:p w14:paraId="5E9499BB" w14:textId="77777777" w:rsidR="00205BAA" w:rsidRPr="00DA0056" w:rsidRDefault="00205BAA" w:rsidP="00DA0056">
      <w:pPr>
        <w:pStyle w:val="BerichtCode"/>
        <w:numPr>
          <w:ilvl w:val="0"/>
          <w:numId w:val="77"/>
        </w:numPr>
        <w:rPr>
          <w:lang w:val="de-DE"/>
        </w:rPr>
      </w:pPr>
      <w:r w:rsidRPr="00DA0056">
        <w:rPr>
          <w:lang w:val="de-DE"/>
        </w:rPr>
        <w:t xml:space="preserve">Random random = </w:t>
      </w:r>
      <w:r w:rsidRPr="006D1E80">
        <w:rPr>
          <w:color w:val="4472C4" w:themeColor="accent1"/>
          <w:lang w:val="de-DE"/>
        </w:rPr>
        <w:t xml:space="preserve">new </w:t>
      </w:r>
      <w:r w:rsidRPr="00DA0056">
        <w:rPr>
          <w:lang w:val="de-DE"/>
        </w:rPr>
        <w:t>Random(</w:t>
      </w:r>
      <w:r w:rsidRPr="006D1E80">
        <w:rPr>
          <w:color w:val="4472C4" w:themeColor="accent1"/>
          <w:lang w:val="de-DE"/>
        </w:rPr>
        <w:t>2989</w:t>
      </w:r>
      <w:r w:rsidRPr="00DA0056">
        <w:rPr>
          <w:lang w:val="de-DE"/>
        </w:rPr>
        <w:t>);</w:t>
      </w:r>
    </w:p>
    <w:p w14:paraId="3DE65901" w14:textId="3B9BCEA0" w:rsidR="00205BAA" w:rsidRDefault="00DA0056" w:rsidP="00205BAA">
      <w:pPr>
        <w:pStyle w:val="BerichtCode"/>
        <w:rPr>
          <w:lang w:val="de-DE"/>
        </w:rPr>
      </w:pPr>
      <w:r>
        <w:rPr>
          <w:lang w:val="de-DE"/>
        </w:rPr>
        <w:t>IntStream</w:t>
      </w:r>
      <w:r w:rsidR="00205BAA" w:rsidRPr="00205BAA">
        <w:rPr>
          <w:lang w:val="de-DE"/>
        </w:rPr>
        <w:t xml:space="preserve"> params = random.doubles(</w:t>
      </w:r>
      <w:r w:rsidR="00205BAA" w:rsidRPr="006D1E80">
        <w:rPr>
          <w:color w:val="4472C4" w:themeColor="accent1"/>
          <w:lang w:val="de-DE"/>
        </w:rPr>
        <w:t>180</w:t>
      </w:r>
      <w:r w:rsidR="00205BAA" w:rsidRPr="00205BAA">
        <w:rPr>
          <w:lang w:val="de-DE"/>
        </w:rPr>
        <w:t xml:space="preserve">, </w:t>
      </w:r>
      <w:r w:rsidR="00205BAA" w:rsidRPr="006D1E80">
        <w:rPr>
          <w:color w:val="4472C4" w:themeColor="accent1"/>
          <w:lang w:val="de-DE"/>
        </w:rPr>
        <w:t>5.0</w:t>
      </w:r>
      <w:r w:rsidR="00205BAA" w:rsidRPr="00205BAA">
        <w:rPr>
          <w:lang w:val="de-DE"/>
        </w:rPr>
        <w:t xml:space="preserve">, </w:t>
      </w:r>
      <w:r w:rsidR="00205BAA" w:rsidRPr="006D1E80">
        <w:rPr>
          <w:color w:val="4472C4" w:themeColor="accent1"/>
          <w:lang w:val="de-DE"/>
        </w:rPr>
        <w:t>19.0</w:t>
      </w:r>
      <w:r w:rsidR="00205BAA" w:rsidRPr="00205BAA">
        <w:rPr>
          <w:lang w:val="de-DE"/>
        </w:rPr>
        <w:t>)</w:t>
      </w:r>
    </w:p>
    <w:p w14:paraId="5D99A9E8" w14:textId="77777777" w:rsidR="00205BAA" w:rsidRDefault="00205BAA" w:rsidP="00205BAA">
      <w:pPr>
        <w:pStyle w:val="BerichtCode"/>
        <w:rPr>
          <w:lang w:val="de-DE"/>
        </w:rPr>
      </w:pPr>
      <w:r w:rsidRPr="00205BAA">
        <w:rPr>
          <w:lang w:val="de-DE"/>
        </w:rPr>
        <w:t xml:space="preserve">        .mapToInt(v -&gt; {</w:t>
      </w:r>
    </w:p>
    <w:p w14:paraId="7B123608" w14:textId="77777777" w:rsidR="00205BAA" w:rsidRDefault="00205BAA" w:rsidP="00205BAA">
      <w:pPr>
        <w:pStyle w:val="BerichtCode"/>
        <w:rPr>
          <w:lang w:val="de-DE"/>
        </w:rPr>
      </w:pPr>
      <w:r w:rsidRPr="00205BAA">
        <w:rPr>
          <w:lang w:val="de-DE"/>
        </w:rPr>
        <w:t xml:space="preserve">            </w:t>
      </w:r>
      <w:r w:rsidRPr="006D1E80">
        <w:rPr>
          <w:color w:val="4472C4" w:themeColor="accent1"/>
          <w:lang w:val="de-DE"/>
        </w:rPr>
        <w:t xml:space="preserve">int </w:t>
      </w:r>
      <w:r w:rsidRPr="00205BAA">
        <w:rPr>
          <w:lang w:val="de-DE"/>
        </w:rPr>
        <w:t>i = (int) Math.pow(</w:t>
      </w:r>
      <w:r w:rsidRPr="006D1E80">
        <w:rPr>
          <w:color w:val="4472C4" w:themeColor="accent1"/>
          <w:lang w:val="de-DE"/>
        </w:rPr>
        <w:t>2</w:t>
      </w:r>
      <w:r w:rsidRPr="00205BAA">
        <w:rPr>
          <w:lang w:val="de-DE"/>
        </w:rPr>
        <w:t>, v);</w:t>
      </w:r>
    </w:p>
    <w:p w14:paraId="1D06EB91" w14:textId="77777777" w:rsidR="00DA0056" w:rsidRDefault="00205BAA" w:rsidP="00205BAA">
      <w:pPr>
        <w:pStyle w:val="BerichtCode"/>
        <w:rPr>
          <w:lang w:val="de-DE"/>
        </w:rPr>
      </w:pPr>
      <w:r w:rsidRPr="00205BAA">
        <w:rPr>
          <w:lang w:val="de-DE"/>
        </w:rPr>
        <w:t xml:space="preserve">            </w:t>
      </w:r>
      <w:r w:rsidRPr="006D1E80">
        <w:rPr>
          <w:color w:val="4472C4" w:themeColor="accent1"/>
          <w:lang w:val="de-DE"/>
        </w:rPr>
        <w:t xml:space="preserve">return </w:t>
      </w:r>
      <w:r w:rsidRPr="00205BAA">
        <w:rPr>
          <w:lang w:val="de-DE"/>
        </w:rPr>
        <w:t xml:space="preserve">(i % </w:t>
      </w:r>
      <w:r w:rsidRPr="006D1E80">
        <w:rPr>
          <w:color w:val="4472C4" w:themeColor="accent1"/>
          <w:lang w:val="de-DE"/>
        </w:rPr>
        <w:t>2</w:t>
      </w:r>
      <w:r w:rsidRPr="00205BAA">
        <w:rPr>
          <w:lang w:val="de-DE"/>
        </w:rPr>
        <w:t xml:space="preserve">) == </w:t>
      </w:r>
      <w:r w:rsidRPr="006D1E80">
        <w:rPr>
          <w:color w:val="4472C4" w:themeColor="accent1"/>
          <w:lang w:val="de-DE"/>
        </w:rPr>
        <w:t>0</w:t>
      </w:r>
      <w:r w:rsidRPr="00205BAA">
        <w:rPr>
          <w:lang w:val="de-DE"/>
        </w:rPr>
        <w:t xml:space="preserve"> ? i : i+</w:t>
      </w:r>
      <w:r w:rsidRPr="006D1E80">
        <w:rPr>
          <w:color w:val="4472C4" w:themeColor="accent1"/>
          <w:lang w:val="de-DE"/>
        </w:rPr>
        <w:t>1</w:t>
      </w:r>
      <w:r w:rsidRPr="00205BAA">
        <w:rPr>
          <w:lang w:val="de-DE"/>
        </w:rPr>
        <w:t>;</w:t>
      </w:r>
    </w:p>
    <w:p w14:paraId="058DB8C6" w14:textId="2BB4C196" w:rsidR="00205BAA" w:rsidRPr="00DA0056" w:rsidRDefault="00205BAA" w:rsidP="00DA0056">
      <w:pPr>
        <w:pStyle w:val="BerichtCode"/>
        <w:rPr>
          <w:lang w:val="de-DE"/>
        </w:rPr>
      </w:pPr>
      <w:r w:rsidRPr="00205BAA">
        <w:rPr>
          <w:lang w:val="de-DE"/>
        </w:rPr>
        <w:t xml:space="preserve">        }).distinct().sorted()</w:t>
      </w:r>
      <w:r w:rsidR="00DA0056">
        <w:rPr>
          <w:lang w:val="de-DE"/>
        </w:rPr>
        <w:t>;</w:t>
      </w:r>
    </w:p>
    <w:p w14:paraId="5545FA52" w14:textId="25A61890" w:rsidR="00205BAA" w:rsidRDefault="00DA0056" w:rsidP="00DA0056">
      <w:pPr>
        <w:pStyle w:val="Beschriftung"/>
      </w:pPr>
      <w:bookmarkStart w:id="161" w:name="_Ref221280448"/>
      <w:bookmarkStart w:id="162" w:name="_Toc222787137"/>
      <w:r>
        <w:t xml:space="preserve">Code </w:t>
      </w:r>
      <w:r>
        <w:fldChar w:fldCharType="begin"/>
      </w:r>
      <w:r>
        <w:instrText xml:space="preserve"> SEQ Code \* ARABIC </w:instrText>
      </w:r>
      <w:r>
        <w:fldChar w:fldCharType="separate"/>
      </w:r>
      <w:r w:rsidR="002D6190">
        <w:rPr>
          <w:noProof/>
        </w:rPr>
        <w:t>15</w:t>
      </w:r>
      <w:r>
        <w:fldChar w:fldCharType="end"/>
      </w:r>
      <w:bookmarkEnd w:id="161"/>
      <w:r>
        <w:t>:</w:t>
      </w:r>
      <w:r>
        <w:tab/>
        <w:t>Code used to generate 175 logarithmically distributed allocation sizes for the benchmark executed on the allocators of LUtils, FFMA and malloc.</w:t>
      </w:r>
      <w:bookmarkEnd w:id="162"/>
    </w:p>
    <w:p w14:paraId="099646A0" w14:textId="63F62F86" w:rsidR="00205BAA" w:rsidRDefault="00DA0056" w:rsidP="00A837BA">
      <w:r>
        <w:t>The benchmark is configured to measure average execution time.</w:t>
      </w:r>
      <w:r w:rsidR="008C004F">
        <w:t xml:space="preserve"> For each allocation size</w:t>
      </w:r>
      <w:r>
        <w:t xml:space="preserve"> </w:t>
      </w:r>
      <w:r w:rsidR="008C004F">
        <w:t>a</w:t>
      </w:r>
      <w:r>
        <w:t xml:space="preserve"> short warmup is included to allow the JIT compiler to stabili</w:t>
      </w:r>
      <w:r w:rsidR="00990628">
        <w:t>s</w:t>
      </w:r>
      <w:r>
        <w:t>e, followed by three measurement iterations to obtain representative results. The configuration is summarized below:</w:t>
      </w:r>
    </w:p>
    <w:p w14:paraId="49BFA810" w14:textId="77777777" w:rsidR="00DA0056" w:rsidRDefault="00DA0056" w:rsidP="00DA0056">
      <w:pPr>
        <w:pStyle w:val="Listenabsatz"/>
        <w:numPr>
          <w:ilvl w:val="1"/>
          <w:numId w:val="65"/>
        </w:numPr>
      </w:pPr>
      <w:r>
        <w:t>Benchmark mode: Average Execution time.</w:t>
      </w:r>
    </w:p>
    <w:p w14:paraId="589F53CA" w14:textId="5C986A32" w:rsidR="00DA0056" w:rsidRDefault="00DA0056" w:rsidP="00DA0056">
      <w:pPr>
        <w:pStyle w:val="Listenabsatz"/>
        <w:numPr>
          <w:ilvl w:val="1"/>
          <w:numId w:val="65"/>
        </w:numPr>
      </w:pPr>
      <w:r>
        <w:t>Warmup: two warmup iterations. Three seconds per iteration.</w:t>
      </w:r>
    </w:p>
    <w:p w14:paraId="735E59DA" w14:textId="14393804" w:rsidR="00DA0056" w:rsidRDefault="00DA0056" w:rsidP="00DA0056">
      <w:pPr>
        <w:pStyle w:val="Listenabsatz"/>
        <w:numPr>
          <w:ilvl w:val="1"/>
          <w:numId w:val="65"/>
        </w:numPr>
      </w:pPr>
      <w:r>
        <w:t>Measurement: three measurement iterations. Three seconds per iteration.</w:t>
      </w:r>
    </w:p>
    <w:p w14:paraId="79524551" w14:textId="3D190647" w:rsidR="00DA0056" w:rsidRDefault="00B773A6" w:rsidP="00A837BA">
      <w:r>
        <w:t xml:space="preserve">Additionally, garbage collection is explicitly enabled via JMH’s option </w:t>
      </w:r>
      <w:r w:rsidRPr="00B773A6">
        <w:rPr>
          <w:rStyle w:val="BerichtCodeZchn"/>
        </w:rPr>
        <w:t>shouldDoGC(true)</w:t>
      </w:r>
      <w:r w:rsidRPr="00B773A6">
        <w:t xml:space="preserve"> to ensure that the deallocation of native memory does not accumulate across iterations. This </w:t>
      </w:r>
      <w:r>
        <w:t xml:space="preserve">is only important for </w:t>
      </w:r>
      <w:r w:rsidRPr="00B773A6">
        <w:rPr>
          <w:rStyle w:val="BerichtCodeZchn"/>
        </w:rPr>
        <w:t>ByteBuffer.allocateDirect()</w:t>
      </w:r>
      <w:r>
        <w:t>, because</w:t>
      </w:r>
      <w:r w:rsidR="00C47F20">
        <w:t xml:space="preserve"> the native memory of</w:t>
      </w:r>
      <w:r>
        <w:t xml:space="preserve"> FFMA and malloc </w:t>
      </w:r>
      <w:r w:rsidR="00C47F20">
        <w:t>is</w:t>
      </w:r>
      <w:r>
        <w:t xml:space="preserve"> freed explicitly inside the benchmark. This also means that realistic execution times </w:t>
      </w:r>
      <w:r>
        <w:lastRenderedPageBreak/>
        <w:t xml:space="preserve">for </w:t>
      </w:r>
      <w:r w:rsidRPr="00B773A6">
        <w:rPr>
          <w:rStyle w:val="BerichtCodeZchn"/>
        </w:rPr>
        <w:t>ByteBuffer.allocateDirect()</w:t>
      </w:r>
      <w:r>
        <w:t xml:space="preserve"> are higher than what is suggested by the results of the benchmark. However, this effect can be ignored compared to the already much higher execution time</w:t>
      </w:r>
      <w:r w:rsidR="00E10D39">
        <w:t>s emitted by this allocator</w:t>
      </w:r>
      <w:r>
        <w:t>.</w:t>
      </w:r>
    </w:p>
    <w:p w14:paraId="48E7DC5C" w14:textId="72637CA6" w:rsidR="00C9374E" w:rsidRDefault="00C9374E" w:rsidP="00A837BA">
      <w:r>
        <w:t xml:space="preserve">Furthermore, the benchmark for the allocator malloc is run twice. Once to only allocate memory and once to allocate memory and additionally zero-initialise the memory using </w:t>
      </w:r>
      <w:r w:rsidRPr="00C9374E">
        <w:rPr>
          <w:rStyle w:val="BerichtCodeZchn"/>
        </w:rPr>
        <w:t>Unsafe.setMemory()</w:t>
      </w:r>
      <w:r>
        <w:t>. In the following paragraphs malloc always refers to the second benchmark which zero-initialises the memory unless explicitly stated otherwise.</w:t>
      </w:r>
    </w:p>
    <w:p w14:paraId="1AB70028" w14:textId="1AC13510" w:rsidR="00B773A6" w:rsidRDefault="00B773A6" w:rsidP="00A837BA">
      <w:pPr>
        <w:rPr>
          <w:iCs/>
          <w:szCs w:val="18"/>
        </w:rPr>
      </w:pPr>
      <w:r>
        <w:t xml:space="preserve">The results </w:t>
      </w:r>
      <w:r w:rsidR="0020163F">
        <w:t>are displayed in</w:t>
      </w:r>
      <w:r w:rsidR="00DD5F21">
        <w:t xml:space="preserve"> </w:t>
      </w:r>
      <w:r w:rsidR="00DD5F21">
        <w:fldChar w:fldCharType="begin"/>
      </w:r>
      <w:r w:rsidR="00DD5F21">
        <w:instrText xml:space="preserve"> REF _Ref221815160 \h </w:instrText>
      </w:r>
      <w:r w:rsidR="00DD5F21">
        <w:fldChar w:fldCharType="separate"/>
      </w:r>
      <w:r w:rsidR="002D6190">
        <w:t xml:space="preserve">Fig. </w:t>
      </w:r>
      <w:r w:rsidR="002D6190">
        <w:rPr>
          <w:noProof/>
        </w:rPr>
        <w:t>14</w:t>
      </w:r>
      <w:r w:rsidR="00DD5F21">
        <w:fldChar w:fldCharType="end"/>
      </w:r>
      <w:r w:rsidR="0020163F">
        <w:t>. The sub figure shown in the zoomed view on the left displays small allocation sizes between 32</w:t>
      </w:r>
      <w:r w:rsidR="00E10D39">
        <w:t xml:space="preserve"> bytes</w:t>
      </w:r>
      <w:r w:rsidR="0020163F">
        <w:t xml:space="preserve"> and 2</w:t>
      </w:r>
      <w:r w:rsidR="00E10D39">
        <w:t>,</w:t>
      </w:r>
      <w:r w:rsidR="0020163F">
        <w:t xml:space="preserve">136 bytes. In contrast, the sub figure on the right </w:t>
      </w:r>
      <w:r w:rsidR="00C47F20">
        <w:t>shows</w:t>
      </w:r>
      <w:r w:rsidR="0020163F">
        <w:t xml:space="preserve"> the full range of allocation sizes from 32</w:t>
      </w:r>
      <w:r w:rsidR="00E10D39">
        <w:t xml:space="preserve"> bytes</w:t>
      </w:r>
      <w:r w:rsidR="0020163F">
        <w:t xml:space="preserve"> to </w:t>
      </w:r>
      <w:r w:rsidR="0020163F" w:rsidRPr="0020163F">
        <w:rPr>
          <w:iCs/>
          <w:szCs w:val="18"/>
        </w:rPr>
        <w:t>515</w:t>
      </w:r>
      <w:r w:rsidR="00E10D39">
        <w:rPr>
          <w:iCs/>
          <w:szCs w:val="18"/>
        </w:rPr>
        <w:t>,</w:t>
      </w:r>
      <w:r w:rsidR="0020163F" w:rsidRPr="0020163F">
        <w:rPr>
          <w:iCs/>
          <w:szCs w:val="18"/>
        </w:rPr>
        <w:t>724</w:t>
      </w:r>
      <w:r w:rsidR="0020163F">
        <w:rPr>
          <w:iCs/>
          <w:szCs w:val="18"/>
        </w:rPr>
        <w:t xml:space="preserve"> bytes on a logarithmic x-axis.</w:t>
      </w:r>
    </w:p>
    <w:p w14:paraId="6804B225" w14:textId="78E73156" w:rsidR="00B773A6" w:rsidRDefault="00DB0738" w:rsidP="00B773A6">
      <w:pPr>
        <w:keepNext/>
      </w:pPr>
      <w:r w:rsidRPr="00DB0738">
        <w:rPr>
          <w:noProof/>
        </w:rPr>
        <w:drawing>
          <wp:inline distT="0" distB="0" distL="0" distR="0" wp14:anchorId="640A6325" wp14:editId="2E41260F">
            <wp:extent cx="2859236" cy="2144427"/>
            <wp:effectExtent l="0" t="0" r="0" b="8255"/>
            <wp:docPr id="123459612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596124" name="Grafik 2"/>
                    <pic:cNvPicPr>
                      <a:picLocks noChangeAspect="1" noChangeArrowheads="1"/>
                    </pic:cNvPicPr>
                  </pic:nvPicPr>
                  <pic:blipFill>
                    <a:blip r:embed="rId37"/>
                    <a:stretch>
                      <a:fillRect/>
                    </a:stretch>
                  </pic:blipFill>
                  <pic:spPr bwMode="auto">
                    <a:xfrm>
                      <a:off x="0" y="0"/>
                      <a:ext cx="2859236" cy="2144427"/>
                    </a:xfrm>
                    <a:prstGeom prst="rect">
                      <a:avLst/>
                    </a:prstGeom>
                    <a:noFill/>
                    <a:ln>
                      <a:noFill/>
                    </a:ln>
                  </pic:spPr>
                </pic:pic>
              </a:graphicData>
            </a:graphic>
          </wp:inline>
        </w:drawing>
      </w:r>
      <w:r w:rsidRPr="00DB0738">
        <w:rPr>
          <w:noProof/>
        </w:rPr>
        <w:drawing>
          <wp:inline distT="0" distB="0" distL="0" distR="0" wp14:anchorId="669D043A" wp14:editId="289E72D2">
            <wp:extent cx="2881205" cy="2160904"/>
            <wp:effectExtent l="0" t="0" r="0" b="0"/>
            <wp:docPr id="73521102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211027" name="Grafik 3"/>
                    <pic:cNvPicPr>
                      <a:picLocks noChangeAspect="1" noChangeArrowheads="1"/>
                    </pic:cNvPicPr>
                  </pic:nvPicPr>
                  <pic:blipFill>
                    <a:blip r:embed="rId38"/>
                    <a:stretch>
                      <a:fillRect/>
                    </a:stretch>
                  </pic:blipFill>
                  <pic:spPr bwMode="auto">
                    <a:xfrm>
                      <a:off x="0" y="0"/>
                      <a:ext cx="2881205" cy="2160904"/>
                    </a:xfrm>
                    <a:prstGeom prst="rect">
                      <a:avLst/>
                    </a:prstGeom>
                    <a:noFill/>
                    <a:ln>
                      <a:noFill/>
                    </a:ln>
                  </pic:spPr>
                </pic:pic>
              </a:graphicData>
            </a:graphic>
          </wp:inline>
        </w:drawing>
      </w:r>
    </w:p>
    <w:p w14:paraId="26AB93F2" w14:textId="43D58E70" w:rsidR="00DD5F21" w:rsidRDefault="00DD5F21" w:rsidP="00DD5F21">
      <w:pPr>
        <w:pStyle w:val="Beschriftung"/>
      </w:pPr>
      <w:bookmarkStart w:id="163" w:name="_Ref221815160"/>
      <w:bookmarkStart w:id="164" w:name="_Toc222787090"/>
      <w:bookmarkStart w:id="165" w:name="_Ref221284540"/>
      <w:r>
        <w:t xml:space="preserve">Fig. </w:t>
      </w:r>
      <w:r>
        <w:fldChar w:fldCharType="begin"/>
      </w:r>
      <w:r>
        <w:instrText xml:space="preserve"> SEQ Fig. \* ARABIC </w:instrText>
      </w:r>
      <w:r>
        <w:fldChar w:fldCharType="separate"/>
      </w:r>
      <w:r w:rsidR="002D6190">
        <w:rPr>
          <w:noProof/>
        </w:rPr>
        <w:t>14</w:t>
      </w:r>
      <w:r>
        <w:fldChar w:fldCharType="end"/>
      </w:r>
      <w:bookmarkEnd w:id="163"/>
      <w:r>
        <w:t>:</w:t>
      </w:r>
      <w:r>
        <w:tab/>
      </w:r>
      <w:r w:rsidRPr="007777A6">
        <w:t>Results of the benchmark comparing the allocators of FFMA, LUtils and malloc. Left: Zoomed in to allocation sizes between 32 and 2</w:t>
      </w:r>
      <w:r w:rsidR="00E10D39">
        <w:t>,</w:t>
      </w:r>
      <w:r w:rsidRPr="007777A6">
        <w:t>136 bytes. Right: Execution times of all allocation sizes between 32 and 515</w:t>
      </w:r>
      <w:r w:rsidR="00E10D39">
        <w:t>,</w:t>
      </w:r>
      <w:r w:rsidRPr="007777A6">
        <w:t>724 bytes on a logarithmic x-axis.</w:t>
      </w:r>
      <w:bookmarkEnd w:id="164"/>
    </w:p>
    <w:bookmarkEnd w:id="165"/>
    <w:p w14:paraId="1533CC55" w14:textId="2DB8D084" w:rsidR="00540028" w:rsidRPr="00C9374E" w:rsidRDefault="0020163F" w:rsidP="0020163F">
      <w:pPr>
        <w:rPr>
          <w:iCs/>
          <w:szCs w:val="18"/>
        </w:rPr>
      </w:pPr>
      <w:r>
        <w:rPr>
          <w:iCs/>
          <w:szCs w:val="18"/>
        </w:rPr>
        <w:t>Overall, the results demonstrate that malloc</w:t>
      </w:r>
      <w:r w:rsidR="005B2F74">
        <w:rPr>
          <w:iCs/>
          <w:szCs w:val="18"/>
        </w:rPr>
        <w:t xml:space="preserve"> consistently</w:t>
      </w:r>
      <w:r>
        <w:rPr>
          <w:iCs/>
          <w:szCs w:val="18"/>
        </w:rPr>
        <w:t xml:space="preserve"> exhibits</w:t>
      </w:r>
      <w:r w:rsidR="00840A6B">
        <w:rPr>
          <w:iCs/>
          <w:szCs w:val="18"/>
        </w:rPr>
        <w:t xml:space="preserve"> a slightly better</w:t>
      </w:r>
      <w:r>
        <w:rPr>
          <w:iCs/>
          <w:szCs w:val="18"/>
        </w:rPr>
        <w:t xml:space="preserve"> performance</w:t>
      </w:r>
      <w:r w:rsidR="00840A6B">
        <w:rPr>
          <w:iCs/>
          <w:szCs w:val="18"/>
        </w:rPr>
        <w:t xml:space="preserve"> than FFMA</w:t>
      </w:r>
      <w:r>
        <w:rPr>
          <w:iCs/>
          <w:szCs w:val="18"/>
        </w:rPr>
        <w:t>. The execution time of malloc</w:t>
      </w:r>
      <w:r w:rsidR="00C9374E">
        <w:rPr>
          <w:iCs/>
          <w:szCs w:val="18"/>
        </w:rPr>
        <w:t xml:space="preserve"> </w:t>
      </w:r>
      <w:r>
        <w:rPr>
          <w:iCs/>
          <w:szCs w:val="18"/>
        </w:rPr>
        <w:t xml:space="preserve">ranges </w:t>
      </w:r>
      <w:r w:rsidR="005B2F74">
        <w:rPr>
          <w:iCs/>
          <w:szCs w:val="18"/>
        </w:rPr>
        <w:t xml:space="preserve">from </w:t>
      </w:r>
      <w:r w:rsidR="00C9374E">
        <w:rPr>
          <w:iCs/>
          <w:szCs w:val="18"/>
        </w:rPr>
        <w:t>73</w:t>
      </w:r>
      <w:r w:rsidR="00E10D39">
        <w:rPr>
          <w:iCs/>
          <w:szCs w:val="18"/>
        </w:rPr>
        <w:t xml:space="preserve"> ns</w:t>
      </w:r>
      <w:r>
        <w:rPr>
          <w:iCs/>
          <w:szCs w:val="18"/>
        </w:rPr>
        <w:t xml:space="preserve"> to </w:t>
      </w:r>
      <w:r w:rsidR="00C9374E" w:rsidRPr="00C9374E">
        <w:rPr>
          <w:iCs/>
          <w:szCs w:val="18"/>
        </w:rPr>
        <w:t>189</w:t>
      </w:r>
      <w:r w:rsidR="004A1931">
        <w:rPr>
          <w:iCs/>
          <w:szCs w:val="18"/>
        </w:rPr>
        <w:t>,</w:t>
      </w:r>
      <w:r w:rsidR="00C9374E" w:rsidRPr="00C9374E">
        <w:rPr>
          <w:iCs/>
          <w:szCs w:val="18"/>
        </w:rPr>
        <w:t>797</w:t>
      </w:r>
      <w:r w:rsidR="00C9374E">
        <w:rPr>
          <w:iCs/>
          <w:szCs w:val="18"/>
        </w:rPr>
        <w:t xml:space="preserve"> </w:t>
      </w:r>
      <w:r>
        <w:rPr>
          <w:iCs/>
          <w:szCs w:val="18"/>
        </w:rPr>
        <w:t xml:space="preserve">ns with an average standard deviation of only </w:t>
      </w:r>
      <w:r w:rsidR="00C9374E">
        <w:rPr>
          <w:iCs/>
          <w:szCs w:val="18"/>
        </w:rPr>
        <w:t>20</w:t>
      </w:r>
      <w:r w:rsidR="00235BED">
        <w:rPr>
          <w:iCs/>
          <w:szCs w:val="18"/>
        </w:rPr>
        <w:t>.</w:t>
      </w:r>
      <w:r w:rsidR="00C9374E">
        <w:rPr>
          <w:iCs/>
          <w:szCs w:val="18"/>
        </w:rPr>
        <w:t>0</w:t>
      </w:r>
      <w:r w:rsidR="005B2F74">
        <w:rPr>
          <w:iCs/>
          <w:szCs w:val="18"/>
        </w:rPr>
        <w:t xml:space="preserve"> ns.</w:t>
      </w:r>
      <w:r w:rsidR="00540028">
        <w:rPr>
          <w:iCs/>
          <w:szCs w:val="18"/>
        </w:rPr>
        <w:t xml:space="preserve"> FFMA’s execution times range from </w:t>
      </w:r>
      <w:r w:rsidR="00C9374E">
        <w:rPr>
          <w:iCs/>
          <w:szCs w:val="18"/>
        </w:rPr>
        <w:t>131</w:t>
      </w:r>
      <w:r w:rsidR="00540028">
        <w:rPr>
          <w:iCs/>
          <w:szCs w:val="18"/>
        </w:rPr>
        <w:t xml:space="preserve"> </w:t>
      </w:r>
      <w:r w:rsidR="00E10D39">
        <w:rPr>
          <w:iCs/>
          <w:szCs w:val="18"/>
        </w:rPr>
        <w:t xml:space="preserve">ns </w:t>
      </w:r>
      <w:r w:rsidR="00540028">
        <w:rPr>
          <w:iCs/>
          <w:szCs w:val="18"/>
        </w:rPr>
        <w:t xml:space="preserve">to </w:t>
      </w:r>
      <w:r w:rsidR="00C9374E" w:rsidRPr="00C9374E">
        <w:rPr>
          <w:iCs/>
          <w:szCs w:val="18"/>
        </w:rPr>
        <w:t>190</w:t>
      </w:r>
      <w:r w:rsidR="00C9374E">
        <w:rPr>
          <w:iCs/>
          <w:szCs w:val="18"/>
        </w:rPr>
        <w:t>,</w:t>
      </w:r>
      <w:r w:rsidR="00C9374E" w:rsidRPr="00C9374E">
        <w:rPr>
          <w:iCs/>
          <w:szCs w:val="18"/>
        </w:rPr>
        <w:t>048</w:t>
      </w:r>
      <w:r w:rsidR="00C9374E">
        <w:rPr>
          <w:iCs/>
          <w:szCs w:val="18"/>
        </w:rPr>
        <w:t xml:space="preserve"> </w:t>
      </w:r>
      <w:r w:rsidR="00540028">
        <w:rPr>
          <w:iCs/>
          <w:szCs w:val="18"/>
        </w:rPr>
        <w:t xml:space="preserve">ns with an average standard deviation of approximately </w:t>
      </w:r>
      <w:r w:rsidR="00C9374E">
        <w:rPr>
          <w:iCs/>
          <w:szCs w:val="18"/>
        </w:rPr>
        <w:t>19</w:t>
      </w:r>
      <w:r w:rsidR="00540028">
        <w:rPr>
          <w:iCs/>
          <w:szCs w:val="18"/>
        </w:rPr>
        <w:t>.</w:t>
      </w:r>
      <w:r w:rsidR="00C9374E">
        <w:rPr>
          <w:iCs/>
          <w:szCs w:val="18"/>
        </w:rPr>
        <w:t>9</w:t>
      </w:r>
      <w:r w:rsidR="00540028">
        <w:rPr>
          <w:iCs/>
          <w:szCs w:val="18"/>
        </w:rPr>
        <w:t xml:space="preserve"> ns. The low standard deviations show that the extreme variations</w:t>
      </w:r>
      <w:r w:rsidR="00C9374E">
        <w:rPr>
          <w:iCs/>
          <w:szCs w:val="18"/>
        </w:rPr>
        <w:t xml:space="preserve"> </w:t>
      </w:r>
      <w:r w:rsidR="00540028">
        <w:rPr>
          <w:iCs/>
          <w:szCs w:val="18"/>
        </w:rPr>
        <w:t>in execution</w:t>
      </w:r>
      <w:r w:rsidR="00C9374E">
        <w:rPr>
          <w:iCs/>
          <w:szCs w:val="18"/>
        </w:rPr>
        <w:t xml:space="preserve"> time </w:t>
      </w:r>
      <w:r w:rsidR="00540028">
        <w:rPr>
          <w:iCs/>
          <w:szCs w:val="18"/>
        </w:rPr>
        <w:t xml:space="preserve">from one allocation size to the next are introduced by the allocation size and not by random effects. </w:t>
      </w:r>
      <w:r w:rsidR="00C9374E">
        <w:rPr>
          <w:iCs/>
          <w:szCs w:val="18"/>
        </w:rPr>
        <w:t xml:space="preserve">Comparison between malloc without zero-initialised memory and malloc with zero-initialised memory show that these variations stem from </w:t>
      </w:r>
      <w:r w:rsidR="00C9374E" w:rsidRPr="00C9374E">
        <w:rPr>
          <w:rStyle w:val="BerichtCodeZchn"/>
        </w:rPr>
        <w:t>Unsafe.setMemory()</w:t>
      </w:r>
      <w:r w:rsidR="00C9374E">
        <w:t>.</w:t>
      </w:r>
      <w:r w:rsidR="00C9374E">
        <w:rPr>
          <w:iCs/>
          <w:szCs w:val="18"/>
        </w:rPr>
        <w:t xml:space="preserve"> </w:t>
      </w:r>
      <w:r w:rsidR="00540028">
        <w:rPr>
          <w:iCs/>
          <w:szCs w:val="18"/>
        </w:rPr>
        <w:t xml:space="preserve">LWJGL and FFMA clearly outperform LUtils up to allocation sizes of approximately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sidR="00540028">
        <w:rPr>
          <w:iCs/>
          <w:szCs w:val="18"/>
        </w:rPr>
        <w:t xml:space="preserve"> bytes. LUtils - using </w:t>
      </w:r>
      <w:r w:rsidR="00540028" w:rsidRPr="00324303">
        <w:rPr>
          <w:rStyle w:val="BerichtCodeZchn"/>
        </w:rPr>
        <w:t>ByteBuffer.allocateDirect()</w:t>
      </w:r>
      <w:r w:rsidR="00540028">
        <w:rPr>
          <w:iCs/>
          <w:szCs w:val="18"/>
        </w:rPr>
        <w:t xml:space="preserve"> - demonstrates execution times ranging from </w:t>
      </w:r>
      <w:r w:rsidR="00C9374E">
        <w:rPr>
          <w:iCs/>
          <w:szCs w:val="18"/>
        </w:rPr>
        <w:t>686</w:t>
      </w:r>
      <w:r w:rsidR="00E10D39">
        <w:rPr>
          <w:iCs/>
          <w:szCs w:val="18"/>
        </w:rPr>
        <w:t xml:space="preserve"> ns</w:t>
      </w:r>
      <w:r w:rsidR="00540028">
        <w:rPr>
          <w:iCs/>
          <w:szCs w:val="18"/>
        </w:rPr>
        <w:t xml:space="preserve"> to </w:t>
      </w:r>
      <w:r w:rsidR="00C9374E" w:rsidRPr="00C9374E">
        <w:rPr>
          <w:iCs/>
          <w:szCs w:val="18"/>
        </w:rPr>
        <w:t>271</w:t>
      </w:r>
      <w:r w:rsidR="00C9374E">
        <w:rPr>
          <w:iCs/>
          <w:szCs w:val="18"/>
        </w:rPr>
        <w:t>,</w:t>
      </w:r>
      <w:r w:rsidR="00C9374E" w:rsidRPr="00C9374E">
        <w:rPr>
          <w:iCs/>
          <w:szCs w:val="18"/>
        </w:rPr>
        <w:t>990</w:t>
      </w:r>
      <w:r w:rsidR="00C9374E">
        <w:rPr>
          <w:iCs/>
          <w:szCs w:val="18"/>
        </w:rPr>
        <w:t xml:space="preserve"> </w:t>
      </w:r>
      <w:r w:rsidR="00540028">
        <w:rPr>
          <w:iCs/>
          <w:szCs w:val="18"/>
        </w:rPr>
        <w:t xml:space="preserve">ns with the largest average standard </w:t>
      </w:r>
      <w:r w:rsidR="00540028">
        <w:rPr>
          <w:iCs/>
          <w:szCs w:val="18"/>
        </w:rPr>
        <w:lastRenderedPageBreak/>
        <w:t xml:space="preserve">deviation of </w:t>
      </w:r>
      <w:r w:rsidR="00C9374E">
        <w:rPr>
          <w:iCs/>
          <w:szCs w:val="18"/>
        </w:rPr>
        <w:t>1,365</w:t>
      </w:r>
      <w:r w:rsidR="00540028">
        <w:rPr>
          <w:iCs/>
          <w:szCs w:val="18"/>
        </w:rPr>
        <w:t xml:space="preserve"> ns.</w:t>
      </w:r>
      <w:r w:rsidR="00304153">
        <w:t xml:space="preserve"> </w:t>
      </w:r>
      <w:r w:rsidR="00E10D39">
        <w:t>It is important t</w:t>
      </w:r>
      <w:r w:rsidR="00540028">
        <w:rPr>
          <w:iCs/>
          <w:szCs w:val="18"/>
        </w:rPr>
        <w:t>o mention is that all libraries</w:t>
      </w:r>
      <w:r w:rsidR="005B2F74">
        <w:rPr>
          <w:iCs/>
          <w:szCs w:val="18"/>
        </w:rPr>
        <w:t xml:space="preserve"> demonstrate a linearly increasing execution time</w:t>
      </w:r>
      <w:r w:rsidR="00540028">
        <w:rPr>
          <w:iCs/>
          <w:szCs w:val="18"/>
        </w:rPr>
        <w:t xml:space="preserve">, </w:t>
      </w:r>
      <w:r w:rsidR="00304153">
        <w:rPr>
          <w:iCs/>
          <w:szCs w:val="18"/>
        </w:rPr>
        <w:t>even though</w:t>
      </w:r>
      <w:r w:rsidR="00540028">
        <w:rPr>
          <w:iCs/>
          <w:szCs w:val="18"/>
        </w:rPr>
        <w:t xml:space="preserve"> </w:t>
      </w:r>
      <w:r w:rsidR="00304153">
        <w:rPr>
          <w:iCs/>
          <w:szCs w:val="18"/>
        </w:rPr>
        <w:t>the right</w:t>
      </w:r>
      <w:r w:rsidR="00324303">
        <w:rPr>
          <w:iCs/>
          <w:szCs w:val="18"/>
        </w:rPr>
        <w:t xml:space="preserve"> sub figure wrongfully suggests an exponential increase due to the logarithmic x-axis. </w:t>
      </w:r>
    </w:p>
    <w:p w14:paraId="5184166E" w14:textId="73FAAA1B" w:rsidR="00304153" w:rsidRDefault="00107714" w:rsidP="00324303">
      <w:r>
        <w:t>The</w:t>
      </w:r>
      <w:r w:rsidR="00324303" w:rsidRPr="00324303">
        <w:t xml:space="preserve"> results indicate that native memory allocation</w:t>
      </w:r>
      <w:r w:rsidR="00304153">
        <w:t xml:space="preserve"> of sizes less than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sidR="00304153">
        <w:rPr>
          <w:iCs/>
          <w:szCs w:val="18"/>
        </w:rPr>
        <w:t xml:space="preserve"> bytes is faster</w:t>
      </w:r>
      <w:r w:rsidR="00324303" w:rsidRPr="00324303">
        <w:t xml:space="preserve"> via malloc </w:t>
      </w:r>
      <w:r w:rsidR="002B0C16">
        <w:t>than</w:t>
      </w:r>
      <w:r w:rsidR="00304153">
        <w:t xml:space="preserve"> with</w:t>
      </w:r>
      <w:r w:rsidR="00324303" w:rsidRPr="00324303">
        <w:t xml:space="preserve"> Java-based alternatives. This suggests that replacing the current allocation strategy in LUtils with malloc could yiel</w:t>
      </w:r>
      <w:r w:rsidR="00324303">
        <w:t>d</w:t>
      </w:r>
      <w:r w:rsidR="00324303" w:rsidRPr="00324303">
        <w:t xml:space="preserve"> </w:t>
      </w:r>
      <w:r w:rsidR="002B0C16">
        <w:t xml:space="preserve">to </w:t>
      </w:r>
      <w:r w:rsidR="00324303" w:rsidRPr="00324303">
        <w:t xml:space="preserve">substantial performance improvements, especially when allocating many </w:t>
      </w:r>
      <w:r w:rsidR="00304153">
        <w:t>small</w:t>
      </w:r>
      <w:r w:rsidR="00324303" w:rsidRPr="00324303">
        <w:t xml:space="preserve"> structures.</w:t>
      </w:r>
      <w:r w:rsidR="00304153">
        <w:t xml:space="preserve"> For large (&gt;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sidR="00304153">
        <w:rPr>
          <w:iCs/>
          <w:szCs w:val="18"/>
        </w:rPr>
        <w:t xml:space="preserve"> bytes</w:t>
      </w:r>
      <w:r w:rsidR="00304153">
        <w:t xml:space="preserve">) structures LUtils can fallback to </w:t>
      </w:r>
      <w:r w:rsidR="00304153" w:rsidRPr="00324303">
        <w:rPr>
          <w:rStyle w:val="BerichtCodeZchn"/>
        </w:rPr>
        <w:t>ByteBuffer.allocateDirect()</w:t>
      </w:r>
      <w:r w:rsidR="00304153" w:rsidRPr="00304153">
        <w:t>, which provides a more predictable allocation performance.</w:t>
      </w:r>
      <w:r w:rsidR="00304153">
        <w:t xml:space="preserve"> Alternatively, using malloc provides the additional benefit that filling the memory with zeros is optional</w:t>
      </w:r>
      <w:r w:rsidR="004A1931">
        <w:t xml:space="preserve">. if memory clearing is not required malloc provides an </w:t>
      </w:r>
      <w:r w:rsidR="00304153">
        <w:t xml:space="preserve">almost constant allocation performance ranging from </w:t>
      </w:r>
      <w:r w:rsidR="004A1931">
        <w:t>65</w:t>
      </w:r>
      <w:r w:rsidR="00304153">
        <w:t xml:space="preserve"> </w:t>
      </w:r>
      <w:r w:rsidR="00C9374E">
        <w:t xml:space="preserve">ns </w:t>
      </w:r>
      <w:r w:rsidR="00304153">
        <w:t xml:space="preserve">to </w:t>
      </w:r>
      <w:r w:rsidR="004A1931">
        <w:t>185</w:t>
      </w:r>
      <w:r w:rsidR="00304153">
        <w:t xml:space="preserve"> ns</w:t>
      </w:r>
      <w:r w:rsidR="004A1931">
        <w:t xml:space="preserve"> and a standard deviation of </w:t>
      </w:r>
      <w:r w:rsidR="004A1931" w:rsidRPr="004A1931">
        <w:t>0.09</w:t>
      </w:r>
      <w:r w:rsidR="004A1931">
        <w:t xml:space="preserve"> ns</w:t>
      </w:r>
      <w:r w:rsidR="00304153">
        <w:t xml:space="preserve">. </w:t>
      </w:r>
    </w:p>
    <w:p w14:paraId="4925E0ED" w14:textId="346ECD03" w:rsidR="00107714" w:rsidRPr="00107714" w:rsidRDefault="00107714" w:rsidP="00324303">
      <w:r>
        <w:t xml:space="preserve">To summarize, allocations of sizes less than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Pr>
          <w:iCs/>
          <w:szCs w:val="18"/>
        </w:rPr>
        <w:t xml:space="preserve"> bytes should be done via malloc. Allocation sizes larger than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Pr>
          <w:iCs/>
          <w:szCs w:val="18"/>
        </w:rPr>
        <w:t xml:space="preserve"> bytes should be allocated using </w:t>
      </w:r>
      <w:r w:rsidRPr="00324303">
        <w:rPr>
          <w:rStyle w:val="BerichtCodeZchn"/>
        </w:rPr>
        <w:t>ByteBuffer.allocateDirect()</w:t>
      </w:r>
      <w:r w:rsidRPr="00107714">
        <w:t xml:space="preserve"> unless memory clearing is not required</w:t>
      </w:r>
      <w:r>
        <w:t>. In this case malloc once again provides the best performance.</w:t>
      </w:r>
    </w:p>
    <w:p w14:paraId="699227C0" w14:textId="1F7C4B97" w:rsidR="00324303" w:rsidRDefault="00324303" w:rsidP="00324303">
      <w:r>
        <w:t xml:space="preserve">However, even better performance could be achieved if allocations would not happen at all. Especially during render loops which repeatedly allocate the same structures, the allocation time might be a problem. This could be solved by allocating a large chunk of memory </w:t>
      </w:r>
      <w:r w:rsidR="002B0C16">
        <w:t xml:space="preserve">in advance </w:t>
      </w:r>
      <w:r>
        <w:t xml:space="preserve">and using it like a stack. As a matter of </w:t>
      </w:r>
      <w:r w:rsidR="00630C67">
        <w:t>fact,</w:t>
      </w:r>
      <w:r>
        <w:t xml:space="preserve"> this has already been implemented in LUtils and can be used</w:t>
      </w:r>
      <w:r w:rsidR="00630C67">
        <w:t xml:space="preserve"> as seen in </w:t>
      </w:r>
      <w:r w:rsidR="00630C67">
        <w:fldChar w:fldCharType="begin"/>
      </w:r>
      <w:r w:rsidR="00630C67">
        <w:instrText xml:space="preserve"> REF _Ref221289616 \h </w:instrText>
      </w:r>
      <w:r w:rsidR="00630C67">
        <w:fldChar w:fldCharType="separate"/>
      </w:r>
      <w:r w:rsidR="002D6190">
        <w:t xml:space="preserve">Code </w:t>
      </w:r>
      <w:r w:rsidR="002D6190">
        <w:rPr>
          <w:noProof/>
        </w:rPr>
        <w:t>16</w:t>
      </w:r>
      <w:r w:rsidR="00630C67">
        <w:fldChar w:fldCharType="end"/>
      </w:r>
      <w:r w:rsidR="00630C67">
        <w:t>.</w:t>
      </w:r>
    </w:p>
    <w:p w14:paraId="2159665A" w14:textId="77777777" w:rsidR="00324303" w:rsidRPr="006D1E80" w:rsidRDefault="00324303" w:rsidP="00324303">
      <w:pPr>
        <w:pStyle w:val="BerichtCode"/>
        <w:numPr>
          <w:ilvl w:val="0"/>
          <w:numId w:val="78"/>
        </w:numPr>
        <w:rPr>
          <w:color w:val="595959" w:themeColor="text1" w:themeTint="A6"/>
          <w:lang w:val="de-DE"/>
        </w:rPr>
      </w:pPr>
      <w:r w:rsidRPr="006D1E80">
        <w:rPr>
          <w:color w:val="595959" w:themeColor="text1" w:themeTint="A6"/>
          <w:lang w:val="de-DE"/>
        </w:rPr>
        <w:t>// Allocate memory once</w:t>
      </w:r>
    </w:p>
    <w:p w14:paraId="304C87AB" w14:textId="605EB74B" w:rsidR="00630C67" w:rsidRDefault="00324303" w:rsidP="00630C67">
      <w:pPr>
        <w:pStyle w:val="BerichtCode"/>
        <w:numPr>
          <w:ilvl w:val="0"/>
          <w:numId w:val="78"/>
        </w:numPr>
        <w:rPr>
          <w:lang w:val="de-DE"/>
        </w:rPr>
      </w:pPr>
      <w:r w:rsidRPr="00324303">
        <w:rPr>
          <w:lang w:val="de-DE"/>
        </w:rPr>
        <w:t xml:space="preserve">Stack stack = </w:t>
      </w:r>
      <w:r w:rsidRPr="006D1E80">
        <w:rPr>
          <w:color w:val="4472C4" w:themeColor="accent1"/>
          <w:lang w:val="de-DE"/>
        </w:rPr>
        <w:t xml:space="preserve">new </w:t>
      </w:r>
      <w:r w:rsidRPr="00324303">
        <w:rPr>
          <w:lang w:val="de-DE"/>
        </w:rPr>
        <w:t>DirectMemoryStack64();</w:t>
      </w:r>
    </w:p>
    <w:p w14:paraId="7C0B2763" w14:textId="77777777" w:rsidR="00630C67" w:rsidRPr="00630C67" w:rsidRDefault="00630C67" w:rsidP="00630C67">
      <w:pPr>
        <w:pStyle w:val="BerichtCode"/>
        <w:numPr>
          <w:ilvl w:val="0"/>
          <w:numId w:val="78"/>
        </w:numPr>
        <w:rPr>
          <w:lang w:val="de-DE"/>
        </w:rPr>
      </w:pPr>
    </w:p>
    <w:p w14:paraId="180A0584" w14:textId="5E4A5ECB" w:rsidR="00630C67" w:rsidRPr="006D1E80" w:rsidRDefault="00630C67" w:rsidP="00324303">
      <w:pPr>
        <w:pStyle w:val="BerichtCode"/>
        <w:numPr>
          <w:ilvl w:val="0"/>
          <w:numId w:val="78"/>
        </w:numPr>
        <w:rPr>
          <w:color w:val="595959" w:themeColor="text1" w:themeTint="A6"/>
          <w:lang w:val="de-DE"/>
        </w:rPr>
      </w:pPr>
      <w:r w:rsidRPr="006D1E80">
        <w:rPr>
          <w:color w:val="595959" w:themeColor="text1" w:themeTint="A6"/>
          <w:lang w:val="de-DE"/>
        </w:rPr>
        <w:t>// Enter render loop</w:t>
      </w:r>
    </w:p>
    <w:p w14:paraId="24FE109C" w14:textId="4D1ACBD2" w:rsidR="00324303" w:rsidRDefault="00324303" w:rsidP="00324303">
      <w:pPr>
        <w:pStyle w:val="BerichtCode"/>
        <w:numPr>
          <w:ilvl w:val="0"/>
          <w:numId w:val="78"/>
        </w:numPr>
        <w:rPr>
          <w:lang w:val="de-DE"/>
        </w:rPr>
      </w:pPr>
      <w:r w:rsidRPr="006D1E80">
        <w:rPr>
          <w:color w:val="4472C4" w:themeColor="accent1"/>
          <w:lang w:val="de-DE"/>
        </w:rPr>
        <w:t>while</w:t>
      </w:r>
      <w:r w:rsidRPr="00324303">
        <w:rPr>
          <w:lang w:val="de-DE"/>
        </w:rPr>
        <w:t>(</w:t>
      </w:r>
      <w:r w:rsidRPr="006D1E80">
        <w:rPr>
          <w:color w:val="4472C4" w:themeColor="accent1"/>
          <w:lang w:val="de-DE"/>
        </w:rPr>
        <w:t>true</w:t>
      </w:r>
      <w:r w:rsidRPr="00324303">
        <w:rPr>
          <w:lang w:val="de-DE"/>
        </w:rPr>
        <w:t>) {</w:t>
      </w:r>
    </w:p>
    <w:p w14:paraId="108049F3" w14:textId="400E06FC" w:rsidR="00324303" w:rsidRDefault="00324303" w:rsidP="00324303">
      <w:pPr>
        <w:pStyle w:val="BerichtCode"/>
        <w:numPr>
          <w:ilvl w:val="0"/>
          <w:numId w:val="78"/>
        </w:numPr>
        <w:rPr>
          <w:lang w:val="de-DE"/>
        </w:rPr>
      </w:pPr>
      <w:r w:rsidRPr="00324303">
        <w:rPr>
          <w:lang w:val="de-DE"/>
        </w:rPr>
        <w:t xml:space="preserve">    </w:t>
      </w:r>
      <w:r w:rsidRPr="006D1E80">
        <w:rPr>
          <w:color w:val="4472C4" w:themeColor="accent1"/>
          <w:lang w:val="de-DE"/>
        </w:rPr>
        <w:t>try</w:t>
      </w:r>
      <w:r w:rsidRPr="00324303">
        <w:rPr>
          <w:lang w:val="de-DE"/>
        </w:rPr>
        <w:t>(</w:t>
      </w:r>
      <w:r w:rsidRPr="006D1E80">
        <w:rPr>
          <w:color w:val="4472C4" w:themeColor="accent1"/>
          <w:lang w:val="de-DE"/>
        </w:rPr>
        <w:t xml:space="preserve">var </w:t>
      </w:r>
      <w:r w:rsidRPr="00324303">
        <w:rPr>
          <w:lang w:val="de-DE"/>
        </w:rPr>
        <w:t>_ = stack.popPoint()) {</w:t>
      </w:r>
      <w:r w:rsidR="00630C67">
        <w:rPr>
          <w:lang w:val="de-DE"/>
        </w:rPr>
        <w:t xml:space="preserve"> </w:t>
      </w:r>
      <w:r w:rsidR="00630C67" w:rsidRPr="006D1E80">
        <w:rPr>
          <w:color w:val="595959" w:themeColor="text1" w:themeTint="A6"/>
          <w:lang w:val="de-DE"/>
        </w:rPr>
        <w:t>// create</w:t>
      </w:r>
      <w:r w:rsidR="00304153">
        <w:rPr>
          <w:color w:val="595959" w:themeColor="text1" w:themeTint="A6"/>
          <w:lang w:val="de-DE"/>
        </w:rPr>
        <w:t xml:space="preserve"> closeable</w:t>
      </w:r>
      <w:r w:rsidR="00630C67" w:rsidRPr="006D1E80">
        <w:rPr>
          <w:color w:val="595959" w:themeColor="text1" w:themeTint="A6"/>
          <w:lang w:val="de-DE"/>
        </w:rPr>
        <w:t xml:space="preserve"> pop point</w:t>
      </w:r>
    </w:p>
    <w:p w14:paraId="6D4A9569" w14:textId="77777777" w:rsidR="00324303" w:rsidRDefault="00324303" w:rsidP="00324303">
      <w:pPr>
        <w:pStyle w:val="BerichtCode"/>
        <w:numPr>
          <w:ilvl w:val="0"/>
          <w:numId w:val="78"/>
        </w:numPr>
        <w:rPr>
          <w:lang w:val="de-DE"/>
        </w:rPr>
      </w:pPr>
      <w:r w:rsidRPr="00324303">
        <w:rPr>
          <w:lang w:val="de-DE"/>
        </w:rPr>
        <w:t xml:space="preserve">        SmallTestStruct2 aStruct = stack.push(</w:t>
      </w:r>
      <w:r w:rsidRPr="006D1E80">
        <w:rPr>
          <w:color w:val="4472C4" w:themeColor="accent1"/>
          <w:lang w:val="de-DE"/>
        </w:rPr>
        <w:t xml:space="preserve">new </w:t>
      </w:r>
      <w:r w:rsidRPr="00324303">
        <w:rPr>
          <w:lang w:val="de-DE"/>
        </w:rPr>
        <w:t>SmallTestStruct2());</w:t>
      </w:r>
    </w:p>
    <w:p w14:paraId="2C92253D" w14:textId="77777777" w:rsidR="00324303" w:rsidRDefault="00324303" w:rsidP="00324303">
      <w:pPr>
        <w:pStyle w:val="BerichtCode"/>
        <w:numPr>
          <w:ilvl w:val="0"/>
          <w:numId w:val="78"/>
        </w:numPr>
        <w:rPr>
          <w:lang w:val="de-DE"/>
        </w:rPr>
      </w:pPr>
      <w:r w:rsidRPr="00324303">
        <w:rPr>
          <w:lang w:val="de-DE"/>
        </w:rPr>
        <w:t xml:space="preserve">        BBInt1 aInt = stack.pushInt();</w:t>
      </w:r>
    </w:p>
    <w:p w14:paraId="10036B0A" w14:textId="4DD51399" w:rsidR="00630C67" w:rsidRDefault="00630C67" w:rsidP="00324303">
      <w:pPr>
        <w:pStyle w:val="BerichtCode"/>
        <w:numPr>
          <w:ilvl w:val="0"/>
          <w:numId w:val="78"/>
        </w:numPr>
        <w:rPr>
          <w:lang w:val="de-DE"/>
        </w:rPr>
      </w:pPr>
      <w:r>
        <w:rPr>
          <w:lang w:val="de-DE"/>
        </w:rPr>
        <w:t xml:space="preserve">        …</w:t>
      </w:r>
    </w:p>
    <w:p w14:paraId="5C30340A" w14:textId="2263F30C" w:rsidR="00324303" w:rsidRDefault="00324303" w:rsidP="00324303">
      <w:pPr>
        <w:pStyle w:val="BerichtCode"/>
        <w:numPr>
          <w:ilvl w:val="0"/>
          <w:numId w:val="78"/>
        </w:numPr>
        <w:rPr>
          <w:lang w:val="de-DE"/>
        </w:rPr>
      </w:pPr>
      <w:r w:rsidRPr="00324303">
        <w:rPr>
          <w:lang w:val="de-DE"/>
        </w:rPr>
        <w:t xml:space="preserve">    } </w:t>
      </w:r>
      <w:r w:rsidRPr="006D1E80">
        <w:rPr>
          <w:color w:val="595959" w:themeColor="text1" w:themeTint="A6"/>
          <w:lang w:val="de-DE"/>
        </w:rPr>
        <w:t>// all structures are automatically popped when close</w:t>
      </w:r>
      <w:r w:rsidR="00630C67" w:rsidRPr="006D1E80">
        <w:rPr>
          <w:color w:val="595959" w:themeColor="text1" w:themeTint="A6"/>
          <w:lang w:val="de-DE"/>
        </w:rPr>
        <w:t>()</w:t>
      </w:r>
      <w:r w:rsidRPr="006D1E80">
        <w:rPr>
          <w:color w:val="595959" w:themeColor="text1" w:themeTint="A6"/>
          <w:lang w:val="de-DE"/>
        </w:rPr>
        <w:t xml:space="preserve"> is called.</w:t>
      </w:r>
    </w:p>
    <w:p w14:paraId="38E2DA71" w14:textId="48CF850E" w:rsidR="00324303" w:rsidRPr="00324303" w:rsidRDefault="00324303" w:rsidP="00324303">
      <w:pPr>
        <w:pStyle w:val="BerichtCode"/>
        <w:numPr>
          <w:ilvl w:val="0"/>
          <w:numId w:val="78"/>
        </w:numPr>
        <w:rPr>
          <w:lang w:val="de-DE"/>
        </w:rPr>
      </w:pPr>
      <w:r w:rsidRPr="00324303">
        <w:rPr>
          <w:lang w:val="de-DE"/>
        </w:rPr>
        <w:t>}</w:t>
      </w:r>
    </w:p>
    <w:p w14:paraId="6B272C8E" w14:textId="3E3A6AC5" w:rsidR="00324303" w:rsidRPr="00324303" w:rsidRDefault="00630C67" w:rsidP="00630C67">
      <w:pPr>
        <w:pStyle w:val="Beschriftung"/>
      </w:pPr>
      <w:bookmarkStart w:id="166" w:name="_Ref221289616"/>
      <w:bookmarkStart w:id="167" w:name="_Toc222787138"/>
      <w:r>
        <w:t xml:space="preserve">Code </w:t>
      </w:r>
      <w:r>
        <w:fldChar w:fldCharType="begin"/>
      </w:r>
      <w:r>
        <w:instrText xml:space="preserve"> SEQ Code \* ARABIC </w:instrText>
      </w:r>
      <w:r>
        <w:fldChar w:fldCharType="separate"/>
      </w:r>
      <w:r w:rsidR="002D6190">
        <w:rPr>
          <w:noProof/>
        </w:rPr>
        <w:t>16</w:t>
      </w:r>
      <w:r>
        <w:fldChar w:fldCharType="end"/>
      </w:r>
      <w:bookmarkEnd w:id="166"/>
      <w:r>
        <w:t>:</w:t>
      </w:r>
      <w:r>
        <w:tab/>
        <w:t>Example usage of LUtils</w:t>
      </w:r>
      <w:r w:rsidR="00E10D39">
        <w:t>’</w:t>
      </w:r>
      <w:r>
        <w:t xml:space="preserve"> </w:t>
      </w:r>
      <w:r w:rsidR="00E10D39" w:rsidRPr="00E10D39">
        <w:rPr>
          <w:rStyle w:val="BerichtCodeZchn"/>
        </w:rPr>
        <w:t>DirectMemoryStack64</w:t>
      </w:r>
      <w:r w:rsidR="00E10D39">
        <w:rPr>
          <w:lang w:val="de-DE"/>
        </w:rPr>
        <w:t xml:space="preserve"> </w:t>
      </w:r>
      <w:r>
        <w:t>to avoid repeated allocations.</w:t>
      </w:r>
      <w:bookmarkEnd w:id="167"/>
    </w:p>
    <w:p w14:paraId="1FECDDC0" w14:textId="40E2603C" w:rsidR="00D149A5" w:rsidRDefault="00ED586E" w:rsidP="00ED586E">
      <w:pPr>
        <w:pStyle w:val="berschrift3"/>
      </w:pPr>
      <w:bookmarkStart w:id="168" w:name="_Toc223021723"/>
      <w:r>
        <w:t>Runtime Structure</w:t>
      </w:r>
      <w:r w:rsidR="00865D02">
        <w:t xml:space="preserve"> Child</w:t>
      </w:r>
      <w:r>
        <w:t xml:space="preserve"> Element Resolution</w:t>
      </w:r>
      <w:bookmarkEnd w:id="168"/>
    </w:p>
    <w:p w14:paraId="6EAF56D1" w14:textId="0C8E9F26" w:rsidR="00ED586E" w:rsidRDefault="00ED586E" w:rsidP="00ED586E">
      <w:r>
        <w:t xml:space="preserve">A contributor with less than </w:t>
      </w:r>
      <w:r w:rsidR="00206E9C">
        <w:t>15</w:t>
      </w:r>
      <w:r>
        <w:t xml:space="preserve">% in all experiment is the call to </w:t>
      </w:r>
      <w:r w:rsidRPr="00ED586E">
        <w:rPr>
          <w:rStyle w:val="BerichtCodeZchn"/>
        </w:rPr>
        <w:t>ComplexStructure.getChildren()</w:t>
      </w:r>
      <w:r>
        <w:t xml:space="preserve">, which retrieves all structure elements using reflection and stores them into the array called </w:t>
      </w:r>
      <w:r w:rsidRPr="00ED586E">
        <w:rPr>
          <w:rStyle w:val="BerichtCodeZchn"/>
        </w:rPr>
        <w:t>items</w:t>
      </w:r>
      <w:r>
        <w:t xml:space="preserve">. The optimization is already available but must be manually “activated” by the </w:t>
      </w:r>
      <w:r w:rsidR="0057637C">
        <w:t>developer</w:t>
      </w:r>
      <w:r>
        <w:t xml:space="preserve">, by passing all structure elements in the correct order to </w:t>
      </w:r>
      <w:r>
        <w:lastRenderedPageBreak/>
        <w:t xml:space="preserve">the </w:t>
      </w:r>
      <w:r w:rsidRPr="00ED586E">
        <w:rPr>
          <w:rStyle w:val="BerichtCodeZchn"/>
        </w:rPr>
        <w:t>init()</w:t>
      </w:r>
      <w:r>
        <w:t xml:space="preserve"> call inside the constructor. This is user error prune and tidies. </w:t>
      </w:r>
      <w:r w:rsidR="00E10D39">
        <w:t>This could be solved by</w:t>
      </w:r>
      <w:r>
        <w:t xml:space="preserve"> provid</w:t>
      </w:r>
      <w:r w:rsidR="00E10D39">
        <w:t>ing</w:t>
      </w:r>
      <w:r>
        <w:t xml:space="preserve"> a structure class generator like LWJGL</w:t>
      </w:r>
      <w:r w:rsidR="002B0C16">
        <w:t>’s Generator</w:t>
      </w:r>
      <w:r>
        <w:t>. This generator could accept the structure definition as input either in C-code or in a domain specific language</w:t>
      </w:r>
      <w:r w:rsidR="00E10D39">
        <w:t xml:space="preserve"> (DSL)</w:t>
      </w:r>
      <w:r>
        <w:t xml:space="preserve">. The output is the generated java class for </w:t>
      </w:r>
      <w:r w:rsidR="002B0C16">
        <w:t>a</w:t>
      </w:r>
      <w:r>
        <w:t xml:space="preserve"> given structure, including the call of </w:t>
      </w:r>
      <w:r w:rsidRPr="00ED586E">
        <w:rPr>
          <w:rStyle w:val="BerichtCodeZchn"/>
        </w:rPr>
        <w:t>init()</w:t>
      </w:r>
      <w:r>
        <w:t xml:space="preserve"> in the constructor with all </w:t>
      </w:r>
      <w:r w:rsidR="00E10D39">
        <w:t xml:space="preserve">structure </w:t>
      </w:r>
      <w:r>
        <w:t xml:space="preserve">elements </w:t>
      </w:r>
      <w:r w:rsidR="00E10D39">
        <w:t xml:space="preserve">passed </w:t>
      </w:r>
      <w:r>
        <w:t>in the correct order.</w:t>
      </w:r>
    </w:p>
    <w:p w14:paraId="1F0953E4" w14:textId="0EFA4525" w:rsidR="00ED586E" w:rsidRDefault="00ED586E" w:rsidP="00ED586E">
      <w:r>
        <w:t xml:space="preserve">Additionally, Further investigation reveals that </w:t>
      </w:r>
      <w:r w:rsidR="002B0C16">
        <w:t>said</w:t>
      </w:r>
      <w:r>
        <w:t xml:space="preserve"> array </w:t>
      </w:r>
      <w:r w:rsidRPr="00865D02">
        <w:rPr>
          <w:rStyle w:val="BerichtCodeZchn"/>
        </w:rPr>
        <w:t>items</w:t>
      </w:r>
      <w:r>
        <w:t xml:space="preserve"> is only </w:t>
      </w:r>
      <w:r w:rsidR="00865D02">
        <w:t>required</w:t>
      </w:r>
      <w:r>
        <w:t xml:space="preserve"> to call </w:t>
      </w:r>
      <w:r w:rsidRPr="00ED586E">
        <w:rPr>
          <w:rStyle w:val="BerichtCodeZchn"/>
        </w:rPr>
        <w:t>useBuffer()</w:t>
      </w:r>
      <w:r>
        <w:t xml:space="preserve"> of all</w:t>
      </w:r>
      <w:r w:rsidR="00865D02">
        <w:t xml:space="preserve"> child</w:t>
      </w:r>
      <w:r>
        <w:t xml:space="preserve"> elements when </w:t>
      </w:r>
      <w:r w:rsidRPr="00ED586E">
        <w:rPr>
          <w:rStyle w:val="BerichtCodeZchn"/>
        </w:rPr>
        <w:t>useBuffer()</w:t>
      </w:r>
      <w:r>
        <w:t xml:space="preserve"> of the parent structure is called. This means that the generator can </w:t>
      </w:r>
      <w:r w:rsidR="00865D02">
        <w:t xml:space="preserve">hardcode the </w:t>
      </w:r>
      <w:r w:rsidR="00865D02" w:rsidRPr="00865D02">
        <w:rPr>
          <w:rStyle w:val="BerichtCodeZchn"/>
        </w:rPr>
        <w:t>useBuffer()</w:t>
      </w:r>
      <w:r w:rsidR="00865D02">
        <w:t xml:space="preserve"> method</w:t>
      </w:r>
      <w:r w:rsidR="002B0C16">
        <w:t xml:space="preserve"> and remove </w:t>
      </w:r>
      <w:r w:rsidR="00865D02">
        <w:t xml:space="preserve">the </w:t>
      </w:r>
      <w:r w:rsidR="00865D02" w:rsidRPr="002B0C16">
        <w:rPr>
          <w:rStyle w:val="BerichtCodeZchn"/>
        </w:rPr>
        <w:t>items</w:t>
      </w:r>
      <w:r w:rsidR="00865D02">
        <w:t xml:space="preserve"> variable resulting in a </w:t>
      </w:r>
      <w:r w:rsidR="002B0C16">
        <w:t>reduction</w:t>
      </w:r>
      <w:r w:rsidR="00865D02">
        <w:t xml:space="preserve"> </w:t>
      </w:r>
      <w:r w:rsidR="00E10D39">
        <w:t>of required Java-Heap memory</w:t>
      </w:r>
      <w:r w:rsidR="00865D02">
        <w:t>.</w:t>
      </w:r>
      <w:r w:rsidR="005D3CA7">
        <w:t xml:space="preserve"> The current</w:t>
      </w:r>
      <w:r w:rsidR="00D10398">
        <w:t xml:space="preserve"> </w:t>
      </w:r>
      <w:r w:rsidR="00D10398" w:rsidRPr="006123FD">
        <w:rPr>
          <w:rStyle w:val="BerichtCodeZchn"/>
        </w:rPr>
        <w:t>useBuffer</w:t>
      </w:r>
      <w:r w:rsidR="002B0C16">
        <w:rPr>
          <w:rStyle w:val="BerichtCodeZchn"/>
        </w:rPr>
        <w:t>()</w:t>
      </w:r>
      <w:r w:rsidR="00D10398">
        <w:t xml:space="preserve"> code seen in </w:t>
      </w:r>
      <w:r w:rsidR="00D10398">
        <w:fldChar w:fldCharType="begin"/>
      </w:r>
      <w:r w:rsidR="00D10398">
        <w:instrText xml:space="preserve"> REF _Ref221207655 \h </w:instrText>
      </w:r>
      <w:r w:rsidR="00D10398">
        <w:fldChar w:fldCharType="separate"/>
      </w:r>
      <w:r w:rsidR="002D6190">
        <w:t xml:space="preserve">Code </w:t>
      </w:r>
      <w:r w:rsidR="002D6190">
        <w:rPr>
          <w:noProof/>
        </w:rPr>
        <w:t>17</w:t>
      </w:r>
      <w:r w:rsidR="00D10398">
        <w:fldChar w:fldCharType="end"/>
      </w:r>
      <w:r w:rsidR="006123FD">
        <w:t xml:space="preserve"> could then look like </w:t>
      </w:r>
      <w:r w:rsidR="006123FD">
        <w:fldChar w:fldCharType="begin"/>
      </w:r>
      <w:r w:rsidR="006123FD">
        <w:instrText xml:space="preserve"> REF _Ref221207659 \h </w:instrText>
      </w:r>
      <w:r w:rsidR="006123FD">
        <w:fldChar w:fldCharType="separate"/>
      </w:r>
      <w:r w:rsidR="002D6190">
        <w:t xml:space="preserve">Code </w:t>
      </w:r>
      <w:r w:rsidR="002D6190">
        <w:rPr>
          <w:noProof/>
        </w:rPr>
        <w:t>18</w:t>
      </w:r>
      <w:r w:rsidR="006123FD">
        <w:fldChar w:fldCharType="end"/>
      </w:r>
      <w:r w:rsidR="006123FD">
        <w:t xml:space="preserve"> for a structure with two elements called </w:t>
      </w:r>
      <w:r w:rsidR="006123FD" w:rsidRPr="006123FD">
        <w:rPr>
          <w:rStyle w:val="BerichtCodeZchn"/>
        </w:rPr>
        <w:t>aFloat</w:t>
      </w:r>
      <w:r w:rsidR="006123FD">
        <w:t xml:space="preserve"> and </w:t>
      </w:r>
      <w:r w:rsidR="006123FD" w:rsidRPr="006123FD">
        <w:rPr>
          <w:rStyle w:val="BerichtCodeZchn"/>
        </w:rPr>
        <w:t>aInt</w:t>
      </w:r>
      <w:r w:rsidR="006123FD">
        <w:t>.</w:t>
      </w:r>
    </w:p>
    <w:p w14:paraId="4389A894" w14:textId="19F43195" w:rsidR="005D3CA7" w:rsidRPr="006D1E80" w:rsidRDefault="005D3CA7" w:rsidP="005D3CA7">
      <w:pPr>
        <w:pStyle w:val="BerichtCode"/>
        <w:numPr>
          <w:ilvl w:val="0"/>
          <w:numId w:val="74"/>
        </w:numPr>
        <w:rPr>
          <w:color w:val="806000" w:themeColor="accent4" w:themeShade="80"/>
          <w:sz w:val="18"/>
          <w:szCs w:val="18"/>
          <w:lang w:val="de-DE"/>
        </w:rPr>
      </w:pPr>
      <w:r w:rsidRPr="006D1E80">
        <w:rPr>
          <w:color w:val="806000" w:themeColor="accent4" w:themeShade="80"/>
          <w:sz w:val="18"/>
          <w:szCs w:val="18"/>
          <w:lang w:val="de-DE"/>
        </w:rPr>
        <w:t>@Override</w:t>
      </w:r>
    </w:p>
    <w:p w14:paraId="393FA182" w14:textId="77777777" w:rsidR="005D3CA7" w:rsidRPr="00D10398" w:rsidRDefault="005D3CA7" w:rsidP="005D3CA7">
      <w:pPr>
        <w:pStyle w:val="BerichtCode"/>
        <w:numPr>
          <w:ilvl w:val="0"/>
          <w:numId w:val="74"/>
        </w:numPr>
        <w:rPr>
          <w:sz w:val="18"/>
          <w:szCs w:val="18"/>
          <w:lang w:val="de-DE"/>
        </w:rPr>
      </w:pPr>
      <w:r w:rsidRPr="006D1E80">
        <w:rPr>
          <w:color w:val="4472C4" w:themeColor="accent1"/>
          <w:sz w:val="18"/>
          <w:szCs w:val="18"/>
          <w:lang w:val="de-DE"/>
        </w:rPr>
        <w:t xml:space="preserve">protected void </w:t>
      </w:r>
      <w:r w:rsidRPr="00D10398">
        <w:rPr>
          <w:sz w:val="18"/>
          <w:szCs w:val="18"/>
          <w:lang w:val="de-DE"/>
        </w:rPr>
        <w:t>useBuffer(</w:t>
      </w:r>
    </w:p>
    <w:p w14:paraId="04A97501" w14:textId="27B3DA6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806000" w:themeColor="accent4" w:themeShade="80"/>
          <w:sz w:val="18"/>
          <w:szCs w:val="18"/>
          <w:lang w:val="de-DE"/>
        </w:rPr>
        <w:t xml:space="preserve">@NotNull </w:t>
      </w:r>
      <w:r w:rsidRPr="00D10398">
        <w:rPr>
          <w:sz w:val="18"/>
          <w:szCs w:val="18"/>
          <w:lang w:val="de-DE"/>
        </w:rPr>
        <w:t xml:space="preserve">Structure </w:t>
      </w:r>
      <w:r w:rsidR="00D10398">
        <w:rPr>
          <w:sz w:val="18"/>
          <w:szCs w:val="18"/>
          <w:lang w:val="de-DE"/>
        </w:rPr>
        <w:t>m</w:t>
      </w:r>
      <w:r w:rsidRPr="00D10398">
        <w:rPr>
          <w:sz w:val="18"/>
          <w:szCs w:val="18"/>
          <w:lang w:val="de-DE"/>
        </w:rPr>
        <w:t>,</w:t>
      </w:r>
      <w:r w:rsidR="00D10398">
        <w:rPr>
          <w:sz w:val="18"/>
          <w:szCs w:val="18"/>
          <w:lang w:val="de-DE"/>
        </w:rPr>
        <w:t xml:space="preserve"> </w:t>
      </w:r>
      <w:r w:rsidR="00D10398" w:rsidRPr="006D1E80">
        <w:rPr>
          <w:color w:val="595959" w:themeColor="text1" w:themeTint="A6"/>
          <w:sz w:val="18"/>
          <w:szCs w:val="18"/>
          <w:lang w:val="de-DE"/>
        </w:rPr>
        <w:t>//mostParentalStructure</w:t>
      </w:r>
    </w:p>
    <w:p w14:paraId="17836C77"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 xml:space="preserve">int </w:t>
      </w:r>
      <w:r w:rsidRPr="00D10398">
        <w:rPr>
          <w:sz w:val="18"/>
          <w:szCs w:val="18"/>
          <w:lang w:val="de-DE"/>
        </w:rPr>
        <w:t>offset,</w:t>
      </w:r>
    </w:p>
    <w:p w14:paraId="4C895BE9"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806000" w:themeColor="accent4" w:themeShade="80"/>
          <w:sz w:val="18"/>
          <w:szCs w:val="18"/>
          <w:lang w:val="de-DE"/>
        </w:rPr>
        <w:t xml:space="preserve">@NotNull </w:t>
      </w:r>
      <w:r w:rsidRPr="00D10398">
        <w:rPr>
          <w:sz w:val="18"/>
          <w:szCs w:val="18"/>
          <w:lang w:val="de-DE"/>
        </w:rPr>
        <w:t>StructureInfo info</w:t>
      </w:r>
    </w:p>
    <w:p w14:paraId="43B7703E"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w:t>
      </w:r>
    </w:p>
    <w:p w14:paraId="243F4054" w14:textId="36F0CEC4"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super</w:t>
      </w:r>
      <w:r w:rsidRPr="00D10398">
        <w:rPr>
          <w:sz w:val="18"/>
          <w:szCs w:val="18"/>
          <w:lang w:val="de-DE"/>
        </w:rPr>
        <w:t>.useBuffer(</w:t>
      </w:r>
      <w:r w:rsidR="00D10398">
        <w:rPr>
          <w:sz w:val="18"/>
          <w:szCs w:val="18"/>
          <w:lang w:val="de-DE"/>
        </w:rPr>
        <w:t>mps</w:t>
      </w:r>
      <w:r w:rsidRPr="00D10398">
        <w:rPr>
          <w:sz w:val="18"/>
          <w:szCs w:val="18"/>
          <w:lang w:val="de-DE"/>
        </w:rPr>
        <w:t>, offset, info);</w:t>
      </w:r>
    </w:p>
    <w:p w14:paraId="67F03D41"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if</w:t>
      </w:r>
      <w:r w:rsidRPr="00D10398">
        <w:rPr>
          <w:sz w:val="18"/>
          <w:szCs w:val="18"/>
          <w:lang w:val="de-DE"/>
        </w:rPr>
        <w:t xml:space="preserve">(items == </w:t>
      </w:r>
      <w:r w:rsidRPr="006D1E80">
        <w:rPr>
          <w:color w:val="4472C4" w:themeColor="accent1"/>
          <w:sz w:val="18"/>
          <w:szCs w:val="18"/>
          <w:lang w:val="de-DE"/>
        </w:rPr>
        <w:t>null</w:t>
      </w:r>
      <w:r w:rsidRPr="00D10398">
        <w:rPr>
          <w:sz w:val="18"/>
          <w:szCs w:val="18"/>
          <w:lang w:val="de-DE"/>
        </w:rPr>
        <w:t>)</w:t>
      </w:r>
    </w:p>
    <w:p w14:paraId="7CAA71F7"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return</w:t>
      </w:r>
      <w:r w:rsidRPr="00D10398">
        <w:rPr>
          <w:sz w:val="18"/>
          <w:szCs w:val="18"/>
          <w:lang w:val="de-DE"/>
        </w:rPr>
        <w:t>;</w:t>
      </w:r>
    </w:p>
    <w:p w14:paraId="125B0F9A"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ComplexStructureInfo cInfo = getInfo();</w:t>
      </w:r>
    </w:p>
    <w:p w14:paraId="0BA87CE2"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StructVarInfo[] childrenInfos = cInfo.getChildrenInfo();</w:t>
      </w:r>
    </w:p>
    <w:p w14:paraId="5BF2ADB2"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int</w:t>
      </w:r>
      <w:r w:rsidRPr="00D10398">
        <w:rPr>
          <w:sz w:val="18"/>
          <w:szCs w:val="18"/>
          <w:lang w:val="de-DE"/>
        </w:rPr>
        <w:t>[] sizes = cInfo.getSizes();</w:t>
      </w:r>
    </w:p>
    <w:p w14:paraId="1A17ABF8" w14:textId="77777777" w:rsidR="005D3CA7" w:rsidRPr="00D10398" w:rsidRDefault="005D3CA7" w:rsidP="005D3CA7">
      <w:pPr>
        <w:pStyle w:val="BerichtCode"/>
        <w:numPr>
          <w:ilvl w:val="0"/>
          <w:numId w:val="74"/>
        </w:numPr>
        <w:rPr>
          <w:sz w:val="18"/>
          <w:szCs w:val="18"/>
          <w:lang w:val="de-DE"/>
        </w:rPr>
      </w:pPr>
    </w:p>
    <w:p w14:paraId="18139D00"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 xml:space="preserve">int </w:t>
      </w:r>
      <w:r w:rsidRPr="00D10398">
        <w:rPr>
          <w:sz w:val="18"/>
          <w:szCs w:val="18"/>
          <w:lang w:val="de-DE"/>
        </w:rPr>
        <w:t xml:space="preserve">position = </w:t>
      </w:r>
      <w:r w:rsidRPr="006D1E80">
        <w:rPr>
          <w:color w:val="4472C4" w:themeColor="accent1"/>
          <w:sz w:val="18"/>
          <w:szCs w:val="18"/>
          <w:lang w:val="de-DE"/>
        </w:rPr>
        <w:t>0</w:t>
      </w:r>
      <w:r w:rsidRPr="00D10398">
        <w:rPr>
          <w:sz w:val="18"/>
          <w:szCs w:val="18"/>
          <w:lang w:val="de-DE"/>
        </w:rPr>
        <w:t>;</w:t>
      </w:r>
    </w:p>
    <w:p w14:paraId="20B75E34" w14:textId="5542102F"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for</w:t>
      </w:r>
      <w:r w:rsidRPr="00D10398">
        <w:rPr>
          <w:sz w:val="18"/>
          <w:szCs w:val="18"/>
          <w:lang w:val="de-DE"/>
        </w:rPr>
        <w:t xml:space="preserve">(int i = </w:t>
      </w:r>
      <w:r w:rsidRPr="006D1E80">
        <w:rPr>
          <w:color w:val="4472C4" w:themeColor="accent1"/>
          <w:sz w:val="18"/>
          <w:szCs w:val="18"/>
          <w:lang w:val="de-DE"/>
        </w:rPr>
        <w:t>0</w:t>
      </w:r>
      <w:r w:rsidRPr="00D10398">
        <w:rPr>
          <w:sz w:val="18"/>
          <w:szCs w:val="18"/>
          <w:lang w:val="de-DE"/>
        </w:rPr>
        <w:t xml:space="preserve">; i &lt; </w:t>
      </w:r>
      <w:r w:rsidRPr="006D1E80">
        <w:rPr>
          <w:color w:val="7030A0"/>
          <w:sz w:val="18"/>
          <w:szCs w:val="18"/>
          <w:lang w:val="de-DE"/>
        </w:rPr>
        <w:t>items</w:t>
      </w:r>
      <w:r w:rsidRPr="00D10398">
        <w:rPr>
          <w:sz w:val="18"/>
          <w:szCs w:val="18"/>
          <w:lang w:val="de-DE"/>
        </w:rPr>
        <w:t>.</w:t>
      </w:r>
      <w:r w:rsidRPr="006D1E80">
        <w:rPr>
          <w:color w:val="7030A0"/>
          <w:sz w:val="18"/>
          <w:szCs w:val="18"/>
          <w:lang w:val="de-DE"/>
        </w:rPr>
        <w:t>length</w:t>
      </w:r>
      <w:r w:rsidRPr="00D10398">
        <w:rPr>
          <w:sz w:val="18"/>
          <w:szCs w:val="18"/>
          <w:lang w:val="de-DE"/>
        </w:rPr>
        <w:t>; i++) {</w:t>
      </w:r>
    </w:p>
    <w:p w14:paraId="4A544381"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position += sizes[i * </w:t>
      </w:r>
      <w:r w:rsidRPr="006D1E80">
        <w:rPr>
          <w:color w:val="4472C4" w:themeColor="accent1"/>
          <w:sz w:val="18"/>
          <w:szCs w:val="18"/>
          <w:lang w:val="de-DE"/>
        </w:rPr>
        <w:t>2</w:t>
      </w:r>
      <w:r w:rsidRPr="00D10398">
        <w:rPr>
          <w:sz w:val="18"/>
          <w:szCs w:val="18"/>
          <w:lang w:val="de-DE"/>
        </w:rPr>
        <w:t>];</w:t>
      </w:r>
    </w:p>
    <w:p w14:paraId="0974096C"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if</w:t>
      </w:r>
      <w:r w:rsidRPr="00D10398">
        <w:rPr>
          <w:sz w:val="18"/>
          <w:szCs w:val="18"/>
          <w:lang w:val="de-DE"/>
        </w:rPr>
        <w:t>(</w:t>
      </w:r>
      <w:r w:rsidRPr="006D1E80">
        <w:rPr>
          <w:color w:val="7030A0"/>
          <w:sz w:val="18"/>
          <w:szCs w:val="18"/>
          <w:lang w:val="de-DE"/>
        </w:rPr>
        <w:t>items</w:t>
      </w:r>
      <w:r w:rsidRPr="00D10398">
        <w:rPr>
          <w:sz w:val="18"/>
          <w:szCs w:val="18"/>
          <w:lang w:val="de-DE"/>
        </w:rPr>
        <w:t xml:space="preserve">[i] != </w:t>
      </w:r>
      <w:r w:rsidRPr="006D1E80">
        <w:rPr>
          <w:color w:val="4472C4" w:themeColor="accent1"/>
          <w:sz w:val="18"/>
          <w:szCs w:val="18"/>
          <w:lang w:val="de-DE"/>
        </w:rPr>
        <w:t>null</w:t>
      </w:r>
      <w:r w:rsidRPr="00D10398">
        <w:rPr>
          <w:sz w:val="18"/>
          <w:szCs w:val="18"/>
          <w:lang w:val="de-DE"/>
        </w:rPr>
        <w:t>)</w:t>
      </w:r>
    </w:p>
    <w:p w14:paraId="18D58CCC" w14:textId="4CEFA5B1" w:rsidR="005D3CA7" w:rsidRPr="00D10398" w:rsidRDefault="005D3CA7" w:rsidP="00D10398">
      <w:pPr>
        <w:pStyle w:val="BerichtCode"/>
        <w:numPr>
          <w:ilvl w:val="0"/>
          <w:numId w:val="74"/>
        </w:numPr>
        <w:rPr>
          <w:sz w:val="18"/>
          <w:szCs w:val="18"/>
          <w:lang w:val="de-DE"/>
        </w:rPr>
      </w:pPr>
      <w:r w:rsidRPr="00D10398">
        <w:rPr>
          <w:sz w:val="18"/>
          <w:szCs w:val="18"/>
          <w:lang w:val="de-DE"/>
        </w:rPr>
        <w:t xml:space="preserve">            </w:t>
      </w:r>
      <w:r w:rsidRPr="006D1E80">
        <w:rPr>
          <w:color w:val="7030A0"/>
          <w:sz w:val="18"/>
          <w:szCs w:val="18"/>
          <w:lang w:val="de-DE"/>
        </w:rPr>
        <w:t>items</w:t>
      </w:r>
      <w:r w:rsidRPr="00D10398">
        <w:rPr>
          <w:sz w:val="18"/>
          <w:szCs w:val="18"/>
          <w:lang w:val="de-DE"/>
        </w:rPr>
        <w:t>[i].useBuffer(</w:t>
      </w:r>
      <w:r w:rsidR="00D10398">
        <w:rPr>
          <w:sz w:val="18"/>
          <w:szCs w:val="18"/>
          <w:lang w:val="de-DE"/>
        </w:rPr>
        <w:t>m</w:t>
      </w:r>
      <w:r w:rsidRPr="00D10398">
        <w:rPr>
          <w:sz w:val="18"/>
          <w:szCs w:val="18"/>
          <w:lang w:val="de-DE"/>
        </w:rPr>
        <w:t>, offset</w:t>
      </w:r>
      <w:r w:rsidR="00D10398">
        <w:rPr>
          <w:sz w:val="18"/>
          <w:szCs w:val="18"/>
          <w:lang w:val="de-DE"/>
        </w:rPr>
        <w:t xml:space="preserve"> </w:t>
      </w:r>
      <w:r w:rsidRPr="00D10398">
        <w:rPr>
          <w:sz w:val="18"/>
          <w:szCs w:val="18"/>
          <w:lang w:val="de-DE"/>
        </w:rPr>
        <w:t>+</w:t>
      </w:r>
      <w:r w:rsidR="00D10398">
        <w:rPr>
          <w:sz w:val="18"/>
          <w:szCs w:val="18"/>
          <w:lang w:val="de-DE"/>
        </w:rPr>
        <w:t xml:space="preserve"> </w:t>
      </w:r>
      <w:r w:rsidRPr="00D10398">
        <w:rPr>
          <w:sz w:val="18"/>
          <w:szCs w:val="18"/>
          <w:lang w:val="de-DE"/>
        </w:rPr>
        <w:t>position</w:t>
      </w:r>
      <w:r w:rsidR="00D10398" w:rsidRPr="00D10398">
        <w:rPr>
          <w:sz w:val="18"/>
          <w:szCs w:val="18"/>
          <w:lang w:val="de-DE"/>
        </w:rPr>
        <w:t xml:space="preserve"> </w:t>
      </w:r>
      <w:r w:rsidRPr="00D10398">
        <w:rPr>
          <w:sz w:val="18"/>
          <w:szCs w:val="18"/>
          <w:lang w:val="de-DE"/>
        </w:rPr>
        <w:t>childrenInfos[i].getInfo());</w:t>
      </w:r>
    </w:p>
    <w:p w14:paraId="771226BF"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position += sizes[i * </w:t>
      </w:r>
      <w:r w:rsidRPr="006D1E80">
        <w:rPr>
          <w:color w:val="4472C4" w:themeColor="accent1"/>
          <w:sz w:val="18"/>
          <w:szCs w:val="18"/>
          <w:lang w:val="de-DE"/>
        </w:rPr>
        <w:t>2</w:t>
      </w:r>
      <w:r w:rsidRPr="00D10398">
        <w:rPr>
          <w:sz w:val="18"/>
          <w:szCs w:val="18"/>
          <w:lang w:val="de-DE"/>
        </w:rPr>
        <w:t xml:space="preserve"> + </w:t>
      </w:r>
      <w:r w:rsidRPr="006D1E80">
        <w:rPr>
          <w:color w:val="4472C4" w:themeColor="accent1"/>
          <w:sz w:val="18"/>
          <w:szCs w:val="18"/>
          <w:lang w:val="de-DE"/>
        </w:rPr>
        <w:t>1</w:t>
      </w:r>
      <w:r w:rsidRPr="00D10398">
        <w:rPr>
          <w:sz w:val="18"/>
          <w:szCs w:val="18"/>
          <w:lang w:val="de-DE"/>
        </w:rPr>
        <w:t>];</w:t>
      </w:r>
    </w:p>
    <w:p w14:paraId="4CBE87CF"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p>
    <w:p w14:paraId="5B8D78C4" w14:textId="504A4825" w:rsidR="005D3CA7" w:rsidRPr="00D10398" w:rsidRDefault="005D3CA7" w:rsidP="005D3CA7">
      <w:pPr>
        <w:pStyle w:val="BerichtCode"/>
        <w:numPr>
          <w:ilvl w:val="0"/>
          <w:numId w:val="74"/>
        </w:numPr>
        <w:rPr>
          <w:sz w:val="18"/>
          <w:szCs w:val="18"/>
          <w:lang w:val="de-DE"/>
        </w:rPr>
      </w:pPr>
      <w:r w:rsidRPr="00D10398">
        <w:rPr>
          <w:sz w:val="18"/>
          <w:szCs w:val="18"/>
          <w:lang w:val="de-DE"/>
        </w:rPr>
        <w:t>}</w:t>
      </w:r>
    </w:p>
    <w:p w14:paraId="3934916D" w14:textId="6D32B129" w:rsidR="005D3CA7" w:rsidRDefault="00D10398" w:rsidP="00D10398">
      <w:pPr>
        <w:pStyle w:val="Beschriftung"/>
      </w:pPr>
      <w:bookmarkStart w:id="169" w:name="_Ref221207655"/>
      <w:bookmarkStart w:id="170" w:name="_Toc222787139"/>
      <w:r>
        <w:t xml:space="preserve">Code </w:t>
      </w:r>
      <w:r>
        <w:fldChar w:fldCharType="begin"/>
      </w:r>
      <w:r>
        <w:instrText xml:space="preserve"> SEQ Code \* ARABIC </w:instrText>
      </w:r>
      <w:r>
        <w:fldChar w:fldCharType="separate"/>
      </w:r>
      <w:r w:rsidR="002D6190">
        <w:rPr>
          <w:noProof/>
        </w:rPr>
        <w:t>17</w:t>
      </w:r>
      <w:r>
        <w:fldChar w:fldCharType="end"/>
      </w:r>
      <w:bookmarkEnd w:id="169"/>
      <w:r>
        <w:t>:</w:t>
      </w:r>
      <w:r>
        <w:tab/>
        <w:t xml:space="preserve">LUtils current code of the </w:t>
      </w:r>
      <w:r w:rsidRPr="00D10398">
        <w:rPr>
          <w:rStyle w:val="BerichtCodeZchn"/>
        </w:rPr>
        <w:t>useBuffer</w:t>
      </w:r>
      <w:r>
        <w:t xml:space="preserve"> method of a </w:t>
      </w:r>
      <w:r w:rsidRPr="00D10398">
        <w:rPr>
          <w:rStyle w:val="BerichtCodeZchn"/>
        </w:rPr>
        <w:t>ComplexStructure</w:t>
      </w:r>
      <w:r>
        <w:t xml:space="preserve">. It calls </w:t>
      </w:r>
      <w:r w:rsidRPr="00D10398">
        <w:rPr>
          <w:rStyle w:val="BerichtCodeZchn"/>
        </w:rPr>
        <w:t>useBuffer</w:t>
      </w:r>
      <w:r>
        <w:t xml:space="preserve"> of every child element.</w:t>
      </w:r>
      <w:bookmarkEnd w:id="170"/>
    </w:p>
    <w:p w14:paraId="12C39389" w14:textId="77777777" w:rsidR="005D3CA7" w:rsidRPr="006D1E80" w:rsidRDefault="005D3CA7" w:rsidP="006D1E80">
      <w:pPr>
        <w:pStyle w:val="BerichtCode"/>
        <w:numPr>
          <w:ilvl w:val="0"/>
          <w:numId w:val="101"/>
        </w:numPr>
        <w:rPr>
          <w:color w:val="806000" w:themeColor="accent4" w:themeShade="80"/>
          <w:lang w:val="de-DE"/>
        </w:rPr>
      </w:pPr>
      <w:r w:rsidRPr="006D1E80">
        <w:rPr>
          <w:color w:val="806000" w:themeColor="accent4" w:themeShade="80"/>
          <w:lang w:val="de-DE"/>
        </w:rPr>
        <w:t>@Override</w:t>
      </w:r>
    </w:p>
    <w:p w14:paraId="73FF9FFF" w14:textId="77777777" w:rsidR="005D3CA7" w:rsidRDefault="005D3CA7" w:rsidP="005D3CA7">
      <w:pPr>
        <w:pStyle w:val="BerichtCode"/>
        <w:numPr>
          <w:ilvl w:val="0"/>
          <w:numId w:val="74"/>
        </w:numPr>
        <w:rPr>
          <w:lang w:val="de-DE"/>
        </w:rPr>
      </w:pPr>
      <w:r w:rsidRPr="006D1E80">
        <w:rPr>
          <w:color w:val="4472C4" w:themeColor="accent1"/>
          <w:lang w:val="de-DE"/>
        </w:rPr>
        <w:t xml:space="preserve">protected void </w:t>
      </w:r>
      <w:r w:rsidRPr="005D3CA7">
        <w:rPr>
          <w:lang w:val="de-DE"/>
        </w:rPr>
        <w:t>useBuffer(</w:t>
      </w:r>
    </w:p>
    <w:p w14:paraId="6EA5EB66" w14:textId="77777777" w:rsidR="00D10398" w:rsidRPr="00D10398" w:rsidRDefault="005D3CA7" w:rsidP="00D10398">
      <w:pPr>
        <w:pStyle w:val="BerichtCode"/>
        <w:numPr>
          <w:ilvl w:val="0"/>
          <w:numId w:val="74"/>
        </w:numPr>
        <w:rPr>
          <w:sz w:val="18"/>
          <w:szCs w:val="18"/>
          <w:lang w:val="de-DE"/>
        </w:rPr>
      </w:pPr>
      <w:r w:rsidRPr="00D10398">
        <w:rPr>
          <w:lang w:val="de-DE"/>
        </w:rPr>
        <w:t xml:space="preserve">        </w:t>
      </w:r>
      <w:r w:rsidRPr="006D1E80">
        <w:rPr>
          <w:color w:val="806000" w:themeColor="accent4" w:themeShade="80"/>
          <w:lang w:val="de-DE"/>
        </w:rPr>
        <w:t xml:space="preserve">@NotNull </w:t>
      </w:r>
      <w:r w:rsidRPr="00D10398">
        <w:rPr>
          <w:lang w:val="de-DE"/>
        </w:rPr>
        <w:t xml:space="preserve">Structure </w:t>
      </w:r>
      <w:r w:rsidR="00D10398" w:rsidRPr="00D10398">
        <w:rPr>
          <w:lang w:val="de-DE"/>
        </w:rPr>
        <w:t>m</w:t>
      </w:r>
      <w:r w:rsidR="00D10398" w:rsidRPr="00D10398">
        <w:rPr>
          <w:sz w:val="18"/>
          <w:szCs w:val="18"/>
          <w:lang w:val="de-DE"/>
        </w:rPr>
        <w:t>,</w:t>
      </w:r>
      <w:r w:rsidR="00D10398">
        <w:rPr>
          <w:sz w:val="18"/>
          <w:szCs w:val="18"/>
          <w:lang w:val="de-DE"/>
        </w:rPr>
        <w:t xml:space="preserve"> //mostParentalStructure</w:t>
      </w:r>
    </w:p>
    <w:p w14:paraId="00140A9F" w14:textId="6E4489AF" w:rsidR="005D3CA7" w:rsidRPr="00D10398" w:rsidRDefault="005D3CA7" w:rsidP="00847AF1">
      <w:pPr>
        <w:pStyle w:val="BerichtCode"/>
        <w:numPr>
          <w:ilvl w:val="0"/>
          <w:numId w:val="74"/>
        </w:numPr>
        <w:rPr>
          <w:lang w:val="de-DE"/>
        </w:rPr>
      </w:pPr>
      <w:r w:rsidRPr="00D10398">
        <w:rPr>
          <w:lang w:val="de-DE"/>
        </w:rPr>
        <w:t xml:space="preserve">        </w:t>
      </w:r>
      <w:r w:rsidRPr="006D1E80">
        <w:rPr>
          <w:color w:val="4472C4" w:themeColor="accent1"/>
          <w:lang w:val="de-DE"/>
        </w:rPr>
        <w:t xml:space="preserve">int </w:t>
      </w:r>
      <w:r w:rsidRPr="00D10398">
        <w:rPr>
          <w:lang w:val="de-DE"/>
        </w:rPr>
        <w:t>offset,</w:t>
      </w:r>
    </w:p>
    <w:p w14:paraId="1BE838C0" w14:textId="77777777" w:rsidR="005D3CA7" w:rsidRDefault="005D3CA7" w:rsidP="005D3CA7">
      <w:pPr>
        <w:pStyle w:val="BerichtCode"/>
        <w:numPr>
          <w:ilvl w:val="0"/>
          <w:numId w:val="74"/>
        </w:numPr>
        <w:rPr>
          <w:lang w:val="de-DE"/>
        </w:rPr>
      </w:pPr>
      <w:r w:rsidRPr="005D3CA7">
        <w:rPr>
          <w:lang w:val="de-DE"/>
        </w:rPr>
        <w:t xml:space="preserve">        </w:t>
      </w:r>
      <w:r w:rsidRPr="006D1E80">
        <w:rPr>
          <w:color w:val="806000" w:themeColor="accent4" w:themeShade="80"/>
          <w:lang w:val="de-DE"/>
        </w:rPr>
        <w:t xml:space="preserve">@NotNull </w:t>
      </w:r>
      <w:r w:rsidRPr="005D3CA7">
        <w:rPr>
          <w:lang w:val="de-DE"/>
        </w:rPr>
        <w:t>StructureInfo info</w:t>
      </w:r>
    </w:p>
    <w:p w14:paraId="36D5E010" w14:textId="77777777" w:rsidR="005D3CA7" w:rsidRDefault="005D3CA7" w:rsidP="005D3CA7">
      <w:pPr>
        <w:pStyle w:val="BerichtCode"/>
        <w:numPr>
          <w:ilvl w:val="0"/>
          <w:numId w:val="74"/>
        </w:numPr>
        <w:rPr>
          <w:lang w:val="de-DE"/>
        </w:rPr>
      </w:pPr>
      <w:r w:rsidRPr="005D3CA7">
        <w:rPr>
          <w:lang w:val="de-DE"/>
        </w:rPr>
        <w:t>) {</w:t>
      </w:r>
    </w:p>
    <w:p w14:paraId="4601A3C6" w14:textId="0B6E2D14" w:rsidR="005D3CA7" w:rsidRDefault="005D3CA7" w:rsidP="005D3CA7">
      <w:pPr>
        <w:pStyle w:val="BerichtCode"/>
        <w:numPr>
          <w:ilvl w:val="0"/>
          <w:numId w:val="74"/>
        </w:numPr>
        <w:rPr>
          <w:lang w:val="de-DE"/>
        </w:rPr>
      </w:pPr>
      <w:r w:rsidRPr="005D3CA7">
        <w:rPr>
          <w:lang w:val="de-DE"/>
        </w:rPr>
        <w:t xml:space="preserve">    </w:t>
      </w:r>
      <w:r w:rsidRPr="006D1E80">
        <w:rPr>
          <w:color w:val="4472C4" w:themeColor="accent1"/>
          <w:lang w:val="de-DE"/>
        </w:rPr>
        <w:t>super</w:t>
      </w:r>
      <w:r w:rsidRPr="005D3CA7">
        <w:rPr>
          <w:lang w:val="de-DE"/>
        </w:rPr>
        <w:t>.useBuffer(</w:t>
      </w:r>
      <w:r w:rsidR="00D10398" w:rsidRPr="00D10398">
        <w:rPr>
          <w:lang w:val="de-DE"/>
        </w:rPr>
        <w:t>m</w:t>
      </w:r>
      <w:r w:rsidRPr="005D3CA7">
        <w:rPr>
          <w:lang w:val="de-DE"/>
        </w:rPr>
        <w:t>, offset, info);</w:t>
      </w:r>
    </w:p>
    <w:p w14:paraId="18FA0D04" w14:textId="77777777" w:rsidR="005D3CA7" w:rsidRDefault="005D3CA7" w:rsidP="005D3CA7">
      <w:pPr>
        <w:pStyle w:val="BerichtCode"/>
        <w:numPr>
          <w:ilvl w:val="0"/>
          <w:numId w:val="74"/>
        </w:numPr>
        <w:rPr>
          <w:lang w:val="de-DE"/>
        </w:rPr>
      </w:pPr>
      <w:r w:rsidRPr="005D3CA7">
        <w:rPr>
          <w:lang w:val="de-DE"/>
        </w:rPr>
        <w:t xml:space="preserve">    ComplexStructureInfo cInfo = getInfo();</w:t>
      </w:r>
    </w:p>
    <w:p w14:paraId="4BD21C55" w14:textId="77777777" w:rsidR="005D3CA7" w:rsidRDefault="005D3CA7" w:rsidP="005D3CA7">
      <w:pPr>
        <w:pStyle w:val="BerichtCode"/>
        <w:numPr>
          <w:ilvl w:val="0"/>
          <w:numId w:val="74"/>
        </w:numPr>
        <w:rPr>
          <w:lang w:val="de-DE"/>
        </w:rPr>
      </w:pPr>
      <w:r w:rsidRPr="005D3CA7">
        <w:rPr>
          <w:lang w:val="de-DE"/>
        </w:rPr>
        <w:t xml:space="preserve">    StructVarInfo[] childrenInfos = cInfo.getChildrenInfo();</w:t>
      </w:r>
    </w:p>
    <w:p w14:paraId="5695C677" w14:textId="77777777" w:rsidR="005D3CA7" w:rsidRDefault="005D3CA7" w:rsidP="005D3CA7">
      <w:pPr>
        <w:pStyle w:val="BerichtCode"/>
        <w:numPr>
          <w:ilvl w:val="0"/>
          <w:numId w:val="74"/>
        </w:numPr>
        <w:rPr>
          <w:lang w:val="de-DE"/>
        </w:rPr>
      </w:pPr>
      <w:r w:rsidRPr="005D3CA7">
        <w:rPr>
          <w:lang w:val="de-DE"/>
        </w:rPr>
        <w:t xml:space="preserve">    </w:t>
      </w:r>
      <w:r w:rsidRPr="006D1E80">
        <w:rPr>
          <w:color w:val="4472C4" w:themeColor="accent1"/>
          <w:lang w:val="de-DE"/>
        </w:rPr>
        <w:t>int</w:t>
      </w:r>
      <w:r w:rsidRPr="005D3CA7">
        <w:rPr>
          <w:lang w:val="de-DE"/>
        </w:rPr>
        <w:t>[] sizes = cInfo.getSizes();</w:t>
      </w:r>
    </w:p>
    <w:p w14:paraId="4AEB980D" w14:textId="77777777" w:rsidR="005D3CA7" w:rsidRDefault="005D3CA7" w:rsidP="005D3CA7">
      <w:pPr>
        <w:pStyle w:val="BerichtCode"/>
        <w:numPr>
          <w:ilvl w:val="0"/>
          <w:numId w:val="74"/>
        </w:numPr>
        <w:rPr>
          <w:lang w:val="de-DE"/>
        </w:rPr>
      </w:pPr>
    </w:p>
    <w:p w14:paraId="4B34F5E0" w14:textId="75D1C428" w:rsidR="005D3CA7" w:rsidRDefault="005D3CA7" w:rsidP="005D3CA7">
      <w:pPr>
        <w:pStyle w:val="BerichtCode"/>
        <w:numPr>
          <w:ilvl w:val="0"/>
          <w:numId w:val="74"/>
        </w:numPr>
        <w:rPr>
          <w:lang w:val="de-DE"/>
        </w:rPr>
      </w:pPr>
      <w:r w:rsidRPr="005D3CA7">
        <w:rPr>
          <w:lang w:val="de-DE"/>
        </w:rPr>
        <w:t xml:space="preserve">    </w:t>
      </w:r>
      <w:r w:rsidRPr="006D1E80">
        <w:rPr>
          <w:color w:val="4472C4" w:themeColor="accent1"/>
          <w:lang w:val="de-DE"/>
        </w:rPr>
        <w:t xml:space="preserve">int </w:t>
      </w:r>
      <w:r w:rsidRPr="005D3CA7">
        <w:rPr>
          <w:lang w:val="de-DE"/>
        </w:rPr>
        <w:t xml:space="preserve">position = </w:t>
      </w:r>
      <w:r>
        <w:rPr>
          <w:lang w:val="de-DE"/>
        </w:rPr>
        <w:t>sizes[</w:t>
      </w:r>
      <w:r w:rsidRPr="006D1E80">
        <w:rPr>
          <w:color w:val="4472C4" w:themeColor="accent1"/>
          <w:lang w:val="de-DE"/>
        </w:rPr>
        <w:t>0</w:t>
      </w:r>
      <w:r>
        <w:rPr>
          <w:lang w:val="de-DE"/>
        </w:rPr>
        <w:t>]</w:t>
      </w:r>
      <w:r w:rsidRPr="005D3CA7">
        <w:rPr>
          <w:lang w:val="de-DE"/>
        </w:rPr>
        <w:t>;</w:t>
      </w:r>
    </w:p>
    <w:p w14:paraId="3BDC04AF" w14:textId="403C159B" w:rsidR="005D3CA7" w:rsidRDefault="005D3CA7" w:rsidP="00D10398">
      <w:pPr>
        <w:pStyle w:val="BerichtCode"/>
        <w:numPr>
          <w:ilvl w:val="0"/>
          <w:numId w:val="74"/>
        </w:numPr>
        <w:rPr>
          <w:lang w:val="de-DE"/>
        </w:rPr>
      </w:pPr>
      <w:r>
        <w:rPr>
          <w:lang w:val="de-DE"/>
        </w:rPr>
        <w:t xml:space="preserve">    </w:t>
      </w:r>
      <w:r w:rsidRPr="006D1E80">
        <w:rPr>
          <w:color w:val="7030A0"/>
          <w:lang w:val="de-DE"/>
        </w:rPr>
        <w:t>aFloat</w:t>
      </w:r>
      <w:r>
        <w:rPr>
          <w:lang w:val="de-DE"/>
        </w:rPr>
        <w:t>.useBuffer(</w:t>
      </w:r>
      <w:r w:rsidR="00D10398" w:rsidRPr="00D10398">
        <w:rPr>
          <w:lang w:val="de-DE"/>
        </w:rPr>
        <w:t>m</w:t>
      </w:r>
      <w:r>
        <w:rPr>
          <w:lang w:val="de-DE"/>
        </w:rPr>
        <w:t xml:space="preserve">, </w:t>
      </w:r>
      <w:r w:rsidRPr="00AA7DE8">
        <w:rPr>
          <w:color w:val="7030A0"/>
          <w:lang w:val="de-DE"/>
        </w:rPr>
        <w:t xml:space="preserve">offset </w:t>
      </w:r>
      <w:r w:rsidRPr="005D3CA7">
        <w:rPr>
          <w:lang w:val="de-DE"/>
        </w:rPr>
        <w:t>+ position</w:t>
      </w:r>
      <w:r>
        <w:rPr>
          <w:lang w:val="de-DE"/>
        </w:rPr>
        <w:t>,</w:t>
      </w:r>
      <w:r w:rsidR="00D10398">
        <w:rPr>
          <w:lang w:val="de-DE"/>
        </w:rPr>
        <w:t xml:space="preserve"> </w:t>
      </w:r>
      <w:r w:rsidRPr="00D10398">
        <w:rPr>
          <w:lang w:val="de-DE"/>
        </w:rPr>
        <w:t>childrenInfos[</w:t>
      </w:r>
      <w:r w:rsidRPr="006D1E80">
        <w:rPr>
          <w:color w:val="4472C4" w:themeColor="accent1"/>
          <w:lang w:val="de-DE"/>
        </w:rPr>
        <w:t>0</w:t>
      </w:r>
      <w:r w:rsidRPr="00D10398">
        <w:rPr>
          <w:lang w:val="de-DE"/>
        </w:rPr>
        <w:t>].getInfo());</w:t>
      </w:r>
    </w:p>
    <w:p w14:paraId="47574EC0" w14:textId="12587457" w:rsidR="00D10398" w:rsidRDefault="00D10398" w:rsidP="00D10398">
      <w:pPr>
        <w:pStyle w:val="BerichtCode"/>
        <w:numPr>
          <w:ilvl w:val="0"/>
          <w:numId w:val="74"/>
        </w:numPr>
        <w:rPr>
          <w:lang w:val="de-DE"/>
        </w:rPr>
      </w:pPr>
      <w:r>
        <w:rPr>
          <w:lang w:val="de-DE"/>
        </w:rPr>
        <w:t xml:space="preserve">    position += sizes[</w:t>
      </w:r>
      <w:r w:rsidRPr="006D1E80">
        <w:rPr>
          <w:color w:val="4472C4" w:themeColor="accent1"/>
          <w:lang w:val="de-DE"/>
        </w:rPr>
        <w:t>1</w:t>
      </w:r>
      <w:r>
        <w:rPr>
          <w:lang w:val="de-DE"/>
        </w:rPr>
        <w:t>] + sizes[</w:t>
      </w:r>
      <w:r w:rsidRPr="006D1E80">
        <w:rPr>
          <w:color w:val="4472C4" w:themeColor="accent1"/>
          <w:lang w:val="de-DE"/>
        </w:rPr>
        <w:t>2</w:t>
      </w:r>
      <w:r>
        <w:rPr>
          <w:lang w:val="de-DE"/>
        </w:rPr>
        <w:t>]</w:t>
      </w:r>
      <w:r w:rsidR="006D1E80">
        <w:rPr>
          <w:lang w:val="de-DE"/>
        </w:rPr>
        <w:t>;</w:t>
      </w:r>
    </w:p>
    <w:p w14:paraId="41B1984A" w14:textId="17886CBE" w:rsidR="005D3CA7" w:rsidRPr="00D10398" w:rsidRDefault="00D10398" w:rsidP="00D10398">
      <w:pPr>
        <w:pStyle w:val="BerichtCode"/>
        <w:numPr>
          <w:ilvl w:val="0"/>
          <w:numId w:val="74"/>
        </w:numPr>
        <w:rPr>
          <w:lang w:val="de-DE"/>
        </w:rPr>
      </w:pPr>
      <w:r>
        <w:rPr>
          <w:lang w:val="de-DE"/>
        </w:rPr>
        <w:t xml:space="preserve">    </w:t>
      </w:r>
      <w:r w:rsidRPr="006D1E80">
        <w:rPr>
          <w:color w:val="7030A0"/>
          <w:lang w:val="de-DE"/>
        </w:rPr>
        <w:t>aInt</w:t>
      </w:r>
      <w:r>
        <w:rPr>
          <w:lang w:val="de-DE"/>
        </w:rPr>
        <w:t>.useBuffer(</w:t>
      </w:r>
      <w:r w:rsidRPr="00D10398">
        <w:rPr>
          <w:lang w:val="de-DE"/>
        </w:rPr>
        <w:t>m</w:t>
      </w:r>
      <w:r>
        <w:rPr>
          <w:lang w:val="de-DE"/>
        </w:rPr>
        <w:t xml:space="preserve">, </w:t>
      </w:r>
      <w:r w:rsidRPr="009D5661">
        <w:rPr>
          <w:color w:val="7030A0"/>
          <w:lang w:val="de-DE"/>
        </w:rPr>
        <w:t xml:space="preserve">offset </w:t>
      </w:r>
      <w:r w:rsidRPr="005D3CA7">
        <w:rPr>
          <w:lang w:val="de-DE"/>
        </w:rPr>
        <w:t>+ position</w:t>
      </w:r>
      <w:r>
        <w:rPr>
          <w:lang w:val="de-DE"/>
        </w:rPr>
        <w:t xml:space="preserve">, </w:t>
      </w:r>
      <w:r w:rsidRPr="00D10398">
        <w:rPr>
          <w:lang w:val="de-DE"/>
        </w:rPr>
        <w:t>childrenInfos[</w:t>
      </w:r>
      <w:r w:rsidRPr="006D1E80">
        <w:rPr>
          <w:color w:val="4472C4" w:themeColor="accent1"/>
          <w:lang w:val="de-DE"/>
        </w:rPr>
        <w:t>1</w:t>
      </w:r>
      <w:r w:rsidRPr="00D10398">
        <w:rPr>
          <w:lang w:val="de-DE"/>
        </w:rPr>
        <w:t>].getInfo());</w:t>
      </w:r>
    </w:p>
    <w:p w14:paraId="552C329D" w14:textId="77777777" w:rsidR="005D3CA7" w:rsidRPr="005D3CA7" w:rsidRDefault="005D3CA7" w:rsidP="005D3CA7">
      <w:pPr>
        <w:pStyle w:val="BerichtCode"/>
        <w:numPr>
          <w:ilvl w:val="0"/>
          <w:numId w:val="74"/>
        </w:numPr>
        <w:rPr>
          <w:lang w:val="de-DE"/>
        </w:rPr>
      </w:pPr>
      <w:r w:rsidRPr="005D3CA7">
        <w:rPr>
          <w:lang w:val="de-DE"/>
        </w:rPr>
        <w:t>}</w:t>
      </w:r>
    </w:p>
    <w:p w14:paraId="75FF2906" w14:textId="66DC343F" w:rsidR="005D3CA7" w:rsidRPr="00ED586E" w:rsidRDefault="00D10398" w:rsidP="006123FD">
      <w:pPr>
        <w:pStyle w:val="Beschriftung"/>
      </w:pPr>
      <w:bookmarkStart w:id="171" w:name="_Ref221207659"/>
      <w:bookmarkStart w:id="172" w:name="_Toc222787140"/>
      <w:r>
        <w:t xml:space="preserve">Code </w:t>
      </w:r>
      <w:r>
        <w:fldChar w:fldCharType="begin"/>
      </w:r>
      <w:r>
        <w:instrText xml:space="preserve"> SEQ Code \* ARABIC </w:instrText>
      </w:r>
      <w:r>
        <w:fldChar w:fldCharType="separate"/>
      </w:r>
      <w:r w:rsidR="002D6190">
        <w:rPr>
          <w:noProof/>
        </w:rPr>
        <w:t>18</w:t>
      </w:r>
      <w:r>
        <w:fldChar w:fldCharType="end"/>
      </w:r>
      <w:bookmarkEnd w:id="171"/>
      <w:r>
        <w:t>:</w:t>
      </w:r>
      <w:r>
        <w:tab/>
        <w:t xml:space="preserve">LUtils </w:t>
      </w:r>
      <w:r w:rsidRPr="00D10398">
        <w:rPr>
          <w:rStyle w:val="BerichtCodeZchn"/>
        </w:rPr>
        <w:t>useBuffer</w:t>
      </w:r>
      <w:r>
        <w:t xml:space="preserve"> code could look like this if it was machine generated, removing the need for the </w:t>
      </w:r>
      <w:r w:rsidRPr="00D10398">
        <w:rPr>
          <w:rStyle w:val="BerichtCodeZchn"/>
        </w:rPr>
        <w:t>items</w:t>
      </w:r>
      <w:r>
        <w:t xml:space="preserve"> variable.</w:t>
      </w:r>
      <w:r w:rsidR="006123FD">
        <w:t xml:space="preserve"> </w:t>
      </w:r>
      <w:r w:rsidR="00E10D39">
        <w:t>The</w:t>
      </w:r>
      <w:r w:rsidR="006123FD">
        <w:t xml:space="preserve"> structure has two elements called </w:t>
      </w:r>
      <w:r w:rsidR="006123FD" w:rsidRPr="006123FD">
        <w:rPr>
          <w:rStyle w:val="BerichtCodeZchn"/>
        </w:rPr>
        <w:t>aFloat</w:t>
      </w:r>
      <w:r w:rsidR="006123FD">
        <w:t xml:space="preserve"> and </w:t>
      </w:r>
      <w:r w:rsidR="006123FD" w:rsidRPr="006123FD">
        <w:rPr>
          <w:rStyle w:val="BerichtCodeZchn"/>
        </w:rPr>
        <w:t>aInt</w:t>
      </w:r>
      <w:r w:rsidR="006123FD">
        <w:t>.</w:t>
      </w:r>
      <w:bookmarkEnd w:id="172"/>
    </w:p>
    <w:p w14:paraId="1D78CC85" w14:textId="10A0A329" w:rsidR="00D149A5" w:rsidRDefault="00865D02" w:rsidP="00865D02">
      <w:pPr>
        <w:pStyle w:val="berschrift3"/>
      </w:pPr>
      <w:bookmarkStart w:id="173" w:name="_Toc223021724"/>
      <w:r>
        <w:t>Custom Buffer Implementation</w:t>
      </w:r>
      <w:bookmarkEnd w:id="173"/>
    </w:p>
    <w:p w14:paraId="25CE18F3" w14:textId="6C8A237E" w:rsidR="00720625" w:rsidRDefault="006123FD" w:rsidP="006123FD">
      <w:r>
        <w:t>The profiling results of experiment</w:t>
      </w:r>
      <w:r w:rsidR="009E47DF">
        <w:t xml:space="preserve"> 1 and 2</w:t>
      </w:r>
      <w:r>
        <w:t xml:space="preserve"> show that more than 3</w:t>
      </w:r>
      <w:r w:rsidR="00206E9C">
        <w:t>0</w:t>
      </w:r>
      <w:r>
        <w:t xml:space="preserve">% of all allocated bytes </w:t>
      </w:r>
      <w:r w:rsidR="00A50BFE">
        <w:t xml:space="preserve">are due to slicing of Java’s </w:t>
      </w:r>
      <w:r w:rsidR="00A50BFE" w:rsidRPr="00A50BFE">
        <w:rPr>
          <w:rStyle w:val="BerichtCodeZchn"/>
        </w:rPr>
        <w:t>ByteBuffer</w:t>
      </w:r>
      <w:r w:rsidR="00A50BFE">
        <w:t xml:space="preserve">. </w:t>
      </w:r>
      <w:r w:rsidR="002B0C16">
        <w:t>I</w:t>
      </w:r>
      <w:r w:rsidR="00A50BFE">
        <w:t>nstead of slicing the byte buffer, every child element</w:t>
      </w:r>
      <w:r w:rsidR="002B0C16">
        <w:t xml:space="preserve"> could</w:t>
      </w:r>
      <w:r w:rsidR="00A50BFE">
        <w:t xml:space="preserve"> store the same byte buffer instance and an offset at which </w:t>
      </w:r>
      <w:r w:rsidR="002B0C16">
        <w:t>its</w:t>
      </w:r>
      <w:r w:rsidR="00A50BFE">
        <w:t xml:space="preserve"> memory starts. </w:t>
      </w:r>
    </w:p>
    <w:p w14:paraId="3CF41BF2" w14:textId="77777777" w:rsidR="00720625" w:rsidRDefault="00A50BFE" w:rsidP="00705695">
      <w:r>
        <w:t xml:space="preserve">The problem with this optimization is that Java’s </w:t>
      </w:r>
      <w:r w:rsidRPr="00A50BFE">
        <w:rPr>
          <w:rStyle w:val="BerichtCodeZchn"/>
        </w:rPr>
        <w:t>ByteBuffer</w:t>
      </w:r>
      <w:r>
        <w:t xml:space="preserve"> has an internal state</w:t>
      </w:r>
      <w:r w:rsidR="00720625">
        <w:t xml:space="preserve">. For example, its limit (size) can be changed to any value smaller than the actual size. That is why a new buffer interface must be created, which only provides basic method and ensures that the buffers address and size are always constant. </w:t>
      </w:r>
    </w:p>
    <w:p w14:paraId="27E89F9E" w14:textId="45674025" w:rsidR="00705695" w:rsidRDefault="00720625" w:rsidP="006123FD">
      <w:r>
        <w:t xml:space="preserve">The optimization to replace </w:t>
      </w:r>
      <w:r w:rsidRPr="00720625">
        <w:rPr>
          <w:rStyle w:val="BerichtCodeZchn"/>
        </w:rPr>
        <w:t>DirectByteBuffer</w:t>
      </w:r>
      <w:r w:rsidR="00705695" w:rsidRPr="00705695">
        <w:t xml:space="preserve">’s </w:t>
      </w:r>
      <w:r w:rsidRPr="00720625">
        <w:rPr>
          <w:rStyle w:val="BerichtCodeZchn"/>
        </w:rPr>
        <w:t>get*()</w:t>
      </w:r>
      <w:r w:rsidR="00705695" w:rsidRPr="00705695">
        <w:t xml:space="preserve"> and</w:t>
      </w:r>
      <w:r w:rsidR="00705695">
        <w:rPr>
          <w:rStyle w:val="BerichtCodeZchn"/>
        </w:rPr>
        <w:t xml:space="preserve"> put*()</w:t>
      </w:r>
      <w:r>
        <w:t xml:space="preserve"> method</w:t>
      </w:r>
      <w:r w:rsidR="00705695">
        <w:t>s</w:t>
      </w:r>
      <w:r>
        <w:t xml:space="preserve"> with </w:t>
      </w:r>
      <w:r w:rsidRPr="00720625">
        <w:rPr>
          <w:rStyle w:val="BerichtCodeZchn"/>
        </w:rPr>
        <w:t>Unsafe.get*Unalinged</w:t>
      </w:r>
      <w:r w:rsidR="00705695" w:rsidRPr="00705695">
        <w:t xml:space="preserve"> and </w:t>
      </w:r>
      <w:r w:rsidR="00705695" w:rsidRPr="00720625">
        <w:rPr>
          <w:rStyle w:val="BerichtCodeZchn"/>
        </w:rPr>
        <w:t>Unsafe.</w:t>
      </w:r>
      <w:r w:rsidR="00705695">
        <w:rPr>
          <w:rStyle w:val="BerichtCodeZchn"/>
        </w:rPr>
        <w:t>put</w:t>
      </w:r>
      <w:r w:rsidR="00705695" w:rsidRPr="00720625">
        <w:rPr>
          <w:rStyle w:val="BerichtCodeZchn"/>
        </w:rPr>
        <w:t>*Unalinged</w:t>
      </w:r>
      <w:r>
        <w:t xml:space="preserve"> similarly benefit from such a buffer interface. </w:t>
      </w:r>
      <w:r w:rsidR="002B0C16">
        <w:t>However, t</w:t>
      </w:r>
      <w:r>
        <w:t xml:space="preserve">his optimization </w:t>
      </w:r>
      <w:r w:rsidR="00705695">
        <w:t xml:space="preserve">introduces </w:t>
      </w:r>
      <w:r w:rsidR="007E6788">
        <w:t>certain challenges</w:t>
      </w:r>
      <w:r w:rsidR="00705695">
        <w:t xml:space="preserve"> – The </w:t>
      </w:r>
      <w:r w:rsidR="00705695" w:rsidRPr="00E10D39">
        <w:rPr>
          <w:rStyle w:val="BerichtCodeZchn"/>
        </w:rPr>
        <w:t>Unsafe</w:t>
      </w:r>
      <w:r w:rsidR="00705695">
        <w:t xml:space="preserve"> class is an JDK internal class, which may be removed or changed without notice. </w:t>
      </w:r>
      <w:r w:rsidR="007E6788">
        <w:t>Nevertheless</w:t>
      </w:r>
      <w:r w:rsidR="00705695">
        <w:t xml:space="preserve">, it </w:t>
      </w:r>
      <w:r w:rsidR="007E6788">
        <w:t xml:space="preserve">outperforms </w:t>
      </w:r>
      <w:r w:rsidR="00705695">
        <w:t>a custom native method using JNI</w:t>
      </w:r>
      <w:r w:rsidR="003600AE">
        <w:t xml:space="preserve"> for </w:t>
      </w:r>
      <w:r w:rsidR="007E6788">
        <w:t>several</w:t>
      </w:r>
      <w:r w:rsidR="003600AE">
        <w:t xml:space="preserve"> reasons.</w:t>
      </w:r>
      <w:r w:rsidR="007E6788">
        <w:t xml:space="preserve"> Each JNI call requires additional work, including native stack setup and teardown as well as native exception checking </w:t>
      </w:r>
      <w:r w:rsidR="007E6788">
        <w:fldChar w:fldCharType="begin"/>
      </w:r>
      <w:r w:rsidR="00BF791C">
        <w:instrText xml:space="preserve"> ADDIN ZOTERO_ITEM CSL_CITATION {"citationID":"C0Tr2gi8","properties":{"formattedCitation":"[25]","plainCitation":"[25]","noteIndex":0},"citationItems":[{"id":60,"uris":["http://zotero.org/users/local/qUQ1uMZK/items/98YDSHH7"],"itemData":{"id":60,"type":"paper-conference","container-title":"Proceedings of the 1st ACM/USENIX international conference on Virtual execution environments","DOI":"10.1145/1064979.1064997","event-place":"Chicago IL USA","event-title":"VEE05: First International Conference on Virtual Execution Environments","ISBN":"978-1-59593-047-7","language":"en","page":"121-131","publisher":"ACM","publisher-place":"Chicago IL USA","source":"DOI.org (Crossref)","title":"Inlining java native calls at runtime","URL":"https://dl.acm.org/doi/10.1145/1064979.1064997","author":[{"family":"Stepanian","given":"Levon"},{"family":"Brown","given":"Angela Demke"},{"family":"Kielstra","given":"Allan"},{"family":"Koblents","given":"Gita"},{"family":"Stoodley","given":"Kevin"}],"accessed":{"date-parts":[["2026",2,14]]},"issued":{"date-parts":[["2005",6,11]]}}}],"schema":"https://github.com/citation-style-language/schema/raw/master/csl-citation.json"} </w:instrText>
      </w:r>
      <w:r w:rsidR="007E6788">
        <w:fldChar w:fldCharType="separate"/>
      </w:r>
      <w:r w:rsidR="00BF791C" w:rsidRPr="00BF791C">
        <w:rPr>
          <w:rFonts w:cs="Times New Roman"/>
        </w:rPr>
        <w:t>[25]</w:t>
      </w:r>
      <w:r w:rsidR="007E6788">
        <w:fldChar w:fldCharType="end"/>
      </w:r>
      <w:r w:rsidR="007E6788">
        <w:t>. Furthermore, JNI methods cannot be inlined by the JIT</w:t>
      </w:r>
      <w:r w:rsidR="00DD0835">
        <w:t>-</w:t>
      </w:r>
      <w:r w:rsidR="007E6788">
        <w:t xml:space="preserve">compiler. Finally, </w:t>
      </w:r>
      <w:r w:rsidR="00705695">
        <w:t xml:space="preserve">the method from </w:t>
      </w:r>
      <w:r w:rsidR="00705695" w:rsidRPr="00E10D39">
        <w:rPr>
          <w:rStyle w:val="BerichtCodeZchn"/>
        </w:rPr>
        <w:t>Unsafe</w:t>
      </w:r>
      <w:r w:rsidR="00705695">
        <w:t xml:space="preserve"> is an intrinsic candidate</w:t>
      </w:r>
      <w:r w:rsidR="00BD2CCB">
        <w:rPr>
          <w:rStyle w:val="Funotenzeichen"/>
        </w:rPr>
        <w:footnoteReference w:id="33"/>
      </w:r>
      <w:r w:rsidR="00705695">
        <w:t>,</w:t>
      </w:r>
      <w:r w:rsidR="007E6788">
        <w:t xml:space="preserve"> </w:t>
      </w:r>
      <w:r w:rsidR="00705695">
        <w:t>mean</w:t>
      </w:r>
      <w:r w:rsidR="007E6788">
        <w:t>ing</w:t>
      </w:r>
      <w:r w:rsidR="00705695">
        <w:t xml:space="preserve"> that the JVM can replace it with handwritten assembly or byte code</w:t>
      </w:r>
      <w:r w:rsidR="003600AE">
        <w:t>, thereby increasing performance</w:t>
      </w:r>
      <w:r w:rsidR="00BD2CCB">
        <w:t xml:space="preserve"> </w:t>
      </w:r>
      <w:bookmarkStart w:id="174" w:name="_Hlk221642283"/>
      <w:r w:rsidR="00BD2CCB">
        <w:fldChar w:fldCharType="begin"/>
      </w:r>
      <w:r w:rsidR="00BF791C">
        <w:instrText xml:space="preserve"> ADDIN ZOTERO_ITEM CSL_CITATION {"citationID":"2nYZSNb0","properties":{"formattedCitation":"[15]","plainCitation":"[15]","noteIndex":0},"citationItems":[{"id":28,"uris":["http://zotero.org/users/local/qUQ1uMZK/items/QW6I4GPP"],"itemData":{"id":28,"type":"book","edition":"First edition","event-place":"Beijing Boston Farnham Sebastopol Tokyo","ISBN":"978-1-4920-2579-5","language":"eng","number-of-pages":"1","publisher":"O'Reilly","publisher-place":"Beijing Boston Farnham Sebastopol Tokyo","source":"K10plus ISBN","title":"Optimizing Java: practical techniques for improving JVM application performance","title-short":"Optimizing Java","author":[{"family":"Evans","given":"Benjamin J."},{"family":"Gough","given":"James"},{"family":"Newland","given":"Chris"}],"issued":{"date-parts":[["2018"]]}}}],"schema":"https://github.com/citation-style-language/schema/raw/master/csl-citation.json"} </w:instrText>
      </w:r>
      <w:r w:rsidR="00BD2CCB">
        <w:fldChar w:fldCharType="separate"/>
      </w:r>
      <w:r w:rsidR="00BF791C" w:rsidRPr="00BF791C">
        <w:rPr>
          <w:rFonts w:cs="Times New Roman"/>
        </w:rPr>
        <w:t>[15]</w:t>
      </w:r>
      <w:r w:rsidR="00BD2CCB">
        <w:fldChar w:fldCharType="end"/>
      </w:r>
      <w:bookmarkEnd w:id="174"/>
      <w:r w:rsidR="00705695">
        <w:t>.</w:t>
      </w:r>
      <w:r w:rsidR="007E6788">
        <w:t xml:space="preserve"> I</w:t>
      </w:r>
      <w:r w:rsidR="00705695">
        <w:t xml:space="preserve">ntroducing a custom buffer interface as seen in </w:t>
      </w:r>
      <w:r w:rsidR="00705695">
        <w:fldChar w:fldCharType="begin"/>
      </w:r>
      <w:r w:rsidR="00705695">
        <w:instrText xml:space="preserve"> REF _Ref221212652 \h </w:instrText>
      </w:r>
      <w:r w:rsidR="00705695">
        <w:fldChar w:fldCharType="separate"/>
      </w:r>
      <w:r w:rsidR="002D6190">
        <w:t xml:space="preserve">Code </w:t>
      </w:r>
      <w:r w:rsidR="002D6190">
        <w:rPr>
          <w:noProof/>
        </w:rPr>
        <w:t>19</w:t>
      </w:r>
      <w:r w:rsidR="00705695">
        <w:fldChar w:fldCharType="end"/>
      </w:r>
      <w:r w:rsidR="00705695">
        <w:t xml:space="preserve"> has the benefit that it can provide different underlying implementations. </w:t>
      </w:r>
      <w:r w:rsidR="002B0C16">
        <w:t>Meaning</w:t>
      </w:r>
      <w:r w:rsidR="00705695">
        <w:t xml:space="preserve">, that it is possible to fallback to a custom native method if </w:t>
      </w:r>
      <w:r w:rsidR="00705695" w:rsidRPr="00705695">
        <w:rPr>
          <w:rStyle w:val="BerichtCodeZchn"/>
        </w:rPr>
        <w:t>Unsafe</w:t>
      </w:r>
      <w:r w:rsidR="00705695">
        <w:t xml:space="preserve"> is not available. </w:t>
      </w:r>
    </w:p>
    <w:p w14:paraId="7F3F68A4" w14:textId="77777777" w:rsidR="00705695" w:rsidRDefault="00705695" w:rsidP="00705695">
      <w:pPr>
        <w:pStyle w:val="BerichtCode"/>
        <w:numPr>
          <w:ilvl w:val="0"/>
          <w:numId w:val="76"/>
        </w:numPr>
        <w:rPr>
          <w:lang w:val="de-DE"/>
        </w:rPr>
      </w:pPr>
      <w:r w:rsidRPr="009D5661">
        <w:rPr>
          <w:color w:val="4472C4" w:themeColor="accent1"/>
          <w:lang w:val="de-DE"/>
        </w:rPr>
        <w:t xml:space="preserve">public interface </w:t>
      </w:r>
      <w:r w:rsidRPr="00705695">
        <w:rPr>
          <w:lang w:val="de-DE"/>
        </w:rPr>
        <w:t>NativeMemBuffer {</w:t>
      </w:r>
    </w:p>
    <w:p w14:paraId="00196B76"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long </w:t>
      </w:r>
      <w:r w:rsidRPr="00705695">
        <w:rPr>
          <w:lang w:val="de-DE"/>
        </w:rPr>
        <w:t>address();</w:t>
      </w:r>
    </w:p>
    <w:p w14:paraId="35F306EC"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long </w:t>
      </w:r>
      <w:r w:rsidRPr="00705695">
        <w:rPr>
          <w:lang w:val="de-DE"/>
        </w:rPr>
        <w:t>size();</w:t>
      </w:r>
    </w:p>
    <w:p w14:paraId="2E8E7482" w14:textId="77777777" w:rsidR="00705695" w:rsidRDefault="00705695" w:rsidP="00705695">
      <w:pPr>
        <w:pStyle w:val="BerichtCode"/>
        <w:numPr>
          <w:ilvl w:val="0"/>
          <w:numId w:val="76"/>
        </w:numPr>
        <w:rPr>
          <w:lang w:val="de-DE"/>
        </w:rPr>
      </w:pPr>
    </w:p>
    <w:p w14:paraId="218928A3"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byte </w:t>
      </w:r>
      <w:r w:rsidRPr="00705695">
        <w:rPr>
          <w:lang w:val="de-DE"/>
        </w:rPr>
        <w:t>getByte(</w:t>
      </w:r>
      <w:r w:rsidRPr="009D5661">
        <w:rPr>
          <w:color w:val="4472C4" w:themeColor="accent1"/>
          <w:lang w:val="de-DE"/>
        </w:rPr>
        <w:t xml:space="preserve">long </w:t>
      </w:r>
      <w:r w:rsidRPr="00705695">
        <w:rPr>
          <w:lang w:val="de-DE"/>
        </w:rPr>
        <w:t>offset);</w:t>
      </w:r>
    </w:p>
    <w:p w14:paraId="71E876C4"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void </w:t>
      </w:r>
      <w:r w:rsidRPr="00705695">
        <w:rPr>
          <w:lang w:val="de-DE"/>
        </w:rPr>
        <w:t>setByte(</w:t>
      </w:r>
      <w:r w:rsidRPr="009D5661">
        <w:rPr>
          <w:color w:val="4472C4" w:themeColor="accent1"/>
          <w:lang w:val="de-DE"/>
        </w:rPr>
        <w:t xml:space="preserve">long </w:t>
      </w:r>
      <w:r w:rsidRPr="00705695">
        <w:rPr>
          <w:lang w:val="de-DE"/>
        </w:rPr>
        <w:t xml:space="preserve">offset, </w:t>
      </w:r>
      <w:r w:rsidRPr="009D5661">
        <w:rPr>
          <w:color w:val="4472C4" w:themeColor="accent1"/>
          <w:lang w:val="de-DE"/>
        </w:rPr>
        <w:t xml:space="preserve">byte </w:t>
      </w:r>
      <w:r w:rsidRPr="00705695">
        <w:rPr>
          <w:lang w:val="de-DE"/>
        </w:rPr>
        <w:t>value);</w:t>
      </w:r>
    </w:p>
    <w:p w14:paraId="4E7F6970" w14:textId="77777777" w:rsidR="00705695" w:rsidRDefault="00705695" w:rsidP="00705695">
      <w:pPr>
        <w:pStyle w:val="BerichtCode"/>
        <w:numPr>
          <w:ilvl w:val="0"/>
          <w:numId w:val="76"/>
        </w:numPr>
        <w:rPr>
          <w:lang w:val="de-DE"/>
        </w:rPr>
      </w:pPr>
    </w:p>
    <w:p w14:paraId="4D9087D5"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int </w:t>
      </w:r>
      <w:r w:rsidRPr="00705695">
        <w:rPr>
          <w:lang w:val="de-DE"/>
        </w:rPr>
        <w:t>getInt(</w:t>
      </w:r>
      <w:r w:rsidRPr="009D5661">
        <w:rPr>
          <w:color w:val="4472C4" w:themeColor="accent1"/>
          <w:lang w:val="de-DE"/>
        </w:rPr>
        <w:t xml:space="preserve">long </w:t>
      </w:r>
      <w:r w:rsidRPr="00705695">
        <w:rPr>
          <w:lang w:val="de-DE"/>
        </w:rPr>
        <w:t>offset);</w:t>
      </w:r>
    </w:p>
    <w:p w14:paraId="121AE243" w14:textId="77777777" w:rsidR="00705695" w:rsidRDefault="00705695" w:rsidP="00705695">
      <w:pPr>
        <w:pStyle w:val="BerichtCode"/>
        <w:numPr>
          <w:ilvl w:val="0"/>
          <w:numId w:val="76"/>
        </w:numPr>
        <w:rPr>
          <w:lang w:val="de-DE"/>
        </w:rPr>
      </w:pPr>
      <w:r w:rsidRPr="00705695">
        <w:rPr>
          <w:lang w:val="de-DE"/>
        </w:rPr>
        <w:lastRenderedPageBreak/>
        <w:t xml:space="preserve">    </w:t>
      </w:r>
      <w:r w:rsidRPr="009D5661">
        <w:rPr>
          <w:color w:val="4472C4" w:themeColor="accent1"/>
          <w:lang w:val="de-DE"/>
        </w:rPr>
        <w:t xml:space="preserve">void </w:t>
      </w:r>
      <w:r w:rsidRPr="00705695">
        <w:rPr>
          <w:lang w:val="de-DE"/>
        </w:rPr>
        <w:t>setInt(</w:t>
      </w:r>
      <w:r w:rsidRPr="009D5661">
        <w:rPr>
          <w:color w:val="4472C4" w:themeColor="accent1"/>
          <w:lang w:val="de-DE"/>
        </w:rPr>
        <w:t xml:space="preserve">long </w:t>
      </w:r>
      <w:r w:rsidRPr="00705695">
        <w:rPr>
          <w:lang w:val="de-DE"/>
        </w:rPr>
        <w:t xml:space="preserve">offset, </w:t>
      </w:r>
      <w:r w:rsidRPr="009D5661">
        <w:rPr>
          <w:color w:val="4472C4" w:themeColor="accent1"/>
          <w:lang w:val="de-DE"/>
        </w:rPr>
        <w:t xml:space="preserve">int </w:t>
      </w:r>
      <w:r w:rsidRPr="00705695">
        <w:rPr>
          <w:lang w:val="de-DE"/>
        </w:rPr>
        <w:t>value);</w:t>
      </w:r>
    </w:p>
    <w:p w14:paraId="08AFA50C" w14:textId="77777777" w:rsidR="00705695" w:rsidRDefault="00705695" w:rsidP="00705695">
      <w:pPr>
        <w:pStyle w:val="BerichtCode"/>
        <w:numPr>
          <w:ilvl w:val="0"/>
          <w:numId w:val="76"/>
        </w:numPr>
        <w:rPr>
          <w:lang w:val="de-DE"/>
        </w:rPr>
      </w:pPr>
    </w:p>
    <w:p w14:paraId="6CD2B462" w14:textId="624C1016" w:rsidR="00705695" w:rsidRDefault="00705695" w:rsidP="00705695">
      <w:pPr>
        <w:pStyle w:val="BerichtCode"/>
        <w:numPr>
          <w:ilvl w:val="0"/>
          <w:numId w:val="76"/>
        </w:numPr>
        <w:rPr>
          <w:lang w:val="de-DE"/>
        </w:rPr>
      </w:pPr>
      <w:r w:rsidRPr="00705695">
        <w:rPr>
          <w:lang w:val="de-DE"/>
        </w:rPr>
        <w:t xml:space="preserve">    </w:t>
      </w:r>
      <w:r w:rsidRPr="009D5661">
        <w:rPr>
          <w:color w:val="595959" w:themeColor="text1" w:themeTint="A6"/>
          <w:lang w:val="de-DE"/>
        </w:rPr>
        <w:t>// ... more get and set methods for short/long/float/double</w:t>
      </w:r>
    </w:p>
    <w:p w14:paraId="222B4F00" w14:textId="6E667CE8" w:rsidR="00705695" w:rsidRPr="00705695" w:rsidRDefault="00705695" w:rsidP="00705695">
      <w:pPr>
        <w:pStyle w:val="BerichtCode"/>
        <w:numPr>
          <w:ilvl w:val="0"/>
          <w:numId w:val="76"/>
        </w:numPr>
        <w:rPr>
          <w:lang w:val="de-DE"/>
        </w:rPr>
      </w:pPr>
      <w:r w:rsidRPr="00705695">
        <w:rPr>
          <w:lang w:val="de-DE"/>
        </w:rPr>
        <w:t>}</w:t>
      </w:r>
    </w:p>
    <w:p w14:paraId="23E1B266" w14:textId="5A6958A0" w:rsidR="00720625" w:rsidRDefault="00705695" w:rsidP="00705695">
      <w:pPr>
        <w:pStyle w:val="Beschriftung"/>
      </w:pPr>
      <w:bookmarkStart w:id="175" w:name="_Ref221212652"/>
      <w:bookmarkStart w:id="176" w:name="_Toc222787141"/>
      <w:r>
        <w:t xml:space="preserve">Code </w:t>
      </w:r>
      <w:r>
        <w:fldChar w:fldCharType="begin"/>
      </w:r>
      <w:r>
        <w:instrText xml:space="preserve"> SEQ Code \* ARABIC </w:instrText>
      </w:r>
      <w:r>
        <w:fldChar w:fldCharType="separate"/>
      </w:r>
      <w:r w:rsidR="002D6190">
        <w:rPr>
          <w:noProof/>
        </w:rPr>
        <w:t>19</w:t>
      </w:r>
      <w:r>
        <w:fldChar w:fldCharType="end"/>
      </w:r>
      <w:bookmarkEnd w:id="175"/>
      <w:r>
        <w:t>:</w:t>
      </w:r>
      <w:r w:rsidR="00DD0835">
        <w:tab/>
      </w:r>
      <w:r>
        <w:t>Custom buffer interface.</w:t>
      </w:r>
      <w:bookmarkEnd w:id="176"/>
    </w:p>
    <w:p w14:paraId="69CACF78" w14:textId="34A8D285" w:rsidR="00705695" w:rsidRDefault="002B0C16" w:rsidP="006123FD">
      <w:r>
        <w:t xml:space="preserve">To summarize this optimization, during </w:t>
      </w:r>
      <w:r w:rsidR="00FD591C">
        <w:t xml:space="preserve">native memory </w:t>
      </w:r>
      <w:r>
        <w:t>allocation</w:t>
      </w:r>
      <w:r w:rsidR="00FD591C">
        <w:t xml:space="preserve"> a new instance of </w:t>
      </w:r>
      <w:r w:rsidR="00FD591C" w:rsidRPr="00FD591C">
        <w:rPr>
          <w:rStyle w:val="BerichtCodeZchn"/>
        </w:rPr>
        <w:t>NativeMemBuffer</w:t>
      </w:r>
      <w:r w:rsidR="00FD591C">
        <w:t xml:space="preserve"> is created and passed to the structure with the offset zero. This structure then </w:t>
      </w:r>
      <w:r w:rsidR="00FE075C">
        <w:t>supplies</w:t>
      </w:r>
      <w:r w:rsidR="00FD591C">
        <w:t xml:space="preserve"> all child elements with the same instance and their respective offset. Thus, avoiding slicing the buffer for every child element. Furthermore, all get and set methods can be implemented </w:t>
      </w:r>
      <w:r>
        <w:t xml:space="preserve">redundantly </w:t>
      </w:r>
      <w:r w:rsidR="00FD591C">
        <w:t xml:space="preserve">using </w:t>
      </w:r>
      <w:r w:rsidR="00FD591C" w:rsidRPr="00FD591C">
        <w:rPr>
          <w:rStyle w:val="BerichtCodeZchn"/>
        </w:rPr>
        <w:t>Unsafe</w:t>
      </w:r>
      <w:r w:rsidR="00FD591C">
        <w:t xml:space="preserve"> and custom </w:t>
      </w:r>
      <w:r w:rsidR="00C006AA">
        <w:t>JNI</w:t>
      </w:r>
      <w:r w:rsidR="00FD591C">
        <w:t xml:space="preserve"> methods. During native memory allocation it is checked if </w:t>
      </w:r>
      <w:r w:rsidR="00FD591C" w:rsidRPr="00FD591C">
        <w:rPr>
          <w:rStyle w:val="BerichtCodeZchn"/>
        </w:rPr>
        <w:t>Unsafe</w:t>
      </w:r>
      <w:r w:rsidR="00FD591C">
        <w:t xml:space="preserve"> is available and the correct buffer implementation returned.</w:t>
      </w:r>
    </w:p>
    <w:p w14:paraId="06C180B8" w14:textId="7C504ED1" w:rsidR="00FD591C" w:rsidRDefault="00FD591C" w:rsidP="00FD591C">
      <w:pPr>
        <w:pStyle w:val="berschrift3"/>
      </w:pPr>
      <w:bookmarkStart w:id="177" w:name="_Toc223021725"/>
      <w:r>
        <w:t>No ABI Resolution using Reflection</w:t>
      </w:r>
      <w:bookmarkEnd w:id="177"/>
    </w:p>
    <w:p w14:paraId="52CA0695" w14:textId="2201C4C1" w:rsidR="00956FD1" w:rsidRDefault="00845808" w:rsidP="00956FD1">
      <w:r>
        <w:t xml:space="preserve">All subclasses of </w:t>
      </w:r>
      <w:r w:rsidRPr="00845808">
        <w:rPr>
          <w:rStyle w:val="BerichtCodeZchn"/>
        </w:rPr>
        <w:t>ComplexStructure</w:t>
      </w:r>
      <w:r>
        <w:t xml:space="preserve"> perform t</w:t>
      </w:r>
      <w:r w:rsidR="00956FD1">
        <w:t>he ABI resolution using reflection</w:t>
      </w:r>
      <w:r>
        <w:t>, this</w:t>
      </w:r>
      <w:r w:rsidR="00956FD1">
        <w:t xml:space="preserve"> require</w:t>
      </w:r>
      <w:r w:rsidR="00C006AA">
        <w:t>s</w:t>
      </w:r>
      <w:r w:rsidR="00956FD1">
        <w:t xml:space="preserve"> about </w:t>
      </w:r>
      <w:r w:rsidR="006343E9">
        <w:t>1</w:t>
      </w:r>
      <w:r w:rsidR="00956FD1">
        <w:t xml:space="preserve">% to 6% </w:t>
      </w:r>
      <w:r w:rsidR="00C006AA">
        <w:t xml:space="preserve">of </w:t>
      </w:r>
      <w:r w:rsidR="00956FD1">
        <w:t>execution time in experiment</w:t>
      </w:r>
      <w:r w:rsidR="009E47DF">
        <w:t xml:space="preserve"> 1</w:t>
      </w:r>
      <w:r w:rsidR="00956FD1">
        <w:t xml:space="preserve">. Problematic is the resolution of the </w:t>
      </w:r>
      <w:r w:rsidR="00956FD1" w:rsidRPr="00956FD1">
        <w:rPr>
          <w:rStyle w:val="BerichtCodeZchn"/>
        </w:rPr>
        <w:t>StructureLayoutSettings</w:t>
      </w:r>
      <w:r w:rsidR="00956FD1">
        <w:t xml:space="preserve"> annotation and its related methods. As discussed in </w:t>
      </w:r>
      <w:r w:rsidR="00956FD1">
        <w:fldChar w:fldCharType="begin"/>
      </w:r>
      <w:r w:rsidR="00956FD1">
        <w:instrText xml:space="preserve"> REF _Ref221295435 \r \h </w:instrText>
      </w:r>
      <w:r w:rsidR="00956FD1">
        <w:fldChar w:fldCharType="separate"/>
      </w:r>
      <w:r w:rsidR="002D6190">
        <w:t>5.2.1</w:t>
      </w:r>
      <w:r w:rsidR="00956FD1">
        <w:fldChar w:fldCharType="end"/>
      </w:r>
      <w:r w:rsidR="00956FD1">
        <w:t xml:space="preserve"> each annotation and annotation method resolution translates to a hash map lookup at runtime. A </w:t>
      </w:r>
      <w:r w:rsidR="00AB35F2">
        <w:t>promising</w:t>
      </w:r>
      <w:r w:rsidR="00956FD1">
        <w:t xml:space="preserve"> optimization is to remove the </w:t>
      </w:r>
      <w:r w:rsidR="00956FD1" w:rsidRPr="00956FD1">
        <w:rPr>
          <w:rStyle w:val="BerichtCodeZchn"/>
        </w:rPr>
        <w:t>StructureLayoutSettings</w:t>
      </w:r>
      <w:r w:rsidR="00956FD1">
        <w:rPr>
          <w:rStyle w:val="BerichtCodeZchn"/>
        </w:rPr>
        <w:t xml:space="preserve"> </w:t>
      </w:r>
      <w:r w:rsidR="00956FD1" w:rsidRPr="00956FD1">
        <w:t>annotation completely and instead pass the desired ABI in the constructor</w:t>
      </w:r>
      <w:r w:rsidR="002B0C16">
        <w:t xml:space="preserve"> of</w:t>
      </w:r>
      <w:r w:rsidR="00956FD1" w:rsidRPr="00956FD1">
        <w:t xml:space="preserve"> </w:t>
      </w:r>
      <w:r w:rsidRPr="00845808">
        <w:rPr>
          <w:rStyle w:val="BerichtCodeZchn"/>
        </w:rPr>
        <w:t>ComplexStructure</w:t>
      </w:r>
      <w:r w:rsidR="00956FD1" w:rsidRPr="00956FD1">
        <w:t>.</w:t>
      </w:r>
      <w:r w:rsidR="00956FD1">
        <w:t xml:space="preserve"> This result</w:t>
      </w:r>
      <w:r w:rsidR="00FE075C">
        <w:t>s</w:t>
      </w:r>
      <w:r w:rsidR="00956FD1">
        <w:t xml:space="preserve"> in the loss of multiple features:</w:t>
      </w:r>
    </w:p>
    <w:p w14:paraId="49598025" w14:textId="18E5A550" w:rsidR="00956FD1" w:rsidRDefault="00956FD1" w:rsidP="00956FD1">
      <w:pPr>
        <w:pStyle w:val="Listenabsatz"/>
        <w:numPr>
          <w:ilvl w:val="0"/>
          <w:numId w:val="79"/>
        </w:numPr>
      </w:pPr>
      <w:r>
        <w:t xml:space="preserve">A </w:t>
      </w:r>
      <w:r w:rsidR="0057637C">
        <w:t xml:space="preserve">developer </w:t>
      </w:r>
      <w:r>
        <w:t xml:space="preserve">can no longer specify </w:t>
      </w:r>
      <w:r w:rsidR="00F06C16">
        <w:t>the ABI</w:t>
      </w:r>
      <w:r>
        <w:t xml:space="preserve"> using the annotation</w:t>
      </w:r>
    </w:p>
    <w:p w14:paraId="7BAD9324" w14:textId="3F937DEF" w:rsidR="00956FD1" w:rsidRDefault="00956FD1" w:rsidP="00956FD1">
      <w:pPr>
        <w:pStyle w:val="Listenabsatz"/>
        <w:numPr>
          <w:ilvl w:val="0"/>
          <w:numId w:val="79"/>
        </w:numPr>
      </w:pPr>
      <w:r>
        <w:t xml:space="preserve">A </w:t>
      </w:r>
      <w:r w:rsidR="0057637C">
        <w:t xml:space="preserve">developer </w:t>
      </w:r>
      <w:r>
        <w:t xml:space="preserve">can no longer specify a static method </w:t>
      </w:r>
      <w:r w:rsidR="00F06C16">
        <w:t xml:space="preserve">in the annotation </w:t>
      </w:r>
      <w:r>
        <w:t xml:space="preserve">which </w:t>
      </w:r>
      <w:r w:rsidR="00F06C16">
        <w:t>would be</w:t>
      </w:r>
      <w:r>
        <w:t xml:space="preserve"> used to resolve the ABI</w:t>
      </w:r>
      <w:r w:rsidR="00F06C16">
        <w:t xml:space="preserve"> at runtime.</w:t>
      </w:r>
    </w:p>
    <w:p w14:paraId="6AF95DFD" w14:textId="198C79F2" w:rsidR="00956FD1" w:rsidRDefault="00956FD1" w:rsidP="00956FD1">
      <w:pPr>
        <w:pStyle w:val="Listenabsatz"/>
        <w:numPr>
          <w:ilvl w:val="0"/>
          <w:numId w:val="79"/>
        </w:numPr>
      </w:pPr>
      <w:r>
        <w:t xml:space="preserve">A </w:t>
      </w:r>
      <w:r w:rsidR="0057637C">
        <w:t xml:space="preserve">developer </w:t>
      </w:r>
      <w:r>
        <w:t xml:space="preserve">can no longer specify how the ABI of </w:t>
      </w:r>
      <w:r w:rsidR="00845808">
        <w:t>the</w:t>
      </w:r>
      <w:r>
        <w:t xml:space="preserve"> </w:t>
      </w:r>
      <w:r w:rsidR="00845808">
        <w:t>child elements</w:t>
      </w:r>
      <w:r>
        <w:t xml:space="preserve"> should be overwritten</w:t>
      </w:r>
    </w:p>
    <w:p w14:paraId="2BDDF1E9" w14:textId="59870EDD" w:rsidR="00956FD1" w:rsidRDefault="00956FD1" w:rsidP="00956FD1">
      <w:r>
        <w:t>However, these features are replaceable:</w:t>
      </w:r>
    </w:p>
    <w:p w14:paraId="489FE202" w14:textId="19EF08CC" w:rsidR="00956FD1" w:rsidRDefault="00F06C16" w:rsidP="00956FD1">
      <w:pPr>
        <w:pStyle w:val="Listenabsatz"/>
        <w:numPr>
          <w:ilvl w:val="0"/>
          <w:numId w:val="80"/>
        </w:numPr>
      </w:pPr>
      <w:r>
        <w:t xml:space="preserve">The </w:t>
      </w:r>
      <w:r w:rsidR="0057637C">
        <w:t xml:space="preserve">developer </w:t>
      </w:r>
      <w:r>
        <w:t>now passes the ABI in the constructor</w:t>
      </w:r>
    </w:p>
    <w:p w14:paraId="54DD12C0" w14:textId="04D11A14" w:rsidR="00956FD1" w:rsidRDefault="00F06C16" w:rsidP="00847AF1">
      <w:pPr>
        <w:pStyle w:val="Listenabsatz"/>
        <w:numPr>
          <w:ilvl w:val="0"/>
          <w:numId w:val="80"/>
        </w:numPr>
      </w:pPr>
      <w:r>
        <w:t xml:space="preserve">The </w:t>
      </w:r>
      <w:r w:rsidR="0057637C">
        <w:t xml:space="preserve">developer </w:t>
      </w:r>
      <w:r>
        <w:t>can pass the return value of that</w:t>
      </w:r>
      <w:r w:rsidR="00845808">
        <w:t xml:space="preserve"> method in the constructor</w:t>
      </w:r>
    </w:p>
    <w:p w14:paraId="0F4F6C5D" w14:textId="58645DA1" w:rsidR="00845808" w:rsidRDefault="00845808" w:rsidP="00847AF1">
      <w:pPr>
        <w:pStyle w:val="Listenabsatz"/>
        <w:numPr>
          <w:ilvl w:val="0"/>
          <w:numId w:val="80"/>
        </w:numPr>
      </w:pPr>
      <w:r w:rsidRPr="00845808">
        <w:t xml:space="preserve">This is feature will be removed. However, it is an advanced use case, that structures with different ABIs are used in </w:t>
      </w:r>
      <w:r>
        <w:t xml:space="preserve">a single </w:t>
      </w:r>
      <w:r w:rsidRPr="00845808">
        <w:rPr>
          <w:rStyle w:val="BerichtCodeZchn"/>
        </w:rPr>
        <w:t>ComplexStructure</w:t>
      </w:r>
      <w:r w:rsidRPr="00845808">
        <w:t xml:space="preserve">, but it can be achieved </w:t>
      </w:r>
      <w:r w:rsidR="00C006AA">
        <w:t>if the developer</w:t>
      </w:r>
      <w:r w:rsidRPr="00845808">
        <w:t xml:space="preserve"> implement</w:t>
      </w:r>
      <w:r w:rsidR="00C006AA">
        <w:t>s</w:t>
      </w:r>
      <w:r w:rsidRPr="00845808">
        <w:t xml:space="preserve"> a custom </w:t>
      </w:r>
      <w:r w:rsidR="00A8400A" w:rsidRPr="00A8400A">
        <w:rPr>
          <w:rStyle w:val="BerichtCodeZchn"/>
        </w:rPr>
        <w:t>useBuffer()</w:t>
      </w:r>
      <w:r w:rsidR="00A8400A">
        <w:t xml:space="preserve"> method</w:t>
      </w:r>
      <w:r w:rsidRPr="00845808">
        <w:t>.</w:t>
      </w:r>
    </w:p>
    <w:p w14:paraId="20DFEF02" w14:textId="7BAE29BF" w:rsidR="00845808" w:rsidRPr="00A8400A" w:rsidRDefault="002B0C16" w:rsidP="00845808">
      <w:r>
        <w:t>T</w:t>
      </w:r>
      <w:r w:rsidR="00845808">
        <w:t xml:space="preserve">he optimized </w:t>
      </w:r>
      <w:r w:rsidR="00845808" w:rsidRPr="00845808">
        <w:rPr>
          <w:rStyle w:val="BerichtCodeZchn"/>
        </w:rPr>
        <w:t>ComplexStructure</w:t>
      </w:r>
      <w:r w:rsidR="00C006AA" w:rsidRPr="00C006AA">
        <w:t xml:space="preserve"> class</w:t>
      </w:r>
      <w:r w:rsidR="00C006AA">
        <w:t xml:space="preserve"> would have</w:t>
      </w:r>
      <w:r w:rsidR="00845808" w:rsidRPr="00A8400A">
        <w:t xml:space="preserve"> the additional constructor parameter </w:t>
      </w:r>
      <w:r w:rsidR="00845808" w:rsidRPr="00A8400A">
        <w:rPr>
          <w:rStyle w:val="BerichtCodeZchn"/>
        </w:rPr>
        <w:t>@Nullable ABI abi</w:t>
      </w:r>
      <w:r w:rsidR="00845808" w:rsidRPr="00A8400A">
        <w:t xml:space="preserve">, which is stored in the class. </w:t>
      </w:r>
      <w:r w:rsidR="00A8400A" w:rsidRPr="00A8400A">
        <w:t>Additionally</w:t>
      </w:r>
      <w:r w:rsidR="00845808" w:rsidRPr="00A8400A">
        <w:t>,</w:t>
      </w:r>
      <w:r w:rsidR="00A8400A" w:rsidRPr="00A8400A">
        <w:t xml:space="preserve"> </w:t>
      </w:r>
      <w:r w:rsidR="00845808" w:rsidRPr="00A8400A">
        <w:rPr>
          <w:rStyle w:val="BerichtCodeZchn"/>
        </w:rPr>
        <w:t>usebuffer()</w:t>
      </w:r>
      <w:r w:rsidR="00C006AA" w:rsidRPr="00C006AA">
        <w:t xml:space="preserve"> </w:t>
      </w:r>
      <w:r w:rsidR="00C006AA">
        <w:t xml:space="preserve">would </w:t>
      </w:r>
      <w:r w:rsidR="00845808" w:rsidRPr="00A8400A">
        <w:t xml:space="preserve">also require an additional parameter </w:t>
      </w:r>
      <w:r w:rsidR="00845808" w:rsidRPr="00A8400A">
        <w:rPr>
          <w:rStyle w:val="BerichtCodeZchn"/>
        </w:rPr>
        <w:t>@Nullable ABI abi</w:t>
      </w:r>
      <w:r w:rsidR="00845808" w:rsidRPr="00A8400A">
        <w:t xml:space="preserve">. When </w:t>
      </w:r>
      <w:r w:rsidR="00845808" w:rsidRPr="00A8400A">
        <w:rPr>
          <w:rStyle w:val="BerichtCodeZchn"/>
        </w:rPr>
        <w:t>usebuffer()</w:t>
      </w:r>
      <w:r w:rsidR="00845808" w:rsidRPr="00A8400A">
        <w:t xml:space="preserve"> is called</w:t>
      </w:r>
      <w:r w:rsidR="00A8400A" w:rsidRPr="00A8400A">
        <w:t xml:space="preserve"> and the stored </w:t>
      </w:r>
      <w:r w:rsidR="00A8400A" w:rsidRPr="00A8400A">
        <w:lastRenderedPageBreak/>
        <w:t xml:space="preserve">ABI is </w:t>
      </w:r>
      <w:r w:rsidR="00A8400A" w:rsidRPr="00A8400A">
        <w:rPr>
          <w:rStyle w:val="BerichtCodeZchn"/>
        </w:rPr>
        <w:t>null</w:t>
      </w:r>
      <w:r w:rsidR="00A8400A" w:rsidRPr="00A8400A">
        <w:t xml:space="preserve"> the ABI passed to </w:t>
      </w:r>
      <w:r w:rsidR="00A8400A" w:rsidRPr="00A8400A">
        <w:rPr>
          <w:rStyle w:val="BerichtCodeZchn"/>
        </w:rPr>
        <w:t>usebuffer()</w:t>
      </w:r>
      <w:r w:rsidR="00A8400A" w:rsidRPr="00A8400A">
        <w:t xml:space="preserve"> </w:t>
      </w:r>
      <w:r w:rsidR="00C006AA">
        <w:t>would be</w:t>
      </w:r>
      <w:r w:rsidR="00A8400A" w:rsidRPr="00A8400A">
        <w:t xml:space="preserve"> used and stored. If </w:t>
      </w:r>
      <w:r w:rsidR="00A8400A" w:rsidRPr="00A8400A">
        <w:rPr>
          <w:rStyle w:val="BerichtCodeZchn"/>
        </w:rPr>
        <w:t>null</w:t>
      </w:r>
      <w:r w:rsidR="00A8400A" w:rsidRPr="00A8400A">
        <w:t xml:space="preserve"> was passed</w:t>
      </w:r>
      <w:r w:rsidR="00A8400A">
        <w:t xml:space="preserve"> to </w:t>
      </w:r>
      <w:r w:rsidR="00A8400A" w:rsidRPr="00A8400A">
        <w:rPr>
          <w:rStyle w:val="BerichtCodeZchn"/>
        </w:rPr>
        <w:t>useBuffer()</w:t>
      </w:r>
      <w:r w:rsidR="00A8400A">
        <w:t xml:space="preserve"> </w:t>
      </w:r>
      <w:r w:rsidR="00A8400A" w:rsidRPr="00A8400A">
        <w:t xml:space="preserve">as well, the platforms default </w:t>
      </w:r>
      <w:r w:rsidR="00A8400A">
        <w:t>ABI</w:t>
      </w:r>
      <w:r w:rsidR="00A8400A" w:rsidRPr="00A8400A">
        <w:t xml:space="preserve"> </w:t>
      </w:r>
      <w:r w:rsidR="00C006AA">
        <w:t xml:space="preserve">would be </w:t>
      </w:r>
      <w:r w:rsidR="00A8400A" w:rsidRPr="00A8400A">
        <w:t xml:space="preserve">used if available. </w:t>
      </w:r>
      <w:r w:rsidR="00C006AA">
        <w:t>In the case that</w:t>
      </w:r>
      <w:r w:rsidR="00A8400A" w:rsidRPr="00A8400A">
        <w:t xml:space="preserve"> an ABI is</w:t>
      </w:r>
      <w:r w:rsidR="00A8400A">
        <w:t xml:space="preserve"> already</w:t>
      </w:r>
      <w:r w:rsidR="00A8400A" w:rsidRPr="00A8400A">
        <w:t xml:space="preserve"> stored and another ABI is passed to </w:t>
      </w:r>
      <w:r w:rsidR="00A8400A" w:rsidRPr="00A8400A">
        <w:rPr>
          <w:rStyle w:val="BerichtCodeZchn"/>
        </w:rPr>
        <w:t>useBuffer()</w:t>
      </w:r>
      <w:r w:rsidR="00A8400A" w:rsidRPr="00A8400A">
        <w:t xml:space="preserve">, an error </w:t>
      </w:r>
      <w:r w:rsidR="00C006AA">
        <w:t>would be</w:t>
      </w:r>
      <w:r w:rsidR="00A8400A" w:rsidRPr="00A8400A">
        <w:t xml:space="preserve"> thrown. </w:t>
      </w:r>
      <w:r w:rsidR="00C006AA">
        <w:t>T</w:t>
      </w:r>
      <w:r w:rsidR="00A8400A" w:rsidRPr="00A8400A">
        <w:t xml:space="preserve">he </w:t>
      </w:r>
      <w:r w:rsidR="00A8400A" w:rsidRPr="00A8400A">
        <w:rPr>
          <w:rStyle w:val="BerichtCodeZchn"/>
        </w:rPr>
        <w:t>useBuffer()</w:t>
      </w:r>
      <w:r w:rsidR="00A8400A" w:rsidRPr="00A8400A">
        <w:t xml:space="preserve"> method </w:t>
      </w:r>
      <w:r w:rsidR="00C006AA">
        <w:t xml:space="preserve">would subsequently </w:t>
      </w:r>
      <w:r w:rsidR="00A8400A" w:rsidRPr="00A8400A">
        <w:t xml:space="preserve">call </w:t>
      </w:r>
      <w:r w:rsidR="00A8400A" w:rsidRPr="00A8400A">
        <w:rPr>
          <w:rStyle w:val="BerichtCodeZchn"/>
        </w:rPr>
        <w:t>useBuffer()</w:t>
      </w:r>
      <w:r w:rsidR="00A8400A" w:rsidRPr="00A8400A">
        <w:t xml:space="preserve"> </w:t>
      </w:r>
      <w:r w:rsidR="00A8400A">
        <w:t>on</w:t>
      </w:r>
      <w:r w:rsidR="00A8400A" w:rsidRPr="00A8400A">
        <w:t xml:space="preserve"> all child elements </w:t>
      </w:r>
      <w:r w:rsidR="00A8400A">
        <w:t>while passing</w:t>
      </w:r>
      <w:r w:rsidR="00A8400A" w:rsidRPr="00A8400A">
        <w:t xml:space="preserve"> the stored ABI.</w:t>
      </w:r>
    </w:p>
    <w:p w14:paraId="1D011466" w14:textId="339DECD2" w:rsidR="00A92EB1" w:rsidRDefault="00A92EB1" w:rsidP="00A92EB1">
      <w:pPr>
        <w:pStyle w:val="berschrift3"/>
      </w:pPr>
      <w:bookmarkStart w:id="178" w:name="_Toc223021726"/>
      <w:r>
        <w:t>Disable Validations in Production Environments</w:t>
      </w:r>
      <w:bookmarkEnd w:id="178"/>
    </w:p>
    <w:p w14:paraId="0831EE7F" w14:textId="5C99E681" w:rsidR="00A92EB1" w:rsidRDefault="00A92EB1" w:rsidP="00A92EB1">
      <w:r>
        <w:t xml:space="preserve">The method </w:t>
      </w:r>
      <w:r w:rsidRPr="00A92EB1">
        <w:rPr>
          <w:rStyle w:val="BerichtCodeZchn"/>
        </w:rPr>
        <w:t>SSMUtils.sanityChecks</w:t>
      </w:r>
      <w:r w:rsidR="007D5DA6">
        <w:rPr>
          <w:rStyle w:val="BerichtCodeZchn"/>
        </w:rPr>
        <w:t>()</w:t>
      </w:r>
      <w:r>
        <w:t xml:space="preserve"> required about </w:t>
      </w:r>
      <w:r w:rsidR="006343E9">
        <w:t>3</w:t>
      </w:r>
      <w:r>
        <w:t>% to 8% of execution time in experiment</w:t>
      </w:r>
      <w:r w:rsidR="009E47DF">
        <w:t xml:space="preserve"> 1 and 2</w:t>
      </w:r>
      <w:r>
        <w:t>. As the method name suggests, it only performs checks whether the structures</w:t>
      </w:r>
      <w:r w:rsidR="00C006AA">
        <w:t>’</w:t>
      </w:r>
      <w:r>
        <w:t xml:space="preserve"> settings are valid. This can be optimized by not </w:t>
      </w:r>
      <w:r w:rsidR="00C006AA">
        <w:t>invoking</w:t>
      </w:r>
      <w:r>
        <w:t xml:space="preserve"> </w:t>
      </w:r>
      <w:r w:rsidR="007D5DA6">
        <w:t xml:space="preserve">the method </w:t>
      </w:r>
      <w:r>
        <w:t>in production environments. There are two possible ways to achieve this. On the one hand</w:t>
      </w:r>
      <w:r w:rsidR="007D5DA6">
        <w:t>,</w:t>
      </w:r>
      <w:r>
        <w:t xml:space="preserve"> the method can be wrapped in an assert statement, thus only executing if Java assertations are enabled. </w:t>
      </w:r>
      <w:r w:rsidR="007D5DA6">
        <w:t xml:space="preserve">On the other hand, a </w:t>
      </w:r>
      <w:r>
        <w:t>static boolean variable</w:t>
      </w:r>
      <w:r w:rsidR="007D5DA6">
        <w:t xml:space="preserve"> can be provided</w:t>
      </w:r>
      <w:r>
        <w:t xml:space="preserve">, which allows </w:t>
      </w:r>
      <w:r w:rsidR="0057637C">
        <w:t xml:space="preserve">developer </w:t>
      </w:r>
      <w:r>
        <w:t xml:space="preserve">to enable and disable these checks </w:t>
      </w:r>
      <w:r w:rsidR="00C006AA">
        <w:t xml:space="preserve">as </w:t>
      </w:r>
      <w:r>
        <w:t>need</w:t>
      </w:r>
      <w:r w:rsidR="00C006AA">
        <w:t>ed</w:t>
      </w:r>
      <w:r>
        <w:t>.</w:t>
      </w:r>
    </w:p>
    <w:p w14:paraId="4785EE96" w14:textId="5D6B5A93" w:rsidR="00A92EB1" w:rsidRDefault="00D34D99" w:rsidP="00A92EB1">
      <w:pPr>
        <w:pStyle w:val="berschrift3"/>
      </w:pPr>
      <w:bookmarkStart w:id="179" w:name="_Toc223021727"/>
      <w:r>
        <w:t xml:space="preserve">Further </w:t>
      </w:r>
      <w:r w:rsidR="00A92EB1">
        <w:t>Reduce Annotation Lookups</w:t>
      </w:r>
      <w:bookmarkEnd w:id="179"/>
    </w:p>
    <w:p w14:paraId="709A259F" w14:textId="3AB1691F" w:rsidR="00A92EB1" w:rsidRPr="00A92EB1" w:rsidRDefault="00A92EB1" w:rsidP="00A92EB1">
      <w:r>
        <w:t xml:space="preserve">The runtime structure info resolution required about </w:t>
      </w:r>
      <w:r w:rsidR="006343E9">
        <w:t>7</w:t>
      </w:r>
      <w:r>
        <w:t>% to 2</w:t>
      </w:r>
      <w:r w:rsidR="006343E9">
        <w:t>1</w:t>
      </w:r>
      <w:r>
        <w:t xml:space="preserve">% </w:t>
      </w:r>
      <w:r w:rsidR="007D5DA6">
        <w:t xml:space="preserve">of </w:t>
      </w:r>
      <w:r>
        <w:t>execution time in experiment</w:t>
      </w:r>
      <w:r w:rsidR="009E47DF">
        <w:t xml:space="preserve"> 1 and 2</w:t>
      </w:r>
      <w:r>
        <w:t xml:space="preserve">. Many contributors have already been tackled in the last two optimizations. However, </w:t>
      </w:r>
      <w:r w:rsidR="00A8400A">
        <w:t xml:space="preserve">the </w:t>
      </w:r>
      <w:r w:rsidR="00A8400A" w:rsidRPr="00A8400A">
        <w:rPr>
          <w:rStyle w:val="BerichtCodeZchn"/>
        </w:rPr>
        <w:t>StructureSettings</w:t>
      </w:r>
      <w:r w:rsidR="00A8400A">
        <w:t xml:space="preserve"> annotation still contains one annotation method which is checked outside of the </w:t>
      </w:r>
      <w:r w:rsidR="00A8400A" w:rsidRPr="00A8400A">
        <w:rPr>
          <w:rStyle w:val="BerichtCodeZchn"/>
        </w:rPr>
        <w:t>SSMUtils.sanityChecks</w:t>
      </w:r>
      <w:r w:rsidR="00A8400A">
        <w:t xml:space="preserve"> method.</w:t>
      </w:r>
      <w:r>
        <w:t xml:space="preserve"> </w:t>
      </w:r>
      <w:r w:rsidR="00A8400A" w:rsidRPr="00A8400A">
        <w:t xml:space="preserve">Specifically, the method </w:t>
      </w:r>
      <w:r w:rsidR="00A8400A" w:rsidRPr="00A8400A">
        <w:rPr>
          <w:rStyle w:val="BerichtCodeZchn"/>
        </w:rPr>
        <w:t>requiresCalculateInfoMethod()</w:t>
      </w:r>
      <w:r w:rsidR="00A8400A" w:rsidRPr="00A8400A">
        <w:t xml:space="preserve">, which </w:t>
      </w:r>
      <w:r w:rsidR="00A8400A">
        <w:t>allows</w:t>
      </w:r>
      <w:r w:rsidR="00A8400A" w:rsidRPr="00A8400A">
        <w:t xml:space="preserve"> a structure to specify whether the info for this structure is available in a </w:t>
      </w:r>
      <w:r w:rsidR="00A8400A" w:rsidRPr="00A8400A">
        <w:rPr>
          <w:rStyle w:val="BerichtCodeZchn"/>
        </w:rPr>
        <w:t>static final</w:t>
      </w:r>
      <w:r w:rsidR="00A8400A" w:rsidRPr="00A8400A">
        <w:t xml:space="preserve"> variable or must be calculated through a </w:t>
      </w:r>
      <w:r w:rsidR="00A8400A" w:rsidRPr="00A8400A">
        <w:rPr>
          <w:rStyle w:val="BerichtCodeZchn"/>
        </w:rPr>
        <w:t>StaticGenerator</w:t>
      </w:r>
      <w:r w:rsidR="00A8400A" w:rsidRPr="00A8400A">
        <w:t xml:space="preserve"> – </w:t>
      </w:r>
      <w:r w:rsidR="00C006AA">
        <w:t xml:space="preserve">whose instance must </w:t>
      </w:r>
      <w:r w:rsidR="00A8400A" w:rsidRPr="00A8400A">
        <w:t>also</w:t>
      </w:r>
      <w:r w:rsidR="00C006AA">
        <w:t xml:space="preserve"> be</w:t>
      </w:r>
      <w:r w:rsidR="00A8400A" w:rsidRPr="00A8400A">
        <w:t xml:space="preserve"> saved in a </w:t>
      </w:r>
      <w:r w:rsidR="00A8400A" w:rsidRPr="00A8400A">
        <w:rPr>
          <w:rStyle w:val="BerichtCodeZchn"/>
        </w:rPr>
        <w:t>static final</w:t>
      </w:r>
      <w:r w:rsidR="00A8400A" w:rsidRPr="00A8400A">
        <w:t xml:space="preserve"> variable.</w:t>
      </w:r>
      <w:r w:rsidR="00A8400A">
        <w:t xml:space="preserve"> This can be optimized by always requiring the </w:t>
      </w:r>
      <w:r w:rsidR="00A8400A" w:rsidRPr="00A8400A">
        <w:rPr>
          <w:rStyle w:val="BerichtCodeZchn"/>
        </w:rPr>
        <w:t>StaticGenerator</w:t>
      </w:r>
      <w:r w:rsidR="00A8400A">
        <w:t xml:space="preserve">. If the </w:t>
      </w:r>
      <w:r w:rsidR="00C006AA" w:rsidRPr="00C006AA">
        <w:rPr>
          <w:rStyle w:val="BerichtCodeZchn"/>
        </w:rPr>
        <w:t>StructureInfo</w:t>
      </w:r>
      <w:r w:rsidR="00A8400A">
        <w:t xml:space="preserve"> of </w:t>
      </w:r>
      <w:r w:rsidR="00C006AA">
        <w:t>a</w:t>
      </w:r>
      <w:r w:rsidR="00A8400A">
        <w:t xml:space="preserve"> structure is </w:t>
      </w:r>
      <w:r w:rsidR="00C006AA">
        <w:t>constant</w:t>
      </w:r>
      <w:r w:rsidR="00A8400A">
        <w:t xml:space="preserve"> – which is the only use case of a storing the info directly into a </w:t>
      </w:r>
      <w:r w:rsidR="00A8400A" w:rsidRPr="00A8400A">
        <w:rPr>
          <w:rStyle w:val="BerichtCodeZchn"/>
        </w:rPr>
        <w:t>static final</w:t>
      </w:r>
      <w:r w:rsidR="00A8400A">
        <w:t xml:space="preserve"> variable – the </w:t>
      </w:r>
      <w:r w:rsidR="00A8400A" w:rsidRPr="00A8400A">
        <w:rPr>
          <w:rStyle w:val="BerichtCodeZchn"/>
        </w:rPr>
        <w:t>StaticGenerator</w:t>
      </w:r>
      <w:r w:rsidR="00A8400A">
        <w:t xml:space="preserve"> can return </w:t>
      </w:r>
      <w:r w:rsidR="00C006AA">
        <w:t>the</w:t>
      </w:r>
      <w:r w:rsidR="00A8400A">
        <w:t xml:space="preserve"> constant </w:t>
      </w:r>
      <w:r w:rsidR="00C006AA" w:rsidRPr="00C006AA">
        <w:rPr>
          <w:rStyle w:val="BerichtCodeZchn"/>
        </w:rPr>
        <w:t>StructureInfo</w:t>
      </w:r>
      <w:r w:rsidR="00C006AA" w:rsidRPr="00C006AA">
        <w:t xml:space="preserve"> instance</w:t>
      </w:r>
      <w:r w:rsidR="00A8400A" w:rsidRPr="00C006AA">
        <w:t>.</w:t>
      </w:r>
    </w:p>
    <w:p w14:paraId="25EAD7C5" w14:textId="066C8143" w:rsidR="00D34D99" w:rsidRDefault="00D34D99" w:rsidP="00D34D99">
      <w:pPr>
        <w:pStyle w:val="berschrift3"/>
      </w:pPr>
      <w:bookmarkStart w:id="180" w:name="_Toc223021728"/>
      <w:r>
        <w:t>More Structure Array Implementations</w:t>
      </w:r>
      <w:bookmarkEnd w:id="180"/>
    </w:p>
    <w:p w14:paraId="09265DEC" w14:textId="2BC8DCEF" w:rsidR="00D34D99" w:rsidRDefault="00142F22" w:rsidP="00D34D99">
      <w:r>
        <w:t>Approximately 80% of allocated bytes in benchmark</w:t>
      </w:r>
      <w:r w:rsidR="009E47DF">
        <w:t xml:space="preserve"> 1</w:t>
      </w:r>
      <w:r>
        <w:t xml:space="preserve"> of experiment </w:t>
      </w:r>
      <w:r w:rsidR="00C006AA">
        <w:t>3</w:t>
      </w:r>
      <w:r>
        <w:t xml:space="preserve"> are caused by Structure arrays required by the </w:t>
      </w:r>
      <w:r w:rsidRPr="00142F22">
        <w:rPr>
          <w:rStyle w:val="BerichtCodeZchn"/>
        </w:rPr>
        <w:t>StructureArray</w:t>
      </w:r>
      <w:r>
        <w:t xml:space="preserve"> class. That is because the </w:t>
      </w:r>
      <w:r w:rsidRPr="00142F22">
        <w:rPr>
          <w:rStyle w:val="BerichtCodeZchn"/>
        </w:rPr>
        <w:t>StructureArray</w:t>
      </w:r>
      <w:r>
        <w:t xml:space="preserve"> class creates these arrays to hold the </w:t>
      </w:r>
      <w:r w:rsidRPr="00C006AA">
        <w:rPr>
          <w:rStyle w:val="BerichtCodeZchn"/>
        </w:rPr>
        <w:t>Structure</w:t>
      </w:r>
      <w:r>
        <w:t xml:space="preserve"> instances of each child element. This is fine if the elements are retrieved repeatedly and Java-Heap memory is not a problem. However, additional options should be provided to the </w:t>
      </w:r>
      <w:r w:rsidR="0057637C">
        <w:t>developer</w:t>
      </w:r>
      <w:r>
        <w:t>:</w:t>
      </w:r>
    </w:p>
    <w:p w14:paraId="618B7242" w14:textId="41581AFD" w:rsidR="00142F22" w:rsidRDefault="00142F22" w:rsidP="00142F22">
      <w:pPr>
        <w:pStyle w:val="Listenabsatz"/>
        <w:numPr>
          <w:ilvl w:val="0"/>
          <w:numId w:val="81"/>
        </w:numPr>
      </w:pPr>
      <w:r>
        <w:t xml:space="preserve">Allow the </w:t>
      </w:r>
      <w:r w:rsidR="0057637C">
        <w:t xml:space="preserve">developer </w:t>
      </w:r>
      <w:r>
        <w:t xml:space="preserve">to pass a parameter to the </w:t>
      </w:r>
      <w:r w:rsidRPr="00142F22">
        <w:rPr>
          <w:rStyle w:val="BerichtCodeZchn"/>
        </w:rPr>
        <w:t>StructureArray</w:t>
      </w:r>
      <w:r>
        <w:t xml:space="preserve"> which disables the initialization of the Structure arrays, thereby disabling the caching of structure instances for child elements. If this is disabled each </w:t>
      </w:r>
      <w:r w:rsidRPr="00142F22">
        <w:rPr>
          <w:rStyle w:val="BerichtCodeZchn"/>
        </w:rPr>
        <w:t>get()</w:t>
      </w:r>
      <w:r>
        <w:t xml:space="preserve"> call returns a new </w:t>
      </w:r>
      <w:r w:rsidRPr="00C006AA">
        <w:rPr>
          <w:rStyle w:val="BerichtCodeZchn"/>
        </w:rPr>
        <w:t>Structure</w:t>
      </w:r>
      <w:r>
        <w:t xml:space="preserve"> instance.</w:t>
      </w:r>
    </w:p>
    <w:p w14:paraId="35E3604C" w14:textId="71B079E5" w:rsidR="00D34D99" w:rsidRDefault="00142F22" w:rsidP="00D34D99">
      <w:pPr>
        <w:pStyle w:val="Listenabsatz"/>
        <w:numPr>
          <w:ilvl w:val="0"/>
          <w:numId w:val="81"/>
        </w:numPr>
      </w:pPr>
      <w:r>
        <w:lastRenderedPageBreak/>
        <w:t xml:space="preserve">Allow the </w:t>
      </w:r>
      <w:r w:rsidR="0057637C">
        <w:t xml:space="preserve">developer </w:t>
      </w:r>
      <w:r>
        <w:t xml:space="preserve">to pass a structure instance, obtained from a previous </w:t>
      </w:r>
      <w:r w:rsidRPr="00142F22">
        <w:rPr>
          <w:rStyle w:val="BerichtCodeZchn"/>
        </w:rPr>
        <w:t>get()</w:t>
      </w:r>
      <w:r>
        <w:t xml:space="preserve"> call, to</w:t>
      </w:r>
      <w:r w:rsidR="00C006AA">
        <w:t xml:space="preserve"> subsequent</w:t>
      </w:r>
      <w:r>
        <w:t xml:space="preserve"> </w:t>
      </w:r>
      <w:r w:rsidRPr="00142F22">
        <w:rPr>
          <w:rStyle w:val="BerichtCodeZchn"/>
        </w:rPr>
        <w:t>get()</w:t>
      </w:r>
      <w:r>
        <w:t xml:space="preserve"> </w:t>
      </w:r>
      <w:r w:rsidR="00C006AA">
        <w:t>invocations</w:t>
      </w:r>
      <w:r>
        <w:t xml:space="preserve">. The </w:t>
      </w:r>
      <w:r w:rsidRPr="00C006AA">
        <w:rPr>
          <w:rStyle w:val="BerichtCodeZchn"/>
        </w:rPr>
        <w:t>get</w:t>
      </w:r>
      <w:r w:rsidR="00C006AA">
        <w:rPr>
          <w:rStyle w:val="BerichtCodeZchn"/>
        </w:rPr>
        <w:t>()</w:t>
      </w:r>
      <w:r w:rsidRPr="00C006AA">
        <w:t xml:space="preserve"> </w:t>
      </w:r>
      <w:r>
        <w:t>method</w:t>
      </w:r>
      <w:r w:rsidR="00C006AA">
        <w:t xml:space="preserve"> would then</w:t>
      </w:r>
      <w:r>
        <w:t xml:space="preserve"> call </w:t>
      </w:r>
      <w:r w:rsidRPr="00142F22">
        <w:rPr>
          <w:rStyle w:val="BerichtCodeZchn"/>
        </w:rPr>
        <w:t>useBuffer()</w:t>
      </w:r>
      <w:r>
        <w:t xml:space="preserve"> on the passed structure instance, thereby overwriting the native memory region the</w:t>
      </w:r>
      <w:r w:rsidR="00C006AA">
        <w:t xml:space="preserve"> </w:t>
      </w:r>
      <w:r w:rsidR="00C006AA" w:rsidRPr="00C006AA">
        <w:rPr>
          <w:rStyle w:val="BerichtCodeZchn"/>
        </w:rPr>
        <w:t>Structure</w:t>
      </w:r>
      <w:r>
        <w:t xml:space="preserve"> instance </w:t>
      </w:r>
      <w:r w:rsidR="00C006AA">
        <w:t>is backed by</w:t>
      </w:r>
      <w:r>
        <w:t>.</w:t>
      </w:r>
    </w:p>
    <w:p w14:paraId="42BE0B0A" w14:textId="203903DB" w:rsidR="0080068E" w:rsidRDefault="001D4BC4" w:rsidP="0080068E">
      <w:pPr>
        <w:pStyle w:val="berschrift1"/>
      </w:pPr>
      <w:bookmarkStart w:id="181" w:name="_Ref221929819"/>
      <w:bookmarkStart w:id="182" w:name="_Toc223021729"/>
      <w:r>
        <w:lastRenderedPageBreak/>
        <w:t>Summary</w:t>
      </w:r>
      <w:bookmarkEnd w:id="181"/>
      <w:bookmarkEnd w:id="182"/>
    </w:p>
    <w:p w14:paraId="0560E83F" w14:textId="6A2183C3" w:rsidR="00A93024" w:rsidRDefault="00A93024" w:rsidP="009922D6">
      <w:r>
        <w:t>This thesis introduce</w:t>
      </w:r>
      <w:r w:rsidR="00984AB5">
        <w:t>s</w:t>
      </w:r>
      <w:r>
        <w:t xml:space="preserve"> the newly developed library LUtils to work with structures</w:t>
      </w:r>
      <w:r w:rsidR="00C006AA">
        <w:t xml:space="preserve"> while</w:t>
      </w:r>
      <w:r>
        <w:t xml:space="preserve"> </w:t>
      </w:r>
      <w:r w:rsidR="00C006AA">
        <w:t>providing</w:t>
      </w:r>
      <w:r>
        <w:t xml:space="preserve"> different Application Binary Interfaces (ABI). To determine whether LUtils represents a viable alternative to existing solution</w:t>
      </w:r>
      <w:r w:rsidR="00F659FA">
        <w:t>s</w:t>
      </w:r>
      <w:r>
        <w:t xml:space="preserve"> in terms of execution time and memory behaviour, several Java native access </w:t>
      </w:r>
      <w:r w:rsidR="00786B4C">
        <w:t>libraries</w:t>
      </w:r>
      <w:r>
        <w:t xml:space="preserve"> were evaluated and compared – namely LWJGL, FFMA, JNA and the introduced library LUtils.</w:t>
      </w:r>
    </w:p>
    <w:p w14:paraId="35258062" w14:textId="0880EC3E" w:rsidR="00786B4C" w:rsidRDefault="00786B4C" w:rsidP="009922D6">
      <w:r>
        <w:t xml:space="preserve">To achieve this, multiple JMH (Java Microbenchmark Harness) benchmarks were designed to measure structure creation and write/read operations. These benchmarks measure execution time as well as Java-Heap allocation rate and thereby reveal performance </w:t>
      </w:r>
      <w:r w:rsidRPr="00EA5762">
        <w:t>characteristics</w:t>
      </w:r>
      <w:r>
        <w:t xml:space="preserve">. </w:t>
      </w:r>
      <w:r w:rsidR="009C0C68">
        <w:t>LWJGL demonstrated the best performance, followed by FFMA which displays low execution times for small structures, but decreasing performance with large and complex structures.</w:t>
      </w:r>
      <w:r w:rsidR="007F28C2">
        <w:t xml:space="preserve"> LUtils and especially JNA display generally lower performance, likely due to their use of Java reflection.</w:t>
      </w:r>
    </w:p>
    <w:p w14:paraId="5AA83F6D" w14:textId="4341130A" w:rsidR="00EA5762" w:rsidRDefault="007F28C2" w:rsidP="00EA5762">
      <w:r w:rsidRPr="007F28C2">
        <w:t xml:space="preserve">The </w:t>
      </w:r>
      <w:r>
        <w:t>evaluation revealed that LUtils should not be used in performance critical applications like real-time rendering, because LWJGL provides up to 8</w:t>
      </w:r>
      <w:r w:rsidR="00540E7C">
        <w:t>3</w:t>
      </w:r>
      <w:r>
        <w:t xml:space="preserve"> times better performance. That is why the benchmarks executed for LUtils have been profiled using the Async-Profiler. The </w:t>
      </w:r>
      <w:r w:rsidR="00641CF9">
        <w:t>profiling analysis uncovered optimization opportunities regarding</w:t>
      </w:r>
      <w:r w:rsidR="00385B9D">
        <w:t xml:space="preserve"> allocation </w:t>
      </w:r>
      <w:r w:rsidR="00765B95">
        <w:t>strategies</w:t>
      </w:r>
      <w:r w:rsidR="00385B9D">
        <w:t xml:space="preserve">, reducing reflection </w:t>
      </w:r>
      <w:r w:rsidR="00765B95">
        <w:t>usage</w:t>
      </w:r>
      <w:r w:rsidR="00B56BFF">
        <w:t>, write/read operations</w:t>
      </w:r>
      <w:r w:rsidR="00765B95">
        <w:t xml:space="preserve"> and more</w:t>
      </w:r>
      <w:r w:rsidR="00B56BFF">
        <w:t>. By implementing these optimizations LUtils might become a viable option for performance-critical Java applications.</w:t>
      </w:r>
    </w:p>
    <w:p w14:paraId="0B404F8C" w14:textId="170D4982" w:rsidR="00EA5762" w:rsidRDefault="00D62EE0" w:rsidP="009922D6">
      <w:r>
        <w:t>Overall, the thesis provides a comparison of the Java native access libraries LWJGL, FFMA, JNA and LUtils, as well as an in-depth profiling analysis of LUtils</w:t>
      </w:r>
      <w:r w:rsidR="00200B3B">
        <w:t>, and t</w:t>
      </w:r>
      <w:r>
        <w:t>hereby deriving possible optimizations.</w:t>
      </w:r>
    </w:p>
    <w:p w14:paraId="617843DC" w14:textId="0ECE4716" w:rsidR="0080068E" w:rsidRDefault="00E6631E">
      <w:pPr>
        <w:pStyle w:val="berschrift1"/>
      </w:pPr>
      <w:bookmarkStart w:id="183" w:name="_Ref221929882"/>
      <w:bookmarkStart w:id="184" w:name="_Toc223021730"/>
      <w:r>
        <w:lastRenderedPageBreak/>
        <w:t>Outlook</w:t>
      </w:r>
      <w:bookmarkEnd w:id="183"/>
      <w:bookmarkEnd w:id="184"/>
    </w:p>
    <w:p w14:paraId="3D81B6AE" w14:textId="7D749176" w:rsidR="00E95C3B" w:rsidRDefault="00E95C3B" w:rsidP="00E95C3B">
      <w:r>
        <w:t>The results of this thesis provide a performance comparison of the evaluated libr</w:t>
      </w:r>
      <w:r w:rsidR="00BE553B">
        <w:t>aries – LWJGL, FFMA, JNA and LUtils – with respect to structure creation, memory allocation and read/write operations. While the evaluation reveals clear performance characteristics, bottlenecks and possible optimizations for LUtils, several aspects remain open for further investigation. This chapter outlines directions for further research.</w:t>
      </w:r>
    </w:p>
    <w:p w14:paraId="0CC6DA84" w14:textId="68E6C07E" w:rsidR="0073239A" w:rsidRDefault="0073239A" w:rsidP="00E95C3B">
      <w:r>
        <w:t>First, a re-evaluation of LUtils after</w:t>
      </w:r>
      <w:r w:rsidR="000A15DB">
        <w:t xml:space="preserve"> implementing</w:t>
      </w:r>
      <w:r>
        <w:t xml:space="preserve"> the optimizations</w:t>
      </w:r>
      <w:r w:rsidR="000A15DB">
        <w:t xml:space="preserve"> proposed in section </w:t>
      </w:r>
      <w:r w:rsidR="000A15DB">
        <w:fldChar w:fldCharType="begin"/>
      </w:r>
      <w:r w:rsidR="000A15DB">
        <w:instrText xml:space="preserve"> REF _Ref221111962 \r \h </w:instrText>
      </w:r>
      <w:r w:rsidR="000A15DB">
        <w:fldChar w:fldCharType="separate"/>
      </w:r>
      <w:r w:rsidR="002D6190">
        <w:t>5.3</w:t>
      </w:r>
      <w:r w:rsidR="000A15DB">
        <w:fldChar w:fldCharType="end"/>
      </w:r>
      <w:r w:rsidR="000A15DB">
        <w:t xml:space="preserve"> would allow a quantitative assessment of their effectiveness. </w:t>
      </w:r>
      <w:r w:rsidR="000A15DB" w:rsidRPr="000A15DB">
        <w:t>Such a follow-up study could determine the extent to which the identified bottlenecks influence overall performance and whether the proposed improvements lead to measurable gains.</w:t>
      </w:r>
    </w:p>
    <w:p w14:paraId="2247DA05" w14:textId="0EA20D8A" w:rsidR="000A15DB" w:rsidRDefault="000A15DB" w:rsidP="00E95C3B">
      <w:r>
        <w:t>In addition, several aspects that were not examined in this thesis warrant further analysis. All benchmarks were conducted on Pop!_OS using the same hardware configuration. Since performance characteristics may depend on the operating system or processor</w:t>
      </w:r>
      <w:r w:rsidR="00C006AA">
        <w:t xml:space="preserve"> architecture</w:t>
      </w:r>
      <w:r>
        <w:t>, experiments on additional platforms – such as windows or alternative hardware – could result in different observations regarding performance.</w:t>
      </w:r>
    </w:p>
    <w:p w14:paraId="31601D6F" w14:textId="570A452F" w:rsidR="000A15DB" w:rsidRDefault="000A15DB" w:rsidP="00E95C3B">
      <w:r>
        <w:t xml:space="preserve">Furthermore, benchmark 2 of each experiment performed write and read operations on all fields of the structures. However, in practice applications might modify only a subset of structure fields. Investigating partial </w:t>
      </w:r>
      <w:r w:rsidR="00C006AA">
        <w:t>write/read</w:t>
      </w:r>
      <w:r>
        <w:t xml:space="preserve"> operations may therefore reveal different performance characteristics.</w:t>
      </w:r>
    </w:p>
    <w:p w14:paraId="2E8BAD62" w14:textId="10E42F2D" w:rsidR="000A15DB" w:rsidRDefault="000A15DB" w:rsidP="00E95C3B">
      <w:r>
        <w:t xml:space="preserve">Another important aspect concerns one-time initialization costs. </w:t>
      </w:r>
      <w:r w:rsidRPr="000A15DB">
        <w:t xml:space="preserve">When a structure is used for the first time, all evaluated libraries </w:t>
      </w:r>
      <w:r>
        <w:t>introduce performance</w:t>
      </w:r>
      <w:r w:rsidRPr="000A15DB">
        <w:t xml:space="preserve"> overhead due to </w:t>
      </w:r>
      <w:r>
        <w:t xml:space="preserve">one-time initializations such as </w:t>
      </w:r>
      <w:r w:rsidRPr="000A15DB">
        <w:t>layout calculation</w:t>
      </w:r>
      <w:r>
        <w:t xml:space="preserve"> and </w:t>
      </w:r>
      <w:r w:rsidRPr="000A15DB">
        <w:t xml:space="preserve">class loading. Although such costs are implicitly included in the results of Benchmark 3, they cannot be clearly distinguished from one-time per-application initialization overhead. Moreover, because Benchmark 3 could not be analysed using the </w:t>
      </w:r>
      <w:r w:rsidR="00047E9B">
        <w:t>A</w:t>
      </w:r>
      <w:r w:rsidRPr="000A15DB">
        <w:t>sync-</w:t>
      </w:r>
      <w:r w:rsidR="00047E9B">
        <w:t>P</w:t>
      </w:r>
      <w:r w:rsidRPr="000A15DB">
        <w:t xml:space="preserve">rofiler, execution time could not be attributed to specific methods. </w:t>
      </w:r>
      <w:r>
        <w:t>Therefore, a</w:t>
      </w:r>
      <w:r w:rsidRPr="000A15DB">
        <w:t xml:space="preserve"> more detailed investigation of startup behaviour represents a promising direction for future research. In particular, </w:t>
      </w:r>
      <w:r>
        <w:t xml:space="preserve">performance increasing optimizations could be derived by performing </w:t>
      </w:r>
      <w:r w:rsidRPr="000A15DB">
        <w:t xml:space="preserve">method-level profiling </w:t>
      </w:r>
      <w:r>
        <w:t>on</w:t>
      </w:r>
      <w:r w:rsidRPr="000A15DB">
        <w:t xml:space="preserve"> </w:t>
      </w:r>
      <w:r>
        <w:t xml:space="preserve">the </w:t>
      </w:r>
      <w:r w:rsidRPr="000A15DB">
        <w:t xml:space="preserve">initialization phases </w:t>
      </w:r>
      <w:r>
        <w:t xml:space="preserve">of </w:t>
      </w:r>
      <w:r w:rsidRPr="000A15DB">
        <w:t>LUtils as well as LWJGL, FFMA, and JNA, all of which exhibit significant startup overhead.</w:t>
      </w:r>
    </w:p>
    <w:p w14:paraId="4016580C" w14:textId="0F3F730F" w:rsidR="004705F2" w:rsidRPr="0073239A" w:rsidRDefault="007D6134" w:rsidP="007D6134">
      <w:r w:rsidRPr="000A15DB">
        <w:t>Another opportunity for further research is the performance impact of using different allocation strategies.</w:t>
      </w:r>
      <w:r w:rsidR="000A15DB">
        <w:t xml:space="preserve"> While this thesis analysed the time required to allocate the native memory, future work could evaluate the influence of different allocators on the performance of complete </w:t>
      </w:r>
      <w:r w:rsidR="000A15DB">
        <w:lastRenderedPageBreak/>
        <w:t xml:space="preserve">applications. For instance, although a particular allocator may require more execution time during allocation, it could improve subsequent </w:t>
      </w:r>
      <w:r w:rsidR="00BF791C">
        <w:t>write/</w:t>
      </w:r>
      <w:r w:rsidR="000A15DB">
        <w:t xml:space="preserve">read performance due to cache locality. Thus, resulting in a better overall execution time if enough </w:t>
      </w:r>
      <w:r w:rsidR="00BF791C">
        <w:t>write or read</w:t>
      </w:r>
      <w:r w:rsidR="000A15DB">
        <w:t xml:space="preserve"> operations are performed. An evaluation of different allocators – including </w:t>
      </w:r>
      <w:r w:rsidR="000A15DB" w:rsidRPr="000A15DB">
        <w:rPr>
          <w:rStyle w:val="BerichtCodeZchn"/>
        </w:rPr>
        <w:t>Unsafe.allocateMemory</w:t>
      </w:r>
      <w:r w:rsidR="000A15DB">
        <w:t xml:space="preserve">, malloc, jemalloc and rpmalloc – would provide deeper insight into this </w:t>
      </w:r>
      <w:r w:rsidR="000A15DB" w:rsidRPr="000A15DB">
        <w:t>trade-off between allocation cost and long-term performance.</w:t>
      </w:r>
      <w:r w:rsidR="004705F2" w:rsidRPr="007D6134">
        <w:rPr>
          <w:color w:val="FF0000"/>
        </w:rPr>
        <w:br w:type="page"/>
      </w:r>
    </w:p>
    <w:p w14:paraId="2FCD2BAF" w14:textId="13481FCC" w:rsidR="005559CA" w:rsidRPr="00B00A14" w:rsidRDefault="00891D90" w:rsidP="00B00A14">
      <w:pPr>
        <w:pStyle w:val="berschrift1"/>
        <w:numPr>
          <w:ilvl w:val="0"/>
          <w:numId w:val="0"/>
        </w:numPr>
        <w:ind w:left="432" w:hanging="432"/>
      </w:pPr>
      <w:bookmarkStart w:id="185" w:name="_Toc223021731"/>
      <w:r>
        <w:lastRenderedPageBreak/>
        <w:t>List of Sources</w:t>
      </w:r>
      <w:bookmarkEnd w:id="185"/>
    </w:p>
    <w:p w14:paraId="3AE03620" w14:textId="77777777" w:rsidR="00487564" w:rsidRPr="00487564" w:rsidRDefault="005559CA" w:rsidP="00487564">
      <w:pPr>
        <w:pStyle w:val="Literaturverzeichnis"/>
        <w:rPr>
          <w:rFonts w:cs="Times New Roman"/>
        </w:rPr>
      </w:pPr>
      <w:r>
        <w:fldChar w:fldCharType="begin"/>
      </w:r>
      <w:r w:rsidR="00665C78">
        <w:instrText xml:space="preserve"> ADDIN ZOTERO_BIBL {"uncited":[],"omitted":[],"custom":[]} CSL_BIBLIOGRAPHY </w:instrText>
      </w:r>
      <w:r>
        <w:fldChar w:fldCharType="separate"/>
      </w:r>
      <w:r w:rsidR="00487564" w:rsidRPr="00487564">
        <w:rPr>
          <w:rFonts w:cs="Times New Roman"/>
        </w:rPr>
        <w:t>1.</w:t>
      </w:r>
      <w:r w:rsidR="00487564" w:rsidRPr="00487564">
        <w:rPr>
          <w:rFonts w:cs="Times New Roman"/>
        </w:rPr>
        <w:tab/>
        <w:t xml:space="preserve">Liang, S. </w:t>
      </w:r>
      <w:r w:rsidR="00487564" w:rsidRPr="00487564">
        <w:rPr>
          <w:rFonts w:cs="Times New Roman"/>
          <w:i/>
          <w:iCs/>
        </w:rPr>
        <w:t>The Java Native Interface: Programmer’s Guide and Specification</w:t>
      </w:r>
      <w:r w:rsidR="00487564" w:rsidRPr="00487564">
        <w:rPr>
          <w:rFonts w:cs="Times New Roman"/>
        </w:rPr>
        <w:t>. (Addison-Wesley, Reading, Mass, 1999).</w:t>
      </w:r>
    </w:p>
    <w:p w14:paraId="468943C3" w14:textId="77777777" w:rsidR="00487564" w:rsidRPr="00487564" w:rsidRDefault="00487564" w:rsidP="00487564">
      <w:pPr>
        <w:pStyle w:val="Literaturverzeichnis"/>
        <w:rPr>
          <w:rFonts w:cs="Times New Roman"/>
        </w:rPr>
      </w:pPr>
      <w:r w:rsidRPr="00487564">
        <w:rPr>
          <w:rFonts w:cs="Times New Roman"/>
        </w:rPr>
        <w:t>2.</w:t>
      </w:r>
      <w:r w:rsidRPr="00487564">
        <w:rPr>
          <w:rFonts w:cs="Times New Roman"/>
        </w:rPr>
        <w:tab/>
        <w:t xml:space="preserve">Leonard, A. </w:t>
      </w:r>
      <w:r w:rsidRPr="00487564">
        <w:rPr>
          <w:rFonts w:cs="Times New Roman"/>
          <w:i/>
          <w:iCs/>
        </w:rPr>
        <w:t>Java Coding Problems: Become an Expert Java Programmer by Solving over 250 Brand-New, Modern, Real-World Problems</w:t>
      </w:r>
      <w:r w:rsidRPr="00487564">
        <w:rPr>
          <w:rFonts w:cs="Times New Roman"/>
        </w:rPr>
        <w:t>. (Packt Publishing Limited, Birmingham, 2024).</w:t>
      </w:r>
    </w:p>
    <w:p w14:paraId="1AF97D63" w14:textId="77777777" w:rsidR="00487564" w:rsidRPr="00487564" w:rsidRDefault="00487564" w:rsidP="00487564">
      <w:pPr>
        <w:pStyle w:val="Literaturverzeichnis"/>
        <w:rPr>
          <w:rFonts w:cs="Times New Roman"/>
        </w:rPr>
      </w:pPr>
      <w:r w:rsidRPr="00487564">
        <w:rPr>
          <w:rFonts w:cs="Times New Roman"/>
        </w:rPr>
        <w:t>3.</w:t>
      </w:r>
      <w:r w:rsidRPr="00487564">
        <w:rPr>
          <w:rFonts w:cs="Times New Roman"/>
        </w:rPr>
        <w:tab/>
        <w:t xml:space="preserve">Sellers, G. </w:t>
      </w:r>
      <w:r w:rsidRPr="00487564">
        <w:rPr>
          <w:rFonts w:cs="Times New Roman"/>
          <w:i/>
          <w:iCs/>
        </w:rPr>
        <w:t>Vulkan</w:t>
      </w:r>
      <w:r w:rsidRPr="00487564">
        <w:rPr>
          <w:rFonts w:cs="Times New Roman"/>
          <w:i/>
          <w:iCs/>
          <w:vertAlign w:val="superscript"/>
        </w:rPr>
        <w:t>TM</w:t>
      </w:r>
      <w:r w:rsidRPr="00487564">
        <w:rPr>
          <w:rFonts w:cs="Times New Roman"/>
          <w:i/>
          <w:iCs/>
        </w:rPr>
        <w:t xml:space="preserve"> Programming Guide: The Official Guide to Learning Vulkan</w:t>
      </w:r>
      <w:r w:rsidRPr="00487564">
        <w:rPr>
          <w:rFonts w:cs="Times New Roman"/>
        </w:rPr>
        <w:t>. (Addison-Wesley, Boston Munich, 2017).</w:t>
      </w:r>
    </w:p>
    <w:p w14:paraId="704C07DE" w14:textId="77777777" w:rsidR="00487564" w:rsidRPr="00487564" w:rsidRDefault="00487564" w:rsidP="00487564">
      <w:pPr>
        <w:pStyle w:val="Literaturverzeichnis"/>
        <w:rPr>
          <w:rFonts w:cs="Times New Roman"/>
        </w:rPr>
      </w:pPr>
      <w:r w:rsidRPr="00487564">
        <w:rPr>
          <w:rFonts w:cs="Times New Roman"/>
        </w:rPr>
        <w:t>4.</w:t>
      </w:r>
      <w:r w:rsidRPr="00487564">
        <w:rPr>
          <w:rFonts w:cs="Times New Roman"/>
        </w:rPr>
        <w:tab/>
        <w:t xml:space="preserve">Munshi, A. The opencl specification. in </w:t>
      </w:r>
      <w:r w:rsidRPr="00487564">
        <w:rPr>
          <w:rFonts w:cs="Times New Roman"/>
          <w:i/>
          <w:iCs/>
        </w:rPr>
        <w:t>2009 IEEE Hot Chips 21 Symposium (HCS)</w:t>
      </w:r>
      <w:r w:rsidRPr="00487564">
        <w:rPr>
          <w:rFonts w:cs="Times New Roman"/>
        </w:rPr>
        <w:t xml:space="preserve"> 1–314 (IEEE, 2009).</w:t>
      </w:r>
    </w:p>
    <w:p w14:paraId="2FD6C5BD" w14:textId="77777777" w:rsidR="00487564" w:rsidRPr="00487564" w:rsidRDefault="00487564" w:rsidP="00487564">
      <w:pPr>
        <w:pStyle w:val="Literaturverzeichnis"/>
        <w:rPr>
          <w:rFonts w:cs="Times New Roman"/>
        </w:rPr>
      </w:pPr>
      <w:r w:rsidRPr="00487564">
        <w:rPr>
          <w:rFonts w:cs="Times New Roman"/>
        </w:rPr>
        <w:t>5.</w:t>
      </w:r>
      <w:r w:rsidRPr="00487564">
        <w:rPr>
          <w:rFonts w:cs="Times New Roman"/>
        </w:rPr>
        <w:tab/>
        <w:t xml:space="preserve">Li, Y., Tan, T. &amp; Xue, J. Understanding and Analyzing Java Reflection. </w:t>
      </w:r>
      <w:r w:rsidRPr="00487564">
        <w:rPr>
          <w:rFonts w:cs="Times New Roman"/>
          <w:i/>
          <w:iCs/>
        </w:rPr>
        <w:t>ACM Trans. Softw. Eng. Methodol.</w:t>
      </w:r>
      <w:r w:rsidRPr="00487564">
        <w:rPr>
          <w:rFonts w:cs="Times New Roman"/>
        </w:rPr>
        <w:t xml:space="preserve"> </w:t>
      </w:r>
      <w:r w:rsidRPr="00487564">
        <w:rPr>
          <w:rFonts w:cs="Times New Roman"/>
          <w:b/>
          <w:bCs/>
        </w:rPr>
        <w:t>28</w:t>
      </w:r>
      <w:r w:rsidRPr="00487564">
        <w:rPr>
          <w:rFonts w:cs="Times New Roman"/>
        </w:rPr>
        <w:t>, 1–50 (2019).</w:t>
      </w:r>
    </w:p>
    <w:p w14:paraId="5D6CA153" w14:textId="77777777" w:rsidR="00487564" w:rsidRPr="00487564" w:rsidRDefault="00487564" w:rsidP="00487564">
      <w:pPr>
        <w:pStyle w:val="Literaturverzeichnis"/>
        <w:rPr>
          <w:rFonts w:cs="Times New Roman"/>
        </w:rPr>
      </w:pPr>
      <w:r w:rsidRPr="00487564">
        <w:rPr>
          <w:rFonts w:cs="Times New Roman"/>
        </w:rPr>
        <w:t>6.</w:t>
      </w:r>
      <w:r w:rsidRPr="00487564">
        <w:rPr>
          <w:rFonts w:cs="Times New Roman"/>
        </w:rPr>
        <w:tab/>
        <w:t xml:space="preserve">Forman, I. R. </w:t>
      </w:r>
      <w:r w:rsidRPr="00487564">
        <w:rPr>
          <w:rFonts w:cs="Times New Roman"/>
          <w:i/>
          <w:iCs/>
        </w:rPr>
        <w:t>Java Reflection in Action</w:t>
      </w:r>
      <w:r w:rsidRPr="00487564">
        <w:rPr>
          <w:rFonts w:cs="Times New Roman"/>
        </w:rPr>
        <w:t>. (2005).</w:t>
      </w:r>
    </w:p>
    <w:p w14:paraId="2B75D9CD" w14:textId="77777777" w:rsidR="00487564" w:rsidRPr="00487564" w:rsidRDefault="00487564" w:rsidP="00487564">
      <w:pPr>
        <w:pStyle w:val="Literaturverzeichnis"/>
        <w:rPr>
          <w:rFonts w:cs="Times New Roman"/>
        </w:rPr>
      </w:pPr>
      <w:r w:rsidRPr="00487564">
        <w:rPr>
          <w:rFonts w:cs="Times New Roman"/>
        </w:rPr>
        <w:t>7.</w:t>
      </w:r>
      <w:r w:rsidRPr="00487564">
        <w:rPr>
          <w:rFonts w:cs="Times New Roman"/>
        </w:rPr>
        <w:tab/>
        <w:t xml:space="preserve">Mastrangelo, L. </w:t>
      </w:r>
      <w:r w:rsidRPr="00487564">
        <w:rPr>
          <w:rFonts w:cs="Times New Roman"/>
          <w:i/>
          <w:iCs/>
        </w:rPr>
        <w:t>et al.</w:t>
      </w:r>
      <w:r w:rsidRPr="00487564">
        <w:rPr>
          <w:rFonts w:cs="Times New Roman"/>
        </w:rPr>
        <w:t xml:space="preserve"> Use at your own risk: the Java unsafe API in the wild. </w:t>
      </w:r>
      <w:r w:rsidRPr="00487564">
        <w:rPr>
          <w:rFonts w:cs="Times New Roman"/>
          <w:i/>
          <w:iCs/>
        </w:rPr>
        <w:t>SIGPLAN Not.</w:t>
      </w:r>
      <w:r w:rsidRPr="00487564">
        <w:rPr>
          <w:rFonts w:cs="Times New Roman"/>
        </w:rPr>
        <w:t xml:space="preserve"> </w:t>
      </w:r>
      <w:r w:rsidRPr="00487564">
        <w:rPr>
          <w:rFonts w:cs="Times New Roman"/>
          <w:b/>
          <w:bCs/>
        </w:rPr>
        <w:t>50</w:t>
      </w:r>
      <w:r w:rsidRPr="00487564">
        <w:rPr>
          <w:rFonts w:cs="Times New Roman"/>
        </w:rPr>
        <w:t>, 695–710 (2015).</w:t>
      </w:r>
    </w:p>
    <w:p w14:paraId="63314F7C" w14:textId="77777777" w:rsidR="00487564" w:rsidRPr="00487564" w:rsidRDefault="00487564" w:rsidP="00487564">
      <w:pPr>
        <w:pStyle w:val="Literaturverzeichnis"/>
        <w:rPr>
          <w:rFonts w:cs="Times New Roman"/>
        </w:rPr>
      </w:pPr>
      <w:r w:rsidRPr="00487564">
        <w:rPr>
          <w:rFonts w:cs="Times New Roman"/>
        </w:rPr>
        <w:t>8.</w:t>
      </w:r>
      <w:r w:rsidRPr="00487564">
        <w:rPr>
          <w:rFonts w:cs="Times New Roman"/>
        </w:rPr>
        <w:tab/>
        <w:t xml:space="preserve">Lu, H. J., Matz, M., Hubicka, J., Jaeger, A. &amp; Mitchell, M. System V application binary interface. </w:t>
      </w:r>
      <w:r w:rsidRPr="00487564">
        <w:rPr>
          <w:rFonts w:cs="Times New Roman"/>
          <w:i/>
          <w:iCs/>
        </w:rPr>
        <w:t>AMD64 architecture processor supplement</w:t>
      </w:r>
      <w:r w:rsidRPr="00487564">
        <w:rPr>
          <w:rFonts w:cs="Times New Roman"/>
        </w:rPr>
        <w:t xml:space="preserve"> 588–601 (2018).</w:t>
      </w:r>
    </w:p>
    <w:p w14:paraId="75C322DB" w14:textId="77777777" w:rsidR="00487564" w:rsidRPr="00487564" w:rsidRDefault="00487564" w:rsidP="00487564">
      <w:pPr>
        <w:pStyle w:val="Literaturverzeichnis"/>
        <w:rPr>
          <w:rFonts w:cs="Times New Roman"/>
        </w:rPr>
      </w:pPr>
      <w:r w:rsidRPr="00487564">
        <w:rPr>
          <w:rFonts w:cs="Times New Roman"/>
        </w:rPr>
        <w:t>9.</w:t>
      </w:r>
      <w:r w:rsidRPr="00487564">
        <w:rPr>
          <w:rFonts w:cs="Times New Roman"/>
        </w:rPr>
        <w:tab/>
        <w:t xml:space="preserve">Rodriguez-Cancio, M., Combemale, B. &amp; Baudry, B. Automatic microbenchmark generation to prevent dead code elimination and constant folding. in </w:t>
      </w:r>
      <w:r w:rsidRPr="00487564">
        <w:rPr>
          <w:rFonts w:cs="Times New Roman"/>
          <w:i/>
          <w:iCs/>
        </w:rPr>
        <w:t>2016 31st IEEE/ACM International Conference on Automated Software Engineering (ASE)</w:t>
      </w:r>
      <w:r w:rsidRPr="00487564">
        <w:rPr>
          <w:rFonts w:cs="Times New Roman"/>
        </w:rPr>
        <w:t xml:space="preserve"> 132–143 (2016).</w:t>
      </w:r>
    </w:p>
    <w:p w14:paraId="5A1D3174" w14:textId="77777777" w:rsidR="00487564" w:rsidRPr="00487564" w:rsidRDefault="00487564" w:rsidP="00487564">
      <w:pPr>
        <w:pStyle w:val="Literaturverzeichnis"/>
        <w:rPr>
          <w:rFonts w:cs="Times New Roman"/>
        </w:rPr>
      </w:pPr>
      <w:r w:rsidRPr="00487564">
        <w:rPr>
          <w:rFonts w:cs="Times New Roman"/>
        </w:rPr>
        <w:t>10.</w:t>
      </w:r>
      <w:r w:rsidRPr="00487564">
        <w:rPr>
          <w:rFonts w:cs="Times New Roman"/>
        </w:rPr>
        <w:tab/>
        <w:t xml:space="preserve">Karer, H. H. &amp; Soni, P. B. Dead code elimination technique in eclipse compiler for Java. in </w:t>
      </w:r>
      <w:r w:rsidRPr="00487564">
        <w:rPr>
          <w:rFonts w:cs="Times New Roman"/>
          <w:i/>
          <w:iCs/>
        </w:rPr>
        <w:t>2015 International Conference on Control, Instrumentation, Communication and Computational Technologies (ICCICCT)</w:t>
      </w:r>
      <w:r w:rsidRPr="00487564">
        <w:rPr>
          <w:rFonts w:cs="Times New Roman"/>
        </w:rPr>
        <w:t xml:space="preserve"> 275–278 (2015). doi:10.1109/ICCICCT.2015.7475289.</w:t>
      </w:r>
    </w:p>
    <w:p w14:paraId="2CFF1FC2" w14:textId="77777777" w:rsidR="00487564" w:rsidRPr="00487564" w:rsidRDefault="00487564" w:rsidP="00487564">
      <w:pPr>
        <w:pStyle w:val="Literaturverzeichnis"/>
        <w:rPr>
          <w:rFonts w:cs="Times New Roman"/>
        </w:rPr>
      </w:pPr>
      <w:r w:rsidRPr="00487564">
        <w:rPr>
          <w:rFonts w:cs="Times New Roman"/>
        </w:rPr>
        <w:t>11.</w:t>
      </w:r>
      <w:r w:rsidRPr="00487564">
        <w:rPr>
          <w:rFonts w:cs="Times New Roman"/>
        </w:rPr>
        <w:tab/>
        <w:t xml:space="preserve">Mytkowicz, T., Diwan, A., Hauswirth, M. &amp; Sweeney, P. F. Evaluating the accuracy of Java profilers. in </w:t>
      </w:r>
      <w:r w:rsidRPr="00487564">
        <w:rPr>
          <w:rFonts w:cs="Times New Roman"/>
          <w:i/>
          <w:iCs/>
        </w:rPr>
        <w:t xml:space="preserve">Proceedings of the 31st ACM SIGPLAN Conference on </w:t>
      </w:r>
      <w:r w:rsidRPr="00487564">
        <w:rPr>
          <w:rFonts w:cs="Times New Roman"/>
          <w:i/>
          <w:iCs/>
        </w:rPr>
        <w:lastRenderedPageBreak/>
        <w:t>Programming Language Design and Implementation</w:t>
      </w:r>
      <w:r w:rsidRPr="00487564">
        <w:rPr>
          <w:rFonts w:cs="Times New Roman"/>
        </w:rPr>
        <w:t xml:space="preserve"> 187–197 (ACM, Toronto Ontario Canada, 2010). doi:10.1145/1806596.1806618.</w:t>
      </w:r>
    </w:p>
    <w:p w14:paraId="52722F8A" w14:textId="77777777" w:rsidR="00487564" w:rsidRPr="00487564" w:rsidRDefault="00487564" w:rsidP="00487564">
      <w:pPr>
        <w:pStyle w:val="Literaturverzeichnis"/>
        <w:rPr>
          <w:rFonts w:cs="Times New Roman"/>
        </w:rPr>
      </w:pPr>
      <w:r w:rsidRPr="00487564">
        <w:rPr>
          <w:rFonts w:cs="Times New Roman"/>
        </w:rPr>
        <w:t>12.</w:t>
      </w:r>
      <w:r w:rsidRPr="00487564">
        <w:rPr>
          <w:rFonts w:cs="Times New Roman"/>
        </w:rPr>
        <w:tab/>
        <w:t xml:space="preserve">Burchell, H. &amp; Marr, S. Divining Profiler Accuracy: An Approach to Approximate Profiler Accuracy through Machine Code-Level Slowdown. </w:t>
      </w:r>
      <w:r w:rsidRPr="00487564">
        <w:rPr>
          <w:rFonts w:cs="Times New Roman"/>
          <w:i/>
          <w:iCs/>
        </w:rPr>
        <w:t>Proc. ACM Program. Lang.</w:t>
      </w:r>
      <w:r w:rsidRPr="00487564">
        <w:rPr>
          <w:rFonts w:cs="Times New Roman"/>
        </w:rPr>
        <w:t xml:space="preserve"> </w:t>
      </w:r>
      <w:r w:rsidRPr="00487564">
        <w:rPr>
          <w:rFonts w:cs="Times New Roman"/>
          <w:b/>
          <w:bCs/>
        </w:rPr>
        <w:t>9</w:t>
      </w:r>
      <w:r w:rsidRPr="00487564">
        <w:rPr>
          <w:rFonts w:cs="Times New Roman"/>
        </w:rPr>
        <w:t>, 3615–3641 (2025).</w:t>
      </w:r>
    </w:p>
    <w:p w14:paraId="0196A7B7" w14:textId="77777777" w:rsidR="00487564" w:rsidRPr="00487564" w:rsidRDefault="00487564" w:rsidP="00487564">
      <w:pPr>
        <w:pStyle w:val="Literaturverzeichnis"/>
        <w:rPr>
          <w:rFonts w:cs="Times New Roman"/>
        </w:rPr>
      </w:pPr>
      <w:r w:rsidRPr="00487564">
        <w:rPr>
          <w:rFonts w:cs="Times New Roman"/>
        </w:rPr>
        <w:t>13.</w:t>
      </w:r>
      <w:r w:rsidRPr="00487564">
        <w:rPr>
          <w:rFonts w:cs="Times New Roman"/>
        </w:rPr>
        <w:tab/>
        <w:t>Wakart, N. Profilers are lying hobbitses. (2017).</w:t>
      </w:r>
    </w:p>
    <w:p w14:paraId="0BACBE26" w14:textId="77777777" w:rsidR="00487564" w:rsidRPr="00487564" w:rsidRDefault="00487564" w:rsidP="00487564">
      <w:pPr>
        <w:pStyle w:val="Literaturverzeichnis"/>
        <w:rPr>
          <w:rFonts w:cs="Times New Roman"/>
        </w:rPr>
      </w:pPr>
      <w:r w:rsidRPr="00487564">
        <w:rPr>
          <w:rFonts w:cs="Times New Roman"/>
        </w:rPr>
        <w:t>14.</w:t>
      </w:r>
      <w:r w:rsidRPr="00487564">
        <w:rPr>
          <w:rFonts w:cs="Times New Roman"/>
        </w:rPr>
        <w:tab/>
        <w:t xml:space="preserve">Patterson, D. A. &amp; Hennessy, J. L. </w:t>
      </w:r>
      <w:r w:rsidRPr="00487564">
        <w:rPr>
          <w:rFonts w:cs="Times New Roman"/>
          <w:i/>
          <w:iCs/>
        </w:rPr>
        <w:t>Computer Organization and Design: The Hardware/Software Interface</w:t>
      </w:r>
      <w:r w:rsidRPr="00487564">
        <w:rPr>
          <w:rFonts w:cs="Times New Roman"/>
        </w:rPr>
        <w:t>. (Elsevier, Morgan Kaufmann is an imprint of Elsevier, Amsterdam Boston Heidelberg London New York Oxford Paris San Diego San Francisco Singapore Sydney Tokyo, 2017).</w:t>
      </w:r>
    </w:p>
    <w:p w14:paraId="7D0760CA" w14:textId="77777777" w:rsidR="00487564" w:rsidRPr="00487564" w:rsidRDefault="00487564" w:rsidP="00487564">
      <w:pPr>
        <w:pStyle w:val="Literaturverzeichnis"/>
        <w:rPr>
          <w:rFonts w:cs="Times New Roman"/>
        </w:rPr>
      </w:pPr>
      <w:r w:rsidRPr="00487564">
        <w:rPr>
          <w:rFonts w:cs="Times New Roman"/>
        </w:rPr>
        <w:t>15.</w:t>
      </w:r>
      <w:r w:rsidRPr="00487564">
        <w:rPr>
          <w:rFonts w:cs="Times New Roman"/>
        </w:rPr>
        <w:tab/>
        <w:t xml:space="preserve">Evans, B. J., Gough, J. &amp; Newland, C. </w:t>
      </w:r>
      <w:r w:rsidRPr="00487564">
        <w:rPr>
          <w:rFonts w:cs="Times New Roman"/>
          <w:i/>
          <w:iCs/>
        </w:rPr>
        <w:t>Optimizing Java: Practical Techniques for Improving JVM Application Performance</w:t>
      </w:r>
      <w:r w:rsidRPr="00487564">
        <w:rPr>
          <w:rFonts w:cs="Times New Roman"/>
        </w:rPr>
        <w:t>. (O’Reilly, Beijing Boston Farnham Sebastopol Tokyo, 2018).</w:t>
      </w:r>
    </w:p>
    <w:p w14:paraId="1F191870" w14:textId="77777777" w:rsidR="00487564" w:rsidRPr="00487564" w:rsidRDefault="00487564" w:rsidP="00487564">
      <w:pPr>
        <w:pStyle w:val="Literaturverzeichnis"/>
        <w:rPr>
          <w:rFonts w:cs="Times New Roman"/>
        </w:rPr>
      </w:pPr>
      <w:r w:rsidRPr="00487564">
        <w:rPr>
          <w:rFonts w:cs="Times New Roman"/>
        </w:rPr>
        <w:t>16.</w:t>
      </w:r>
      <w:r w:rsidRPr="00487564">
        <w:rPr>
          <w:rFonts w:cs="Times New Roman"/>
        </w:rPr>
        <w:tab/>
        <w:t xml:space="preserve">Nisbet, A., Nobre, N. M., Riley, G. &amp; Luján, M. Profiling and Tracing Support for Java Applications. in </w:t>
      </w:r>
      <w:r w:rsidRPr="00487564">
        <w:rPr>
          <w:rFonts w:cs="Times New Roman"/>
          <w:i/>
          <w:iCs/>
        </w:rPr>
        <w:t>Proceedings of the 2019 ACM/SPEC International Conference on Performance Engineering</w:t>
      </w:r>
      <w:r w:rsidRPr="00487564">
        <w:rPr>
          <w:rFonts w:cs="Times New Roman"/>
        </w:rPr>
        <w:t xml:space="preserve"> 119–126 (ACM, Mumbai India, 2019). doi:10.1145/3297663.3309677.</w:t>
      </w:r>
    </w:p>
    <w:p w14:paraId="20CB43E7" w14:textId="77777777" w:rsidR="00487564" w:rsidRPr="00487564" w:rsidRDefault="00487564" w:rsidP="00487564">
      <w:pPr>
        <w:pStyle w:val="Literaturverzeichnis"/>
        <w:rPr>
          <w:rFonts w:cs="Times New Roman"/>
        </w:rPr>
      </w:pPr>
      <w:r w:rsidRPr="00487564">
        <w:rPr>
          <w:rFonts w:cs="Times New Roman"/>
        </w:rPr>
        <w:t>17.</w:t>
      </w:r>
      <w:r w:rsidRPr="00487564">
        <w:rPr>
          <w:rFonts w:cs="Times New Roman"/>
        </w:rPr>
        <w:tab/>
        <w:t xml:space="preserve">Li, F. </w:t>
      </w:r>
      <w:r w:rsidRPr="00487564">
        <w:rPr>
          <w:rFonts w:cs="Times New Roman"/>
          <w:i/>
          <w:iCs/>
        </w:rPr>
        <w:t>et al.</w:t>
      </w:r>
      <w:r w:rsidRPr="00487564">
        <w:rPr>
          <w:rFonts w:cs="Times New Roman"/>
        </w:rPr>
        <w:t xml:space="preserve"> Improving memory performance of embedded Java applications by dynamic layout modifications. in </w:t>
      </w:r>
      <w:r w:rsidRPr="00487564">
        <w:rPr>
          <w:rFonts w:cs="Times New Roman"/>
          <w:i/>
          <w:iCs/>
        </w:rPr>
        <w:t>18th International Parallel and Distributed Processing Symposium, 2004. Proceedings.</w:t>
      </w:r>
      <w:r w:rsidRPr="00487564">
        <w:rPr>
          <w:rFonts w:cs="Times New Roman"/>
        </w:rPr>
        <w:t xml:space="preserve"> 159- (2004). doi:10.1109/IPDPS.2004.1303150.</w:t>
      </w:r>
    </w:p>
    <w:p w14:paraId="30F8A5C6" w14:textId="77777777" w:rsidR="00487564" w:rsidRPr="00487564" w:rsidRDefault="00487564" w:rsidP="00487564">
      <w:pPr>
        <w:pStyle w:val="Literaturverzeichnis"/>
        <w:rPr>
          <w:rFonts w:cs="Times New Roman"/>
        </w:rPr>
      </w:pPr>
      <w:r w:rsidRPr="00487564">
        <w:rPr>
          <w:rFonts w:cs="Times New Roman"/>
        </w:rPr>
        <w:t>18.</w:t>
      </w:r>
      <w:r w:rsidRPr="00487564">
        <w:rPr>
          <w:rFonts w:cs="Times New Roman"/>
        </w:rPr>
        <w:tab/>
        <w:t>Sochat, V. &amp; Haines, T. Binary-level Software Compatibility Tool Agreement. Preprint at https://doi.org/10.48550/ARXIV.2212.03364 (2022).</w:t>
      </w:r>
    </w:p>
    <w:p w14:paraId="4DFC60E4" w14:textId="77777777" w:rsidR="00487564" w:rsidRPr="00487564" w:rsidRDefault="00487564" w:rsidP="00487564">
      <w:pPr>
        <w:pStyle w:val="Literaturverzeichnis"/>
        <w:rPr>
          <w:rFonts w:cs="Times New Roman"/>
        </w:rPr>
      </w:pPr>
      <w:r w:rsidRPr="00487564">
        <w:rPr>
          <w:rFonts w:cs="Times New Roman"/>
        </w:rPr>
        <w:t>19.</w:t>
      </w:r>
      <w:r w:rsidRPr="00487564">
        <w:rPr>
          <w:rFonts w:cs="Times New Roman"/>
        </w:rPr>
        <w:tab/>
        <w:t xml:space="preserve">Tan, G. </w:t>
      </w:r>
      <w:r w:rsidRPr="00487564">
        <w:rPr>
          <w:rFonts w:cs="Times New Roman"/>
          <w:i/>
          <w:iCs/>
        </w:rPr>
        <w:t>et al.</w:t>
      </w:r>
      <w:r w:rsidRPr="00487564">
        <w:rPr>
          <w:rFonts w:cs="Times New Roman"/>
        </w:rPr>
        <w:t xml:space="preserve"> Safe Java Native Interface. in </w:t>
      </w:r>
      <w:r w:rsidRPr="00487564">
        <w:rPr>
          <w:rFonts w:cs="Times New Roman"/>
          <w:i/>
          <w:iCs/>
        </w:rPr>
        <w:t>ISSSE</w:t>
      </w:r>
      <w:r w:rsidRPr="00487564">
        <w:rPr>
          <w:rFonts w:cs="Times New Roman"/>
        </w:rPr>
        <w:t xml:space="preserve"> (2006).</w:t>
      </w:r>
    </w:p>
    <w:p w14:paraId="661DDB00" w14:textId="77777777" w:rsidR="00487564" w:rsidRPr="00487564" w:rsidRDefault="00487564" w:rsidP="00487564">
      <w:pPr>
        <w:pStyle w:val="Literaturverzeichnis"/>
        <w:rPr>
          <w:rFonts w:cs="Times New Roman"/>
        </w:rPr>
      </w:pPr>
      <w:r w:rsidRPr="00487564">
        <w:rPr>
          <w:rFonts w:cs="Times New Roman"/>
        </w:rPr>
        <w:t>20.</w:t>
      </w:r>
      <w:r w:rsidRPr="00487564">
        <w:rPr>
          <w:rFonts w:cs="Times New Roman"/>
        </w:rPr>
        <w:tab/>
        <w:t xml:space="preserve">Grichi, M., Abidi, M., Guéhéneuc, Y.-G. &amp; Khomh, F. State of practices of Java native interface. in </w:t>
      </w:r>
      <w:r w:rsidRPr="00487564">
        <w:rPr>
          <w:rFonts w:cs="Times New Roman"/>
          <w:i/>
          <w:iCs/>
        </w:rPr>
        <w:t>Proceedings of the 29th Annual International Conference on Computer Science and Software Engineering</w:t>
      </w:r>
      <w:r w:rsidRPr="00487564">
        <w:rPr>
          <w:rFonts w:cs="Times New Roman"/>
        </w:rPr>
        <w:t xml:space="preserve"> 274–283 (IBM Corp., USA, 2019).</w:t>
      </w:r>
    </w:p>
    <w:p w14:paraId="2267767A" w14:textId="77777777" w:rsidR="00487564" w:rsidRPr="00487564" w:rsidRDefault="00487564" w:rsidP="00487564">
      <w:pPr>
        <w:pStyle w:val="Literaturverzeichnis"/>
        <w:rPr>
          <w:rFonts w:cs="Times New Roman"/>
        </w:rPr>
      </w:pPr>
      <w:r w:rsidRPr="00487564">
        <w:rPr>
          <w:rFonts w:cs="Times New Roman"/>
        </w:rPr>
        <w:lastRenderedPageBreak/>
        <w:t>21.</w:t>
      </w:r>
      <w:r w:rsidRPr="00487564">
        <w:rPr>
          <w:rFonts w:cs="Times New Roman"/>
        </w:rPr>
        <w:tab/>
        <w:t xml:space="preserve">Tan, G. &amp; Croft, J. An Empirical Security Study of the Native Code in the JDK. in </w:t>
      </w:r>
      <w:r w:rsidRPr="00487564">
        <w:rPr>
          <w:rFonts w:cs="Times New Roman"/>
          <w:i/>
          <w:iCs/>
        </w:rPr>
        <w:t>Usenix Security Symposium</w:t>
      </w:r>
      <w:r w:rsidRPr="00487564">
        <w:rPr>
          <w:rFonts w:cs="Times New Roman"/>
        </w:rPr>
        <w:t xml:space="preserve"> 365–378 (2008).</w:t>
      </w:r>
    </w:p>
    <w:p w14:paraId="7638FA3D" w14:textId="77777777" w:rsidR="00487564" w:rsidRPr="00487564" w:rsidRDefault="00487564" w:rsidP="00487564">
      <w:pPr>
        <w:pStyle w:val="Literaturverzeichnis"/>
        <w:rPr>
          <w:rFonts w:cs="Times New Roman"/>
        </w:rPr>
      </w:pPr>
      <w:r w:rsidRPr="00487564">
        <w:rPr>
          <w:rFonts w:cs="Times New Roman"/>
        </w:rPr>
        <w:t>22.</w:t>
      </w:r>
      <w:r w:rsidRPr="00487564">
        <w:rPr>
          <w:rFonts w:cs="Times New Roman"/>
        </w:rPr>
        <w:tab/>
        <w:t xml:space="preserve">Tomilov, N. A. &amp; Turov, V. P. Evaluating the performance of Java Vector API in vector embedding operations. </w:t>
      </w:r>
      <w:r w:rsidRPr="00487564">
        <w:rPr>
          <w:rFonts w:cs="Times New Roman"/>
          <w:i/>
          <w:iCs/>
        </w:rPr>
        <w:t>Computing, Telecommunications and Control</w:t>
      </w:r>
      <w:r w:rsidRPr="00487564">
        <w:rPr>
          <w:rFonts w:cs="Times New Roman"/>
        </w:rPr>
        <w:t xml:space="preserve"> </w:t>
      </w:r>
      <w:r w:rsidRPr="00487564">
        <w:rPr>
          <w:rFonts w:cs="Times New Roman"/>
          <w:b/>
          <w:bCs/>
        </w:rPr>
        <w:t>17</w:t>
      </w:r>
      <w:r w:rsidRPr="00487564">
        <w:rPr>
          <w:rFonts w:cs="Times New Roman"/>
        </w:rPr>
        <w:t>, 7–15 (2024).</w:t>
      </w:r>
    </w:p>
    <w:p w14:paraId="02E4E0CA" w14:textId="77777777" w:rsidR="00487564" w:rsidRPr="00487564" w:rsidRDefault="00487564" w:rsidP="00487564">
      <w:pPr>
        <w:pStyle w:val="Literaturverzeichnis"/>
        <w:rPr>
          <w:rFonts w:cs="Times New Roman"/>
        </w:rPr>
      </w:pPr>
      <w:r w:rsidRPr="00487564">
        <w:rPr>
          <w:rFonts w:cs="Times New Roman"/>
        </w:rPr>
        <w:t>23.</w:t>
      </w:r>
      <w:r w:rsidRPr="00487564">
        <w:rPr>
          <w:rFonts w:cs="Times New Roman"/>
        </w:rPr>
        <w:tab/>
        <w:t>Seppälä, N. Improving Java Performance With Native Libraries. (Metropolia University of Applied Sciences, 2024).</w:t>
      </w:r>
    </w:p>
    <w:p w14:paraId="219044C8" w14:textId="77777777" w:rsidR="00487564" w:rsidRPr="00487564" w:rsidRDefault="00487564" w:rsidP="00487564">
      <w:pPr>
        <w:pStyle w:val="Literaturverzeichnis"/>
        <w:rPr>
          <w:rFonts w:cs="Times New Roman"/>
        </w:rPr>
      </w:pPr>
      <w:r w:rsidRPr="00487564">
        <w:rPr>
          <w:rFonts w:cs="Times New Roman"/>
        </w:rPr>
        <w:t>24.</w:t>
      </w:r>
      <w:r w:rsidRPr="00487564">
        <w:rPr>
          <w:rFonts w:cs="Times New Roman"/>
        </w:rPr>
        <w:tab/>
        <w:t xml:space="preserve">Traini, L., Cortellessa, V., Di Pompeo, D. &amp; Tucci, M. Towards effective assessment of steady state performance in Java software: are we there yet? </w:t>
      </w:r>
      <w:r w:rsidRPr="00487564">
        <w:rPr>
          <w:rFonts w:cs="Times New Roman"/>
          <w:i/>
          <w:iCs/>
        </w:rPr>
        <w:t>Empir Software Eng</w:t>
      </w:r>
      <w:r w:rsidRPr="00487564">
        <w:rPr>
          <w:rFonts w:cs="Times New Roman"/>
        </w:rPr>
        <w:t xml:space="preserve"> </w:t>
      </w:r>
      <w:r w:rsidRPr="00487564">
        <w:rPr>
          <w:rFonts w:cs="Times New Roman"/>
          <w:b/>
          <w:bCs/>
        </w:rPr>
        <w:t>28</w:t>
      </w:r>
      <w:r w:rsidRPr="00487564">
        <w:rPr>
          <w:rFonts w:cs="Times New Roman"/>
        </w:rPr>
        <w:t>, 13 (2023).</w:t>
      </w:r>
    </w:p>
    <w:p w14:paraId="36AB6442" w14:textId="77777777" w:rsidR="00487564" w:rsidRPr="00487564" w:rsidRDefault="00487564" w:rsidP="00487564">
      <w:pPr>
        <w:pStyle w:val="Literaturverzeichnis"/>
        <w:rPr>
          <w:rFonts w:cs="Times New Roman"/>
        </w:rPr>
      </w:pPr>
      <w:r w:rsidRPr="00487564">
        <w:rPr>
          <w:rFonts w:cs="Times New Roman"/>
        </w:rPr>
        <w:t>25.</w:t>
      </w:r>
      <w:r w:rsidRPr="00487564">
        <w:rPr>
          <w:rFonts w:cs="Times New Roman"/>
        </w:rPr>
        <w:tab/>
        <w:t xml:space="preserve">Stepanian, L., Brown, A. D., Kielstra, A., Koblents, G. &amp; Stoodley, K. Inlining java native calls at runtime. in </w:t>
      </w:r>
      <w:r w:rsidRPr="00487564">
        <w:rPr>
          <w:rFonts w:cs="Times New Roman"/>
          <w:i/>
          <w:iCs/>
        </w:rPr>
        <w:t>Proceedings of the 1st ACM/USENIX international conference on Virtual execution environments</w:t>
      </w:r>
      <w:r w:rsidRPr="00487564">
        <w:rPr>
          <w:rFonts w:cs="Times New Roman"/>
        </w:rPr>
        <w:t xml:space="preserve"> 121–131 (ACM, Chicago IL USA, 2005). doi:10.1145/1064979.1064997.</w:t>
      </w:r>
    </w:p>
    <w:p w14:paraId="081E043A" w14:textId="75EA2462" w:rsidR="00056430" w:rsidRDefault="005559CA" w:rsidP="009321C8">
      <w:pPr>
        <w:pStyle w:val="Literaturverzeichnis"/>
      </w:pPr>
      <w:r>
        <w:fldChar w:fldCharType="end"/>
      </w:r>
    </w:p>
    <w:p w14:paraId="1BB40E67" w14:textId="4AB69BC8" w:rsidR="00EE2753" w:rsidRDefault="00EE2753" w:rsidP="00EE2753">
      <w:pPr>
        <w:sectPr w:rsidR="00EE2753" w:rsidSect="00952474">
          <w:headerReference w:type="even" r:id="rId39"/>
          <w:headerReference w:type="default" r:id="rId40"/>
          <w:footerReference w:type="even" r:id="rId41"/>
          <w:footerReference w:type="default" r:id="rId42"/>
          <w:type w:val="continuous"/>
          <w:pgSz w:w="11906" w:h="16838"/>
          <w:pgMar w:top="1417" w:right="1417" w:bottom="1134" w:left="1417" w:header="708" w:footer="708" w:gutter="0"/>
          <w:pgNumType w:start="1"/>
          <w:cols w:space="708"/>
          <w:docGrid w:linePitch="360"/>
        </w:sectPr>
      </w:pPr>
    </w:p>
    <w:p w14:paraId="185BF7C7" w14:textId="681F1C09" w:rsidR="00EE2753" w:rsidRDefault="005A17CD" w:rsidP="00EE2753">
      <w:pPr>
        <w:pStyle w:val="Attachment"/>
      </w:pPr>
      <w:bookmarkStart w:id="186" w:name="_Ref221894777"/>
      <w:bookmarkStart w:id="187" w:name="_Toc223021732"/>
      <w:r w:rsidRPr="005A17CD">
        <w:rPr>
          <w:noProof/>
        </w:rPr>
        <w:lastRenderedPageBreak/>
        <w:drawing>
          <wp:anchor distT="0" distB="0" distL="114300" distR="114300" simplePos="0" relativeHeight="251658240" behindDoc="0" locked="0" layoutInCell="1" allowOverlap="1" wp14:anchorId="0B982824" wp14:editId="2BF8C985">
            <wp:simplePos x="0" y="0"/>
            <wp:positionH relativeFrom="column">
              <wp:posOffset>4662583</wp:posOffset>
            </wp:positionH>
            <wp:positionV relativeFrom="paragraph">
              <wp:posOffset>426720</wp:posOffset>
            </wp:positionV>
            <wp:extent cx="1315085" cy="990600"/>
            <wp:effectExtent l="0" t="0" r="0" b="0"/>
            <wp:wrapNone/>
            <wp:docPr id="21322026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02658"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1315085" cy="990600"/>
                    </a:xfrm>
                    <a:prstGeom prst="rect">
                      <a:avLst/>
                    </a:prstGeom>
                  </pic:spPr>
                </pic:pic>
              </a:graphicData>
            </a:graphic>
            <wp14:sizeRelH relativeFrom="margin">
              <wp14:pctWidth>0</wp14:pctWidth>
            </wp14:sizeRelH>
            <wp14:sizeRelV relativeFrom="margin">
              <wp14:pctHeight>0</wp14:pctHeight>
            </wp14:sizeRelV>
          </wp:anchor>
        </w:drawing>
      </w:r>
      <w:r w:rsidR="00EE2753">
        <w:t>Async-Profiler Flamegraphs</w:t>
      </w:r>
      <w:bookmarkEnd w:id="186"/>
      <w:bookmarkEnd w:id="187"/>
    </w:p>
    <w:p w14:paraId="543218EE" w14:textId="3A8DAC7D" w:rsidR="009E7557" w:rsidRDefault="004F5A23" w:rsidP="004F5A23">
      <w:pPr>
        <w:keepNext/>
        <w:jc w:val="center"/>
      </w:pPr>
      <w:r>
        <w:t xml:space="preserve">    </w:t>
      </w:r>
      <w:r w:rsidR="007F0224">
        <w:rPr>
          <w:noProof/>
          <w14:ligatures w14:val="standardContextual"/>
        </w:rPr>
        <w:drawing>
          <wp:inline distT="0" distB="0" distL="0" distR="0" wp14:anchorId="78C9812F" wp14:editId="68C894AC">
            <wp:extent cx="2174071" cy="7934325"/>
            <wp:effectExtent l="0" t="0" r="0" b="0"/>
            <wp:docPr id="18799989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998903" name="Grafik 1"/>
                    <pic:cNvPicPr/>
                  </pic:nvPicPr>
                  <pic:blipFill>
                    <a:blip r:embed="rId45"/>
                    <a:stretch>
                      <a:fillRect/>
                    </a:stretch>
                  </pic:blipFill>
                  <pic:spPr>
                    <a:xfrm>
                      <a:off x="0" y="0"/>
                      <a:ext cx="2178066" cy="7948904"/>
                    </a:xfrm>
                    <a:prstGeom prst="rect">
                      <a:avLst/>
                    </a:prstGeom>
                  </pic:spPr>
                </pic:pic>
              </a:graphicData>
            </a:graphic>
          </wp:inline>
        </w:drawing>
      </w:r>
    </w:p>
    <w:p w14:paraId="55ED106D" w14:textId="5CFB6D1C" w:rsidR="00A40EFB" w:rsidRDefault="009E7557" w:rsidP="009E7557">
      <w:pPr>
        <w:pStyle w:val="Beschriftung"/>
      </w:pPr>
      <w:bookmarkStart w:id="188" w:name="_Ref222831903"/>
      <w:bookmarkStart w:id="189" w:name="_Toc222787091"/>
      <w:bookmarkStart w:id="190" w:name="_Ref222831889"/>
      <w:r>
        <w:t xml:space="preserve">Fig. </w:t>
      </w:r>
      <w:r>
        <w:fldChar w:fldCharType="begin"/>
      </w:r>
      <w:r>
        <w:instrText xml:space="preserve"> SEQ Fig. \* ARABIC </w:instrText>
      </w:r>
      <w:r>
        <w:fldChar w:fldCharType="separate"/>
      </w:r>
      <w:r w:rsidR="002D6190">
        <w:rPr>
          <w:noProof/>
        </w:rPr>
        <w:t>15</w:t>
      </w:r>
      <w:r>
        <w:fldChar w:fldCharType="end"/>
      </w:r>
      <w:bookmarkEnd w:id="188"/>
      <w:r>
        <w:t>:</w:t>
      </w:r>
      <w:r>
        <w:tab/>
        <w:t>Flamegraph</w:t>
      </w:r>
      <w:r w:rsidR="00A40EFB">
        <w:t xml:space="preserve">s </w:t>
      </w:r>
      <w:r>
        <w:t xml:space="preserve">generated by the </w:t>
      </w:r>
      <w:r w:rsidR="00A40EFB">
        <w:t>A</w:t>
      </w:r>
      <w:r>
        <w:t>s</w:t>
      </w:r>
      <w:r w:rsidR="00847AF1">
        <w:t>yn</w:t>
      </w:r>
      <w:r>
        <w:t>c-</w:t>
      </w:r>
      <w:r w:rsidR="00A40EFB">
        <w:t>P</w:t>
      </w:r>
      <w:r>
        <w:t>rofiler for</w:t>
      </w:r>
      <w:r w:rsidR="00A40EFB">
        <w:t xml:space="preserve"> </w:t>
      </w:r>
      <w:r w:rsidR="00F40386">
        <w:t>benchmark 1</w:t>
      </w:r>
      <w:r w:rsidR="00A40EFB">
        <w:t xml:space="preserve"> (using LUtils)</w:t>
      </w:r>
      <w:r w:rsidR="00F40386">
        <w:t xml:space="preserve"> of experiment 1.</w:t>
      </w:r>
      <w:bookmarkEnd w:id="189"/>
      <w:bookmarkEnd w:id="190"/>
    </w:p>
    <w:p w14:paraId="75FAB4ED" w14:textId="113829F5" w:rsidR="00A40EFB" w:rsidRDefault="00A40EFB" w:rsidP="00A40EFB">
      <w:pPr>
        <w:keepNext/>
        <w:spacing w:after="160" w:line="259" w:lineRule="auto"/>
        <w:jc w:val="center"/>
      </w:pPr>
      <w:r>
        <w:br w:type="page"/>
      </w:r>
      <w:r w:rsidR="005A17CD" w:rsidRPr="005A17CD">
        <w:rPr>
          <w:noProof/>
        </w:rPr>
        <w:lastRenderedPageBreak/>
        <w:drawing>
          <wp:anchor distT="0" distB="0" distL="114300" distR="114300" simplePos="0" relativeHeight="251660288" behindDoc="0" locked="0" layoutInCell="1" allowOverlap="1" wp14:anchorId="37A1F7A4" wp14:editId="44CBDBCD">
            <wp:simplePos x="0" y="0"/>
            <wp:positionH relativeFrom="column">
              <wp:posOffset>4674412</wp:posOffset>
            </wp:positionH>
            <wp:positionV relativeFrom="paragraph">
              <wp:posOffset>6985</wp:posOffset>
            </wp:positionV>
            <wp:extent cx="1315085" cy="990600"/>
            <wp:effectExtent l="0" t="0" r="0" b="0"/>
            <wp:wrapNone/>
            <wp:docPr id="1791175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02658"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1315085" cy="990600"/>
                    </a:xfrm>
                    <a:prstGeom prst="rect">
                      <a:avLst/>
                    </a:prstGeom>
                  </pic:spPr>
                </pic:pic>
              </a:graphicData>
            </a:graphic>
            <wp14:sizeRelH relativeFrom="margin">
              <wp14:pctWidth>0</wp14:pctWidth>
            </wp14:sizeRelH>
            <wp14:sizeRelV relativeFrom="margin">
              <wp14:pctHeight>0</wp14:pctHeight>
            </wp14:sizeRelV>
          </wp:anchor>
        </w:drawing>
      </w:r>
      <w:r w:rsidRPr="00A40EFB">
        <w:rPr>
          <w:noProof/>
        </w:rPr>
        <w:drawing>
          <wp:inline distT="0" distB="0" distL="0" distR="0" wp14:anchorId="6C024A5F" wp14:editId="7FCBF6E9">
            <wp:extent cx="2124075" cy="8283893"/>
            <wp:effectExtent l="0" t="0" r="0" b="3175"/>
            <wp:docPr id="57483942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39420" name="Grafik 1"/>
                    <pic:cNvPicPr/>
                  </pic:nvPicPr>
                  <pic:blipFill>
                    <a:blip r:embed="rId46"/>
                    <a:stretch>
                      <a:fillRect/>
                    </a:stretch>
                  </pic:blipFill>
                  <pic:spPr>
                    <a:xfrm>
                      <a:off x="0" y="0"/>
                      <a:ext cx="2125125" cy="8287986"/>
                    </a:xfrm>
                    <a:prstGeom prst="rect">
                      <a:avLst/>
                    </a:prstGeom>
                  </pic:spPr>
                </pic:pic>
              </a:graphicData>
            </a:graphic>
          </wp:inline>
        </w:drawing>
      </w:r>
    </w:p>
    <w:p w14:paraId="1C72632C" w14:textId="36FECCBD" w:rsidR="00EE2753" w:rsidRDefault="00A40EFB" w:rsidP="00A40EFB">
      <w:pPr>
        <w:pStyle w:val="Beschriftung"/>
        <w:jc w:val="left"/>
      </w:pPr>
      <w:bookmarkStart w:id="191" w:name="_Ref222831908"/>
      <w:bookmarkStart w:id="192" w:name="_Toc222787092"/>
      <w:r>
        <w:t xml:space="preserve">Fig. </w:t>
      </w:r>
      <w:r>
        <w:fldChar w:fldCharType="begin"/>
      </w:r>
      <w:r>
        <w:instrText xml:space="preserve"> SEQ Fig. \* ARABIC </w:instrText>
      </w:r>
      <w:r>
        <w:fldChar w:fldCharType="separate"/>
      </w:r>
      <w:r w:rsidR="002D6190">
        <w:rPr>
          <w:noProof/>
        </w:rPr>
        <w:t>16</w:t>
      </w:r>
      <w:r>
        <w:fldChar w:fldCharType="end"/>
      </w:r>
      <w:bookmarkEnd w:id="191"/>
      <w:r>
        <w:t>:</w:t>
      </w:r>
      <w:r>
        <w:tab/>
        <w:t>Flamegraphs generated by the As</w:t>
      </w:r>
      <w:r w:rsidR="00847AF1">
        <w:t>yn</w:t>
      </w:r>
      <w:r>
        <w:t>c-Profiler for benchmark 2 (using LUtils) of experiment 1.</w:t>
      </w:r>
      <w:bookmarkEnd w:id="192"/>
    </w:p>
    <w:p w14:paraId="33545898" w14:textId="4ECA4AAA" w:rsidR="00A40EFB" w:rsidRDefault="005A17CD" w:rsidP="00145DBA">
      <w:pPr>
        <w:jc w:val="center"/>
      </w:pPr>
      <w:r w:rsidRPr="005A17CD">
        <w:rPr>
          <w:noProof/>
        </w:rPr>
        <w:lastRenderedPageBreak/>
        <w:drawing>
          <wp:anchor distT="0" distB="0" distL="114300" distR="114300" simplePos="0" relativeHeight="251662336" behindDoc="0" locked="0" layoutInCell="1" allowOverlap="1" wp14:anchorId="3C588E4C" wp14:editId="5B1A7836">
            <wp:simplePos x="0" y="0"/>
            <wp:positionH relativeFrom="column">
              <wp:posOffset>4805651</wp:posOffset>
            </wp:positionH>
            <wp:positionV relativeFrom="paragraph">
              <wp:posOffset>0</wp:posOffset>
            </wp:positionV>
            <wp:extent cx="1315085" cy="990600"/>
            <wp:effectExtent l="0" t="0" r="0" b="0"/>
            <wp:wrapNone/>
            <wp:docPr id="124979373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02658"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1315085" cy="990600"/>
                    </a:xfrm>
                    <a:prstGeom prst="rect">
                      <a:avLst/>
                    </a:prstGeom>
                  </pic:spPr>
                </pic:pic>
              </a:graphicData>
            </a:graphic>
            <wp14:sizeRelH relativeFrom="margin">
              <wp14:pctWidth>0</wp14:pctWidth>
            </wp14:sizeRelH>
            <wp14:sizeRelV relativeFrom="margin">
              <wp14:pctHeight>0</wp14:pctHeight>
            </wp14:sizeRelV>
          </wp:anchor>
        </w:drawing>
      </w:r>
      <w:r w:rsidR="00A40EFB" w:rsidRPr="00A40EFB">
        <w:rPr>
          <w:noProof/>
        </w:rPr>
        <w:drawing>
          <wp:inline distT="0" distB="0" distL="0" distR="0" wp14:anchorId="13A489B2" wp14:editId="5C96E279">
            <wp:extent cx="3412959" cy="8315290"/>
            <wp:effectExtent l="0" t="0" r="0" b="0"/>
            <wp:docPr id="163382347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23470" name="Grafik 1"/>
                    <pic:cNvPicPr/>
                  </pic:nvPicPr>
                  <pic:blipFill>
                    <a:blip r:embed="rId47"/>
                    <a:stretch>
                      <a:fillRect/>
                    </a:stretch>
                  </pic:blipFill>
                  <pic:spPr>
                    <a:xfrm>
                      <a:off x="0" y="0"/>
                      <a:ext cx="3412959" cy="8315290"/>
                    </a:xfrm>
                    <a:prstGeom prst="rect">
                      <a:avLst/>
                    </a:prstGeom>
                  </pic:spPr>
                </pic:pic>
              </a:graphicData>
            </a:graphic>
          </wp:inline>
        </w:drawing>
      </w:r>
    </w:p>
    <w:p w14:paraId="608018E6" w14:textId="79B7D3C0" w:rsidR="005A17CD" w:rsidRPr="005A17CD" w:rsidRDefault="00A40EFB" w:rsidP="005A17CD">
      <w:pPr>
        <w:pStyle w:val="Beschriftung"/>
        <w:jc w:val="left"/>
      </w:pPr>
      <w:bookmarkStart w:id="193" w:name="_Ref222831992"/>
      <w:bookmarkStart w:id="194" w:name="_Toc222787093"/>
      <w:r>
        <w:t xml:space="preserve">Fig. </w:t>
      </w:r>
      <w:r>
        <w:fldChar w:fldCharType="begin"/>
      </w:r>
      <w:r>
        <w:instrText xml:space="preserve"> SEQ Fig. \* ARABIC </w:instrText>
      </w:r>
      <w:r>
        <w:fldChar w:fldCharType="separate"/>
      </w:r>
      <w:r w:rsidR="002D6190">
        <w:rPr>
          <w:noProof/>
        </w:rPr>
        <w:t>17</w:t>
      </w:r>
      <w:r>
        <w:fldChar w:fldCharType="end"/>
      </w:r>
      <w:bookmarkEnd w:id="193"/>
      <w:r>
        <w:t>:</w:t>
      </w:r>
      <w:r>
        <w:tab/>
        <w:t>Flamegraphs generated by the As</w:t>
      </w:r>
      <w:r w:rsidR="00847AF1">
        <w:t>yn</w:t>
      </w:r>
      <w:r>
        <w:t>c-Profiler for benchmark 1 (using LUtils) of experiment 3.</w:t>
      </w:r>
      <w:bookmarkEnd w:id="194"/>
    </w:p>
    <w:p w14:paraId="7B674C85" w14:textId="0853B6CA" w:rsidR="00085860" w:rsidRDefault="00085860" w:rsidP="00085860">
      <w:pPr>
        <w:pStyle w:val="Attachment"/>
        <w:numPr>
          <w:ilvl w:val="0"/>
          <w:numId w:val="0"/>
        </w:numPr>
      </w:pPr>
      <w:bookmarkStart w:id="195" w:name="_Toc223021733"/>
      <w:r>
        <w:lastRenderedPageBreak/>
        <w:t>Use of AI Tools</w:t>
      </w:r>
      <w:bookmarkEnd w:id="195"/>
    </w:p>
    <w:p w14:paraId="2D77D6D0" w14:textId="0A89349D" w:rsidR="00085860" w:rsidRDefault="00085860" w:rsidP="00085860">
      <w:r w:rsidRPr="00085860">
        <w:t>In the preparation of this thesis, AI-based language models were used to improve wording, grammar, and overall readability of selected passages. The AI tools supported linguistic refinement and structural clarity but did not contribute to the scientific content, research design, data analysis, or interpretation of results. All technical concepts, experimental designs, evaluations, and conclusions presented in this thesis are the independent work of the author.</w:t>
      </w:r>
    </w:p>
    <w:sectPr w:rsidR="00085860" w:rsidSect="009403EB">
      <w:headerReference w:type="even" r:id="rId48"/>
      <w:headerReference w:type="default" r:id="rId4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386621" w14:textId="77777777" w:rsidR="0093217E" w:rsidRDefault="0093217E" w:rsidP="00635000">
      <w:pPr>
        <w:spacing w:after="0" w:line="240" w:lineRule="auto"/>
      </w:pPr>
      <w:r>
        <w:separator/>
      </w:r>
    </w:p>
  </w:endnote>
  <w:endnote w:type="continuationSeparator" w:id="0">
    <w:p w14:paraId="79080F6F" w14:textId="77777777" w:rsidR="0093217E" w:rsidRDefault="0093217E" w:rsidP="00635000">
      <w:pPr>
        <w:spacing w:after="0" w:line="240" w:lineRule="auto"/>
      </w:pPr>
      <w:r>
        <w:continuationSeparator/>
      </w:r>
    </w:p>
  </w:endnote>
  <w:endnote w:type="continuationNotice" w:id="1">
    <w:p w14:paraId="06F006DD" w14:textId="77777777" w:rsidR="0093217E" w:rsidRDefault="009321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00000000000000000"/>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2AF12F" w14:textId="3BE17AEC" w:rsidR="00952474" w:rsidRDefault="00952474" w:rsidP="00952474">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C0B26" w14:textId="0AAE7011" w:rsidR="00952474" w:rsidRDefault="00952474" w:rsidP="00952474">
    <w:pPr>
      <w:pStyle w:val="Fuzeile"/>
      <w:jc w:val="left"/>
    </w:pPr>
    <w:r>
      <w:fldChar w:fldCharType="begin"/>
    </w:r>
    <w:r>
      <w:instrText xml:space="preserve"> PAGE  \* Arabic  \* MERGEFORMAT </w:instrText>
    </w:r>
    <w:r>
      <w:fldChar w:fldCharType="separate"/>
    </w:r>
    <w: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DED4A" w14:textId="50EBB278" w:rsidR="00952474" w:rsidRDefault="00952474" w:rsidP="00952474">
    <w:pPr>
      <w:pStyle w:val="Fuzeile"/>
      <w:jc w:val="right"/>
    </w:pPr>
    <w:r>
      <w:fldChar w:fldCharType="begin"/>
    </w:r>
    <w:r>
      <w:instrText xml:space="preserve"> PAGE  \* Arabic  \* MERGEFORMAT </w:instrText>
    </w:r>
    <w:r>
      <w:fldChar w:fldCharType="separate"/>
    </w:r>
    <w:r>
      <w:rPr>
        <w:noProof/>
      </w:rP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239776" w14:textId="77777777" w:rsidR="0093217E" w:rsidRDefault="0093217E" w:rsidP="00635000">
      <w:pPr>
        <w:spacing w:after="0" w:line="240" w:lineRule="auto"/>
      </w:pPr>
      <w:r>
        <w:separator/>
      </w:r>
    </w:p>
  </w:footnote>
  <w:footnote w:type="continuationSeparator" w:id="0">
    <w:p w14:paraId="4C7D63B7" w14:textId="77777777" w:rsidR="0093217E" w:rsidRDefault="0093217E" w:rsidP="00635000">
      <w:pPr>
        <w:spacing w:after="0" w:line="240" w:lineRule="auto"/>
      </w:pPr>
      <w:r>
        <w:continuationSeparator/>
      </w:r>
    </w:p>
  </w:footnote>
  <w:footnote w:type="continuationNotice" w:id="1">
    <w:p w14:paraId="6EAE5B38" w14:textId="77777777" w:rsidR="0093217E" w:rsidRDefault="0093217E">
      <w:pPr>
        <w:spacing w:after="0" w:line="240" w:lineRule="auto"/>
      </w:pPr>
    </w:p>
  </w:footnote>
  <w:footnote w:id="2">
    <w:p w14:paraId="109DF6B9" w14:textId="412869F5" w:rsidR="00516133" w:rsidRPr="00516133" w:rsidRDefault="00516133">
      <w:pPr>
        <w:pStyle w:val="Funotentext"/>
        <w:rPr>
          <w:lang w:val="de-DE"/>
        </w:rPr>
      </w:pPr>
      <w:r>
        <w:rPr>
          <w:rStyle w:val="Funotenzeichen"/>
        </w:rPr>
        <w:footnoteRef/>
      </w:r>
      <w:r w:rsidR="00BF791C">
        <w:t xml:space="preserve"> </w:t>
      </w:r>
      <w:r w:rsidRPr="00516133">
        <w:t>T.</w:t>
      </w:r>
      <w:r w:rsidR="00BF791C">
        <w:t xml:space="preserve"> </w:t>
      </w:r>
      <w:r w:rsidR="00BF791C" w:rsidRPr="00516133">
        <w:t>Whitney</w:t>
      </w:r>
      <w:r w:rsidR="00BF791C">
        <w:t>,</w:t>
      </w:r>
      <w:r w:rsidRPr="00516133">
        <w:t xml:space="preserve"> x64 ABI conventions</w:t>
      </w:r>
      <w:r w:rsidR="00BF791C">
        <w:t>,</w:t>
      </w:r>
      <w:r w:rsidRPr="00516133">
        <w:t xml:space="preserve"> Microsoft Learn</w:t>
      </w:r>
      <w:r w:rsidR="00BF791C">
        <w:t>,</w:t>
      </w:r>
      <w:r w:rsidRPr="00516133">
        <w:t xml:space="preserve"> </w:t>
      </w:r>
      <w:hyperlink r:id="rId1" w:history="1">
        <w:r w:rsidRPr="007E5709">
          <w:rPr>
            <w:rStyle w:val="Hyperlink"/>
          </w:rPr>
          <w:t>https://learn.microsoft.com/en-us/cpp/build/x64-software-conventions?view=msvc-170</w:t>
        </w:r>
      </w:hyperlink>
      <w:r>
        <w:t xml:space="preserve"> </w:t>
      </w:r>
    </w:p>
  </w:footnote>
  <w:footnote w:id="3">
    <w:p w14:paraId="2368496E" w14:textId="12576184" w:rsidR="00891D90" w:rsidRPr="00891D90" w:rsidRDefault="00891D90">
      <w:pPr>
        <w:pStyle w:val="Funotentext"/>
        <w:rPr>
          <w:lang w:val="de-DE"/>
        </w:rPr>
      </w:pPr>
      <w:r>
        <w:rPr>
          <w:rStyle w:val="Funotenzeichen"/>
        </w:rPr>
        <w:footnoteRef/>
      </w:r>
      <w:r>
        <w:t xml:space="preserve"> </w:t>
      </w:r>
      <w:hyperlink r:id="rId2" w:anchor="interfaces-resources-layout" w:history="1">
        <w:r w:rsidRPr="005B3821">
          <w:rPr>
            <w:rStyle w:val="Hyperlink"/>
          </w:rPr>
          <w:t>https://docs.vulkan.org/spec/latest/chapters/interfaces.html#interfaces-resources-layout</w:t>
        </w:r>
      </w:hyperlink>
      <w:r>
        <w:t xml:space="preserve"> </w:t>
      </w:r>
    </w:p>
  </w:footnote>
  <w:footnote w:id="4">
    <w:p w14:paraId="2B0BD4D9" w14:textId="0B69CCE7" w:rsidR="00BF791C" w:rsidRPr="00BF791C" w:rsidRDefault="00BF791C">
      <w:pPr>
        <w:pStyle w:val="Funotentext"/>
        <w:rPr>
          <w:lang w:val="de-DE"/>
        </w:rPr>
      </w:pPr>
      <w:r>
        <w:rPr>
          <w:rStyle w:val="Funotenzeichen"/>
        </w:rPr>
        <w:footnoteRef/>
      </w:r>
      <w:r>
        <w:t xml:space="preserve"> M. </w:t>
      </w:r>
      <w:r w:rsidRPr="00BF791C">
        <w:t>Segal</w:t>
      </w:r>
      <w:r>
        <w:t xml:space="preserve"> and K.</w:t>
      </w:r>
      <w:r w:rsidRPr="00BF791C">
        <w:t xml:space="preserve"> Akeley, The OpenGL® Graphics System: A Specification (Version 4.6)</w:t>
      </w:r>
      <w:r>
        <w:t>,</w:t>
      </w:r>
      <w:r w:rsidRPr="00BF791C">
        <w:t xml:space="preserve"> The Khronos Group</w:t>
      </w:r>
      <w:r>
        <w:t>,</w:t>
      </w:r>
      <w:r w:rsidRPr="00BF791C">
        <w:t xml:space="preserve"> </w:t>
      </w:r>
      <w:hyperlink r:id="rId3" w:history="1">
        <w:r w:rsidRPr="001F4BB7">
          <w:rPr>
            <w:rStyle w:val="Hyperlink"/>
          </w:rPr>
          <w:t>https://registry.khronos.org/OpenGL/specs/gl/glspec46.core.withchanges.pdf</w:t>
        </w:r>
      </w:hyperlink>
      <w:r>
        <w:t xml:space="preserve"> </w:t>
      </w:r>
    </w:p>
  </w:footnote>
  <w:footnote w:id="5">
    <w:p w14:paraId="59478181" w14:textId="7EF409E9" w:rsidR="0008608A" w:rsidRPr="0008608A" w:rsidRDefault="0008608A">
      <w:pPr>
        <w:pStyle w:val="Funotentext"/>
        <w:rPr>
          <w:lang w:val="de-DE"/>
        </w:rPr>
      </w:pPr>
      <w:r>
        <w:rPr>
          <w:rStyle w:val="Funotenzeichen"/>
        </w:rPr>
        <w:footnoteRef/>
      </w:r>
      <w:r>
        <w:t xml:space="preserve"> </w:t>
      </w:r>
      <w:r w:rsidRPr="0008608A">
        <w:t xml:space="preserve">JEP 260: Encapsulate Most Internal APIs. </w:t>
      </w:r>
      <w:hyperlink r:id="rId4" w:history="1">
        <w:r w:rsidRPr="007E5709">
          <w:rPr>
            <w:rStyle w:val="Hyperlink"/>
          </w:rPr>
          <w:t>https://openjdk.org/jeps/260</w:t>
        </w:r>
      </w:hyperlink>
    </w:p>
  </w:footnote>
  <w:footnote w:id="6">
    <w:p w14:paraId="2DB98CB3" w14:textId="57071F53" w:rsidR="003C3F6E" w:rsidRPr="003C3F6E" w:rsidRDefault="003C3F6E" w:rsidP="0008608A">
      <w:pPr>
        <w:pStyle w:val="Funotentext"/>
        <w:jc w:val="left"/>
        <w:rPr>
          <w:lang w:val="de-DE"/>
        </w:rPr>
      </w:pPr>
      <w:r w:rsidRPr="003C3F6E">
        <w:rPr>
          <w:vertAlign w:val="superscript"/>
        </w:rPr>
        <w:footnoteRef/>
      </w:r>
      <w:r>
        <w:t xml:space="preserve"> </w:t>
      </w:r>
      <w:hyperlink r:id="rId5" w:history="1">
        <w:r w:rsidRPr="00676BB8">
          <w:rPr>
            <w:rStyle w:val="Hyperlink"/>
          </w:rPr>
          <w:t>https://github.com/openjdk/jdk/blob/cd50d78d447f9f39065bc844fb3041cba2db32db/src/java.base/share/classes/jdk/internal/misc/Unsafe.java</w:t>
        </w:r>
      </w:hyperlink>
      <w:r>
        <w:t xml:space="preserve"> </w:t>
      </w:r>
    </w:p>
  </w:footnote>
  <w:footnote w:id="7">
    <w:p w14:paraId="3288CAC6" w14:textId="48E3653E" w:rsidR="00516133" w:rsidRPr="00516133" w:rsidRDefault="00516133">
      <w:pPr>
        <w:pStyle w:val="Funotentext"/>
        <w:rPr>
          <w:lang w:val="de-DE"/>
        </w:rPr>
      </w:pPr>
      <w:r>
        <w:rPr>
          <w:rStyle w:val="Funotenzeichen"/>
        </w:rPr>
        <w:footnoteRef/>
      </w:r>
      <w:r>
        <w:t xml:space="preserve"> </w:t>
      </w:r>
      <w:r w:rsidR="00BF791C">
        <w:t xml:space="preserve">T. </w:t>
      </w:r>
      <w:r w:rsidRPr="00516133">
        <w:t xml:space="preserve">Whitney, x64 ABI conventions. Microsoft Learn </w:t>
      </w:r>
      <w:hyperlink r:id="rId6" w:history="1">
        <w:r w:rsidRPr="007E5709">
          <w:rPr>
            <w:rStyle w:val="Hyperlink"/>
          </w:rPr>
          <w:t>https://learn.microsoft.com/en-us/cpp/build/x64-software-conventions?view=msvc-170</w:t>
        </w:r>
      </w:hyperlink>
    </w:p>
  </w:footnote>
  <w:footnote w:id="8">
    <w:p w14:paraId="3D6BD538" w14:textId="62A6CD30" w:rsidR="00BF791C" w:rsidRPr="00BF791C" w:rsidRDefault="00BF791C">
      <w:pPr>
        <w:pStyle w:val="Funotentext"/>
        <w:rPr>
          <w:lang w:val="de-DE"/>
        </w:rPr>
      </w:pPr>
      <w:r>
        <w:rPr>
          <w:rStyle w:val="Funotenzeichen"/>
        </w:rPr>
        <w:footnoteRef/>
      </w:r>
      <w:r>
        <w:t xml:space="preserve"> M. </w:t>
      </w:r>
      <w:r w:rsidRPr="00BF791C">
        <w:t>Segal</w:t>
      </w:r>
      <w:r>
        <w:t xml:space="preserve"> and K.</w:t>
      </w:r>
      <w:r w:rsidRPr="00BF791C">
        <w:t xml:space="preserve"> Akeley, The OpenGL® Graphics System: A Specification (Version 4.6)</w:t>
      </w:r>
      <w:r>
        <w:t>,</w:t>
      </w:r>
      <w:r w:rsidRPr="00BF791C">
        <w:t xml:space="preserve"> The Khronos Group</w:t>
      </w:r>
      <w:r>
        <w:t>,</w:t>
      </w:r>
      <w:r w:rsidRPr="00BF791C">
        <w:t xml:space="preserve"> </w:t>
      </w:r>
      <w:hyperlink r:id="rId7" w:history="1">
        <w:r w:rsidRPr="001F4BB7">
          <w:rPr>
            <w:rStyle w:val="Hyperlink"/>
          </w:rPr>
          <w:t>https://registry.khronos.org/OpenGL/specs/gl/glspec46.core.withchanges.pdf</w:t>
        </w:r>
      </w:hyperlink>
    </w:p>
  </w:footnote>
  <w:footnote w:id="9">
    <w:p w14:paraId="6F0127AA" w14:textId="77777777" w:rsidR="00495FFD" w:rsidRPr="00603710" w:rsidRDefault="00495FFD" w:rsidP="00495FFD">
      <w:pPr>
        <w:pStyle w:val="Funotentext"/>
        <w:rPr>
          <w:lang w:val="de-DE"/>
        </w:rPr>
      </w:pPr>
      <w:r>
        <w:rPr>
          <w:rStyle w:val="Funotenzeichen"/>
        </w:rPr>
        <w:footnoteRef/>
      </w:r>
      <w:r>
        <w:t xml:space="preserve"> </w:t>
      </w:r>
      <w:hyperlink r:id="rId8" w:history="1">
        <w:r w:rsidRPr="00485E1C">
          <w:rPr>
            <w:rStyle w:val="Hyperlink"/>
          </w:rPr>
          <w:t>https://github.com/openjdk/jmh</w:t>
        </w:r>
      </w:hyperlink>
      <w:r>
        <w:t xml:space="preserve"> </w:t>
      </w:r>
    </w:p>
  </w:footnote>
  <w:footnote w:id="10">
    <w:p w14:paraId="1A5BA7F6" w14:textId="77777777" w:rsidR="00495FFD" w:rsidRPr="00603710" w:rsidRDefault="00495FFD" w:rsidP="00495FFD">
      <w:pPr>
        <w:pStyle w:val="Funotentext"/>
        <w:rPr>
          <w:lang w:val="de-DE"/>
        </w:rPr>
      </w:pPr>
      <w:r>
        <w:rPr>
          <w:rStyle w:val="Funotenzeichen"/>
        </w:rPr>
        <w:footnoteRef/>
      </w:r>
      <w:r>
        <w:t xml:space="preserve"> </w:t>
      </w:r>
      <w:hyperlink r:id="rId9" w:history="1">
        <w:r w:rsidRPr="00485E1C">
          <w:rPr>
            <w:rStyle w:val="Hyperlink"/>
          </w:rPr>
          <w:t>https://visualvm.github.io/</w:t>
        </w:r>
      </w:hyperlink>
      <w:r>
        <w:t xml:space="preserve"> </w:t>
      </w:r>
    </w:p>
  </w:footnote>
  <w:footnote w:id="11">
    <w:p w14:paraId="49473DF1" w14:textId="77777777" w:rsidR="00495FFD" w:rsidRPr="00603710" w:rsidRDefault="00495FFD" w:rsidP="00495FFD">
      <w:pPr>
        <w:pStyle w:val="Funotentext"/>
        <w:rPr>
          <w:lang w:val="de-DE"/>
        </w:rPr>
      </w:pPr>
      <w:r>
        <w:rPr>
          <w:rStyle w:val="Funotenzeichen"/>
        </w:rPr>
        <w:footnoteRef/>
      </w:r>
      <w:r>
        <w:t xml:space="preserve"> </w:t>
      </w:r>
      <w:hyperlink r:id="rId10" w:history="1">
        <w:r w:rsidRPr="00485E1C">
          <w:rPr>
            <w:rStyle w:val="Hyperlink"/>
          </w:rPr>
          <w:t>https://github.com/async-profiler/async-profiler</w:t>
        </w:r>
      </w:hyperlink>
      <w:r>
        <w:t xml:space="preserve"> </w:t>
      </w:r>
    </w:p>
  </w:footnote>
  <w:footnote w:id="12">
    <w:p w14:paraId="4D945182" w14:textId="77777777" w:rsidR="003721E8" w:rsidRPr="00AD770F" w:rsidRDefault="003721E8" w:rsidP="003721E8">
      <w:pPr>
        <w:pStyle w:val="Funotentext"/>
        <w:jc w:val="left"/>
        <w:rPr>
          <w:lang w:val="de-DE"/>
        </w:rPr>
      </w:pPr>
      <w:r>
        <w:rPr>
          <w:rStyle w:val="Funotenzeichen"/>
        </w:rPr>
        <w:footnoteRef/>
      </w:r>
      <w:r>
        <w:t xml:space="preserve"> </w:t>
      </w:r>
      <w:hyperlink r:id="rId11" w:anchor="understanding-flamegraph-colors" w:history="1">
        <w:r w:rsidRPr="00AD770F">
          <w:rPr>
            <w:rStyle w:val="Hyperlink"/>
            <w:sz w:val="18"/>
            <w:szCs w:val="18"/>
          </w:rPr>
          <w:t>https://github.com/async-profiler/async-profiler/blob/b55cb7c97392e41513f67a6212d39b9b2ecd7180/docs/FlamegraphInterpretation.md#understanding-flamegraph-colors</w:t>
        </w:r>
      </w:hyperlink>
      <w:r w:rsidRPr="00AD770F">
        <w:rPr>
          <w:sz w:val="18"/>
          <w:szCs w:val="18"/>
        </w:rPr>
        <w:t xml:space="preserve"> </w:t>
      </w:r>
    </w:p>
  </w:footnote>
  <w:footnote w:id="13">
    <w:p w14:paraId="4D201B85" w14:textId="77777777" w:rsidR="00495FFD" w:rsidRPr="0015446F" w:rsidRDefault="00495FFD" w:rsidP="00495FFD">
      <w:pPr>
        <w:pStyle w:val="Funotentext"/>
        <w:rPr>
          <w:lang w:val="de-DE"/>
        </w:rPr>
      </w:pPr>
      <w:r>
        <w:rPr>
          <w:rStyle w:val="Funotenzeichen"/>
        </w:rPr>
        <w:footnoteRef/>
      </w:r>
      <w:r>
        <w:t xml:space="preserve"> </w:t>
      </w:r>
      <w:hyperlink r:id="rId12" w:history="1">
        <w:r w:rsidRPr="00485E1C">
          <w:rPr>
            <w:rStyle w:val="Hyperlink"/>
          </w:rPr>
          <w:t>https://github.com/openjdk/jmc</w:t>
        </w:r>
      </w:hyperlink>
      <w:r>
        <w:t xml:space="preserve"> </w:t>
      </w:r>
    </w:p>
  </w:footnote>
  <w:footnote w:id="14">
    <w:p w14:paraId="13C3FA5E" w14:textId="77777777" w:rsidR="008B54CB" w:rsidRPr="00E259D0" w:rsidRDefault="008B54CB" w:rsidP="008B54CB">
      <w:pPr>
        <w:pStyle w:val="Funotentext"/>
        <w:rPr>
          <w:lang w:val="de-DE"/>
        </w:rPr>
      </w:pPr>
      <w:r>
        <w:rPr>
          <w:rStyle w:val="Funotenzeichen"/>
        </w:rPr>
        <w:footnoteRef/>
      </w:r>
      <w:r>
        <w:t xml:space="preserve"> </w:t>
      </w:r>
      <w:hyperlink r:id="rId13" w:history="1">
        <w:r w:rsidRPr="008F3C38">
          <w:rPr>
            <w:rStyle w:val="Hyperlink"/>
          </w:rPr>
          <w:t>https://github.com/bytedeco/javacpp</w:t>
        </w:r>
      </w:hyperlink>
      <w:r>
        <w:t xml:space="preserve"> </w:t>
      </w:r>
    </w:p>
  </w:footnote>
  <w:footnote w:id="15">
    <w:p w14:paraId="6068A31E" w14:textId="77777777" w:rsidR="008B54CB" w:rsidRPr="00E259D0" w:rsidRDefault="008B54CB" w:rsidP="008B54CB">
      <w:pPr>
        <w:pStyle w:val="Funotentext"/>
        <w:rPr>
          <w:lang w:val="de-DE"/>
        </w:rPr>
      </w:pPr>
      <w:r>
        <w:rPr>
          <w:rStyle w:val="Funotenzeichen"/>
        </w:rPr>
        <w:footnoteRef/>
      </w:r>
      <w:r>
        <w:t xml:space="preserve"> </w:t>
      </w:r>
      <w:hyperlink r:id="rId14" w:history="1">
        <w:r w:rsidRPr="008F3C38">
          <w:rPr>
            <w:rStyle w:val="Hyperlink"/>
          </w:rPr>
          <w:t>https://www.swig.org/</w:t>
        </w:r>
      </w:hyperlink>
      <w:r>
        <w:t xml:space="preserve"> </w:t>
      </w:r>
    </w:p>
  </w:footnote>
  <w:footnote w:id="16">
    <w:p w14:paraId="29468DDE" w14:textId="77777777" w:rsidR="008B54CB" w:rsidRPr="00E259D0" w:rsidRDefault="008B54CB" w:rsidP="008B54CB">
      <w:pPr>
        <w:pStyle w:val="Funotentext"/>
        <w:rPr>
          <w:lang w:val="de-DE"/>
        </w:rPr>
      </w:pPr>
      <w:r>
        <w:rPr>
          <w:rStyle w:val="Funotenzeichen"/>
        </w:rPr>
        <w:footnoteRef/>
      </w:r>
      <w:r>
        <w:t xml:space="preserve"> </w:t>
      </w:r>
      <w:hyperlink r:id="rId15" w:history="1">
        <w:r w:rsidRPr="008F3C38">
          <w:rPr>
            <w:rStyle w:val="Hyperlink"/>
          </w:rPr>
          <w:t>https://github.com/combit/JNIWrapper</w:t>
        </w:r>
      </w:hyperlink>
      <w:r>
        <w:t xml:space="preserve"> </w:t>
      </w:r>
    </w:p>
  </w:footnote>
  <w:footnote w:id="17">
    <w:p w14:paraId="4D18A81E" w14:textId="77777777" w:rsidR="004233A1" w:rsidRPr="00AF6B9B" w:rsidRDefault="004233A1" w:rsidP="004233A1">
      <w:pPr>
        <w:pStyle w:val="Funotentext"/>
        <w:rPr>
          <w:lang w:val="de-DE"/>
        </w:rPr>
      </w:pPr>
      <w:r>
        <w:rPr>
          <w:rStyle w:val="Funotenzeichen"/>
        </w:rPr>
        <w:footnoteRef/>
      </w:r>
      <w:r>
        <w:t xml:space="preserve"> </w:t>
      </w:r>
      <w:hyperlink r:id="rId16" w:anchor="generator" w:history="1">
        <w:r w:rsidRPr="005B3821">
          <w:rPr>
            <w:rStyle w:val="Hyperlink"/>
          </w:rPr>
          <w:t>https://github.com/LWJGL/lwjgl3/tree/master/modules#generator</w:t>
        </w:r>
      </w:hyperlink>
      <w:r>
        <w:t xml:space="preserve"> </w:t>
      </w:r>
    </w:p>
  </w:footnote>
  <w:footnote w:id="18">
    <w:p w14:paraId="72090E24" w14:textId="77777777" w:rsidR="004233A1" w:rsidRPr="00AF6B9B" w:rsidRDefault="004233A1" w:rsidP="004233A1">
      <w:pPr>
        <w:pStyle w:val="Funotentext"/>
        <w:rPr>
          <w:lang w:val="de-DE"/>
        </w:rPr>
      </w:pPr>
      <w:r>
        <w:rPr>
          <w:rStyle w:val="Funotenzeichen"/>
        </w:rPr>
        <w:footnoteRef/>
      </w:r>
      <w:r>
        <w:t xml:space="preserve"> </w:t>
      </w:r>
      <w:hyperlink r:id="rId17" w:history="1">
        <w:r w:rsidRPr="005B3821">
          <w:rPr>
            <w:rStyle w:val="Hyperlink"/>
          </w:rPr>
          <w:t>https://openjdk.org/projects/panama/</w:t>
        </w:r>
      </w:hyperlink>
      <w:r>
        <w:t xml:space="preserve"> </w:t>
      </w:r>
    </w:p>
  </w:footnote>
  <w:footnote w:id="19">
    <w:p w14:paraId="12BD3A91" w14:textId="77777777" w:rsidR="008B54CB" w:rsidRPr="00AF6B9B" w:rsidRDefault="008B54CB" w:rsidP="008B54CB">
      <w:pPr>
        <w:pStyle w:val="Funotentext"/>
        <w:rPr>
          <w:lang w:val="de-DE"/>
        </w:rPr>
      </w:pPr>
      <w:r>
        <w:rPr>
          <w:rStyle w:val="Funotenzeichen"/>
        </w:rPr>
        <w:footnoteRef/>
      </w:r>
      <w:r>
        <w:t xml:space="preserve"> </w:t>
      </w:r>
      <w:hyperlink r:id="rId18" w:history="1">
        <w:r w:rsidRPr="005B3821">
          <w:rPr>
            <w:rStyle w:val="Hyperlink"/>
          </w:rPr>
          <w:t>https://github.com/java-native-access/jna</w:t>
        </w:r>
      </w:hyperlink>
      <w:r>
        <w:t xml:space="preserve"> </w:t>
      </w:r>
    </w:p>
  </w:footnote>
  <w:footnote w:id="20">
    <w:p w14:paraId="643DF5FB" w14:textId="329BA679" w:rsidR="00EB07D7" w:rsidRPr="00EB07D7" w:rsidRDefault="00EB07D7">
      <w:pPr>
        <w:pStyle w:val="Funotentext"/>
        <w:rPr>
          <w:lang w:val="de-DE"/>
        </w:rPr>
      </w:pPr>
      <w:r>
        <w:rPr>
          <w:rStyle w:val="Funotenzeichen"/>
        </w:rPr>
        <w:footnoteRef/>
      </w:r>
      <w:r>
        <w:t xml:space="preserve"> </w:t>
      </w:r>
      <w:hyperlink r:id="rId19" w:anchor="L1918C21-L1918C26" w:history="1">
        <w:r w:rsidRPr="00377B3E">
          <w:rPr>
            <w:rStyle w:val="Hyperlink"/>
          </w:rPr>
          <w:t>https://github.com/openjdk/jdk/blob/ffb6279c885e9d9a1a53ce7657390e286136c4b7/src/java.base/share/classes/java/lang/Class.java#L1918C21-L1918C26</w:t>
        </w:r>
      </w:hyperlink>
      <w:r>
        <w:t xml:space="preserve"> </w:t>
      </w:r>
    </w:p>
  </w:footnote>
  <w:footnote w:id="21">
    <w:p w14:paraId="2E288F8E" w14:textId="2F9A24DB" w:rsidR="00E06DF2" w:rsidRPr="00E06DF2" w:rsidRDefault="00E06DF2">
      <w:pPr>
        <w:pStyle w:val="Funotentext"/>
        <w:rPr>
          <w:lang w:val="de-DE"/>
        </w:rPr>
      </w:pPr>
      <w:r>
        <w:rPr>
          <w:rStyle w:val="Funotenzeichen"/>
        </w:rPr>
        <w:footnoteRef/>
      </w:r>
      <w:r>
        <w:t xml:space="preserve"> </w:t>
      </w:r>
      <w:hyperlink r:id="rId20" w:history="1">
        <w:r w:rsidRPr="00D350ED">
          <w:rPr>
            <w:rStyle w:val="Hyperlink"/>
          </w:rPr>
          <w:t>https://github.com/LWJGL/lwjgl3</w:t>
        </w:r>
      </w:hyperlink>
      <w:r>
        <w:t xml:space="preserve"> </w:t>
      </w:r>
    </w:p>
  </w:footnote>
  <w:footnote w:id="22">
    <w:p w14:paraId="47DA7712" w14:textId="6EF411E5" w:rsidR="0008608A" w:rsidRPr="0008608A" w:rsidRDefault="0008608A">
      <w:pPr>
        <w:pStyle w:val="Funotentext"/>
        <w:rPr>
          <w:lang w:val="de-DE"/>
        </w:rPr>
      </w:pPr>
      <w:r>
        <w:rPr>
          <w:rStyle w:val="Funotenzeichen"/>
        </w:rPr>
        <w:footnoteRef/>
      </w:r>
      <w:r>
        <w:t xml:space="preserve"> </w:t>
      </w:r>
      <w:r w:rsidRPr="0008608A">
        <w:t xml:space="preserve">Tsakpinis, I. Memory management in LWJGL. </w:t>
      </w:r>
      <w:hyperlink r:id="rId21" w:history="1">
        <w:r w:rsidRPr="007E5709">
          <w:rPr>
            <w:rStyle w:val="Hyperlink"/>
          </w:rPr>
          <w:t>https://blog.lwjgl.org/memory-management-in-lwjgl-3/</w:t>
        </w:r>
      </w:hyperlink>
      <w:r>
        <w:t xml:space="preserve"> </w:t>
      </w:r>
      <w:r w:rsidRPr="0008608A">
        <w:t>(2016)</w:t>
      </w:r>
    </w:p>
  </w:footnote>
  <w:footnote w:id="23">
    <w:p w14:paraId="523D6A21" w14:textId="295C85AD" w:rsidR="0008608A" w:rsidRPr="0008608A" w:rsidRDefault="0008608A">
      <w:pPr>
        <w:pStyle w:val="Funotentext"/>
        <w:rPr>
          <w:lang w:val="de-DE"/>
        </w:rPr>
      </w:pPr>
      <w:r>
        <w:rPr>
          <w:rStyle w:val="Funotenzeichen"/>
        </w:rPr>
        <w:footnoteRef/>
      </w:r>
      <w:r>
        <w:t xml:space="preserve"> </w:t>
      </w:r>
      <w:r w:rsidRPr="0008608A">
        <w:t xml:space="preserve">JEP 454: Foreign Function &amp; Memory API. </w:t>
      </w:r>
      <w:hyperlink r:id="rId22" w:history="1">
        <w:r w:rsidRPr="007E5709">
          <w:rPr>
            <w:rStyle w:val="Hyperlink"/>
          </w:rPr>
          <w:t>https://openjdk.org/jeps/454</w:t>
        </w:r>
      </w:hyperlink>
      <w:r>
        <w:t xml:space="preserve"> </w:t>
      </w:r>
    </w:p>
  </w:footnote>
  <w:footnote w:id="24">
    <w:p w14:paraId="7DF631FC" w14:textId="5EFAB971" w:rsidR="00091A2E" w:rsidRPr="00091A2E" w:rsidRDefault="00091A2E">
      <w:pPr>
        <w:pStyle w:val="Funotentext"/>
        <w:rPr>
          <w:lang w:val="de-DE"/>
        </w:rPr>
      </w:pPr>
      <w:r>
        <w:rPr>
          <w:rStyle w:val="Funotenzeichen"/>
        </w:rPr>
        <w:footnoteRef/>
      </w:r>
      <w:r>
        <w:t xml:space="preserve"> </w:t>
      </w:r>
      <w:hyperlink r:id="rId23" w:anchor="sigpoly" w:history="1">
        <w:r w:rsidRPr="000F1843">
          <w:rPr>
            <w:rStyle w:val="Hyperlink"/>
          </w:rPr>
          <w:t>https://docs.oracle.com/javase/8/docs/api/java/lang/invoke/MethodHandle.html#sigpoly</w:t>
        </w:r>
      </w:hyperlink>
      <w:r>
        <w:t xml:space="preserve"> </w:t>
      </w:r>
    </w:p>
  </w:footnote>
  <w:footnote w:id="25">
    <w:p w14:paraId="30B52972" w14:textId="3252131C" w:rsidR="00823A8B" w:rsidRPr="00823A8B" w:rsidRDefault="00823A8B">
      <w:pPr>
        <w:pStyle w:val="Funotentext"/>
        <w:rPr>
          <w:lang w:val="de-DE"/>
        </w:rPr>
      </w:pPr>
      <w:r>
        <w:rPr>
          <w:rStyle w:val="Funotenzeichen"/>
        </w:rPr>
        <w:footnoteRef/>
      </w:r>
      <w:r>
        <w:t xml:space="preserve"> </w:t>
      </w:r>
      <w:hyperlink r:id="rId24" w:history="1">
        <w:r w:rsidRPr="00A71320">
          <w:rPr>
            <w:rStyle w:val="Hyperlink"/>
          </w:rPr>
          <w:t>https://github.com/java-native-access/jna</w:t>
        </w:r>
      </w:hyperlink>
    </w:p>
  </w:footnote>
  <w:footnote w:id="26">
    <w:p w14:paraId="702D840F" w14:textId="7FFDE062" w:rsidR="00842F06" w:rsidRPr="00842F06" w:rsidRDefault="00842F06">
      <w:pPr>
        <w:pStyle w:val="Funotentext"/>
        <w:rPr>
          <w:lang w:val="de-DE"/>
        </w:rPr>
      </w:pPr>
      <w:r>
        <w:rPr>
          <w:rStyle w:val="Funotenzeichen"/>
        </w:rPr>
        <w:footnoteRef/>
      </w:r>
      <w:r>
        <w:t xml:space="preserve"> </w:t>
      </w:r>
      <w:hyperlink r:id="rId25" w:history="1">
        <w:r w:rsidRPr="00511728">
          <w:rPr>
            <w:rStyle w:val="Hyperlink"/>
          </w:rPr>
          <w:t>https://github.com/lni-dev/thesis-lutils</w:t>
        </w:r>
      </w:hyperlink>
      <w:r>
        <w:t xml:space="preserve"> </w:t>
      </w:r>
    </w:p>
  </w:footnote>
  <w:footnote w:id="27">
    <w:p w14:paraId="7895C3BF" w14:textId="38D7934A" w:rsidR="0050724B" w:rsidRPr="0050724B" w:rsidRDefault="0050724B">
      <w:pPr>
        <w:pStyle w:val="Funotentext"/>
        <w:rPr>
          <w:lang w:val="de-DE"/>
        </w:rPr>
      </w:pPr>
      <w:r>
        <w:rPr>
          <w:rStyle w:val="Funotenzeichen"/>
        </w:rPr>
        <w:footnoteRef/>
      </w:r>
      <w:r>
        <w:t xml:space="preserve"> </w:t>
      </w:r>
      <w:hyperlink r:id="rId26" w:anchor="L474" w:history="1">
        <w:r w:rsidRPr="00511728">
          <w:rPr>
            <w:rStyle w:val="Hyperlink"/>
          </w:rPr>
          <w:t>https://github.com/openjdk/jdk/blob/a35945ae067ffd60d5f374060086650636ebd9de/src/java.base/share/classes/java/lang/invoke/VarHandle.java#L474</w:t>
        </w:r>
      </w:hyperlink>
      <w:r>
        <w:t xml:space="preserve"> </w:t>
      </w:r>
    </w:p>
  </w:footnote>
  <w:footnote w:id="28">
    <w:p w14:paraId="4D614EA5" w14:textId="2E447E54" w:rsidR="00145DBA" w:rsidRPr="00145DBA" w:rsidRDefault="00145DBA">
      <w:pPr>
        <w:pStyle w:val="Funotentext"/>
        <w:rPr>
          <w:lang w:val="de-DE"/>
        </w:rPr>
      </w:pPr>
      <w:r>
        <w:rPr>
          <w:rStyle w:val="Funotenzeichen"/>
        </w:rPr>
        <w:footnoteRef/>
      </w:r>
      <w:r>
        <w:t xml:space="preserve"> </w:t>
      </w:r>
      <w:hyperlink r:id="rId27" w:history="1">
        <w:r w:rsidR="007E3529" w:rsidRPr="008744F6">
          <w:rPr>
            <w:rStyle w:val="Hyperlink"/>
          </w:rPr>
          <w:t>https://github.com/lni-dev/thesis-lutils/tree/master/benchmark-results/profiling_results_no_forks/</w:t>
        </w:r>
      </w:hyperlink>
      <w:r w:rsidR="007E3529">
        <w:t xml:space="preserve">   </w:t>
      </w:r>
    </w:p>
  </w:footnote>
  <w:footnote w:id="29">
    <w:p w14:paraId="09181656" w14:textId="69678EB6" w:rsidR="001B4D65" w:rsidRPr="001B4D65" w:rsidRDefault="001B4D65">
      <w:pPr>
        <w:pStyle w:val="Funotentext"/>
        <w:rPr>
          <w:lang w:val="de-DE"/>
        </w:rPr>
      </w:pPr>
      <w:r>
        <w:rPr>
          <w:rStyle w:val="Funotenzeichen"/>
        </w:rPr>
        <w:footnoteRef/>
      </w:r>
      <w:r>
        <w:t xml:space="preserve"> </w:t>
      </w:r>
      <w:hyperlink r:id="rId28" w:history="1">
        <w:r w:rsidRPr="005D5313">
          <w:rPr>
            <w:rStyle w:val="Hyperlink"/>
          </w:rPr>
          <w:t>https://github.com/jemalloc/jemalloc</w:t>
        </w:r>
      </w:hyperlink>
      <w:r>
        <w:t xml:space="preserve"> </w:t>
      </w:r>
    </w:p>
  </w:footnote>
  <w:footnote w:id="30">
    <w:p w14:paraId="4EB17CD5" w14:textId="486E2F1C" w:rsidR="001B4D65" w:rsidRPr="001B4D65" w:rsidRDefault="001B4D65">
      <w:pPr>
        <w:pStyle w:val="Funotentext"/>
        <w:rPr>
          <w:lang w:val="de-DE"/>
        </w:rPr>
      </w:pPr>
      <w:r>
        <w:rPr>
          <w:rStyle w:val="Funotenzeichen"/>
        </w:rPr>
        <w:footnoteRef/>
      </w:r>
      <w:r>
        <w:t xml:space="preserve"> </w:t>
      </w:r>
      <w:hyperlink r:id="rId29" w:history="1">
        <w:r w:rsidRPr="005D5313">
          <w:rPr>
            <w:rStyle w:val="Hyperlink"/>
          </w:rPr>
          <w:t>https://github.com/mjansson/rpmalloc</w:t>
        </w:r>
      </w:hyperlink>
      <w:r>
        <w:t xml:space="preserve"> </w:t>
      </w:r>
    </w:p>
  </w:footnote>
  <w:footnote w:id="31">
    <w:p w14:paraId="3035D4AC" w14:textId="1B90CA23" w:rsidR="004D6644" w:rsidRPr="004D6644" w:rsidRDefault="004D6644" w:rsidP="004D6644">
      <w:pPr>
        <w:pStyle w:val="Funotentext"/>
        <w:jc w:val="left"/>
        <w:rPr>
          <w:lang w:val="de-DE"/>
        </w:rPr>
      </w:pPr>
      <w:r>
        <w:rPr>
          <w:rStyle w:val="Funotenzeichen"/>
        </w:rPr>
        <w:footnoteRef/>
      </w:r>
      <w:r>
        <w:t xml:space="preserve"> </w:t>
      </w:r>
      <w:hyperlink r:id="rId30" w:history="1">
        <w:r w:rsidRPr="004D6644">
          <w:rPr>
            <w:rStyle w:val="Hyperlink"/>
            <w:sz w:val="16"/>
            <w:szCs w:val="16"/>
          </w:rPr>
          <w:t>https://github.com/openjdk/jdk/blob/d19eab4f08592140229de43689c7d20ff7fbf4ee/src/hotspot/share/runtime/stubRoutines.cpp</w:t>
        </w:r>
      </w:hyperlink>
    </w:p>
  </w:footnote>
  <w:footnote w:id="32">
    <w:p w14:paraId="1C54F4F5" w14:textId="77777777" w:rsidR="000E05D1" w:rsidRPr="000E05D1" w:rsidRDefault="000E05D1" w:rsidP="000E05D1">
      <w:pPr>
        <w:pStyle w:val="Funotentext"/>
        <w:rPr>
          <w:lang w:val="de-DE"/>
        </w:rPr>
      </w:pPr>
      <w:r>
        <w:rPr>
          <w:rStyle w:val="Funotenzeichen"/>
        </w:rPr>
        <w:footnoteRef/>
      </w:r>
      <w:r>
        <w:t xml:space="preserve"> </w:t>
      </w:r>
      <w:hyperlink r:id="rId31" w:anchor="L2398" w:history="1">
        <w:r w:rsidRPr="000E05D1">
          <w:rPr>
            <w:rStyle w:val="Hyperlink"/>
            <w:sz w:val="18"/>
            <w:szCs w:val="18"/>
          </w:rPr>
          <w:t>https://github.com/openjdk/jdk/blob/497dca2549a9829530670576115bf4b8fab386b3/src/hotspot/cpu/aarch64/stubGenerator_aarch64.cpp#L2398</w:t>
        </w:r>
      </w:hyperlink>
      <w:r w:rsidRPr="000E05D1">
        <w:rPr>
          <w:sz w:val="18"/>
          <w:szCs w:val="18"/>
        </w:rPr>
        <w:t xml:space="preserve"> </w:t>
      </w:r>
    </w:p>
  </w:footnote>
  <w:footnote w:id="33">
    <w:p w14:paraId="3FAE5236" w14:textId="77777777" w:rsidR="00BD2CCB" w:rsidRPr="00705695" w:rsidRDefault="00BD2CCB" w:rsidP="00BD2CCB">
      <w:pPr>
        <w:pStyle w:val="Funotentext"/>
        <w:rPr>
          <w:lang w:val="de-DE"/>
        </w:rPr>
      </w:pPr>
      <w:r>
        <w:rPr>
          <w:rStyle w:val="Funotenzeichen"/>
        </w:rPr>
        <w:footnoteRef/>
      </w:r>
      <w:r>
        <w:t xml:space="preserve"> </w:t>
      </w:r>
      <w:hyperlink r:id="rId32" w:history="1">
        <w:r w:rsidRPr="00176FD5">
          <w:rPr>
            <w:rStyle w:val="Hyperlink"/>
          </w:rPr>
          <w:t>https://github.com/openjdk/jdk/blob/4e6cf8f5611b6f1ae1d18b01e95216d9bf43ee5a/src/java.base/share/classes/jdk/internal/vm/annotation/IntrinsicCandidate.java</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D6B52" w14:textId="590A143F" w:rsidR="00952474" w:rsidRDefault="00952474" w:rsidP="00952474">
    <w:pPr>
      <w:pStyle w:val="BerichtHeader"/>
    </w:pPr>
    <w:r>
      <w:fldChar w:fldCharType="begin"/>
    </w:r>
    <w:r>
      <w:instrText xml:space="preserve"> STYLEREF  "Überschrift 1"  \* MERGEFORMAT </w:instrText>
    </w:r>
    <w:r>
      <w:fldChar w:fldCharType="separate"/>
    </w:r>
    <w:r w:rsidR="002D6190">
      <w:rPr>
        <w:noProof/>
      </w:rPr>
      <w:t>Fundamentals</w:t>
    </w:r>
    <w:r>
      <w:rPr>
        <w:noProof/>
      </w:rPr>
      <w:fldChar w:fldCharType="end"/>
    </w:r>
    <w:r>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A5203E" w14:textId="2171E48E" w:rsidR="001045E0" w:rsidRDefault="001045E0" w:rsidP="00630748">
    <w:pPr>
      <w:pStyle w:val="BerichtHeader"/>
    </w:pPr>
    <w:fldSimple w:instr=" STYLEREF  &quot;Überschrift 1&quot;  \* MERGEFORMAT ">
      <w:r w:rsidR="002D6190">
        <w:rPr>
          <w:noProof/>
        </w:rPr>
        <w:t>Abstract (Deutsch)</w:t>
      </w:r>
    </w:fldSimple>
    <w:r>
      <w:rPr>
        <w:noProof/>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3F9FC" w14:textId="342402CC" w:rsidR="00952474" w:rsidRDefault="00952474" w:rsidP="00952474"/>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C94BA7" w14:textId="0AB24D61" w:rsidR="00EE2753" w:rsidRPr="00952474" w:rsidRDefault="00EE2753" w:rsidP="00952474">
    <w:pPr>
      <w:pStyle w:val="Kopfzeile"/>
      <w:rPr>
        <w:lang w:val="de-D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E5862F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7B46C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C8E5DF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7C605C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4A4E1D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C265D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28B68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2282E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762FC0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E84EAD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31686"/>
    <w:multiLevelType w:val="hybridMultilevel"/>
    <w:tmpl w:val="A54CE7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02D599F"/>
    <w:multiLevelType w:val="hybridMultilevel"/>
    <w:tmpl w:val="F440CA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082188F"/>
    <w:multiLevelType w:val="hybridMultilevel"/>
    <w:tmpl w:val="902EB784"/>
    <w:lvl w:ilvl="0" w:tplc="6AFEFDC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2313015"/>
    <w:multiLevelType w:val="multilevel"/>
    <w:tmpl w:val="90E2C468"/>
    <w:styleLink w:val="Formatvorlage1"/>
    <w:lvl w:ilvl="0">
      <w:start w:val="1"/>
      <w:numFmt w:val="none"/>
      <w:lvlText w:val="POST"/>
      <w:lvlJc w:val="left"/>
      <w:pPr>
        <w:ind w:left="360" w:hanging="360"/>
      </w:pPr>
      <w:rPr>
        <w:rFonts w:hint="default"/>
      </w:rPr>
    </w:lvl>
    <w:lvl w:ilvl="1">
      <w:start w:val="1"/>
      <w:numFmt w:val="none"/>
      <w:lvlText w:val="%2"/>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02E1158C"/>
    <w:multiLevelType w:val="multilevel"/>
    <w:tmpl w:val="B366C320"/>
    <w:numStyleLink w:val="Formatvorlage4"/>
  </w:abstractNum>
  <w:abstractNum w:abstractNumId="15" w15:restartNumberingAfterBreak="0">
    <w:nsid w:val="031E5761"/>
    <w:multiLevelType w:val="multilevel"/>
    <w:tmpl w:val="CF72F2E2"/>
    <w:styleLink w:val="Formatvorlage5"/>
    <w:lvl w:ilvl="0">
      <w:start w:val="1"/>
      <w:numFmt w:val="decimal"/>
      <w:lvlText w:val="Benchmark %1:"/>
      <w:lvlJc w:val="left"/>
      <w:pPr>
        <w:ind w:left="1758" w:hanging="1588"/>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03E939BF"/>
    <w:multiLevelType w:val="multilevel"/>
    <w:tmpl w:val="C794FFF4"/>
    <w:numStyleLink w:val="Formatvorlage3"/>
  </w:abstractNum>
  <w:abstractNum w:abstractNumId="17" w15:restartNumberingAfterBreak="0">
    <w:nsid w:val="098F5FFA"/>
    <w:multiLevelType w:val="multilevel"/>
    <w:tmpl w:val="659C889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1145"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15:restartNumberingAfterBreak="0">
    <w:nsid w:val="11871D5A"/>
    <w:multiLevelType w:val="multilevel"/>
    <w:tmpl w:val="90E2C468"/>
    <w:numStyleLink w:val="Formatvorlage1"/>
  </w:abstractNum>
  <w:abstractNum w:abstractNumId="19" w15:restartNumberingAfterBreak="0">
    <w:nsid w:val="12102828"/>
    <w:multiLevelType w:val="hybridMultilevel"/>
    <w:tmpl w:val="798A27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2BF5B10"/>
    <w:multiLevelType w:val="multilevel"/>
    <w:tmpl w:val="8CD89D26"/>
    <w:numStyleLink w:val="HTTP-GET"/>
  </w:abstractNum>
  <w:abstractNum w:abstractNumId="21" w15:restartNumberingAfterBreak="0">
    <w:nsid w:val="169C1840"/>
    <w:multiLevelType w:val="multilevel"/>
    <w:tmpl w:val="F17A67D2"/>
    <w:styleLink w:val="Formatvorlage2"/>
    <w:lvl w:ilvl="0">
      <w:start w:val="1"/>
      <w:numFmt w:val="none"/>
      <w:lvlText w:val="PUT"/>
      <w:lvlJc w:val="left"/>
      <w:pPr>
        <w:ind w:left="360" w:hanging="360"/>
      </w:pPr>
      <w:rPr>
        <w:rFonts w:hint="default"/>
      </w:rPr>
    </w:lvl>
    <w:lvl w:ilvl="1">
      <w:start w:val="1"/>
      <w:numFmt w:val="none"/>
      <w:lvlText w:val=""/>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18011305"/>
    <w:multiLevelType w:val="hybridMultilevel"/>
    <w:tmpl w:val="B2480110"/>
    <w:lvl w:ilvl="0" w:tplc="2400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84B3C55"/>
    <w:multiLevelType w:val="hybridMultilevel"/>
    <w:tmpl w:val="AAC6F02A"/>
    <w:lvl w:ilvl="0" w:tplc="04070001">
      <w:start w:val="1"/>
      <w:numFmt w:val="bullet"/>
      <w:lvlText w:val=""/>
      <w:lvlJc w:val="left"/>
      <w:pPr>
        <w:ind w:left="783" w:hanging="360"/>
      </w:pPr>
      <w:rPr>
        <w:rFonts w:ascii="Symbol" w:hAnsi="Symbol" w:hint="default"/>
      </w:rPr>
    </w:lvl>
    <w:lvl w:ilvl="1" w:tplc="04070003" w:tentative="1">
      <w:start w:val="1"/>
      <w:numFmt w:val="bullet"/>
      <w:lvlText w:val="o"/>
      <w:lvlJc w:val="left"/>
      <w:pPr>
        <w:ind w:left="1503" w:hanging="360"/>
      </w:pPr>
      <w:rPr>
        <w:rFonts w:ascii="Courier New" w:hAnsi="Courier New" w:cs="Courier New" w:hint="default"/>
      </w:rPr>
    </w:lvl>
    <w:lvl w:ilvl="2" w:tplc="04070005" w:tentative="1">
      <w:start w:val="1"/>
      <w:numFmt w:val="bullet"/>
      <w:lvlText w:val=""/>
      <w:lvlJc w:val="left"/>
      <w:pPr>
        <w:ind w:left="2223" w:hanging="360"/>
      </w:pPr>
      <w:rPr>
        <w:rFonts w:ascii="Wingdings" w:hAnsi="Wingdings" w:hint="default"/>
      </w:rPr>
    </w:lvl>
    <w:lvl w:ilvl="3" w:tplc="04070001" w:tentative="1">
      <w:start w:val="1"/>
      <w:numFmt w:val="bullet"/>
      <w:lvlText w:val=""/>
      <w:lvlJc w:val="left"/>
      <w:pPr>
        <w:ind w:left="2943" w:hanging="360"/>
      </w:pPr>
      <w:rPr>
        <w:rFonts w:ascii="Symbol" w:hAnsi="Symbol" w:hint="default"/>
      </w:rPr>
    </w:lvl>
    <w:lvl w:ilvl="4" w:tplc="04070003" w:tentative="1">
      <w:start w:val="1"/>
      <w:numFmt w:val="bullet"/>
      <w:lvlText w:val="o"/>
      <w:lvlJc w:val="left"/>
      <w:pPr>
        <w:ind w:left="3663" w:hanging="360"/>
      </w:pPr>
      <w:rPr>
        <w:rFonts w:ascii="Courier New" w:hAnsi="Courier New" w:cs="Courier New" w:hint="default"/>
      </w:rPr>
    </w:lvl>
    <w:lvl w:ilvl="5" w:tplc="04070005" w:tentative="1">
      <w:start w:val="1"/>
      <w:numFmt w:val="bullet"/>
      <w:lvlText w:val=""/>
      <w:lvlJc w:val="left"/>
      <w:pPr>
        <w:ind w:left="4383" w:hanging="360"/>
      </w:pPr>
      <w:rPr>
        <w:rFonts w:ascii="Wingdings" w:hAnsi="Wingdings" w:hint="default"/>
      </w:rPr>
    </w:lvl>
    <w:lvl w:ilvl="6" w:tplc="04070001" w:tentative="1">
      <w:start w:val="1"/>
      <w:numFmt w:val="bullet"/>
      <w:lvlText w:val=""/>
      <w:lvlJc w:val="left"/>
      <w:pPr>
        <w:ind w:left="5103" w:hanging="360"/>
      </w:pPr>
      <w:rPr>
        <w:rFonts w:ascii="Symbol" w:hAnsi="Symbol" w:hint="default"/>
      </w:rPr>
    </w:lvl>
    <w:lvl w:ilvl="7" w:tplc="04070003" w:tentative="1">
      <w:start w:val="1"/>
      <w:numFmt w:val="bullet"/>
      <w:lvlText w:val="o"/>
      <w:lvlJc w:val="left"/>
      <w:pPr>
        <w:ind w:left="5823" w:hanging="360"/>
      </w:pPr>
      <w:rPr>
        <w:rFonts w:ascii="Courier New" w:hAnsi="Courier New" w:cs="Courier New" w:hint="default"/>
      </w:rPr>
    </w:lvl>
    <w:lvl w:ilvl="8" w:tplc="04070005" w:tentative="1">
      <w:start w:val="1"/>
      <w:numFmt w:val="bullet"/>
      <w:lvlText w:val=""/>
      <w:lvlJc w:val="left"/>
      <w:pPr>
        <w:ind w:left="6543" w:hanging="360"/>
      </w:pPr>
      <w:rPr>
        <w:rFonts w:ascii="Wingdings" w:hAnsi="Wingdings" w:hint="default"/>
      </w:rPr>
    </w:lvl>
  </w:abstractNum>
  <w:abstractNum w:abstractNumId="24" w15:restartNumberingAfterBreak="0">
    <w:nsid w:val="18B9211D"/>
    <w:multiLevelType w:val="hybridMultilevel"/>
    <w:tmpl w:val="172AFDAA"/>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cs="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cs="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cs="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25" w15:restartNumberingAfterBreak="0">
    <w:nsid w:val="19032D13"/>
    <w:multiLevelType w:val="hybridMultilevel"/>
    <w:tmpl w:val="C4B298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192A1CE8"/>
    <w:multiLevelType w:val="hybridMultilevel"/>
    <w:tmpl w:val="8878D8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196C6C9D"/>
    <w:multiLevelType w:val="multilevel"/>
    <w:tmpl w:val="CF72F2E2"/>
    <w:numStyleLink w:val="Formatvorlage5"/>
  </w:abstractNum>
  <w:abstractNum w:abstractNumId="28" w15:restartNumberingAfterBreak="0">
    <w:nsid w:val="1CBF01CE"/>
    <w:multiLevelType w:val="hybridMultilevel"/>
    <w:tmpl w:val="CD8876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1CC5674C"/>
    <w:multiLevelType w:val="hybridMultilevel"/>
    <w:tmpl w:val="4A643210"/>
    <w:lvl w:ilvl="0" w:tplc="24000001">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30" w15:restartNumberingAfterBreak="0">
    <w:nsid w:val="1DB31A0D"/>
    <w:multiLevelType w:val="hybridMultilevel"/>
    <w:tmpl w:val="C3AA0C0A"/>
    <w:lvl w:ilvl="0" w:tplc="212CE5CE">
      <w:start w:val="1"/>
      <w:numFmt w:val="decimal"/>
      <w:pStyle w:val="BerichtCode"/>
      <w:lvlText w:val="%1"/>
      <w:lvlJc w:val="left"/>
      <w:pPr>
        <w:ind w:left="360" w:hanging="360"/>
      </w:pPr>
      <w:rPr>
        <w:rFonts w:hint="default"/>
        <w:b w:val="0"/>
        <w:bCs w:val="0"/>
        <w:color w:val="auto"/>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1E50255D"/>
    <w:multiLevelType w:val="hybridMultilevel"/>
    <w:tmpl w:val="1EF6338E"/>
    <w:lvl w:ilvl="0" w:tplc="95EC07F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1E5851FF"/>
    <w:multiLevelType w:val="multilevel"/>
    <w:tmpl w:val="F17A67D2"/>
    <w:lvl w:ilvl="0">
      <w:start w:val="1"/>
      <w:numFmt w:val="none"/>
      <w:lvlText w:val="PUT"/>
      <w:lvlJc w:val="left"/>
      <w:pPr>
        <w:ind w:left="360" w:hanging="360"/>
      </w:pPr>
      <w:rPr>
        <w:rFonts w:hint="default"/>
      </w:rPr>
    </w:lvl>
    <w:lvl w:ilvl="1">
      <w:start w:val="1"/>
      <w:numFmt w:val="none"/>
      <w:lvlText w:val=""/>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1F151C1B"/>
    <w:multiLevelType w:val="multilevel"/>
    <w:tmpl w:val="1CE6EAA2"/>
    <w:lvl w:ilvl="0">
      <w:start w:val="1"/>
      <w:numFmt w:val="decimal"/>
      <w:lvlText w:val="%1."/>
      <w:lvlJc w:val="left"/>
      <w:pPr>
        <w:ind w:left="720" w:hanging="363"/>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22DF7C7A"/>
    <w:multiLevelType w:val="hybridMultilevel"/>
    <w:tmpl w:val="618A79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238E3E82"/>
    <w:multiLevelType w:val="hybridMultilevel"/>
    <w:tmpl w:val="6E02D1D0"/>
    <w:lvl w:ilvl="0" w:tplc="2400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252E1412"/>
    <w:multiLevelType w:val="multilevel"/>
    <w:tmpl w:val="C6483F36"/>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260F3E00"/>
    <w:multiLevelType w:val="hybridMultilevel"/>
    <w:tmpl w:val="6812DB02"/>
    <w:lvl w:ilvl="0" w:tplc="FFFFFFFF">
      <w:start w:val="1"/>
      <w:numFmt w:val="decimal"/>
      <w:lvlText w:val="%1."/>
      <w:lvlJc w:val="left"/>
      <w:pPr>
        <w:ind w:left="360" w:hanging="360"/>
      </w:pPr>
      <w:rPr>
        <w:rFonts w:hint="default"/>
      </w:rPr>
    </w:lvl>
    <w:lvl w:ilvl="1" w:tplc="FFFFFFFF">
      <w:numFmt w:val="bullet"/>
      <w:lvlText w:val="-"/>
      <w:lvlJc w:val="left"/>
      <w:pPr>
        <w:ind w:left="360" w:hanging="360"/>
      </w:pPr>
      <w:rPr>
        <w:rFonts w:ascii="Times New Roman" w:eastAsia="Calibri" w:hAnsi="Times New Roman" w:cs="Times New Roman" w:hint="default"/>
      </w:rPr>
    </w:lvl>
    <w:lvl w:ilvl="2" w:tplc="24000001">
      <w:start w:val="1"/>
      <w:numFmt w:val="bullet"/>
      <w:lvlText w:val=""/>
      <w:lvlJc w:val="left"/>
      <w:pPr>
        <w:ind w:left="360" w:hanging="360"/>
      </w:pPr>
      <w:rPr>
        <w:rFonts w:ascii="Symbol" w:hAnsi="Symbol" w:hint="default"/>
      </w:r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26E1502E"/>
    <w:multiLevelType w:val="hybridMultilevel"/>
    <w:tmpl w:val="6B9E0306"/>
    <w:lvl w:ilvl="0" w:tplc="16121952">
      <w:start w:val="1"/>
      <w:numFmt w:val="decimal"/>
      <w:pStyle w:val="Attachment"/>
      <w:suff w:val="space"/>
      <w:lvlText w:val="Attachment A %1."/>
      <w:lvlJc w:val="left"/>
      <w:pPr>
        <w:ind w:left="0" w:firstLine="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295E2F23"/>
    <w:multiLevelType w:val="hybridMultilevel"/>
    <w:tmpl w:val="B3322540"/>
    <w:lvl w:ilvl="0" w:tplc="0407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B3C53F0"/>
    <w:multiLevelType w:val="hybridMultilevel"/>
    <w:tmpl w:val="B6B4B2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2C1303CB"/>
    <w:multiLevelType w:val="hybridMultilevel"/>
    <w:tmpl w:val="5C2EEA80"/>
    <w:lvl w:ilvl="0" w:tplc="24000001">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42" w15:restartNumberingAfterBreak="0">
    <w:nsid w:val="2C7B31D8"/>
    <w:multiLevelType w:val="multilevel"/>
    <w:tmpl w:val="B366C320"/>
    <w:styleLink w:val="Formatvorlage4"/>
    <w:lvl w:ilvl="0">
      <w:start w:val="1"/>
      <w:numFmt w:val="ordinal"/>
      <w:lvlText w:val="%1"/>
      <w:lvlJc w:val="left"/>
      <w:pPr>
        <w:ind w:left="567" w:hanging="340"/>
      </w:pPr>
      <w:rPr>
        <w:rFonts w:ascii="Times New Roman" w:hAnsi="Times New Roman" w:hint="default"/>
        <w:color w:val="auto"/>
      </w:rPr>
    </w:lvl>
    <w:lvl w:ilvl="1">
      <w:numFmt w:val="bullet"/>
      <w:lvlText w:val=""/>
      <w:lvlJc w:val="left"/>
      <w:pPr>
        <w:ind w:left="794" w:hanging="340"/>
      </w:pPr>
      <w:rPr>
        <w:rFonts w:ascii="Symbol" w:hAnsi="Symbol" w:hint="default"/>
      </w:rPr>
    </w:lvl>
    <w:lvl w:ilvl="2">
      <w:start w:val="1"/>
      <w:numFmt w:val="bullet"/>
      <w:lvlText w:val=""/>
      <w:lvlJc w:val="left"/>
      <w:pPr>
        <w:ind w:left="72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2D1F4B67"/>
    <w:multiLevelType w:val="hybridMultilevel"/>
    <w:tmpl w:val="016E43F2"/>
    <w:lvl w:ilvl="0" w:tplc="B1B85E4E">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4" w15:restartNumberingAfterBreak="0">
    <w:nsid w:val="2D2F14A4"/>
    <w:multiLevelType w:val="multilevel"/>
    <w:tmpl w:val="697E8E6A"/>
    <w:lvl w:ilvl="0">
      <w:start w:val="1"/>
      <w:numFmt w:val="decimal"/>
      <w:pStyle w:val="UserStoryHeading"/>
      <w:lvlText w:val="User-Story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2E5C3B24"/>
    <w:multiLevelType w:val="multilevel"/>
    <w:tmpl w:val="C794FFF4"/>
    <w:styleLink w:val="Formatvorlage3"/>
    <w:lvl w:ilvl="0">
      <w:start w:val="1"/>
      <w:numFmt w:val="none"/>
      <w:lvlText w:val="DELETE"/>
      <w:lvlJc w:val="left"/>
      <w:pPr>
        <w:ind w:left="360" w:hanging="360"/>
      </w:pPr>
      <w:rPr>
        <w:rFonts w:hint="default"/>
      </w:rPr>
    </w:lvl>
    <w:lvl w:ilvl="1">
      <w:start w:val="1"/>
      <w:numFmt w:val="none"/>
      <w:lvlText w:val=""/>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15:restartNumberingAfterBreak="0">
    <w:nsid w:val="304F164C"/>
    <w:multiLevelType w:val="hybridMultilevel"/>
    <w:tmpl w:val="19A65E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317471D6"/>
    <w:multiLevelType w:val="multilevel"/>
    <w:tmpl w:val="8CD89D26"/>
    <w:numStyleLink w:val="HTTP-GET"/>
  </w:abstractNum>
  <w:abstractNum w:abstractNumId="48" w15:restartNumberingAfterBreak="0">
    <w:nsid w:val="336B4AE8"/>
    <w:multiLevelType w:val="hybridMultilevel"/>
    <w:tmpl w:val="B02282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3428222A"/>
    <w:multiLevelType w:val="hybridMultilevel"/>
    <w:tmpl w:val="27344AAE"/>
    <w:lvl w:ilvl="0" w:tplc="A4CEDB9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346A094D"/>
    <w:multiLevelType w:val="hybridMultilevel"/>
    <w:tmpl w:val="7D908D4A"/>
    <w:lvl w:ilvl="0" w:tplc="4886BB1A">
      <w:start w:val="1"/>
      <w:numFmt w:val="bullet"/>
      <w:lvlText w:val=""/>
      <w:lvlJc w:val="left"/>
      <w:pPr>
        <w:ind w:left="720" w:hanging="363"/>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1" w15:restartNumberingAfterBreak="0">
    <w:nsid w:val="357C13F3"/>
    <w:multiLevelType w:val="multilevel"/>
    <w:tmpl w:val="AF7CD476"/>
    <w:lvl w:ilvl="0">
      <w:start w:val="1"/>
      <w:numFmt w:val="decimal"/>
      <w:lvlText w:val="%1."/>
      <w:lvlJc w:val="left"/>
      <w:pPr>
        <w:ind w:left="720" w:hanging="363"/>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3F8B6A48"/>
    <w:multiLevelType w:val="hybridMultilevel"/>
    <w:tmpl w:val="2A64AF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40E97553"/>
    <w:multiLevelType w:val="multilevel"/>
    <w:tmpl w:val="DB46B576"/>
    <w:lvl w:ilvl="0">
      <w:start w:val="1"/>
      <w:numFmt w:val="decimal"/>
      <w:lvlText w:val="Benchmark %1:"/>
      <w:lvlJc w:val="left"/>
      <w:pPr>
        <w:ind w:left="1928" w:hanging="157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 w15:restartNumberingAfterBreak="0">
    <w:nsid w:val="46003EF4"/>
    <w:multiLevelType w:val="hybridMultilevel"/>
    <w:tmpl w:val="A50680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15:restartNumberingAfterBreak="0">
    <w:nsid w:val="473D3EC5"/>
    <w:multiLevelType w:val="hybridMultilevel"/>
    <w:tmpl w:val="82A2DE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4B374F16"/>
    <w:multiLevelType w:val="hybridMultilevel"/>
    <w:tmpl w:val="3EA81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7" w15:restartNumberingAfterBreak="0">
    <w:nsid w:val="4FA9528A"/>
    <w:multiLevelType w:val="hybridMultilevel"/>
    <w:tmpl w:val="726AE4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15:restartNumberingAfterBreak="0">
    <w:nsid w:val="53FE6E24"/>
    <w:multiLevelType w:val="hybridMultilevel"/>
    <w:tmpl w:val="A8D232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9" w15:restartNumberingAfterBreak="0">
    <w:nsid w:val="54F03381"/>
    <w:multiLevelType w:val="multilevel"/>
    <w:tmpl w:val="39B42C8C"/>
    <w:styleLink w:val="nichtfunkanforderungen"/>
    <w:lvl w:ilvl="0">
      <w:start w:val="1"/>
      <w:numFmt w:val="decimal"/>
      <w:lvlText w:val="4.4.%1"/>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565965D7"/>
    <w:multiLevelType w:val="hybridMultilevel"/>
    <w:tmpl w:val="6A5CB5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15:restartNumberingAfterBreak="0">
    <w:nsid w:val="5700503A"/>
    <w:multiLevelType w:val="hybridMultilevel"/>
    <w:tmpl w:val="129AE2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2" w15:restartNumberingAfterBreak="0">
    <w:nsid w:val="57FA61FA"/>
    <w:multiLevelType w:val="hybridMultilevel"/>
    <w:tmpl w:val="73725F62"/>
    <w:lvl w:ilvl="0" w:tplc="B1B85E4E">
      <w:numFmt w:val="bullet"/>
      <w:lvlText w:val="-"/>
      <w:lvlJc w:val="left"/>
      <w:pPr>
        <w:ind w:left="720" w:hanging="360"/>
      </w:pPr>
      <w:rPr>
        <w:rFonts w:ascii="Times New Roman" w:eastAsia="Calibr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3" w15:restartNumberingAfterBreak="0">
    <w:nsid w:val="580450F8"/>
    <w:multiLevelType w:val="hybridMultilevel"/>
    <w:tmpl w:val="234A4E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15:restartNumberingAfterBreak="0">
    <w:nsid w:val="59443FB0"/>
    <w:multiLevelType w:val="hybridMultilevel"/>
    <w:tmpl w:val="50F2DA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5" w15:restartNumberingAfterBreak="0">
    <w:nsid w:val="5B4F378C"/>
    <w:multiLevelType w:val="hybridMultilevel"/>
    <w:tmpl w:val="4F06E8E0"/>
    <w:lvl w:ilvl="0" w:tplc="24000001">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66" w15:restartNumberingAfterBreak="0">
    <w:nsid w:val="5D140D9E"/>
    <w:multiLevelType w:val="hybridMultilevel"/>
    <w:tmpl w:val="45042938"/>
    <w:lvl w:ilvl="0" w:tplc="2400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7" w15:restartNumberingAfterBreak="0">
    <w:nsid w:val="5E5E196D"/>
    <w:multiLevelType w:val="hybridMultilevel"/>
    <w:tmpl w:val="65665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8" w15:restartNumberingAfterBreak="0">
    <w:nsid w:val="5F383CD4"/>
    <w:multiLevelType w:val="hybridMultilevel"/>
    <w:tmpl w:val="13FAE0F4"/>
    <w:lvl w:ilvl="0" w:tplc="1D8A87D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9" w15:restartNumberingAfterBreak="0">
    <w:nsid w:val="6099252D"/>
    <w:multiLevelType w:val="hybridMultilevel"/>
    <w:tmpl w:val="DAFC91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0" w15:restartNumberingAfterBreak="0">
    <w:nsid w:val="60CB281F"/>
    <w:multiLevelType w:val="multilevel"/>
    <w:tmpl w:val="8CD89D26"/>
    <w:styleLink w:val="HTTP-GET"/>
    <w:lvl w:ilvl="0">
      <w:start w:val="1"/>
      <w:numFmt w:val="none"/>
      <w:lvlText w:val="GET"/>
      <w:lvlJc w:val="left"/>
      <w:pPr>
        <w:ind w:left="360" w:hanging="360"/>
      </w:pPr>
      <w:rPr>
        <w:rFonts w:ascii="Times New Roman" w:hAnsi="Times New Roman" w:hint="default"/>
        <w:color w:val="auto"/>
      </w:rPr>
    </w:lvl>
    <w:lvl w:ilvl="1">
      <w:start w:val="1"/>
      <w:numFmt w:val="none"/>
      <w:lvlText w:val=""/>
      <w:lvlJc w:val="left"/>
      <w:pPr>
        <w:ind w:left="397" w:hanging="37"/>
      </w:pPr>
      <w:rPr>
        <w:rFonts w:hint="default"/>
        <w:color w:val="auto"/>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1" w15:restartNumberingAfterBreak="0">
    <w:nsid w:val="62C31461"/>
    <w:multiLevelType w:val="multilevel"/>
    <w:tmpl w:val="571E9B68"/>
    <w:lvl w:ilvl="0">
      <w:start w:val="1"/>
      <w:numFmt w:val="bullet"/>
      <w:lvlText w:val=""/>
      <w:lvlJc w:val="left"/>
      <w:pPr>
        <w:ind w:left="567" w:hanging="340"/>
      </w:pPr>
      <w:rPr>
        <w:rFonts w:ascii="Symbol" w:hAnsi="Symbol" w:hint="default"/>
        <w:color w:val="auto"/>
      </w:rPr>
    </w:lvl>
    <w:lvl w:ilvl="1">
      <w:numFmt w:val="bullet"/>
      <w:lvlText w:val=""/>
      <w:lvlJc w:val="left"/>
      <w:pPr>
        <w:ind w:left="720" w:hanging="363"/>
      </w:pPr>
      <w:rPr>
        <w:rFonts w:ascii="Symbol" w:hAnsi="Symbol" w:hint="default"/>
      </w:rPr>
    </w:lvl>
    <w:lvl w:ilvl="2">
      <w:start w:val="1"/>
      <w:numFmt w:val="bullet"/>
      <w:lvlText w:val=""/>
      <w:lvlJc w:val="left"/>
      <w:pPr>
        <w:ind w:left="72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2" w15:restartNumberingAfterBreak="0">
    <w:nsid w:val="63601313"/>
    <w:multiLevelType w:val="hybridMultilevel"/>
    <w:tmpl w:val="E732ED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3" w15:restartNumberingAfterBreak="0">
    <w:nsid w:val="66E708C1"/>
    <w:multiLevelType w:val="multilevel"/>
    <w:tmpl w:val="8FF2DF98"/>
    <w:lvl w:ilvl="0">
      <w:start w:val="1"/>
      <w:numFmt w:val="decimal"/>
      <w:pStyle w:val="3nichtimVerzeichniss"/>
      <w:lvlText w:val="4.3.%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4" w15:restartNumberingAfterBreak="0">
    <w:nsid w:val="682111D3"/>
    <w:multiLevelType w:val="multilevel"/>
    <w:tmpl w:val="98E4CCBC"/>
    <w:lvl w:ilvl="0">
      <w:start w:val="1"/>
      <w:numFmt w:val="decimal"/>
      <w:pStyle w:val="funkanforderungenff"/>
      <w:lvlText w:val="4.4.%1"/>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5" w15:restartNumberingAfterBreak="0">
    <w:nsid w:val="69FC4138"/>
    <w:multiLevelType w:val="hybridMultilevel"/>
    <w:tmpl w:val="7E66B5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6" w15:restartNumberingAfterBreak="0">
    <w:nsid w:val="6A7606A8"/>
    <w:multiLevelType w:val="multilevel"/>
    <w:tmpl w:val="2400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7" w15:restartNumberingAfterBreak="0">
    <w:nsid w:val="6F5A118F"/>
    <w:multiLevelType w:val="multilevel"/>
    <w:tmpl w:val="879E58DC"/>
    <w:lvl w:ilvl="0">
      <w:start w:val="1"/>
      <w:numFmt w:val="decimal"/>
      <w:lvlText w:val="%1."/>
      <w:lvlJc w:val="left"/>
      <w:pPr>
        <w:ind w:left="567" w:hanging="340"/>
      </w:pPr>
      <w:rPr>
        <w:rFonts w:ascii="Times New Roman" w:hAnsi="Times New Roman" w:hint="default"/>
        <w:color w:val="auto"/>
      </w:rPr>
    </w:lvl>
    <w:lvl w:ilvl="1">
      <w:numFmt w:val="bullet"/>
      <w:lvlText w:val=""/>
      <w:lvlJc w:val="left"/>
      <w:pPr>
        <w:ind w:left="720" w:hanging="363"/>
      </w:pPr>
      <w:rPr>
        <w:rFonts w:ascii="Symbol" w:hAnsi="Symbol" w:hint="default"/>
      </w:rPr>
    </w:lvl>
    <w:lvl w:ilvl="2">
      <w:start w:val="1"/>
      <w:numFmt w:val="bullet"/>
      <w:lvlText w:val=""/>
      <w:lvlJc w:val="left"/>
      <w:pPr>
        <w:ind w:left="72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8" w15:restartNumberingAfterBreak="0">
    <w:nsid w:val="74D25E5F"/>
    <w:multiLevelType w:val="hybridMultilevel"/>
    <w:tmpl w:val="E0662F60"/>
    <w:lvl w:ilvl="0" w:tplc="FC642A90">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79" w15:restartNumberingAfterBreak="0">
    <w:nsid w:val="77D03A69"/>
    <w:multiLevelType w:val="hybridMultilevel"/>
    <w:tmpl w:val="3A7274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0" w15:restartNumberingAfterBreak="0">
    <w:nsid w:val="77EE2D4C"/>
    <w:multiLevelType w:val="hybridMultilevel"/>
    <w:tmpl w:val="DE76FF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5569512">
    <w:abstractNumId w:val="17"/>
  </w:num>
  <w:num w:numId="2" w16cid:durableId="760175103">
    <w:abstractNumId w:val="0"/>
  </w:num>
  <w:num w:numId="3" w16cid:durableId="1908419342">
    <w:abstractNumId w:val="1"/>
  </w:num>
  <w:num w:numId="4" w16cid:durableId="2045128927">
    <w:abstractNumId w:val="2"/>
  </w:num>
  <w:num w:numId="5" w16cid:durableId="1474131810">
    <w:abstractNumId w:val="3"/>
  </w:num>
  <w:num w:numId="6" w16cid:durableId="1259291321">
    <w:abstractNumId w:val="4"/>
  </w:num>
  <w:num w:numId="7" w16cid:durableId="1322657664">
    <w:abstractNumId w:val="5"/>
  </w:num>
  <w:num w:numId="8" w16cid:durableId="1797603875">
    <w:abstractNumId w:val="6"/>
  </w:num>
  <w:num w:numId="9" w16cid:durableId="1205018206">
    <w:abstractNumId w:val="7"/>
  </w:num>
  <w:num w:numId="10" w16cid:durableId="1082877999">
    <w:abstractNumId w:val="8"/>
  </w:num>
  <w:num w:numId="11" w16cid:durableId="336033431">
    <w:abstractNumId w:val="9"/>
  </w:num>
  <w:num w:numId="12" w16cid:durableId="1561868754">
    <w:abstractNumId w:val="65"/>
  </w:num>
  <w:num w:numId="13" w16cid:durableId="1119302739">
    <w:abstractNumId w:val="29"/>
  </w:num>
  <w:num w:numId="14" w16cid:durableId="259797993">
    <w:abstractNumId w:val="41"/>
  </w:num>
  <w:num w:numId="15" w16cid:durableId="463735527">
    <w:abstractNumId w:val="78"/>
  </w:num>
  <w:num w:numId="16" w16cid:durableId="6292300">
    <w:abstractNumId w:val="44"/>
  </w:num>
  <w:num w:numId="17" w16cid:durableId="51120445">
    <w:abstractNumId w:val="36"/>
  </w:num>
  <w:num w:numId="18" w16cid:durableId="1085107542">
    <w:abstractNumId w:val="61"/>
  </w:num>
  <w:num w:numId="19" w16cid:durableId="49380919">
    <w:abstractNumId w:val="75"/>
  </w:num>
  <w:num w:numId="20" w16cid:durableId="999383817">
    <w:abstractNumId w:val="34"/>
  </w:num>
  <w:num w:numId="21" w16cid:durableId="485822196">
    <w:abstractNumId w:val="39"/>
  </w:num>
  <w:num w:numId="22" w16cid:durableId="1080640161">
    <w:abstractNumId w:val="60"/>
  </w:num>
  <w:num w:numId="23" w16cid:durableId="1810586459">
    <w:abstractNumId w:val="11"/>
  </w:num>
  <w:num w:numId="24" w16cid:durableId="818695254">
    <w:abstractNumId w:val="55"/>
  </w:num>
  <w:num w:numId="25" w16cid:durableId="193885438">
    <w:abstractNumId w:val="23"/>
  </w:num>
  <w:num w:numId="26" w16cid:durableId="764888046">
    <w:abstractNumId w:val="57"/>
  </w:num>
  <w:num w:numId="27" w16cid:durableId="813526804">
    <w:abstractNumId w:val="30"/>
  </w:num>
  <w:num w:numId="28" w16cid:durableId="402946085">
    <w:abstractNumId w:val="30"/>
    <w:lvlOverride w:ilvl="0">
      <w:startOverride w:val="1"/>
    </w:lvlOverride>
  </w:num>
  <w:num w:numId="29" w16cid:durableId="1827091695">
    <w:abstractNumId w:val="30"/>
    <w:lvlOverride w:ilvl="0">
      <w:startOverride w:val="1"/>
    </w:lvlOverride>
  </w:num>
  <w:num w:numId="30" w16cid:durableId="831481639">
    <w:abstractNumId w:val="22"/>
  </w:num>
  <w:num w:numId="31" w16cid:durableId="1713966393">
    <w:abstractNumId w:val="10"/>
  </w:num>
  <w:num w:numId="32" w16cid:durableId="213204428">
    <w:abstractNumId w:val="30"/>
    <w:lvlOverride w:ilvl="0">
      <w:startOverride w:val="1"/>
    </w:lvlOverride>
  </w:num>
  <w:num w:numId="33" w16cid:durableId="2082559752">
    <w:abstractNumId w:val="24"/>
  </w:num>
  <w:num w:numId="34" w16cid:durableId="1009405926">
    <w:abstractNumId w:val="70"/>
  </w:num>
  <w:num w:numId="35" w16cid:durableId="1556090243">
    <w:abstractNumId w:val="20"/>
    <w:lvlOverride w:ilvl="0">
      <w:lvl w:ilvl="0">
        <w:start w:val="1"/>
        <w:numFmt w:val="none"/>
        <w:lvlText w:val="GET"/>
        <w:lvlJc w:val="left"/>
        <w:pPr>
          <w:ind w:left="360" w:hanging="360"/>
        </w:pPr>
        <w:rPr>
          <w:rFonts w:ascii="Times New Roman" w:hAnsi="Times New Roman" w:hint="default"/>
          <w:b/>
          <w:bCs/>
          <w:color w:val="auto"/>
        </w:rPr>
      </w:lvl>
    </w:lvlOverride>
  </w:num>
  <w:num w:numId="36" w16cid:durableId="1578318671">
    <w:abstractNumId w:val="13"/>
  </w:num>
  <w:num w:numId="37" w16cid:durableId="2074162092">
    <w:abstractNumId w:val="18"/>
    <w:lvlOverride w:ilvl="0">
      <w:lvl w:ilvl="0">
        <w:start w:val="1"/>
        <w:numFmt w:val="none"/>
        <w:lvlText w:val="POST"/>
        <w:lvlJc w:val="left"/>
        <w:pPr>
          <w:ind w:left="360" w:hanging="360"/>
        </w:pPr>
        <w:rPr>
          <w:rFonts w:hint="default"/>
          <w:b/>
          <w:bCs/>
        </w:rPr>
      </w:lvl>
    </w:lvlOverride>
  </w:num>
  <w:num w:numId="38" w16cid:durableId="707217446">
    <w:abstractNumId w:val="21"/>
  </w:num>
  <w:num w:numId="39" w16cid:durableId="1669285003">
    <w:abstractNumId w:val="32"/>
  </w:num>
  <w:num w:numId="40" w16cid:durableId="1146705479">
    <w:abstractNumId w:val="45"/>
  </w:num>
  <w:num w:numId="41" w16cid:durableId="1331635809">
    <w:abstractNumId w:val="16"/>
    <w:lvlOverride w:ilvl="0">
      <w:lvl w:ilvl="0">
        <w:start w:val="1"/>
        <w:numFmt w:val="none"/>
        <w:lvlText w:val="DELETE"/>
        <w:lvlJc w:val="left"/>
        <w:pPr>
          <w:ind w:left="360" w:hanging="360"/>
        </w:pPr>
        <w:rPr>
          <w:rFonts w:hint="default"/>
          <w:b/>
          <w:bCs/>
        </w:rPr>
      </w:lvl>
    </w:lvlOverride>
  </w:num>
  <w:num w:numId="42" w16cid:durableId="326907371">
    <w:abstractNumId w:val="47"/>
  </w:num>
  <w:num w:numId="43" w16cid:durableId="1259410760">
    <w:abstractNumId w:val="40"/>
  </w:num>
  <w:num w:numId="44" w16cid:durableId="184558774">
    <w:abstractNumId w:val="25"/>
  </w:num>
  <w:num w:numId="45" w16cid:durableId="1194348817">
    <w:abstractNumId w:val="30"/>
    <w:lvlOverride w:ilvl="0">
      <w:startOverride w:val="1"/>
    </w:lvlOverride>
  </w:num>
  <w:num w:numId="46" w16cid:durableId="1310095026">
    <w:abstractNumId w:val="73"/>
  </w:num>
  <w:num w:numId="47" w16cid:durableId="304359677">
    <w:abstractNumId w:val="59"/>
  </w:num>
  <w:num w:numId="48" w16cid:durableId="431360593">
    <w:abstractNumId w:val="74"/>
  </w:num>
  <w:num w:numId="49" w16cid:durableId="944380875">
    <w:abstractNumId w:val="67"/>
  </w:num>
  <w:num w:numId="50" w16cid:durableId="1885478811">
    <w:abstractNumId w:val="46"/>
  </w:num>
  <w:num w:numId="51" w16cid:durableId="66542564">
    <w:abstractNumId w:val="79"/>
  </w:num>
  <w:num w:numId="52" w16cid:durableId="636684476">
    <w:abstractNumId w:val="12"/>
  </w:num>
  <w:num w:numId="53" w16cid:durableId="490297116">
    <w:abstractNumId w:val="68"/>
  </w:num>
  <w:num w:numId="54" w16cid:durableId="1807502719">
    <w:abstractNumId w:val="31"/>
  </w:num>
  <w:num w:numId="55" w16cid:durableId="572084029">
    <w:abstractNumId w:val="35"/>
  </w:num>
  <w:num w:numId="56" w16cid:durableId="732778480">
    <w:abstractNumId w:val="76"/>
  </w:num>
  <w:num w:numId="57" w16cid:durableId="801970299">
    <w:abstractNumId w:val="62"/>
  </w:num>
  <w:num w:numId="58" w16cid:durableId="731393779">
    <w:abstractNumId w:val="49"/>
  </w:num>
  <w:num w:numId="59" w16cid:durableId="591278761">
    <w:abstractNumId w:val="30"/>
    <w:lvlOverride w:ilvl="0">
      <w:startOverride w:val="1"/>
    </w:lvlOverride>
  </w:num>
  <w:num w:numId="60" w16cid:durableId="357203008">
    <w:abstractNumId w:val="80"/>
  </w:num>
  <w:num w:numId="61" w16cid:durableId="245892994">
    <w:abstractNumId w:val="54"/>
  </w:num>
  <w:num w:numId="62" w16cid:durableId="1054160743">
    <w:abstractNumId w:val="30"/>
    <w:lvlOverride w:ilvl="0">
      <w:startOverride w:val="1"/>
    </w:lvlOverride>
  </w:num>
  <w:num w:numId="63" w16cid:durableId="2026053448">
    <w:abstractNumId w:val="52"/>
  </w:num>
  <w:num w:numId="64" w16cid:durableId="512719999">
    <w:abstractNumId w:val="53"/>
  </w:num>
  <w:num w:numId="65" w16cid:durableId="1080099401">
    <w:abstractNumId w:val="77"/>
  </w:num>
  <w:num w:numId="66" w16cid:durableId="972908910">
    <w:abstractNumId w:val="37"/>
  </w:num>
  <w:num w:numId="67" w16cid:durableId="1951933251">
    <w:abstractNumId w:val="42"/>
  </w:num>
  <w:num w:numId="68" w16cid:durableId="252668868">
    <w:abstractNumId w:val="14"/>
  </w:num>
  <w:num w:numId="69" w16cid:durableId="1346326166">
    <w:abstractNumId w:val="30"/>
    <w:lvlOverride w:ilvl="0">
      <w:startOverride w:val="1"/>
    </w:lvlOverride>
  </w:num>
  <w:num w:numId="70" w16cid:durableId="1777672260">
    <w:abstractNumId w:val="19"/>
  </w:num>
  <w:num w:numId="71" w16cid:durableId="2002848306">
    <w:abstractNumId w:val="56"/>
  </w:num>
  <w:num w:numId="72" w16cid:durableId="2146311270">
    <w:abstractNumId w:val="30"/>
    <w:lvlOverride w:ilvl="0">
      <w:startOverride w:val="1"/>
    </w:lvlOverride>
  </w:num>
  <w:num w:numId="73" w16cid:durableId="1061246725">
    <w:abstractNumId w:val="30"/>
    <w:lvlOverride w:ilvl="0">
      <w:startOverride w:val="1"/>
    </w:lvlOverride>
  </w:num>
  <w:num w:numId="74" w16cid:durableId="793060761">
    <w:abstractNumId w:val="30"/>
    <w:lvlOverride w:ilvl="0">
      <w:startOverride w:val="1"/>
    </w:lvlOverride>
  </w:num>
  <w:num w:numId="75" w16cid:durableId="1262954450">
    <w:abstractNumId w:val="30"/>
    <w:lvlOverride w:ilvl="0">
      <w:startOverride w:val="1"/>
    </w:lvlOverride>
  </w:num>
  <w:num w:numId="76" w16cid:durableId="281303027">
    <w:abstractNumId w:val="30"/>
    <w:lvlOverride w:ilvl="0">
      <w:startOverride w:val="1"/>
    </w:lvlOverride>
  </w:num>
  <w:num w:numId="77" w16cid:durableId="953249418">
    <w:abstractNumId w:val="30"/>
    <w:lvlOverride w:ilvl="0">
      <w:startOverride w:val="1"/>
    </w:lvlOverride>
  </w:num>
  <w:num w:numId="78" w16cid:durableId="1999845192">
    <w:abstractNumId w:val="30"/>
    <w:lvlOverride w:ilvl="0">
      <w:startOverride w:val="1"/>
    </w:lvlOverride>
  </w:num>
  <w:num w:numId="79" w16cid:durableId="109321881">
    <w:abstractNumId w:val="51"/>
  </w:num>
  <w:num w:numId="80" w16cid:durableId="1715884044">
    <w:abstractNumId w:val="33"/>
  </w:num>
  <w:num w:numId="81" w16cid:durableId="140344277">
    <w:abstractNumId w:val="69"/>
  </w:num>
  <w:num w:numId="82" w16cid:durableId="2028826093">
    <w:abstractNumId w:val="72"/>
  </w:num>
  <w:num w:numId="83" w16cid:durableId="1978291456">
    <w:abstractNumId w:val="26"/>
  </w:num>
  <w:num w:numId="84" w16cid:durableId="1475685057">
    <w:abstractNumId w:val="30"/>
    <w:lvlOverride w:ilvl="0">
      <w:startOverride w:val="1"/>
    </w:lvlOverride>
  </w:num>
  <w:num w:numId="85" w16cid:durableId="491022405">
    <w:abstractNumId w:val="30"/>
    <w:lvlOverride w:ilvl="0">
      <w:startOverride w:val="1"/>
    </w:lvlOverride>
  </w:num>
  <w:num w:numId="86" w16cid:durableId="1977221532">
    <w:abstractNumId w:val="30"/>
    <w:lvlOverride w:ilvl="0">
      <w:startOverride w:val="1"/>
    </w:lvlOverride>
  </w:num>
  <w:num w:numId="87" w16cid:durableId="900215183">
    <w:abstractNumId w:val="30"/>
    <w:lvlOverride w:ilvl="0">
      <w:startOverride w:val="1"/>
    </w:lvlOverride>
  </w:num>
  <w:num w:numId="88" w16cid:durableId="2045907599">
    <w:abstractNumId w:val="15"/>
  </w:num>
  <w:num w:numId="89" w16cid:durableId="792672276">
    <w:abstractNumId w:val="27"/>
  </w:num>
  <w:num w:numId="90" w16cid:durableId="42562438">
    <w:abstractNumId w:val="43"/>
  </w:num>
  <w:num w:numId="91" w16cid:durableId="13187843">
    <w:abstractNumId w:val="50"/>
  </w:num>
  <w:num w:numId="92" w16cid:durableId="2006856709">
    <w:abstractNumId w:val="66"/>
  </w:num>
  <w:num w:numId="93" w16cid:durableId="931084669">
    <w:abstractNumId w:val="48"/>
  </w:num>
  <w:num w:numId="94" w16cid:durableId="937181647">
    <w:abstractNumId w:val="63"/>
  </w:num>
  <w:num w:numId="95" w16cid:durableId="1366098288">
    <w:abstractNumId w:val="58"/>
  </w:num>
  <w:num w:numId="96" w16cid:durableId="1770541857">
    <w:abstractNumId w:val="64"/>
  </w:num>
  <w:num w:numId="97" w16cid:durableId="232132339">
    <w:abstractNumId w:val="30"/>
    <w:lvlOverride w:ilvl="0">
      <w:startOverride w:val="1"/>
    </w:lvlOverride>
  </w:num>
  <w:num w:numId="98" w16cid:durableId="811943360">
    <w:abstractNumId w:val="28"/>
  </w:num>
  <w:num w:numId="99" w16cid:durableId="1235973291">
    <w:abstractNumId w:val="38"/>
  </w:num>
  <w:num w:numId="100" w16cid:durableId="1975677451">
    <w:abstractNumId w:val="71"/>
  </w:num>
  <w:num w:numId="101" w16cid:durableId="1373766370">
    <w:abstractNumId w:val="30"/>
    <w:lvlOverride w:ilvl="0">
      <w:startOverride w:val="1"/>
    </w:lvlOverride>
  </w:num>
  <w:num w:numId="102" w16cid:durableId="579292754">
    <w:abstractNumId w:val="30"/>
    <w:lvlOverride w:ilvl="0">
      <w:startOverride w:val="1"/>
    </w:lvlOverride>
  </w:num>
  <w:num w:numId="103" w16cid:durableId="1181823241">
    <w:abstractNumId w:val="30"/>
    <w:lvlOverride w:ilvl="0">
      <w:startOverride w:val="1"/>
    </w:lvlOverride>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autoHyphenation/>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E95"/>
    <w:rsid w:val="00000752"/>
    <w:rsid w:val="00000B0B"/>
    <w:rsid w:val="00001319"/>
    <w:rsid w:val="00001EFC"/>
    <w:rsid w:val="00002065"/>
    <w:rsid w:val="00002372"/>
    <w:rsid w:val="000024F4"/>
    <w:rsid w:val="00003195"/>
    <w:rsid w:val="0000331F"/>
    <w:rsid w:val="000039E4"/>
    <w:rsid w:val="00004058"/>
    <w:rsid w:val="00004698"/>
    <w:rsid w:val="00006D8A"/>
    <w:rsid w:val="00006FE1"/>
    <w:rsid w:val="00007036"/>
    <w:rsid w:val="0000712A"/>
    <w:rsid w:val="0001037D"/>
    <w:rsid w:val="00010802"/>
    <w:rsid w:val="00010D04"/>
    <w:rsid w:val="00010E0B"/>
    <w:rsid w:val="0001112E"/>
    <w:rsid w:val="000116CD"/>
    <w:rsid w:val="00011C35"/>
    <w:rsid w:val="00012F0E"/>
    <w:rsid w:val="00012FAA"/>
    <w:rsid w:val="000140AD"/>
    <w:rsid w:val="00014343"/>
    <w:rsid w:val="00014ACB"/>
    <w:rsid w:val="00014C71"/>
    <w:rsid w:val="00014DE7"/>
    <w:rsid w:val="00015319"/>
    <w:rsid w:val="00015E13"/>
    <w:rsid w:val="00016069"/>
    <w:rsid w:val="00016253"/>
    <w:rsid w:val="00016D0D"/>
    <w:rsid w:val="00017849"/>
    <w:rsid w:val="000211E9"/>
    <w:rsid w:val="000223A2"/>
    <w:rsid w:val="00022570"/>
    <w:rsid w:val="00022C2D"/>
    <w:rsid w:val="00022CA7"/>
    <w:rsid w:val="000238B8"/>
    <w:rsid w:val="00023D08"/>
    <w:rsid w:val="00023D82"/>
    <w:rsid w:val="00024A0C"/>
    <w:rsid w:val="000251E3"/>
    <w:rsid w:val="00025AAB"/>
    <w:rsid w:val="00025D6D"/>
    <w:rsid w:val="00025F42"/>
    <w:rsid w:val="0002649E"/>
    <w:rsid w:val="0002671E"/>
    <w:rsid w:val="00026C03"/>
    <w:rsid w:val="00030139"/>
    <w:rsid w:val="00030645"/>
    <w:rsid w:val="0003075B"/>
    <w:rsid w:val="00030B8A"/>
    <w:rsid w:val="00030BF3"/>
    <w:rsid w:val="00031219"/>
    <w:rsid w:val="000316F9"/>
    <w:rsid w:val="00032162"/>
    <w:rsid w:val="00032DD5"/>
    <w:rsid w:val="00033B7B"/>
    <w:rsid w:val="00034AB7"/>
    <w:rsid w:val="00035913"/>
    <w:rsid w:val="00035B7C"/>
    <w:rsid w:val="00036341"/>
    <w:rsid w:val="00036390"/>
    <w:rsid w:val="00036A7D"/>
    <w:rsid w:val="00036D42"/>
    <w:rsid w:val="00036FBB"/>
    <w:rsid w:val="000370A8"/>
    <w:rsid w:val="00037E17"/>
    <w:rsid w:val="00037EB6"/>
    <w:rsid w:val="00040175"/>
    <w:rsid w:val="00041358"/>
    <w:rsid w:val="00042255"/>
    <w:rsid w:val="000428A1"/>
    <w:rsid w:val="00043A2E"/>
    <w:rsid w:val="00043CDC"/>
    <w:rsid w:val="00044004"/>
    <w:rsid w:val="000442B1"/>
    <w:rsid w:val="000449BC"/>
    <w:rsid w:val="00045385"/>
    <w:rsid w:val="000455B0"/>
    <w:rsid w:val="000460F7"/>
    <w:rsid w:val="00046875"/>
    <w:rsid w:val="000475CD"/>
    <w:rsid w:val="0004761C"/>
    <w:rsid w:val="00047E92"/>
    <w:rsid w:val="00047E9B"/>
    <w:rsid w:val="00047E9E"/>
    <w:rsid w:val="000503FF"/>
    <w:rsid w:val="00050893"/>
    <w:rsid w:val="000512B5"/>
    <w:rsid w:val="00051FF5"/>
    <w:rsid w:val="000527B7"/>
    <w:rsid w:val="00052856"/>
    <w:rsid w:val="00053157"/>
    <w:rsid w:val="00053EB4"/>
    <w:rsid w:val="000544D5"/>
    <w:rsid w:val="0005486E"/>
    <w:rsid w:val="00055382"/>
    <w:rsid w:val="00055A4B"/>
    <w:rsid w:val="00055CD0"/>
    <w:rsid w:val="00056430"/>
    <w:rsid w:val="00056A41"/>
    <w:rsid w:val="00057736"/>
    <w:rsid w:val="00057FE7"/>
    <w:rsid w:val="00060448"/>
    <w:rsid w:val="0006071A"/>
    <w:rsid w:val="000614E0"/>
    <w:rsid w:val="00062BA6"/>
    <w:rsid w:val="00062F48"/>
    <w:rsid w:val="00063825"/>
    <w:rsid w:val="00063BBE"/>
    <w:rsid w:val="0006480F"/>
    <w:rsid w:val="00064F3B"/>
    <w:rsid w:val="00065485"/>
    <w:rsid w:val="00066139"/>
    <w:rsid w:val="0006672F"/>
    <w:rsid w:val="000676DF"/>
    <w:rsid w:val="00067C51"/>
    <w:rsid w:val="00067E0F"/>
    <w:rsid w:val="0007062E"/>
    <w:rsid w:val="00070B27"/>
    <w:rsid w:val="00072264"/>
    <w:rsid w:val="00072E10"/>
    <w:rsid w:val="000730FA"/>
    <w:rsid w:val="00073A17"/>
    <w:rsid w:val="00073AE7"/>
    <w:rsid w:val="00073E11"/>
    <w:rsid w:val="00074025"/>
    <w:rsid w:val="00074103"/>
    <w:rsid w:val="0007418E"/>
    <w:rsid w:val="000745B3"/>
    <w:rsid w:val="00074F5B"/>
    <w:rsid w:val="0007507A"/>
    <w:rsid w:val="000750EE"/>
    <w:rsid w:val="00076260"/>
    <w:rsid w:val="00076FCE"/>
    <w:rsid w:val="000774E2"/>
    <w:rsid w:val="00080DC7"/>
    <w:rsid w:val="00081BB9"/>
    <w:rsid w:val="0008265C"/>
    <w:rsid w:val="00082D92"/>
    <w:rsid w:val="000832D3"/>
    <w:rsid w:val="00083499"/>
    <w:rsid w:val="00084129"/>
    <w:rsid w:val="0008509D"/>
    <w:rsid w:val="00085860"/>
    <w:rsid w:val="0008608A"/>
    <w:rsid w:val="000863F8"/>
    <w:rsid w:val="000906DE"/>
    <w:rsid w:val="00090BBC"/>
    <w:rsid w:val="000911B9"/>
    <w:rsid w:val="0009125B"/>
    <w:rsid w:val="0009126D"/>
    <w:rsid w:val="00091A2E"/>
    <w:rsid w:val="00091AFA"/>
    <w:rsid w:val="00091F4D"/>
    <w:rsid w:val="000920B4"/>
    <w:rsid w:val="0009294D"/>
    <w:rsid w:val="0009327B"/>
    <w:rsid w:val="0009352B"/>
    <w:rsid w:val="000936CC"/>
    <w:rsid w:val="00093A7C"/>
    <w:rsid w:val="00093D6B"/>
    <w:rsid w:val="0009434E"/>
    <w:rsid w:val="0009479F"/>
    <w:rsid w:val="00094E37"/>
    <w:rsid w:val="000951F2"/>
    <w:rsid w:val="00095895"/>
    <w:rsid w:val="00095FD4"/>
    <w:rsid w:val="000963AC"/>
    <w:rsid w:val="0009710C"/>
    <w:rsid w:val="000A05B8"/>
    <w:rsid w:val="000A0806"/>
    <w:rsid w:val="000A088D"/>
    <w:rsid w:val="000A0DAE"/>
    <w:rsid w:val="000A0FEB"/>
    <w:rsid w:val="000A15DB"/>
    <w:rsid w:val="000A17AF"/>
    <w:rsid w:val="000A2676"/>
    <w:rsid w:val="000A3023"/>
    <w:rsid w:val="000A3C2A"/>
    <w:rsid w:val="000A3F02"/>
    <w:rsid w:val="000A444D"/>
    <w:rsid w:val="000A4ABF"/>
    <w:rsid w:val="000A4D50"/>
    <w:rsid w:val="000A539B"/>
    <w:rsid w:val="000A5BC2"/>
    <w:rsid w:val="000A635C"/>
    <w:rsid w:val="000A7110"/>
    <w:rsid w:val="000A75CB"/>
    <w:rsid w:val="000A7602"/>
    <w:rsid w:val="000B0D9B"/>
    <w:rsid w:val="000B11BB"/>
    <w:rsid w:val="000B1B0F"/>
    <w:rsid w:val="000B1BE2"/>
    <w:rsid w:val="000B2047"/>
    <w:rsid w:val="000B2D97"/>
    <w:rsid w:val="000B37D1"/>
    <w:rsid w:val="000B3BF9"/>
    <w:rsid w:val="000B4830"/>
    <w:rsid w:val="000B52D0"/>
    <w:rsid w:val="000B65C4"/>
    <w:rsid w:val="000B68C2"/>
    <w:rsid w:val="000B6E90"/>
    <w:rsid w:val="000B6F98"/>
    <w:rsid w:val="000B778F"/>
    <w:rsid w:val="000B7B51"/>
    <w:rsid w:val="000C0545"/>
    <w:rsid w:val="000C0854"/>
    <w:rsid w:val="000C2264"/>
    <w:rsid w:val="000C25C6"/>
    <w:rsid w:val="000C2EA1"/>
    <w:rsid w:val="000C32A8"/>
    <w:rsid w:val="000C33B9"/>
    <w:rsid w:val="000C35DB"/>
    <w:rsid w:val="000C422E"/>
    <w:rsid w:val="000C4E4E"/>
    <w:rsid w:val="000C5392"/>
    <w:rsid w:val="000C56A2"/>
    <w:rsid w:val="000C5B9B"/>
    <w:rsid w:val="000C676F"/>
    <w:rsid w:val="000C7428"/>
    <w:rsid w:val="000C79F9"/>
    <w:rsid w:val="000D009D"/>
    <w:rsid w:val="000D0A33"/>
    <w:rsid w:val="000D146D"/>
    <w:rsid w:val="000D18B7"/>
    <w:rsid w:val="000D1A7F"/>
    <w:rsid w:val="000D1BAF"/>
    <w:rsid w:val="000D1C40"/>
    <w:rsid w:val="000D2CCE"/>
    <w:rsid w:val="000D30ED"/>
    <w:rsid w:val="000D32E5"/>
    <w:rsid w:val="000D3971"/>
    <w:rsid w:val="000D3983"/>
    <w:rsid w:val="000D422F"/>
    <w:rsid w:val="000D4534"/>
    <w:rsid w:val="000D459C"/>
    <w:rsid w:val="000D4A92"/>
    <w:rsid w:val="000D4FC5"/>
    <w:rsid w:val="000D564E"/>
    <w:rsid w:val="000D5698"/>
    <w:rsid w:val="000D5952"/>
    <w:rsid w:val="000D6878"/>
    <w:rsid w:val="000D69C7"/>
    <w:rsid w:val="000D73EC"/>
    <w:rsid w:val="000D7D8D"/>
    <w:rsid w:val="000E05D1"/>
    <w:rsid w:val="000E08D6"/>
    <w:rsid w:val="000E157B"/>
    <w:rsid w:val="000E2B30"/>
    <w:rsid w:val="000E4201"/>
    <w:rsid w:val="000E4675"/>
    <w:rsid w:val="000E48D6"/>
    <w:rsid w:val="000E4D13"/>
    <w:rsid w:val="000E5213"/>
    <w:rsid w:val="000E58A5"/>
    <w:rsid w:val="000E6071"/>
    <w:rsid w:val="000E6126"/>
    <w:rsid w:val="000E682F"/>
    <w:rsid w:val="000E72DE"/>
    <w:rsid w:val="000E7622"/>
    <w:rsid w:val="000E7919"/>
    <w:rsid w:val="000F0219"/>
    <w:rsid w:val="000F1032"/>
    <w:rsid w:val="000F17EA"/>
    <w:rsid w:val="000F185B"/>
    <w:rsid w:val="000F3AE5"/>
    <w:rsid w:val="000F41C9"/>
    <w:rsid w:val="000F54D6"/>
    <w:rsid w:val="000F57FF"/>
    <w:rsid w:val="000F6CCB"/>
    <w:rsid w:val="000F716C"/>
    <w:rsid w:val="00100186"/>
    <w:rsid w:val="001002B3"/>
    <w:rsid w:val="00100D80"/>
    <w:rsid w:val="00100EBD"/>
    <w:rsid w:val="00101353"/>
    <w:rsid w:val="0010159A"/>
    <w:rsid w:val="00103CAB"/>
    <w:rsid w:val="001045E0"/>
    <w:rsid w:val="001053C4"/>
    <w:rsid w:val="001055AD"/>
    <w:rsid w:val="00105B72"/>
    <w:rsid w:val="0010630B"/>
    <w:rsid w:val="001064D8"/>
    <w:rsid w:val="00107127"/>
    <w:rsid w:val="00107234"/>
    <w:rsid w:val="00107519"/>
    <w:rsid w:val="00107714"/>
    <w:rsid w:val="00110ADC"/>
    <w:rsid w:val="0011146B"/>
    <w:rsid w:val="0011166A"/>
    <w:rsid w:val="00111AA2"/>
    <w:rsid w:val="00111C64"/>
    <w:rsid w:val="00112427"/>
    <w:rsid w:val="00112621"/>
    <w:rsid w:val="00113271"/>
    <w:rsid w:val="001133FA"/>
    <w:rsid w:val="00113CC4"/>
    <w:rsid w:val="0011459E"/>
    <w:rsid w:val="001148C2"/>
    <w:rsid w:val="00114EC8"/>
    <w:rsid w:val="00115F81"/>
    <w:rsid w:val="00116B6A"/>
    <w:rsid w:val="00116F90"/>
    <w:rsid w:val="0011767C"/>
    <w:rsid w:val="0012075C"/>
    <w:rsid w:val="001216E4"/>
    <w:rsid w:val="00121EA9"/>
    <w:rsid w:val="00122D31"/>
    <w:rsid w:val="00123658"/>
    <w:rsid w:val="001238BB"/>
    <w:rsid w:val="00123C2A"/>
    <w:rsid w:val="001243C6"/>
    <w:rsid w:val="00124992"/>
    <w:rsid w:val="0012580B"/>
    <w:rsid w:val="0012595B"/>
    <w:rsid w:val="00125C01"/>
    <w:rsid w:val="001268EF"/>
    <w:rsid w:val="00126F76"/>
    <w:rsid w:val="00127F08"/>
    <w:rsid w:val="00130393"/>
    <w:rsid w:val="0013056D"/>
    <w:rsid w:val="00130E33"/>
    <w:rsid w:val="00131D4E"/>
    <w:rsid w:val="0013294B"/>
    <w:rsid w:val="00133E22"/>
    <w:rsid w:val="001343C0"/>
    <w:rsid w:val="00134C6F"/>
    <w:rsid w:val="00135F39"/>
    <w:rsid w:val="001368A4"/>
    <w:rsid w:val="00136DCE"/>
    <w:rsid w:val="00136EF5"/>
    <w:rsid w:val="00136FA9"/>
    <w:rsid w:val="0013707F"/>
    <w:rsid w:val="0013761C"/>
    <w:rsid w:val="00137A20"/>
    <w:rsid w:val="00137B0B"/>
    <w:rsid w:val="00137C3E"/>
    <w:rsid w:val="00140683"/>
    <w:rsid w:val="00140E6C"/>
    <w:rsid w:val="00141555"/>
    <w:rsid w:val="00141A72"/>
    <w:rsid w:val="00141AE0"/>
    <w:rsid w:val="00141F95"/>
    <w:rsid w:val="0014299C"/>
    <w:rsid w:val="00142B0D"/>
    <w:rsid w:val="00142ECB"/>
    <w:rsid w:val="00142F22"/>
    <w:rsid w:val="00142F7A"/>
    <w:rsid w:val="00143793"/>
    <w:rsid w:val="001438CE"/>
    <w:rsid w:val="00143985"/>
    <w:rsid w:val="00144A00"/>
    <w:rsid w:val="001451AA"/>
    <w:rsid w:val="001455DD"/>
    <w:rsid w:val="00145DBA"/>
    <w:rsid w:val="001463BA"/>
    <w:rsid w:val="00146940"/>
    <w:rsid w:val="00150D24"/>
    <w:rsid w:val="00151261"/>
    <w:rsid w:val="00151415"/>
    <w:rsid w:val="001518D9"/>
    <w:rsid w:val="00151A2E"/>
    <w:rsid w:val="00151C95"/>
    <w:rsid w:val="00152862"/>
    <w:rsid w:val="00152F50"/>
    <w:rsid w:val="0015396C"/>
    <w:rsid w:val="00153E6A"/>
    <w:rsid w:val="00153F1B"/>
    <w:rsid w:val="0015446F"/>
    <w:rsid w:val="00154A79"/>
    <w:rsid w:val="00154B78"/>
    <w:rsid w:val="00154E5B"/>
    <w:rsid w:val="00154F74"/>
    <w:rsid w:val="001555D8"/>
    <w:rsid w:val="00157082"/>
    <w:rsid w:val="00157432"/>
    <w:rsid w:val="001577E9"/>
    <w:rsid w:val="00157D6F"/>
    <w:rsid w:val="00157F63"/>
    <w:rsid w:val="001602B5"/>
    <w:rsid w:val="00160CA3"/>
    <w:rsid w:val="00161558"/>
    <w:rsid w:val="0016160A"/>
    <w:rsid w:val="0016167F"/>
    <w:rsid w:val="00161759"/>
    <w:rsid w:val="00161B0D"/>
    <w:rsid w:val="00161F58"/>
    <w:rsid w:val="00163282"/>
    <w:rsid w:val="00164112"/>
    <w:rsid w:val="001646EE"/>
    <w:rsid w:val="001660E8"/>
    <w:rsid w:val="00166C71"/>
    <w:rsid w:val="00166CA4"/>
    <w:rsid w:val="00170148"/>
    <w:rsid w:val="001701A6"/>
    <w:rsid w:val="00170A16"/>
    <w:rsid w:val="001710D7"/>
    <w:rsid w:val="001712EE"/>
    <w:rsid w:val="0017142C"/>
    <w:rsid w:val="00171456"/>
    <w:rsid w:val="0017185B"/>
    <w:rsid w:val="00172AD7"/>
    <w:rsid w:val="00172CA2"/>
    <w:rsid w:val="00172EFB"/>
    <w:rsid w:val="0017354C"/>
    <w:rsid w:val="001736FC"/>
    <w:rsid w:val="001739FD"/>
    <w:rsid w:val="001742B2"/>
    <w:rsid w:val="00174CCC"/>
    <w:rsid w:val="00174E99"/>
    <w:rsid w:val="00175208"/>
    <w:rsid w:val="00175C5B"/>
    <w:rsid w:val="00176AAF"/>
    <w:rsid w:val="00176B20"/>
    <w:rsid w:val="001770AC"/>
    <w:rsid w:val="00177528"/>
    <w:rsid w:val="001808D4"/>
    <w:rsid w:val="001814B6"/>
    <w:rsid w:val="00181C68"/>
    <w:rsid w:val="00182194"/>
    <w:rsid w:val="001833F0"/>
    <w:rsid w:val="00183687"/>
    <w:rsid w:val="001838E0"/>
    <w:rsid w:val="001840F0"/>
    <w:rsid w:val="00184314"/>
    <w:rsid w:val="00184546"/>
    <w:rsid w:val="001846CD"/>
    <w:rsid w:val="0018483A"/>
    <w:rsid w:val="00184B70"/>
    <w:rsid w:val="00184F08"/>
    <w:rsid w:val="00185065"/>
    <w:rsid w:val="0018513B"/>
    <w:rsid w:val="001862EF"/>
    <w:rsid w:val="001866D9"/>
    <w:rsid w:val="00186703"/>
    <w:rsid w:val="00186777"/>
    <w:rsid w:val="00186895"/>
    <w:rsid w:val="00186FE2"/>
    <w:rsid w:val="00186FE8"/>
    <w:rsid w:val="001874D8"/>
    <w:rsid w:val="00187561"/>
    <w:rsid w:val="00187FEC"/>
    <w:rsid w:val="0019015A"/>
    <w:rsid w:val="0019137C"/>
    <w:rsid w:val="0019188B"/>
    <w:rsid w:val="00191B7D"/>
    <w:rsid w:val="00191B8C"/>
    <w:rsid w:val="00192080"/>
    <w:rsid w:val="0019210B"/>
    <w:rsid w:val="0019253D"/>
    <w:rsid w:val="0019255C"/>
    <w:rsid w:val="001940DA"/>
    <w:rsid w:val="00195800"/>
    <w:rsid w:val="00196A30"/>
    <w:rsid w:val="00196C3F"/>
    <w:rsid w:val="00196F10"/>
    <w:rsid w:val="00196F8A"/>
    <w:rsid w:val="00197053"/>
    <w:rsid w:val="00197317"/>
    <w:rsid w:val="001977D2"/>
    <w:rsid w:val="00197845"/>
    <w:rsid w:val="00197DFE"/>
    <w:rsid w:val="00197F91"/>
    <w:rsid w:val="001A003E"/>
    <w:rsid w:val="001A0090"/>
    <w:rsid w:val="001A08B0"/>
    <w:rsid w:val="001A0F47"/>
    <w:rsid w:val="001A10D9"/>
    <w:rsid w:val="001A128B"/>
    <w:rsid w:val="001A1763"/>
    <w:rsid w:val="001A1982"/>
    <w:rsid w:val="001A1A48"/>
    <w:rsid w:val="001A1C9E"/>
    <w:rsid w:val="001A1FF3"/>
    <w:rsid w:val="001A21E2"/>
    <w:rsid w:val="001A2670"/>
    <w:rsid w:val="001A26B2"/>
    <w:rsid w:val="001A2E21"/>
    <w:rsid w:val="001A2F31"/>
    <w:rsid w:val="001A3133"/>
    <w:rsid w:val="001A3249"/>
    <w:rsid w:val="001A372B"/>
    <w:rsid w:val="001A39D0"/>
    <w:rsid w:val="001A4257"/>
    <w:rsid w:val="001A472A"/>
    <w:rsid w:val="001A4883"/>
    <w:rsid w:val="001A4FCE"/>
    <w:rsid w:val="001A5A1A"/>
    <w:rsid w:val="001A6C29"/>
    <w:rsid w:val="001A6ED0"/>
    <w:rsid w:val="001A72E3"/>
    <w:rsid w:val="001A7A3B"/>
    <w:rsid w:val="001B1F6B"/>
    <w:rsid w:val="001B257C"/>
    <w:rsid w:val="001B26F2"/>
    <w:rsid w:val="001B4092"/>
    <w:rsid w:val="001B40F5"/>
    <w:rsid w:val="001B4317"/>
    <w:rsid w:val="001B4D65"/>
    <w:rsid w:val="001B506A"/>
    <w:rsid w:val="001B5FEA"/>
    <w:rsid w:val="001B60E5"/>
    <w:rsid w:val="001B618E"/>
    <w:rsid w:val="001B62AF"/>
    <w:rsid w:val="001B654B"/>
    <w:rsid w:val="001B7A53"/>
    <w:rsid w:val="001C06A9"/>
    <w:rsid w:val="001C15FE"/>
    <w:rsid w:val="001C211E"/>
    <w:rsid w:val="001C25BD"/>
    <w:rsid w:val="001C29EF"/>
    <w:rsid w:val="001C2EAB"/>
    <w:rsid w:val="001C3845"/>
    <w:rsid w:val="001C38D5"/>
    <w:rsid w:val="001C3D37"/>
    <w:rsid w:val="001C4515"/>
    <w:rsid w:val="001C49FF"/>
    <w:rsid w:val="001C4D78"/>
    <w:rsid w:val="001C5907"/>
    <w:rsid w:val="001C5D46"/>
    <w:rsid w:val="001C638D"/>
    <w:rsid w:val="001C6E8F"/>
    <w:rsid w:val="001C7130"/>
    <w:rsid w:val="001C7348"/>
    <w:rsid w:val="001C7CB0"/>
    <w:rsid w:val="001D003B"/>
    <w:rsid w:val="001D0376"/>
    <w:rsid w:val="001D0384"/>
    <w:rsid w:val="001D05EA"/>
    <w:rsid w:val="001D0633"/>
    <w:rsid w:val="001D0926"/>
    <w:rsid w:val="001D101D"/>
    <w:rsid w:val="001D203B"/>
    <w:rsid w:val="001D207D"/>
    <w:rsid w:val="001D2489"/>
    <w:rsid w:val="001D2491"/>
    <w:rsid w:val="001D3342"/>
    <w:rsid w:val="001D4362"/>
    <w:rsid w:val="001D48C7"/>
    <w:rsid w:val="001D4BC4"/>
    <w:rsid w:val="001D4DF6"/>
    <w:rsid w:val="001D50CD"/>
    <w:rsid w:val="001D5806"/>
    <w:rsid w:val="001D5874"/>
    <w:rsid w:val="001D5EC4"/>
    <w:rsid w:val="001D6441"/>
    <w:rsid w:val="001D6E73"/>
    <w:rsid w:val="001D736A"/>
    <w:rsid w:val="001D74F2"/>
    <w:rsid w:val="001D7621"/>
    <w:rsid w:val="001D79E7"/>
    <w:rsid w:val="001E17DB"/>
    <w:rsid w:val="001E1DF4"/>
    <w:rsid w:val="001E26F0"/>
    <w:rsid w:val="001E2725"/>
    <w:rsid w:val="001E2789"/>
    <w:rsid w:val="001E2990"/>
    <w:rsid w:val="001E3B74"/>
    <w:rsid w:val="001E3F31"/>
    <w:rsid w:val="001E49B9"/>
    <w:rsid w:val="001E5A38"/>
    <w:rsid w:val="001E5F7F"/>
    <w:rsid w:val="001E6180"/>
    <w:rsid w:val="001E628A"/>
    <w:rsid w:val="001E649D"/>
    <w:rsid w:val="001E6EC8"/>
    <w:rsid w:val="001E7A31"/>
    <w:rsid w:val="001F05AE"/>
    <w:rsid w:val="001F0612"/>
    <w:rsid w:val="001F07EB"/>
    <w:rsid w:val="001F0FB6"/>
    <w:rsid w:val="001F10DD"/>
    <w:rsid w:val="001F12C4"/>
    <w:rsid w:val="001F223E"/>
    <w:rsid w:val="001F27AE"/>
    <w:rsid w:val="001F2E71"/>
    <w:rsid w:val="001F2FE7"/>
    <w:rsid w:val="001F44C8"/>
    <w:rsid w:val="001F4836"/>
    <w:rsid w:val="001F4B21"/>
    <w:rsid w:val="001F56FA"/>
    <w:rsid w:val="001F61A9"/>
    <w:rsid w:val="001F6412"/>
    <w:rsid w:val="001F6F1C"/>
    <w:rsid w:val="001F7F70"/>
    <w:rsid w:val="002000C7"/>
    <w:rsid w:val="0020050F"/>
    <w:rsid w:val="00200523"/>
    <w:rsid w:val="002005D0"/>
    <w:rsid w:val="00200725"/>
    <w:rsid w:val="00200B3B"/>
    <w:rsid w:val="00200F92"/>
    <w:rsid w:val="0020101E"/>
    <w:rsid w:val="002011FD"/>
    <w:rsid w:val="00201334"/>
    <w:rsid w:val="0020163F"/>
    <w:rsid w:val="002018C8"/>
    <w:rsid w:val="00201ECA"/>
    <w:rsid w:val="002023AE"/>
    <w:rsid w:val="002027CD"/>
    <w:rsid w:val="00202BEA"/>
    <w:rsid w:val="00203F3E"/>
    <w:rsid w:val="0020564F"/>
    <w:rsid w:val="00205717"/>
    <w:rsid w:val="00205818"/>
    <w:rsid w:val="00205BAA"/>
    <w:rsid w:val="00205CF3"/>
    <w:rsid w:val="00206A73"/>
    <w:rsid w:val="00206E9C"/>
    <w:rsid w:val="00207E95"/>
    <w:rsid w:val="002107B0"/>
    <w:rsid w:val="00210934"/>
    <w:rsid w:val="00212103"/>
    <w:rsid w:val="00212463"/>
    <w:rsid w:val="002129CE"/>
    <w:rsid w:val="00212D83"/>
    <w:rsid w:val="0021325B"/>
    <w:rsid w:val="00214189"/>
    <w:rsid w:val="00214A7E"/>
    <w:rsid w:val="00214BBC"/>
    <w:rsid w:val="002151A1"/>
    <w:rsid w:val="00215B62"/>
    <w:rsid w:val="00215D7E"/>
    <w:rsid w:val="0021642F"/>
    <w:rsid w:val="0021768A"/>
    <w:rsid w:val="002179D2"/>
    <w:rsid w:val="002203BD"/>
    <w:rsid w:val="00220A3E"/>
    <w:rsid w:val="00221B05"/>
    <w:rsid w:val="00221D22"/>
    <w:rsid w:val="002222F3"/>
    <w:rsid w:val="00223205"/>
    <w:rsid w:val="00223DB0"/>
    <w:rsid w:val="00223E57"/>
    <w:rsid w:val="0022456B"/>
    <w:rsid w:val="002259CD"/>
    <w:rsid w:val="00225B3F"/>
    <w:rsid w:val="002266CE"/>
    <w:rsid w:val="00226799"/>
    <w:rsid w:val="002267E0"/>
    <w:rsid w:val="0023104A"/>
    <w:rsid w:val="00231653"/>
    <w:rsid w:val="002316CF"/>
    <w:rsid w:val="0023198D"/>
    <w:rsid w:val="002320CA"/>
    <w:rsid w:val="002320FE"/>
    <w:rsid w:val="00232216"/>
    <w:rsid w:val="002327A1"/>
    <w:rsid w:val="002327A7"/>
    <w:rsid w:val="00232822"/>
    <w:rsid w:val="002330E9"/>
    <w:rsid w:val="00233D67"/>
    <w:rsid w:val="00233DBF"/>
    <w:rsid w:val="00233DDE"/>
    <w:rsid w:val="002347C4"/>
    <w:rsid w:val="00234AD5"/>
    <w:rsid w:val="002351BE"/>
    <w:rsid w:val="002352A2"/>
    <w:rsid w:val="002358E0"/>
    <w:rsid w:val="00235BED"/>
    <w:rsid w:val="00235FEE"/>
    <w:rsid w:val="002364E7"/>
    <w:rsid w:val="00236C09"/>
    <w:rsid w:val="00236C6B"/>
    <w:rsid w:val="002407A5"/>
    <w:rsid w:val="00240C31"/>
    <w:rsid w:val="002413BC"/>
    <w:rsid w:val="00241515"/>
    <w:rsid w:val="00241D88"/>
    <w:rsid w:val="0024283F"/>
    <w:rsid w:val="002431A0"/>
    <w:rsid w:val="002433F7"/>
    <w:rsid w:val="002437F0"/>
    <w:rsid w:val="00243EE1"/>
    <w:rsid w:val="0024553A"/>
    <w:rsid w:val="002460E1"/>
    <w:rsid w:val="0024648E"/>
    <w:rsid w:val="00247006"/>
    <w:rsid w:val="00251297"/>
    <w:rsid w:val="00251C73"/>
    <w:rsid w:val="00251E82"/>
    <w:rsid w:val="002525A5"/>
    <w:rsid w:val="0025329B"/>
    <w:rsid w:val="00253428"/>
    <w:rsid w:val="00253578"/>
    <w:rsid w:val="002538C8"/>
    <w:rsid w:val="00253ABD"/>
    <w:rsid w:val="00254464"/>
    <w:rsid w:val="00255630"/>
    <w:rsid w:val="002558C2"/>
    <w:rsid w:val="00255E08"/>
    <w:rsid w:val="00256185"/>
    <w:rsid w:val="0026081F"/>
    <w:rsid w:val="00260A6C"/>
    <w:rsid w:val="00260FEC"/>
    <w:rsid w:val="00261C04"/>
    <w:rsid w:val="0026214F"/>
    <w:rsid w:val="0026230A"/>
    <w:rsid w:val="002629BB"/>
    <w:rsid w:val="0026306D"/>
    <w:rsid w:val="0026310E"/>
    <w:rsid w:val="00263F55"/>
    <w:rsid w:val="00264A59"/>
    <w:rsid w:val="00264E1B"/>
    <w:rsid w:val="002650CC"/>
    <w:rsid w:val="002658ED"/>
    <w:rsid w:val="00265D13"/>
    <w:rsid w:val="002664F4"/>
    <w:rsid w:val="002665E4"/>
    <w:rsid w:val="00266C3A"/>
    <w:rsid w:val="00267E61"/>
    <w:rsid w:val="002703EB"/>
    <w:rsid w:val="00270F3E"/>
    <w:rsid w:val="00271A4A"/>
    <w:rsid w:val="00271CF9"/>
    <w:rsid w:val="00271E6D"/>
    <w:rsid w:val="00272730"/>
    <w:rsid w:val="002727A9"/>
    <w:rsid w:val="002729BF"/>
    <w:rsid w:val="00272B0C"/>
    <w:rsid w:val="00273341"/>
    <w:rsid w:val="0027335B"/>
    <w:rsid w:val="002733CD"/>
    <w:rsid w:val="002738BC"/>
    <w:rsid w:val="00273E7D"/>
    <w:rsid w:val="00273FF1"/>
    <w:rsid w:val="002740EB"/>
    <w:rsid w:val="002748F6"/>
    <w:rsid w:val="00274AE0"/>
    <w:rsid w:val="00274E93"/>
    <w:rsid w:val="002757CA"/>
    <w:rsid w:val="0027612A"/>
    <w:rsid w:val="00276905"/>
    <w:rsid w:val="00276B51"/>
    <w:rsid w:val="00276F07"/>
    <w:rsid w:val="00277BB5"/>
    <w:rsid w:val="00277C79"/>
    <w:rsid w:val="00280326"/>
    <w:rsid w:val="00280674"/>
    <w:rsid w:val="002809BB"/>
    <w:rsid w:val="00281150"/>
    <w:rsid w:val="002817E7"/>
    <w:rsid w:val="00281DDB"/>
    <w:rsid w:val="00282504"/>
    <w:rsid w:val="002826EC"/>
    <w:rsid w:val="00282A72"/>
    <w:rsid w:val="00282F6D"/>
    <w:rsid w:val="00282F7E"/>
    <w:rsid w:val="00283029"/>
    <w:rsid w:val="00283252"/>
    <w:rsid w:val="0028341F"/>
    <w:rsid w:val="002836B6"/>
    <w:rsid w:val="0028380B"/>
    <w:rsid w:val="00284B77"/>
    <w:rsid w:val="00284DFA"/>
    <w:rsid w:val="00285706"/>
    <w:rsid w:val="002859C8"/>
    <w:rsid w:val="00286DD9"/>
    <w:rsid w:val="00287636"/>
    <w:rsid w:val="00287B6A"/>
    <w:rsid w:val="00287E88"/>
    <w:rsid w:val="0029024E"/>
    <w:rsid w:val="00290994"/>
    <w:rsid w:val="00291170"/>
    <w:rsid w:val="00291245"/>
    <w:rsid w:val="00291CD1"/>
    <w:rsid w:val="0029254B"/>
    <w:rsid w:val="00292942"/>
    <w:rsid w:val="00292B5B"/>
    <w:rsid w:val="00292CE9"/>
    <w:rsid w:val="00293E45"/>
    <w:rsid w:val="00294B2D"/>
    <w:rsid w:val="0029782C"/>
    <w:rsid w:val="00297C70"/>
    <w:rsid w:val="002A0DCD"/>
    <w:rsid w:val="002A0E1A"/>
    <w:rsid w:val="002A1A18"/>
    <w:rsid w:val="002A2169"/>
    <w:rsid w:val="002A288B"/>
    <w:rsid w:val="002A2A6F"/>
    <w:rsid w:val="002A3070"/>
    <w:rsid w:val="002A31B4"/>
    <w:rsid w:val="002A3336"/>
    <w:rsid w:val="002A3EFB"/>
    <w:rsid w:val="002A48F0"/>
    <w:rsid w:val="002A4D02"/>
    <w:rsid w:val="002A56D3"/>
    <w:rsid w:val="002A5DFD"/>
    <w:rsid w:val="002A6BF6"/>
    <w:rsid w:val="002A6C60"/>
    <w:rsid w:val="002A6CA0"/>
    <w:rsid w:val="002A7B96"/>
    <w:rsid w:val="002B0C16"/>
    <w:rsid w:val="002B0D5D"/>
    <w:rsid w:val="002B0EE6"/>
    <w:rsid w:val="002B2167"/>
    <w:rsid w:val="002B25FA"/>
    <w:rsid w:val="002B336F"/>
    <w:rsid w:val="002B3850"/>
    <w:rsid w:val="002B3873"/>
    <w:rsid w:val="002B418C"/>
    <w:rsid w:val="002B4E24"/>
    <w:rsid w:val="002B5220"/>
    <w:rsid w:val="002B53A0"/>
    <w:rsid w:val="002B55EB"/>
    <w:rsid w:val="002B5B8E"/>
    <w:rsid w:val="002B61FE"/>
    <w:rsid w:val="002B64EE"/>
    <w:rsid w:val="002B7D12"/>
    <w:rsid w:val="002B7FA1"/>
    <w:rsid w:val="002C042A"/>
    <w:rsid w:val="002C0E37"/>
    <w:rsid w:val="002C0EA9"/>
    <w:rsid w:val="002C110D"/>
    <w:rsid w:val="002C18E4"/>
    <w:rsid w:val="002C1CDE"/>
    <w:rsid w:val="002C2342"/>
    <w:rsid w:val="002C2D43"/>
    <w:rsid w:val="002C3BD6"/>
    <w:rsid w:val="002C4F44"/>
    <w:rsid w:val="002C4FD9"/>
    <w:rsid w:val="002C567D"/>
    <w:rsid w:val="002C5894"/>
    <w:rsid w:val="002C5EA5"/>
    <w:rsid w:val="002C5F75"/>
    <w:rsid w:val="002C60CB"/>
    <w:rsid w:val="002C61DE"/>
    <w:rsid w:val="002C633D"/>
    <w:rsid w:val="002C649A"/>
    <w:rsid w:val="002C7F8F"/>
    <w:rsid w:val="002D0037"/>
    <w:rsid w:val="002D060A"/>
    <w:rsid w:val="002D0A00"/>
    <w:rsid w:val="002D1DBB"/>
    <w:rsid w:val="002D215A"/>
    <w:rsid w:val="002D2724"/>
    <w:rsid w:val="002D278A"/>
    <w:rsid w:val="002D318E"/>
    <w:rsid w:val="002D31AD"/>
    <w:rsid w:val="002D391F"/>
    <w:rsid w:val="002D4A4C"/>
    <w:rsid w:val="002D4CC7"/>
    <w:rsid w:val="002D5309"/>
    <w:rsid w:val="002D5CD5"/>
    <w:rsid w:val="002D6038"/>
    <w:rsid w:val="002D6190"/>
    <w:rsid w:val="002D6D93"/>
    <w:rsid w:val="002E1B2C"/>
    <w:rsid w:val="002E1D9F"/>
    <w:rsid w:val="002E22B1"/>
    <w:rsid w:val="002E26BD"/>
    <w:rsid w:val="002E29EF"/>
    <w:rsid w:val="002E2E6E"/>
    <w:rsid w:val="002E2FD5"/>
    <w:rsid w:val="002E37F9"/>
    <w:rsid w:val="002E3B4C"/>
    <w:rsid w:val="002E3F14"/>
    <w:rsid w:val="002E4471"/>
    <w:rsid w:val="002E461A"/>
    <w:rsid w:val="002E463D"/>
    <w:rsid w:val="002E474E"/>
    <w:rsid w:val="002E5810"/>
    <w:rsid w:val="002E6852"/>
    <w:rsid w:val="002E6C0B"/>
    <w:rsid w:val="002E7594"/>
    <w:rsid w:val="002F020B"/>
    <w:rsid w:val="002F0542"/>
    <w:rsid w:val="002F068E"/>
    <w:rsid w:val="002F0C58"/>
    <w:rsid w:val="002F105C"/>
    <w:rsid w:val="002F12E6"/>
    <w:rsid w:val="002F21D2"/>
    <w:rsid w:val="002F27A1"/>
    <w:rsid w:val="002F2E4E"/>
    <w:rsid w:val="002F2FA5"/>
    <w:rsid w:val="002F36AF"/>
    <w:rsid w:val="002F3FE3"/>
    <w:rsid w:val="002F4542"/>
    <w:rsid w:val="002F490D"/>
    <w:rsid w:val="002F6B8C"/>
    <w:rsid w:val="002F6C52"/>
    <w:rsid w:val="002F7CFA"/>
    <w:rsid w:val="002F7D4B"/>
    <w:rsid w:val="00300C53"/>
    <w:rsid w:val="00300C69"/>
    <w:rsid w:val="00301391"/>
    <w:rsid w:val="003016D1"/>
    <w:rsid w:val="00302456"/>
    <w:rsid w:val="003024FF"/>
    <w:rsid w:val="0030287E"/>
    <w:rsid w:val="003028B1"/>
    <w:rsid w:val="0030293E"/>
    <w:rsid w:val="003037DD"/>
    <w:rsid w:val="00303FD2"/>
    <w:rsid w:val="00304153"/>
    <w:rsid w:val="00304484"/>
    <w:rsid w:val="003049AE"/>
    <w:rsid w:val="00304B6C"/>
    <w:rsid w:val="00304C13"/>
    <w:rsid w:val="00304C88"/>
    <w:rsid w:val="003053FF"/>
    <w:rsid w:val="00305AAA"/>
    <w:rsid w:val="00305CB6"/>
    <w:rsid w:val="003061D5"/>
    <w:rsid w:val="003061D9"/>
    <w:rsid w:val="003063CE"/>
    <w:rsid w:val="00306D45"/>
    <w:rsid w:val="003077D8"/>
    <w:rsid w:val="00307CAB"/>
    <w:rsid w:val="00310040"/>
    <w:rsid w:val="00310D7F"/>
    <w:rsid w:val="0031104C"/>
    <w:rsid w:val="00311150"/>
    <w:rsid w:val="003113D8"/>
    <w:rsid w:val="0031156A"/>
    <w:rsid w:val="003116BD"/>
    <w:rsid w:val="00312B1C"/>
    <w:rsid w:val="003135AC"/>
    <w:rsid w:val="00313AB0"/>
    <w:rsid w:val="00314411"/>
    <w:rsid w:val="00315262"/>
    <w:rsid w:val="003152BE"/>
    <w:rsid w:val="00316601"/>
    <w:rsid w:val="00317E7E"/>
    <w:rsid w:val="00320D9E"/>
    <w:rsid w:val="0032110A"/>
    <w:rsid w:val="003214B6"/>
    <w:rsid w:val="00322511"/>
    <w:rsid w:val="003230F7"/>
    <w:rsid w:val="0032352B"/>
    <w:rsid w:val="00323B7F"/>
    <w:rsid w:val="00324269"/>
    <w:rsid w:val="00324303"/>
    <w:rsid w:val="0032487E"/>
    <w:rsid w:val="00325FAD"/>
    <w:rsid w:val="00326081"/>
    <w:rsid w:val="00326548"/>
    <w:rsid w:val="00326991"/>
    <w:rsid w:val="00327444"/>
    <w:rsid w:val="00327645"/>
    <w:rsid w:val="00327D49"/>
    <w:rsid w:val="00327E02"/>
    <w:rsid w:val="003301E6"/>
    <w:rsid w:val="003308A7"/>
    <w:rsid w:val="00330CAD"/>
    <w:rsid w:val="00331C48"/>
    <w:rsid w:val="00331DA0"/>
    <w:rsid w:val="003323C3"/>
    <w:rsid w:val="00332838"/>
    <w:rsid w:val="00332A87"/>
    <w:rsid w:val="00332C7C"/>
    <w:rsid w:val="00333264"/>
    <w:rsid w:val="0033364C"/>
    <w:rsid w:val="00333EA3"/>
    <w:rsid w:val="0033471D"/>
    <w:rsid w:val="00335228"/>
    <w:rsid w:val="003359CE"/>
    <w:rsid w:val="00335EA2"/>
    <w:rsid w:val="0033630F"/>
    <w:rsid w:val="003366B8"/>
    <w:rsid w:val="00336DEC"/>
    <w:rsid w:val="00337177"/>
    <w:rsid w:val="0033718D"/>
    <w:rsid w:val="003371FD"/>
    <w:rsid w:val="00337FEE"/>
    <w:rsid w:val="0034055C"/>
    <w:rsid w:val="00341F63"/>
    <w:rsid w:val="003426F9"/>
    <w:rsid w:val="0034277F"/>
    <w:rsid w:val="00342A93"/>
    <w:rsid w:val="003437C6"/>
    <w:rsid w:val="003443FF"/>
    <w:rsid w:val="00344E98"/>
    <w:rsid w:val="00345E3B"/>
    <w:rsid w:val="003463DE"/>
    <w:rsid w:val="0034659D"/>
    <w:rsid w:val="0034663E"/>
    <w:rsid w:val="00346B85"/>
    <w:rsid w:val="00346B93"/>
    <w:rsid w:val="00346DD1"/>
    <w:rsid w:val="00347212"/>
    <w:rsid w:val="00347876"/>
    <w:rsid w:val="00347F6B"/>
    <w:rsid w:val="003500E9"/>
    <w:rsid w:val="00351CCD"/>
    <w:rsid w:val="00352AEB"/>
    <w:rsid w:val="00353444"/>
    <w:rsid w:val="003536E0"/>
    <w:rsid w:val="0035418F"/>
    <w:rsid w:val="00354E1A"/>
    <w:rsid w:val="00355449"/>
    <w:rsid w:val="003556E9"/>
    <w:rsid w:val="003558FE"/>
    <w:rsid w:val="00355DC3"/>
    <w:rsid w:val="00355FDD"/>
    <w:rsid w:val="003560EA"/>
    <w:rsid w:val="003561CF"/>
    <w:rsid w:val="0035657D"/>
    <w:rsid w:val="00356825"/>
    <w:rsid w:val="00357214"/>
    <w:rsid w:val="003600AE"/>
    <w:rsid w:val="00360393"/>
    <w:rsid w:val="003609CB"/>
    <w:rsid w:val="00360D98"/>
    <w:rsid w:val="00361785"/>
    <w:rsid w:val="00361D7A"/>
    <w:rsid w:val="0036201F"/>
    <w:rsid w:val="003624BF"/>
    <w:rsid w:val="003631DF"/>
    <w:rsid w:val="003634E8"/>
    <w:rsid w:val="00363CA2"/>
    <w:rsid w:val="003643A6"/>
    <w:rsid w:val="00364759"/>
    <w:rsid w:val="00364AC0"/>
    <w:rsid w:val="003654BE"/>
    <w:rsid w:val="00365D4D"/>
    <w:rsid w:val="00366743"/>
    <w:rsid w:val="003672F2"/>
    <w:rsid w:val="00367462"/>
    <w:rsid w:val="00367771"/>
    <w:rsid w:val="00367922"/>
    <w:rsid w:val="003705F8"/>
    <w:rsid w:val="003709F7"/>
    <w:rsid w:val="00370FA1"/>
    <w:rsid w:val="00371161"/>
    <w:rsid w:val="0037188C"/>
    <w:rsid w:val="00371C05"/>
    <w:rsid w:val="003721E8"/>
    <w:rsid w:val="003725F5"/>
    <w:rsid w:val="00372C9B"/>
    <w:rsid w:val="003734A8"/>
    <w:rsid w:val="00374444"/>
    <w:rsid w:val="00375544"/>
    <w:rsid w:val="003756C8"/>
    <w:rsid w:val="0037604E"/>
    <w:rsid w:val="003763B2"/>
    <w:rsid w:val="003767BC"/>
    <w:rsid w:val="00376C13"/>
    <w:rsid w:val="00380B49"/>
    <w:rsid w:val="003819E9"/>
    <w:rsid w:val="00381EAF"/>
    <w:rsid w:val="00381EEF"/>
    <w:rsid w:val="00383300"/>
    <w:rsid w:val="00383FCC"/>
    <w:rsid w:val="003847DC"/>
    <w:rsid w:val="00385B9D"/>
    <w:rsid w:val="00385CF4"/>
    <w:rsid w:val="00386123"/>
    <w:rsid w:val="0038642B"/>
    <w:rsid w:val="0038672B"/>
    <w:rsid w:val="00386894"/>
    <w:rsid w:val="00386B6C"/>
    <w:rsid w:val="0038760E"/>
    <w:rsid w:val="00387BD7"/>
    <w:rsid w:val="00390EB3"/>
    <w:rsid w:val="003912A7"/>
    <w:rsid w:val="00391E82"/>
    <w:rsid w:val="0039281C"/>
    <w:rsid w:val="00392A10"/>
    <w:rsid w:val="00392E34"/>
    <w:rsid w:val="00392F53"/>
    <w:rsid w:val="003931E3"/>
    <w:rsid w:val="00393334"/>
    <w:rsid w:val="00393556"/>
    <w:rsid w:val="00393C72"/>
    <w:rsid w:val="00393D1D"/>
    <w:rsid w:val="0039403B"/>
    <w:rsid w:val="00394786"/>
    <w:rsid w:val="00395062"/>
    <w:rsid w:val="00395077"/>
    <w:rsid w:val="00395A06"/>
    <w:rsid w:val="00395EC5"/>
    <w:rsid w:val="00395F80"/>
    <w:rsid w:val="003960A8"/>
    <w:rsid w:val="0039622C"/>
    <w:rsid w:val="00396A44"/>
    <w:rsid w:val="003973EA"/>
    <w:rsid w:val="003A0A1D"/>
    <w:rsid w:val="003A10D1"/>
    <w:rsid w:val="003A19BE"/>
    <w:rsid w:val="003A1A99"/>
    <w:rsid w:val="003A23D5"/>
    <w:rsid w:val="003A3945"/>
    <w:rsid w:val="003A3EED"/>
    <w:rsid w:val="003A4629"/>
    <w:rsid w:val="003A49B4"/>
    <w:rsid w:val="003A52AF"/>
    <w:rsid w:val="003A581B"/>
    <w:rsid w:val="003A5FE6"/>
    <w:rsid w:val="003A605D"/>
    <w:rsid w:val="003A67D4"/>
    <w:rsid w:val="003A68A2"/>
    <w:rsid w:val="003A71D8"/>
    <w:rsid w:val="003A72FB"/>
    <w:rsid w:val="003A76D3"/>
    <w:rsid w:val="003A7EAD"/>
    <w:rsid w:val="003A7EED"/>
    <w:rsid w:val="003B04DE"/>
    <w:rsid w:val="003B0934"/>
    <w:rsid w:val="003B1601"/>
    <w:rsid w:val="003B180A"/>
    <w:rsid w:val="003B267B"/>
    <w:rsid w:val="003B284E"/>
    <w:rsid w:val="003B2D45"/>
    <w:rsid w:val="003B4004"/>
    <w:rsid w:val="003B44C0"/>
    <w:rsid w:val="003B4CB5"/>
    <w:rsid w:val="003B4E79"/>
    <w:rsid w:val="003B5AF7"/>
    <w:rsid w:val="003B5FC1"/>
    <w:rsid w:val="003B6204"/>
    <w:rsid w:val="003C02A8"/>
    <w:rsid w:val="003C0330"/>
    <w:rsid w:val="003C061F"/>
    <w:rsid w:val="003C0914"/>
    <w:rsid w:val="003C0B9E"/>
    <w:rsid w:val="003C0D7B"/>
    <w:rsid w:val="003C1891"/>
    <w:rsid w:val="003C3BE3"/>
    <w:rsid w:val="003C3F6E"/>
    <w:rsid w:val="003C5801"/>
    <w:rsid w:val="003C5D2B"/>
    <w:rsid w:val="003C6039"/>
    <w:rsid w:val="003D033F"/>
    <w:rsid w:val="003D08BC"/>
    <w:rsid w:val="003D0C7B"/>
    <w:rsid w:val="003D0DCB"/>
    <w:rsid w:val="003D12B6"/>
    <w:rsid w:val="003D137D"/>
    <w:rsid w:val="003D228A"/>
    <w:rsid w:val="003D2331"/>
    <w:rsid w:val="003D2E4A"/>
    <w:rsid w:val="003D2F5C"/>
    <w:rsid w:val="003D2FE7"/>
    <w:rsid w:val="003D3835"/>
    <w:rsid w:val="003D44BE"/>
    <w:rsid w:val="003D4BE0"/>
    <w:rsid w:val="003D4D3F"/>
    <w:rsid w:val="003D5944"/>
    <w:rsid w:val="003D5F6C"/>
    <w:rsid w:val="003D66AF"/>
    <w:rsid w:val="003D67A3"/>
    <w:rsid w:val="003D69CF"/>
    <w:rsid w:val="003D6DE0"/>
    <w:rsid w:val="003D6E92"/>
    <w:rsid w:val="003D6EF4"/>
    <w:rsid w:val="003E062C"/>
    <w:rsid w:val="003E1018"/>
    <w:rsid w:val="003E1185"/>
    <w:rsid w:val="003E1A04"/>
    <w:rsid w:val="003E1A12"/>
    <w:rsid w:val="003E1CEA"/>
    <w:rsid w:val="003E2072"/>
    <w:rsid w:val="003E281A"/>
    <w:rsid w:val="003E2F96"/>
    <w:rsid w:val="003E3362"/>
    <w:rsid w:val="003E367F"/>
    <w:rsid w:val="003E4001"/>
    <w:rsid w:val="003E46A7"/>
    <w:rsid w:val="003E4752"/>
    <w:rsid w:val="003E4F22"/>
    <w:rsid w:val="003E53EE"/>
    <w:rsid w:val="003E57FA"/>
    <w:rsid w:val="003E5A8F"/>
    <w:rsid w:val="003E6A47"/>
    <w:rsid w:val="003E6C19"/>
    <w:rsid w:val="003E72BA"/>
    <w:rsid w:val="003E7485"/>
    <w:rsid w:val="003E7778"/>
    <w:rsid w:val="003E7A46"/>
    <w:rsid w:val="003E7EBB"/>
    <w:rsid w:val="003F1230"/>
    <w:rsid w:val="003F128D"/>
    <w:rsid w:val="003F154E"/>
    <w:rsid w:val="003F1A9D"/>
    <w:rsid w:val="003F2012"/>
    <w:rsid w:val="003F3189"/>
    <w:rsid w:val="003F32BD"/>
    <w:rsid w:val="003F336C"/>
    <w:rsid w:val="003F3855"/>
    <w:rsid w:val="003F43EB"/>
    <w:rsid w:val="003F463C"/>
    <w:rsid w:val="003F46C7"/>
    <w:rsid w:val="003F4D24"/>
    <w:rsid w:val="003F569E"/>
    <w:rsid w:val="003F57B2"/>
    <w:rsid w:val="003F5828"/>
    <w:rsid w:val="003F5B73"/>
    <w:rsid w:val="003F67B3"/>
    <w:rsid w:val="003F705D"/>
    <w:rsid w:val="003F742E"/>
    <w:rsid w:val="003F7ADD"/>
    <w:rsid w:val="003F7B73"/>
    <w:rsid w:val="003F7CE1"/>
    <w:rsid w:val="003F7E86"/>
    <w:rsid w:val="00400195"/>
    <w:rsid w:val="0040106C"/>
    <w:rsid w:val="004019DB"/>
    <w:rsid w:val="00401B8A"/>
    <w:rsid w:val="0040322B"/>
    <w:rsid w:val="0040494C"/>
    <w:rsid w:val="00404B02"/>
    <w:rsid w:val="00404BDC"/>
    <w:rsid w:val="00404D4C"/>
    <w:rsid w:val="00404F56"/>
    <w:rsid w:val="0040503A"/>
    <w:rsid w:val="004052CF"/>
    <w:rsid w:val="004056D3"/>
    <w:rsid w:val="00405F35"/>
    <w:rsid w:val="00406680"/>
    <w:rsid w:val="00406BE4"/>
    <w:rsid w:val="004101D0"/>
    <w:rsid w:val="00411378"/>
    <w:rsid w:val="00411A21"/>
    <w:rsid w:val="00411C71"/>
    <w:rsid w:val="00411F23"/>
    <w:rsid w:val="00412026"/>
    <w:rsid w:val="00412174"/>
    <w:rsid w:val="004127A3"/>
    <w:rsid w:val="004129E5"/>
    <w:rsid w:val="0041449F"/>
    <w:rsid w:val="0041452F"/>
    <w:rsid w:val="00414877"/>
    <w:rsid w:val="00414C10"/>
    <w:rsid w:val="004153D9"/>
    <w:rsid w:val="00415A65"/>
    <w:rsid w:val="00415AEF"/>
    <w:rsid w:val="00415DA5"/>
    <w:rsid w:val="00415F06"/>
    <w:rsid w:val="00416B6D"/>
    <w:rsid w:val="004174DB"/>
    <w:rsid w:val="00417B08"/>
    <w:rsid w:val="004200E9"/>
    <w:rsid w:val="00420191"/>
    <w:rsid w:val="004207F7"/>
    <w:rsid w:val="00420D12"/>
    <w:rsid w:val="00421698"/>
    <w:rsid w:val="0042271F"/>
    <w:rsid w:val="00422A68"/>
    <w:rsid w:val="00422F28"/>
    <w:rsid w:val="004230A8"/>
    <w:rsid w:val="00423296"/>
    <w:rsid w:val="004233A1"/>
    <w:rsid w:val="004240D2"/>
    <w:rsid w:val="00427AA1"/>
    <w:rsid w:val="004310F6"/>
    <w:rsid w:val="004311B0"/>
    <w:rsid w:val="00431612"/>
    <w:rsid w:val="00431860"/>
    <w:rsid w:val="00431D9F"/>
    <w:rsid w:val="00432321"/>
    <w:rsid w:val="004331BA"/>
    <w:rsid w:val="0043329F"/>
    <w:rsid w:val="0043331D"/>
    <w:rsid w:val="004338E4"/>
    <w:rsid w:val="00433E5A"/>
    <w:rsid w:val="004340B3"/>
    <w:rsid w:val="0043421C"/>
    <w:rsid w:val="004342A3"/>
    <w:rsid w:val="004344C6"/>
    <w:rsid w:val="00434B36"/>
    <w:rsid w:val="00434EB1"/>
    <w:rsid w:val="00435434"/>
    <w:rsid w:val="00435920"/>
    <w:rsid w:val="00435C0C"/>
    <w:rsid w:val="0043601D"/>
    <w:rsid w:val="00436055"/>
    <w:rsid w:val="00436C69"/>
    <w:rsid w:val="00436DD8"/>
    <w:rsid w:val="00436E12"/>
    <w:rsid w:val="00436E41"/>
    <w:rsid w:val="00437BBE"/>
    <w:rsid w:val="004401DF"/>
    <w:rsid w:val="004404F5"/>
    <w:rsid w:val="004406BC"/>
    <w:rsid w:val="0044157C"/>
    <w:rsid w:val="00442340"/>
    <w:rsid w:val="0044265E"/>
    <w:rsid w:val="0044313A"/>
    <w:rsid w:val="004438E5"/>
    <w:rsid w:val="00444122"/>
    <w:rsid w:val="00445031"/>
    <w:rsid w:val="004459BF"/>
    <w:rsid w:val="0044631D"/>
    <w:rsid w:val="0044695B"/>
    <w:rsid w:val="00446AE9"/>
    <w:rsid w:val="00447109"/>
    <w:rsid w:val="00447337"/>
    <w:rsid w:val="0044756B"/>
    <w:rsid w:val="00447CB6"/>
    <w:rsid w:val="00447D51"/>
    <w:rsid w:val="004500E3"/>
    <w:rsid w:val="0045143B"/>
    <w:rsid w:val="00451D1C"/>
    <w:rsid w:val="00452088"/>
    <w:rsid w:val="0045212A"/>
    <w:rsid w:val="00453D36"/>
    <w:rsid w:val="00453DDC"/>
    <w:rsid w:val="004542BE"/>
    <w:rsid w:val="00454410"/>
    <w:rsid w:val="004545E5"/>
    <w:rsid w:val="004547DE"/>
    <w:rsid w:val="00454F01"/>
    <w:rsid w:val="00455B85"/>
    <w:rsid w:val="00455D5E"/>
    <w:rsid w:val="00455FE5"/>
    <w:rsid w:val="00456391"/>
    <w:rsid w:val="00456B75"/>
    <w:rsid w:val="00456DE2"/>
    <w:rsid w:val="00456E36"/>
    <w:rsid w:val="00457223"/>
    <w:rsid w:val="00457458"/>
    <w:rsid w:val="004575C8"/>
    <w:rsid w:val="0045762A"/>
    <w:rsid w:val="0046079A"/>
    <w:rsid w:val="00461425"/>
    <w:rsid w:val="004622D0"/>
    <w:rsid w:val="00462B63"/>
    <w:rsid w:val="00463AC3"/>
    <w:rsid w:val="00463F6D"/>
    <w:rsid w:val="0046473E"/>
    <w:rsid w:val="004647FD"/>
    <w:rsid w:val="00464BD8"/>
    <w:rsid w:val="00465425"/>
    <w:rsid w:val="004655DC"/>
    <w:rsid w:val="004665B0"/>
    <w:rsid w:val="00466BE7"/>
    <w:rsid w:val="00466E3C"/>
    <w:rsid w:val="0046745A"/>
    <w:rsid w:val="0046754D"/>
    <w:rsid w:val="00467929"/>
    <w:rsid w:val="004705F2"/>
    <w:rsid w:val="00471090"/>
    <w:rsid w:val="004726BB"/>
    <w:rsid w:val="00473541"/>
    <w:rsid w:val="00473997"/>
    <w:rsid w:val="00473C20"/>
    <w:rsid w:val="00473D1C"/>
    <w:rsid w:val="00474CE6"/>
    <w:rsid w:val="00474D41"/>
    <w:rsid w:val="00474EAF"/>
    <w:rsid w:val="004752CD"/>
    <w:rsid w:val="004755D4"/>
    <w:rsid w:val="00475B0D"/>
    <w:rsid w:val="00476486"/>
    <w:rsid w:val="0047732A"/>
    <w:rsid w:val="004773CC"/>
    <w:rsid w:val="004773CE"/>
    <w:rsid w:val="00477A2A"/>
    <w:rsid w:val="00477A2D"/>
    <w:rsid w:val="00477E6E"/>
    <w:rsid w:val="00477EE0"/>
    <w:rsid w:val="0048024E"/>
    <w:rsid w:val="00480BCD"/>
    <w:rsid w:val="0048157F"/>
    <w:rsid w:val="004818C9"/>
    <w:rsid w:val="00481A25"/>
    <w:rsid w:val="00481D52"/>
    <w:rsid w:val="00482E62"/>
    <w:rsid w:val="0048317E"/>
    <w:rsid w:val="00483290"/>
    <w:rsid w:val="004838F3"/>
    <w:rsid w:val="00483EDF"/>
    <w:rsid w:val="0048402E"/>
    <w:rsid w:val="00484115"/>
    <w:rsid w:val="004847D3"/>
    <w:rsid w:val="00486573"/>
    <w:rsid w:val="00486650"/>
    <w:rsid w:val="004868C0"/>
    <w:rsid w:val="00486A9F"/>
    <w:rsid w:val="004873A7"/>
    <w:rsid w:val="00487564"/>
    <w:rsid w:val="004876B0"/>
    <w:rsid w:val="00487A8E"/>
    <w:rsid w:val="00487E7B"/>
    <w:rsid w:val="00490980"/>
    <w:rsid w:val="00491093"/>
    <w:rsid w:val="004913DF"/>
    <w:rsid w:val="00491524"/>
    <w:rsid w:val="0049204B"/>
    <w:rsid w:val="00492201"/>
    <w:rsid w:val="00492DA1"/>
    <w:rsid w:val="00493390"/>
    <w:rsid w:val="00493854"/>
    <w:rsid w:val="00494189"/>
    <w:rsid w:val="00494C13"/>
    <w:rsid w:val="00495FFD"/>
    <w:rsid w:val="004962FC"/>
    <w:rsid w:val="004963F3"/>
    <w:rsid w:val="00496663"/>
    <w:rsid w:val="004967FD"/>
    <w:rsid w:val="00497FD7"/>
    <w:rsid w:val="004A067C"/>
    <w:rsid w:val="004A07FA"/>
    <w:rsid w:val="004A0F9B"/>
    <w:rsid w:val="004A1040"/>
    <w:rsid w:val="004A12FC"/>
    <w:rsid w:val="004A138D"/>
    <w:rsid w:val="004A156A"/>
    <w:rsid w:val="004A16A3"/>
    <w:rsid w:val="004A1931"/>
    <w:rsid w:val="004A1DAE"/>
    <w:rsid w:val="004A256C"/>
    <w:rsid w:val="004A2BDA"/>
    <w:rsid w:val="004A358E"/>
    <w:rsid w:val="004A3651"/>
    <w:rsid w:val="004A446D"/>
    <w:rsid w:val="004A4F60"/>
    <w:rsid w:val="004A574C"/>
    <w:rsid w:val="004A5A74"/>
    <w:rsid w:val="004A5AC2"/>
    <w:rsid w:val="004A5C51"/>
    <w:rsid w:val="004A65E0"/>
    <w:rsid w:val="004A68FD"/>
    <w:rsid w:val="004A6CBD"/>
    <w:rsid w:val="004A6E45"/>
    <w:rsid w:val="004A791D"/>
    <w:rsid w:val="004B0896"/>
    <w:rsid w:val="004B120E"/>
    <w:rsid w:val="004B1238"/>
    <w:rsid w:val="004B15CB"/>
    <w:rsid w:val="004B2110"/>
    <w:rsid w:val="004B2833"/>
    <w:rsid w:val="004B2C77"/>
    <w:rsid w:val="004B309C"/>
    <w:rsid w:val="004B37DF"/>
    <w:rsid w:val="004B3937"/>
    <w:rsid w:val="004B3F13"/>
    <w:rsid w:val="004B48D9"/>
    <w:rsid w:val="004B4B8E"/>
    <w:rsid w:val="004B4E54"/>
    <w:rsid w:val="004B52E4"/>
    <w:rsid w:val="004B55AC"/>
    <w:rsid w:val="004B5705"/>
    <w:rsid w:val="004B587E"/>
    <w:rsid w:val="004B60B4"/>
    <w:rsid w:val="004B6298"/>
    <w:rsid w:val="004B693C"/>
    <w:rsid w:val="004B6A15"/>
    <w:rsid w:val="004B6D83"/>
    <w:rsid w:val="004B74B0"/>
    <w:rsid w:val="004B7551"/>
    <w:rsid w:val="004B7A30"/>
    <w:rsid w:val="004B7EE3"/>
    <w:rsid w:val="004B7F7A"/>
    <w:rsid w:val="004C0CA6"/>
    <w:rsid w:val="004C10A5"/>
    <w:rsid w:val="004C2591"/>
    <w:rsid w:val="004C364A"/>
    <w:rsid w:val="004C393D"/>
    <w:rsid w:val="004C415C"/>
    <w:rsid w:val="004C4EC9"/>
    <w:rsid w:val="004C5077"/>
    <w:rsid w:val="004C52FB"/>
    <w:rsid w:val="004C562E"/>
    <w:rsid w:val="004C63C0"/>
    <w:rsid w:val="004C78D0"/>
    <w:rsid w:val="004C7900"/>
    <w:rsid w:val="004C7F07"/>
    <w:rsid w:val="004C7FCF"/>
    <w:rsid w:val="004D05E0"/>
    <w:rsid w:val="004D0F92"/>
    <w:rsid w:val="004D21F4"/>
    <w:rsid w:val="004D2275"/>
    <w:rsid w:val="004D2DD0"/>
    <w:rsid w:val="004D2F6B"/>
    <w:rsid w:val="004D3692"/>
    <w:rsid w:val="004D39F1"/>
    <w:rsid w:val="004D3AF6"/>
    <w:rsid w:val="004D3CC6"/>
    <w:rsid w:val="004D3F35"/>
    <w:rsid w:val="004D411A"/>
    <w:rsid w:val="004D543D"/>
    <w:rsid w:val="004D5C60"/>
    <w:rsid w:val="004D5CAF"/>
    <w:rsid w:val="004D6644"/>
    <w:rsid w:val="004D67B4"/>
    <w:rsid w:val="004D6D44"/>
    <w:rsid w:val="004D6EA8"/>
    <w:rsid w:val="004D7476"/>
    <w:rsid w:val="004D760F"/>
    <w:rsid w:val="004D770B"/>
    <w:rsid w:val="004D7F95"/>
    <w:rsid w:val="004E038C"/>
    <w:rsid w:val="004E0962"/>
    <w:rsid w:val="004E0DD5"/>
    <w:rsid w:val="004E164D"/>
    <w:rsid w:val="004E16CC"/>
    <w:rsid w:val="004E24F1"/>
    <w:rsid w:val="004E2737"/>
    <w:rsid w:val="004E2DE9"/>
    <w:rsid w:val="004E2E70"/>
    <w:rsid w:val="004E4AB7"/>
    <w:rsid w:val="004E573F"/>
    <w:rsid w:val="004E580F"/>
    <w:rsid w:val="004E5ADE"/>
    <w:rsid w:val="004E5FA0"/>
    <w:rsid w:val="004E634D"/>
    <w:rsid w:val="004E6DB0"/>
    <w:rsid w:val="004E6E31"/>
    <w:rsid w:val="004E776F"/>
    <w:rsid w:val="004E7FC6"/>
    <w:rsid w:val="004F04F3"/>
    <w:rsid w:val="004F0ACC"/>
    <w:rsid w:val="004F0D74"/>
    <w:rsid w:val="004F10B9"/>
    <w:rsid w:val="004F1B8D"/>
    <w:rsid w:val="004F1DEA"/>
    <w:rsid w:val="004F26AF"/>
    <w:rsid w:val="004F2FAC"/>
    <w:rsid w:val="004F330F"/>
    <w:rsid w:val="004F3EF0"/>
    <w:rsid w:val="004F4071"/>
    <w:rsid w:val="004F487A"/>
    <w:rsid w:val="004F50FB"/>
    <w:rsid w:val="004F5A23"/>
    <w:rsid w:val="004F7448"/>
    <w:rsid w:val="004F7E64"/>
    <w:rsid w:val="005007BA"/>
    <w:rsid w:val="00500BBD"/>
    <w:rsid w:val="005011C5"/>
    <w:rsid w:val="0050180F"/>
    <w:rsid w:val="0050304E"/>
    <w:rsid w:val="00503157"/>
    <w:rsid w:val="00503288"/>
    <w:rsid w:val="00503E57"/>
    <w:rsid w:val="0050534A"/>
    <w:rsid w:val="00505E30"/>
    <w:rsid w:val="00505EE5"/>
    <w:rsid w:val="00505FF1"/>
    <w:rsid w:val="005064F5"/>
    <w:rsid w:val="0050691C"/>
    <w:rsid w:val="005069FF"/>
    <w:rsid w:val="00506B95"/>
    <w:rsid w:val="0050724B"/>
    <w:rsid w:val="005076E4"/>
    <w:rsid w:val="005079F4"/>
    <w:rsid w:val="0051009B"/>
    <w:rsid w:val="005103E0"/>
    <w:rsid w:val="00510859"/>
    <w:rsid w:val="00510912"/>
    <w:rsid w:val="00510EB5"/>
    <w:rsid w:val="00511375"/>
    <w:rsid w:val="00511ECC"/>
    <w:rsid w:val="005123D4"/>
    <w:rsid w:val="00512BA7"/>
    <w:rsid w:val="00513580"/>
    <w:rsid w:val="00513781"/>
    <w:rsid w:val="00514B39"/>
    <w:rsid w:val="0051529A"/>
    <w:rsid w:val="0051545C"/>
    <w:rsid w:val="00515E15"/>
    <w:rsid w:val="00515E3D"/>
    <w:rsid w:val="00515ED7"/>
    <w:rsid w:val="00516133"/>
    <w:rsid w:val="005171AF"/>
    <w:rsid w:val="005173C3"/>
    <w:rsid w:val="00517C78"/>
    <w:rsid w:val="00520032"/>
    <w:rsid w:val="00520B99"/>
    <w:rsid w:val="00520CF4"/>
    <w:rsid w:val="005212B4"/>
    <w:rsid w:val="00521403"/>
    <w:rsid w:val="005215D1"/>
    <w:rsid w:val="005218CB"/>
    <w:rsid w:val="00521C6A"/>
    <w:rsid w:val="00522A5E"/>
    <w:rsid w:val="00522FC4"/>
    <w:rsid w:val="005238D1"/>
    <w:rsid w:val="00523984"/>
    <w:rsid w:val="00523AE4"/>
    <w:rsid w:val="00523F58"/>
    <w:rsid w:val="005246EB"/>
    <w:rsid w:val="00524825"/>
    <w:rsid w:val="00524CFA"/>
    <w:rsid w:val="00525015"/>
    <w:rsid w:val="0052574B"/>
    <w:rsid w:val="00525B9F"/>
    <w:rsid w:val="00525DC4"/>
    <w:rsid w:val="00527659"/>
    <w:rsid w:val="00527E35"/>
    <w:rsid w:val="005308F1"/>
    <w:rsid w:val="00531357"/>
    <w:rsid w:val="005313DA"/>
    <w:rsid w:val="00531751"/>
    <w:rsid w:val="00531927"/>
    <w:rsid w:val="00531B5E"/>
    <w:rsid w:val="00531F14"/>
    <w:rsid w:val="00531FA9"/>
    <w:rsid w:val="005324B2"/>
    <w:rsid w:val="00532EC8"/>
    <w:rsid w:val="00532FA2"/>
    <w:rsid w:val="00532FB4"/>
    <w:rsid w:val="005331E9"/>
    <w:rsid w:val="00533BBE"/>
    <w:rsid w:val="0053452F"/>
    <w:rsid w:val="00535042"/>
    <w:rsid w:val="00535601"/>
    <w:rsid w:val="00535BE9"/>
    <w:rsid w:val="00535C93"/>
    <w:rsid w:val="0053671A"/>
    <w:rsid w:val="00537887"/>
    <w:rsid w:val="00540028"/>
    <w:rsid w:val="00540379"/>
    <w:rsid w:val="00540E7C"/>
    <w:rsid w:val="00541331"/>
    <w:rsid w:val="00541A45"/>
    <w:rsid w:val="00541B68"/>
    <w:rsid w:val="00541F9D"/>
    <w:rsid w:val="00542D24"/>
    <w:rsid w:val="005431B2"/>
    <w:rsid w:val="005435AA"/>
    <w:rsid w:val="005438D8"/>
    <w:rsid w:val="005447F6"/>
    <w:rsid w:val="00544A68"/>
    <w:rsid w:val="005450D0"/>
    <w:rsid w:val="0054586B"/>
    <w:rsid w:val="00545DE5"/>
    <w:rsid w:val="005463C5"/>
    <w:rsid w:val="00546860"/>
    <w:rsid w:val="00546D3A"/>
    <w:rsid w:val="00547F6B"/>
    <w:rsid w:val="005500AF"/>
    <w:rsid w:val="0055104A"/>
    <w:rsid w:val="00551456"/>
    <w:rsid w:val="005534D6"/>
    <w:rsid w:val="00553EF3"/>
    <w:rsid w:val="005540FC"/>
    <w:rsid w:val="00554C80"/>
    <w:rsid w:val="005552A1"/>
    <w:rsid w:val="005559CA"/>
    <w:rsid w:val="00555D00"/>
    <w:rsid w:val="005608C0"/>
    <w:rsid w:val="00560D00"/>
    <w:rsid w:val="00560F16"/>
    <w:rsid w:val="00562235"/>
    <w:rsid w:val="0056347A"/>
    <w:rsid w:val="005637FE"/>
    <w:rsid w:val="00563B7D"/>
    <w:rsid w:val="00564777"/>
    <w:rsid w:val="00565DAE"/>
    <w:rsid w:val="00566F44"/>
    <w:rsid w:val="005678C3"/>
    <w:rsid w:val="005678D1"/>
    <w:rsid w:val="0056797D"/>
    <w:rsid w:val="00570024"/>
    <w:rsid w:val="00570703"/>
    <w:rsid w:val="0057081E"/>
    <w:rsid w:val="0057104C"/>
    <w:rsid w:val="00571681"/>
    <w:rsid w:val="00571A70"/>
    <w:rsid w:val="00572AAA"/>
    <w:rsid w:val="005731EA"/>
    <w:rsid w:val="0057328C"/>
    <w:rsid w:val="00574072"/>
    <w:rsid w:val="005746E7"/>
    <w:rsid w:val="005752B8"/>
    <w:rsid w:val="0057542A"/>
    <w:rsid w:val="00575A22"/>
    <w:rsid w:val="0057637C"/>
    <w:rsid w:val="005765F7"/>
    <w:rsid w:val="005768D6"/>
    <w:rsid w:val="00577202"/>
    <w:rsid w:val="00580C8C"/>
    <w:rsid w:val="00580D55"/>
    <w:rsid w:val="005812B1"/>
    <w:rsid w:val="0058179B"/>
    <w:rsid w:val="00581828"/>
    <w:rsid w:val="00582136"/>
    <w:rsid w:val="00582E18"/>
    <w:rsid w:val="005830D7"/>
    <w:rsid w:val="00583511"/>
    <w:rsid w:val="00583926"/>
    <w:rsid w:val="00583AB3"/>
    <w:rsid w:val="00583AF3"/>
    <w:rsid w:val="005869DD"/>
    <w:rsid w:val="00590B19"/>
    <w:rsid w:val="00591262"/>
    <w:rsid w:val="005927A6"/>
    <w:rsid w:val="005931A5"/>
    <w:rsid w:val="00593785"/>
    <w:rsid w:val="005938DF"/>
    <w:rsid w:val="00594358"/>
    <w:rsid w:val="0059493C"/>
    <w:rsid w:val="005951CC"/>
    <w:rsid w:val="00595509"/>
    <w:rsid w:val="0059638E"/>
    <w:rsid w:val="005963DE"/>
    <w:rsid w:val="0059703A"/>
    <w:rsid w:val="00597163"/>
    <w:rsid w:val="00597FD4"/>
    <w:rsid w:val="005A0326"/>
    <w:rsid w:val="005A03FD"/>
    <w:rsid w:val="005A0CEE"/>
    <w:rsid w:val="005A15B1"/>
    <w:rsid w:val="005A17CD"/>
    <w:rsid w:val="005A2EE2"/>
    <w:rsid w:val="005A4381"/>
    <w:rsid w:val="005A4B33"/>
    <w:rsid w:val="005A5194"/>
    <w:rsid w:val="005A6167"/>
    <w:rsid w:val="005A6BC1"/>
    <w:rsid w:val="005B09A1"/>
    <w:rsid w:val="005B0F14"/>
    <w:rsid w:val="005B12A8"/>
    <w:rsid w:val="005B15A0"/>
    <w:rsid w:val="005B17E4"/>
    <w:rsid w:val="005B19E6"/>
    <w:rsid w:val="005B1C70"/>
    <w:rsid w:val="005B2A62"/>
    <w:rsid w:val="005B2F74"/>
    <w:rsid w:val="005B3907"/>
    <w:rsid w:val="005B3BD1"/>
    <w:rsid w:val="005B3D09"/>
    <w:rsid w:val="005B5740"/>
    <w:rsid w:val="005B5F74"/>
    <w:rsid w:val="005B6366"/>
    <w:rsid w:val="005B65E5"/>
    <w:rsid w:val="005B680D"/>
    <w:rsid w:val="005B6A9E"/>
    <w:rsid w:val="005B7407"/>
    <w:rsid w:val="005B75C7"/>
    <w:rsid w:val="005B7919"/>
    <w:rsid w:val="005C043A"/>
    <w:rsid w:val="005C096F"/>
    <w:rsid w:val="005C124B"/>
    <w:rsid w:val="005C1487"/>
    <w:rsid w:val="005C219C"/>
    <w:rsid w:val="005C2B69"/>
    <w:rsid w:val="005C2DA0"/>
    <w:rsid w:val="005C305A"/>
    <w:rsid w:val="005C3730"/>
    <w:rsid w:val="005C3AA5"/>
    <w:rsid w:val="005C430A"/>
    <w:rsid w:val="005C4731"/>
    <w:rsid w:val="005C4CCA"/>
    <w:rsid w:val="005C4EFB"/>
    <w:rsid w:val="005C56C6"/>
    <w:rsid w:val="005C60E7"/>
    <w:rsid w:val="005C673C"/>
    <w:rsid w:val="005C68F4"/>
    <w:rsid w:val="005C7040"/>
    <w:rsid w:val="005C70D0"/>
    <w:rsid w:val="005C74D4"/>
    <w:rsid w:val="005C7857"/>
    <w:rsid w:val="005C7A92"/>
    <w:rsid w:val="005C7F02"/>
    <w:rsid w:val="005D0A0F"/>
    <w:rsid w:val="005D13B9"/>
    <w:rsid w:val="005D1750"/>
    <w:rsid w:val="005D1760"/>
    <w:rsid w:val="005D18F2"/>
    <w:rsid w:val="005D1943"/>
    <w:rsid w:val="005D1A16"/>
    <w:rsid w:val="005D1E1F"/>
    <w:rsid w:val="005D1E62"/>
    <w:rsid w:val="005D2643"/>
    <w:rsid w:val="005D32F9"/>
    <w:rsid w:val="005D3427"/>
    <w:rsid w:val="005D34BD"/>
    <w:rsid w:val="005D3CA7"/>
    <w:rsid w:val="005D44E8"/>
    <w:rsid w:val="005D56EF"/>
    <w:rsid w:val="005D5E08"/>
    <w:rsid w:val="005D6B86"/>
    <w:rsid w:val="005D752B"/>
    <w:rsid w:val="005D793F"/>
    <w:rsid w:val="005E0351"/>
    <w:rsid w:val="005E0872"/>
    <w:rsid w:val="005E0E1E"/>
    <w:rsid w:val="005E1662"/>
    <w:rsid w:val="005E1C86"/>
    <w:rsid w:val="005E2270"/>
    <w:rsid w:val="005E2FAA"/>
    <w:rsid w:val="005E2FCE"/>
    <w:rsid w:val="005E3396"/>
    <w:rsid w:val="005E3D01"/>
    <w:rsid w:val="005E4065"/>
    <w:rsid w:val="005E447C"/>
    <w:rsid w:val="005E4501"/>
    <w:rsid w:val="005E4CB6"/>
    <w:rsid w:val="005E5544"/>
    <w:rsid w:val="005E5D90"/>
    <w:rsid w:val="005E7558"/>
    <w:rsid w:val="005E7C78"/>
    <w:rsid w:val="005E7DFF"/>
    <w:rsid w:val="005E7FAD"/>
    <w:rsid w:val="005F1ADA"/>
    <w:rsid w:val="005F33E2"/>
    <w:rsid w:val="005F359E"/>
    <w:rsid w:val="005F4DB6"/>
    <w:rsid w:val="005F4F5B"/>
    <w:rsid w:val="005F5464"/>
    <w:rsid w:val="005F66A8"/>
    <w:rsid w:val="005F6C11"/>
    <w:rsid w:val="005F710A"/>
    <w:rsid w:val="005F7168"/>
    <w:rsid w:val="005F7183"/>
    <w:rsid w:val="005F74EB"/>
    <w:rsid w:val="005F77CB"/>
    <w:rsid w:val="00600640"/>
    <w:rsid w:val="0060124E"/>
    <w:rsid w:val="006014CD"/>
    <w:rsid w:val="0060228C"/>
    <w:rsid w:val="00602614"/>
    <w:rsid w:val="006028DF"/>
    <w:rsid w:val="00602F84"/>
    <w:rsid w:val="00602FEC"/>
    <w:rsid w:val="00603436"/>
    <w:rsid w:val="00603710"/>
    <w:rsid w:val="0060386B"/>
    <w:rsid w:val="006039D2"/>
    <w:rsid w:val="00603F1E"/>
    <w:rsid w:val="006044FE"/>
    <w:rsid w:val="0060474D"/>
    <w:rsid w:val="00604B7F"/>
    <w:rsid w:val="00604CD8"/>
    <w:rsid w:val="006050AE"/>
    <w:rsid w:val="0060524B"/>
    <w:rsid w:val="00605A8B"/>
    <w:rsid w:val="00605D45"/>
    <w:rsid w:val="00606326"/>
    <w:rsid w:val="00606367"/>
    <w:rsid w:val="006065BB"/>
    <w:rsid w:val="006065CB"/>
    <w:rsid w:val="00606824"/>
    <w:rsid w:val="006107A6"/>
    <w:rsid w:val="00610F96"/>
    <w:rsid w:val="0061104C"/>
    <w:rsid w:val="0061119F"/>
    <w:rsid w:val="0061182E"/>
    <w:rsid w:val="00612349"/>
    <w:rsid w:val="006123FD"/>
    <w:rsid w:val="00612522"/>
    <w:rsid w:val="006127ED"/>
    <w:rsid w:val="00612B89"/>
    <w:rsid w:val="006131C7"/>
    <w:rsid w:val="006131EA"/>
    <w:rsid w:val="00614C2E"/>
    <w:rsid w:val="00614D35"/>
    <w:rsid w:val="0061534E"/>
    <w:rsid w:val="00615CF7"/>
    <w:rsid w:val="0061631B"/>
    <w:rsid w:val="006164DD"/>
    <w:rsid w:val="006170D6"/>
    <w:rsid w:val="00620677"/>
    <w:rsid w:val="00620F29"/>
    <w:rsid w:val="00621197"/>
    <w:rsid w:val="00621510"/>
    <w:rsid w:val="00622025"/>
    <w:rsid w:val="006220F0"/>
    <w:rsid w:val="006228E7"/>
    <w:rsid w:val="006239C2"/>
    <w:rsid w:val="00623BDA"/>
    <w:rsid w:val="00624539"/>
    <w:rsid w:val="006245D1"/>
    <w:rsid w:val="0062549B"/>
    <w:rsid w:val="0062582C"/>
    <w:rsid w:val="00626434"/>
    <w:rsid w:val="00626BC8"/>
    <w:rsid w:val="00626DE2"/>
    <w:rsid w:val="006277D1"/>
    <w:rsid w:val="006301F2"/>
    <w:rsid w:val="00630748"/>
    <w:rsid w:val="0063077D"/>
    <w:rsid w:val="006309D9"/>
    <w:rsid w:val="00630C67"/>
    <w:rsid w:val="00630F4E"/>
    <w:rsid w:val="006317DF"/>
    <w:rsid w:val="0063212D"/>
    <w:rsid w:val="00632229"/>
    <w:rsid w:val="00632EE1"/>
    <w:rsid w:val="00633B14"/>
    <w:rsid w:val="00633B2C"/>
    <w:rsid w:val="00633E85"/>
    <w:rsid w:val="006343E9"/>
    <w:rsid w:val="006345FA"/>
    <w:rsid w:val="00634AA5"/>
    <w:rsid w:val="00635000"/>
    <w:rsid w:val="00636621"/>
    <w:rsid w:val="006368BB"/>
    <w:rsid w:val="00636A23"/>
    <w:rsid w:val="00636BFA"/>
    <w:rsid w:val="00636E07"/>
    <w:rsid w:val="00636F1E"/>
    <w:rsid w:val="0063741C"/>
    <w:rsid w:val="00637D45"/>
    <w:rsid w:val="00637D50"/>
    <w:rsid w:val="00637E6F"/>
    <w:rsid w:val="00640A91"/>
    <w:rsid w:val="006412F4"/>
    <w:rsid w:val="00641CBF"/>
    <w:rsid w:val="00641CF9"/>
    <w:rsid w:val="00641E2F"/>
    <w:rsid w:val="006427B3"/>
    <w:rsid w:val="00642D49"/>
    <w:rsid w:val="00642DA8"/>
    <w:rsid w:val="00642ED7"/>
    <w:rsid w:val="00643A52"/>
    <w:rsid w:val="00643F42"/>
    <w:rsid w:val="0064654A"/>
    <w:rsid w:val="00646FD0"/>
    <w:rsid w:val="00650AAE"/>
    <w:rsid w:val="00650C2C"/>
    <w:rsid w:val="00651898"/>
    <w:rsid w:val="00651BA1"/>
    <w:rsid w:val="00651FDA"/>
    <w:rsid w:val="0065208B"/>
    <w:rsid w:val="006521B2"/>
    <w:rsid w:val="0065254B"/>
    <w:rsid w:val="00653D64"/>
    <w:rsid w:val="00654EFF"/>
    <w:rsid w:val="0065513F"/>
    <w:rsid w:val="00655352"/>
    <w:rsid w:val="0065605C"/>
    <w:rsid w:val="00656C9D"/>
    <w:rsid w:val="0065723E"/>
    <w:rsid w:val="00657780"/>
    <w:rsid w:val="0065782D"/>
    <w:rsid w:val="00657991"/>
    <w:rsid w:val="00657A15"/>
    <w:rsid w:val="006606D2"/>
    <w:rsid w:val="00660E86"/>
    <w:rsid w:val="00661398"/>
    <w:rsid w:val="006615E1"/>
    <w:rsid w:val="006616CB"/>
    <w:rsid w:val="00661722"/>
    <w:rsid w:val="0066208D"/>
    <w:rsid w:val="00663A70"/>
    <w:rsid w:val="00663B20"/>
    <w:rsid w:val="00664726"/>
    <w:rsid w:val="0066538B"/>
    <w:rsid w:val="00665747"/>
    <w:rsid w:val="006657DA"/>
    <w:rsid w:val="00665C78"/>
    <w:rsid w:val="006665C6"/>
    <w:rsid w:val="00666AAB"/>
    <w:rsid w:val="00667165"/>
    <w:rsid w:val="0066762B"/>
    <w:rsid w:val="00667AA3"/>
    <w:rsid w:val="00670241"/>
    <w:rsid w:val="0067100A"/>
    <w:rsid w:val="0067160F"/>
    <w:rsid w:val="0067167B"/>
    <w:rsid w:val="00672657"/>
    <w:rsid w:val="0067274D"/>
    <w:rsid w:val="00672786"/>
    <w:rsid w:val="00672A30"/>
    <w:rsid w:val="006730BF"/>
    <w:rsid w:val="006739A6"/>
    <w:rsid w:val="00673FE3"/>
    <w:rsid w:val="0067438E"/>
    <w:rsid w:val="006747FC"/>
    <w:rsid w:val="00674B78"/>
    <w:rsid w:val="00674EAF"/>
    <w:rsid w:val="006757A5"/>
    <w:rsid w:val="00675EFE"/>
    <w:rsid w:val="00675F64"/>
    <w:rsid w:val="0067604D"/>
    <w:rsid w:val="00676A41"/>
    <w:rsid w:val="00676A77"/>
    <w:rsid w:val="00676A86"/>
    <w:rsid w:val="00676B6D"/>
    <w:rsid w:val="0067703A"/>
    <w:rsid w:val="00677981"/>
    <w:rsid w:val="00680E50"/>
    <w:rsid w:val="00681216"/>
    <w:rsid w:val="0068143A"/>
    <w:rsid w:val="00681454"/>
    <w:rsid w:val="006814AF"/>
    <w:rsid w:val="00681779"/>
    <w:rsid w:val="00681D73"/>
    <w:rsid w:val="0068238A"/>
    <w:rsid w:val="00682CA8"/>
    <w:rsid w:val="00683318"/>
    <w:rsid w:val="00683BCA"/>
    <w:rsid w:val="00683F3B"/>
    <w:rsid w:val="006843D7"/>
    <w:rsid w:val="00685182"/>
    <w:rsid w:val="00685998"/>
    <w:rsid w:val="00685CC0"/>
    <w:rsid w:val="00686365"/>
    <w:rsid w:val="00686835"/>
    <w:rsid w:val="00686F88"/>
    <w:rsid w:val="00687D5D"/>
    <w:rsid w:val="0069003E"/>
    <w:rsid w:val="006900F1"/>
    <w:rsid w:val="00690CF9"/>
    <w:rsid w:val="00690E9C"/>
    <w:rsid w:val="006915BB"/>
    <w:rsid w:val="006919C6"/>
    <w:rsid w:val="00691E36"/>
    <w:rsid w:val="00692795"/>
    <w:rsid w:val="0069287D"/>
    <w:rsid w:val="006928C3"/>
    <w:rsid w:val="00692C7B"/>
    <w:rsid w:val="00693047"/>
    <w:rsid w:val="0069312B"/>
    <w:rsid w:val="00693BB7"/>
    <w:rsid w:val="006944E4"/>
    <w:rsid w:val="00694C79"/>
    <w:rsid w:val="00694F93"/>
    <w:rsid w:val="006952AC"/>
    <w:rsid w:val="006953A5"/>
    <w:rsid w:val="00695CD4"/>
    <w:rsid w:val="00695D3D"/>
    <w:rsid w:val="006968E4"/>
    <w:rsid w:val="00696B43"/>
    <w:rsid w:val="00696B6E"/>
    <w:rsid w:val="00696B74"/>
    <w:rsid w:val="00696E11"/>
    <w:rsid w:val="00696F04"/>
    <w:rsid w:val="00697437"/>
    <w:rsid w:val="006979A9"/>
    <w:rsid w:val="00697C4A"/>
    <w:rsid w:val="00697CA0"/>
    <w:rsid w:val="006A0568"/>
    <w:rsid w:val="006A0A8B"/>
    <w:rsid w:val="006A0CD5"/>
    <w:rsid w:val="006A16C0"/>
    <w:rsid w:val="006A1F24"/>
    <w:rsid w:val="006A2776"/>
    <w:rsid w:val="006A293E"/>
    <w:rsid w:val="006A3327"/>
    <w:rsid w:val="006A425A"/>
    <w:rsid w:val="006A507E"/>
    <w:rsid w:val="006A6D86"/>
    <w:rsid w:val="006A7526"/>
    <w:rsid w:val="006A753C"/>
    <w:rsid w:val="006A7AAD"/>
    <w:rsid w:val="006B04AD"/>
    <w:rsid w:val="006B06B5"/>
    <w:rsid w:val="006B123F"/>
    <w:rsid w:val="006B1511"/>
    <w:rsid w:val="006B1EDC"/>
    <w:rsid w:val="006B2648"/>
    <w:rsid w:val="006B3DC5"/>
    <w:rsid w:val="006B513E"/>
    <w:rsid w:val="006B5233"/>
    <w:rsid w:val="006B52CA"/>
    <w:rsid w:val="006B691F"/>
    <w:rsid w:val="006B7221"/>
    <w:rsid w:val="006B7562"/>
    <w:rsid w:val="006B7793"/>
    <w:rsid w:val="006B7EC9"/>
    <w:rsid w:val="006C0BE7"/>
    <w:rsid w:val="006C0E5D"/>
    <w:rsid w:val="006C0EB6"/>
    <w:rsid w:val="006C1EAF"/>
    <w:rsid w:val="006C20C3"/>
    <w:rsid w:val="006C2266"/>
    <w:rsid w:val="006C273F"/>
    <w:rsid w:val="006C331E"/>
    <w:rsid w:val="006C3369"/>
    <w:rsid w:val="006C33DC"/>
    <w:rsid w:val="006C34FC"/>
    <w:rsid w:val="006C4374"/>
    <w:rsid w:val="006C43E4"/>
    <w:rsid w:val="006C45F0"/>
    <w:rsid w:val="006C48A2"/>
    <w:rsid w:val="006C4E5B"/>
    <w:rsid w:val="006C5BA9"/>
    <w:rsid w:val="006C5E6C"/>
    <w:rsid w:val="006C6A74"/>
    <w:rsid w:val="006D0237"/>
    <w:rsid w:val="006D02F0"/>
    <w:rsid w:val="006D085E"/>
    <w:rsid w:val="006D08D1"/>
    <w:rsid w:val="006D1345"/>
    <w:rsid w:val="006D1800"/>
    <w:rsid w:val="006D1B57"/>
    <w:rsid w:val="006D1E80"/>
    <w:rsid w:val="006D27D0"/>
    <w:rsid w:val="006D34B1"/>
    <w:rsid w:val="006D3885"/>
    <w:rsid w:val="006D390A"/>
    <w:rsid w:val="006D3D12"/>
    <w:rsid w:val="006D3E25"/>
    <w:rsid w:val="006D4033"/>
    <w:rsid w:val="006D482B"/>
    <w:rsid w:val="006D4B38"/>
    <w:rsid w:val="006D4FD6"/>
    <w:rsid w:val="006D53B8"/>
    <w:rsid w:val="006D5535"/>
    <w:rsid w:val="006D5873"/>
    <w:rsid w:val="006D5B4C"/>
    <w:rsid w:val="006D6557"/>
    <w:rsid w:val="006D7313"/>
    <w:rsid w:val="006D790C"/>
    <w:rsid w:val="006D795E"/>
    <w:rsid w:val="006D795F"/>
    <w:rsid w:val="006E1272"/>
    <w:rsid w:val="006E14E2"/>
    <w:rsid w:val="006E1605"/>
    <w:rsid w:val="006E186E"/>
    <w:rsid w:val="006E268E"/>
    <w:rsid w:val="006E2A83"/>
    <w:rsid w:val="006E3412"/>
    <w:rsid w:val="006E374D"/>
    <w:rsid w:val="006E493E"/>
    <w:rsid w:val="006E4965"/>
    <w:rsid w:val="006E5334"/>
    <w:rsid w:val="006E5C43"/>
    <w:rsid w:val="006E6236"/>
    <w:rsid w:val="006E6EB3"/>
    <w:rsid w:val="006E754C"/>
    <w:rsid w:val="006E7F81"/>
    <w:rsid w:val="006F02E4"/>
    <w:rsid w:val="006F0BDF"/>
    <w:rsid w:val="006F117F"/>
    <w:rsid w:val="006F199D"/>
    <w:rsid w:val="006F2456"/>
    <w:rsid w:val="006F2858"/>
    <w:rsid w:val="006F2C12"/>
    <w:rsid w:val="006F2CF9"/>
    <w:rsid w:val="006F2F0F"/>
    <w:rsid w:val="006F3377"/>
    <w:rsid w:val="006F4053"/>
    <w:rsid w:val="006F5E22"/>
    <w:rsid w:val="006F6250"/>
    <w:rsid w:val="006F63EA"/>
    <w:rsid w:val="006F648B"/>
    <w:rsid w:val="006F6761"/>
    <w:rsid w:val="006F7783"/>
    <w:rsid w:val="007001E9"/>
    <w:rsid w:val="0070032D"/>
    <w:rsid w:val="00700633"/>
    <w:rsid w:val="00700D44"/>
    <w:rsid w:val="0070172D"/>
    <w:rsid w:val="00701808"/>
    <w:rsid w:val="00702114"/>
    <w:rsid w:val="007027C0"/>
    <w:rsid w:val="00702F54"/>
    <w:rsid w:val="007051C9"/>
    <w:rsid w:val="00705695"/>
    <w:rsid w:val="00705820"/>
    <w:rsid w:val="007059BC"/>
    <w:rsid w:val="00707559"/>
    <w:rsid w:val="0071075F"/>
    <w:rsid w:val="00710FF6"/>
    <w:rsid w:val="0071102B"/>
    <w:rsid w:val="00712184"/>
    <w:rsid w:val="00712226"/>
    <w:rsid w:val="0071246E"/>
    <w:rsid w:val="007125C5"/>
    <w:rsid w:val="007125DB"/>
    <w:rsid w:val="007132A9"/>
    <w:rsid w:val="00713CB3"/>
    <w:rsid w:val="00713FE1"/>
    <w:rsid w:val="0071413C"/>
    <w:rsid w:val="00714148"/>
    <w:rsid w:val="00714285"/>
    <w:rsid w:val="00714D07"/>
    <w:rsid w:val="007161AC"/>
    <w:rsid w:val="00716C38"/>
    <w:rsid w:val="0071725F"/>
    <w:rsid w:val="00717651"/>
    <w:rsid w:val="00717A57"/>
    <w:rsid w:val="007200EC"/>
    <w:rsid w:val="007205A5"/>
    <w:rsid w:val="00720625"/>
    <w:rsid w:val="0072083B"/>
    <w:rsid w:val="007215A0"/>
    <w:rsid w:val="00721CAC"/>
    <w:rsid w:val="00721DA1"/>
    <w:rsid w:val="007228C6"/>
    <w:rsid w:val="00722B07"/>
    <w:rsid w:val="00723A1A"/>
    <w:rsid w:val="00723F05"/>
    <w:rsid w:val="00723F43"/>
    <w:rsid w:val="00725655"/>
    <w:rsid w:val="00725CF3"/>
    <w:rsid w:val="00725E73"/>
    <w:rsid w:val="00726370"/>
    <w:rsid w:val="00726D6A"/>
    <w:rsid w:val="0072703C"/>
    <w:rsid w:val="00727C09"/>
    <w:rsid w:val="007306E4"/>
    <w:rsid w:val="007319E3"/>
    <w:rsid w:val="00731A56"/>
    <w:rsid w:val="0073239A"/>
    <w:rsid w:val="007330D5"/>
    <w:rsid w:val="00733402"/>
    <w:rsid w:val="00733D83"/>
    <w:rsid w:val="007356B0"/>
    <w:rsid w:val="00735728"/>
    <w:rsid w:val="007360F0"/>
    <w:rsid w:val="00736112"/>
    <w:rsid w:val="00736715"/>
    <w:rsid w:val="0073691F"/>
    <w:rsid w:val="00736BA9"/>
    <w:rsid w:val="00737D85"/>
    <w:rsid w:val="0074019A"/>
    <w:rsid w:val="00741A41"/>
    <w:rsid w:val="00741EE6"/>
    <w:rsid w:val="00742102"/>
    <w:rsid w:val="007425E2"/>
    <w:rsid w:val="00743831"/>
    <w:rsid w:val="00743F33"/>
    <w:rsid w:val="00744420"/>
    <w:rsid w:val="0074467B"/>
    <w:rsid w:val="00744BB6"/>
    <w:rsid w:val="00745183"/>
    <w:rsid w:val="00746608"/>
    <w:rsid w:val="00746640"/>
    <w:rsid w:val="00746D39"/>
    <w:rsid w:val="0074738B"/>
    <w:rsid w:val="0074739E"/>
    <w:rsid w:val="00747626"/>
    <w:rsid w:val="00747680"/>
    <w:rsid w:val="007478B1"/>
    <w:rsid w:val="007501FE"/>
    <w:rsid w:val="0075083A"/>
    <w:rsid w:val="00750B77"/>
    <w:rsid w:val="00750E1C"/>
    <w:rsid w:val="00751E6D"/>
    <w:rsid w:val="00751EB4"/>
    <w:rsid w:val="0075255A"/>
    <w:rsid w:val="00752650"/>
    <w:rsid w:val="00753998"/>
    <w:rsid w:val="00754A81"/>
    <w:rsid w:val="00754B0B"/>
    <w:rsid w:val="007556DD"/>
    <w:rsid w:val="00755B05"/>
    <w:rsid w:val="0075603C"/>
    <w:rsid w:val="00757046"/>
    <w:rsid w:val="00757125"/>
    <w:rsid w:val="007576D7"/>
    <w:rsid w:val="0075782F"/>
    <w:rsid w:val="00760E4C"/>
    <w:rsid w:val="00762907"/>
    <w:rsid w:val="00762AC5"/>
    <w:rsid w:val="00762B92"/>
    <w:rsid w:val="00763DEA"/>
    <w:rsid w:val="00764336"/>
    <w:rsid w:val="00764B62"/>
    <w:rsid w:val="00764BDA"/>
    <w:rsid w:val="00764F68"/>
    <w:rsid w:val="00764F9B"/>
    <w:rsid w:val="00765B95"/>
    <w:rsid w:val="00765D64"/>
    <w:rsid w:val="00766C87"/>
    <w:rsid w:val="007676B4"/>
    <w:rsid w:val="00767CC5"/>
    <w:rsid w:val="00767EDD"/>
    <w:rsid w:val="00770896"/>
    <w:rsid w:val="00770AAF"/>
    <w:rsid w:val="00770F69"/>
    <w:rsid w:val="0077109E"/>
    <w:rsid w:val="00771713"/>
    <w:rsid w:val="00771822"/>
    <w:rsid w:val="007728D6"/>
    <w:rsid w:val="0077361D"/>
    <w:rsid w:val="00773AAF"/>
    <w:rsid w:val="00773BB7"/>
    <w:rsid w:val="00773BC6"/>
    <w:rsid w:val="00773F0C"/>
    <w:rsid w:val="00774086"/>
    <w:rsid w:val="007752A0"/>
    <w:rsid w:val="0077557E"/>
    <w:rsid w:val="00775BFD"/>
    <w:rsid w:val="00775C57"/>
    <w:rsid w:val="00775F81"/>
    <w:rsid w:val="00776538"/>
    <w:rsid w:val="007777F1"/>
    <w:rsid w:val="00777C0A"/>
    <w:rsid w:val="00777CDE"/>
    <w:rsid w:val="00780210"/>
    <w:rsid w:val="00780368"/>
    <w:rsid w:val="00780AD9"/>
    <w:rsid w:val="00781253"/>
    <w:rsid w:val="0078140F"/>
    <w:rsid w:val="007814E1"/>
    <w:rsid w:val="00781F7B"/>
    <w:rsid w:val="007833F8"/>
    <w:rsid w:val="00783AFC"/>
    <w:rsid w:val="007842E0"/>
    <w:rsid w:val="007855B8"/>
    <w:rsid w:val="0078595E"/>
    <w:rsid w:val="007859BE"/>
    <w:rsid w:val="00785AAF"/>
    <w:rsid w:val="007867F8"/>
    <w:rsid w:val="007868B4"/>
    <w:rsid w:val="00786B4C"/>
    <w:rsid w:val="00787171"/>
    <w:rsid w:val="007902B2"/>
    <w:rsid w:val="00790989"/>
    <w:rsid w:val="0079138D"/>
    <w:rsid w:val="00791766"/>
    <w:rsid w:val="00791E17"/>
    <w:rsid w:val="00791F80"/>
    <w:rsid w:val="007922E2"/>
    <w:rsid w:val="00792344"/>
    <w:rsid w:val="00792C3D"/>
    <w:rsid w:val="00792E24"/>
    <w:rsid w:val="00793A5D"/>
    <w:rsid w:val="00793C4D"/>
    <w:rsid w:val="00793E23"/>
    <w:rsid w:val="007949AC"/>
    <w:rsid w:val="007954EE"/>
    <w:rsid w:val="00795729"/>
    <w:rsid w:val="007972E4"/>
    <w:rsid w:val="00797534"/>
    <w:rsid w:val="007A01FC"/>
    <w:rsid w:val="007A0246"/>
    <w:rsid w:val="007A05F0"/>
    <w:rsid w:val="007A07E8"/>
    <w:rsid w:val="007A1015"/>
    <w:rsid w:val="007A1B74"/>
    <w:rsid w:val="007A2196"/>
    <w:rsid w:val="007A35EB"/>
    <w:rsid w:val="007A3697"/>
    <w:rsid w:val="007A3874"/>
    <w:rsid w:val="007A3F0D"/>
    <w:rsid w:val="007A401E"/>
    <w:rsid w:val="007A4252"/>
    <w:rsid w:val="007A45E7"/>
    <w:rsid w:val="007A4C72"/>
    <w:rsid w:val="007A4D10"/>
    <w:rsid w:val="007A5468"/>
    <w:rsid w:val="007A5473"/>
    <w:rsid w:val="007A55C8"/>
    <w:rsid w:val="007A59FA"/>
    <w:rsid w:val="007A5ADD"/>
    <w:rsid w:val="007A5DAA"/>
    <w:rsid w:val="007A602A"/>
    <w:rsid w:val="007A63A5"/>
    <w:rsid w:val="007A64D7"/>
    <w:rsid w:val="007A6754"/>
    <w:rsid w:val="007A788B"/>
    <w:rsid w:val="007A7D11"/>
    <w:rsid w:val="007B00EA"/>
    <w:rsid w:val="007B03EE"/>
    <w:rsid w:val="007B04CD"/>
    <w:rsid w:val="007B0653"/>
    <w:rsid w:val="007B081C"/>
    <w:rsid w:val="007B2108"/>
    <w:rsid w:val="007B268E"/>
    <w:rsid w:val="007B2F12"/>
    <w:rsid w:val="007B34F7"/>
    <w:rsid w:val="007B3DB6"/>
    <w:rsid w:val="007B5513"/>
    <w:rsid w:val="007B576F"/>
    <w:rsid w:val="007B5898"/>
    <w:rsid w:val="007B5E92"/>
    <w:rsid w:val="007B6728"/>
    <w:rsid w:val="007B6FE7"/>
    <w:rsid w:val="007B72C2"/>
    <w:rsid w:val="007B7398"/>
    <w:rsid w:val="007B786E"/>
    <w:rsid w:val="007B7A94"/>
    <w:rsid w:val="007B7D08"/>
    <w:rsid w:val="007C0554"/>
    <w:rsid w:val="007C0D8E"/>
    <w:rsid w:val="007C14AE"/>
    <w:rsid w:val="007C168D"/>
    <w:rsid w:val="007C16F1"/>
    <w:rsid w:val="007C19DC"/>
    <w:rsid w:val="007C2100"/>
    <w:rsid w:val="007C2561"/>
    <w:rsid w:val="007C2D24"/>
    <w:rsid w:val="007C34CB"/>
    <w:rsid w:val="007C3500"/>
    <w:rsid w:val="007C3512"/>
    <w:rsid w:val="007C3751"/>
    <w:rsid w:val="007C3A8F"/>
    <w:rsid w:val="007C411D"/>
    <w:rsid w:val="007C4A35"/>
    <w:rsid w:val="007C5366"/>
    <w:rsid w:val="007C5463"/>
    <w:rsid w:val="007C5BE2"/>
    <w:rsid w:val="007C62EB"/>
    <w:rsid w:val="007C6B8D"/>
    <w:rsid w:val="007C6BDE"/>
    <w:rsid w:val="007C6DF7"/>
    <w:rsid w:val="007C6EF3"/>
    <w:rsid w:val="007C73ED"/>
    <w:rsid w:val="007C78CE"/>
    <w:rsid w:val="007C7F9F"/>
    <w:rsid w:val="007D0127"/>
    <w:rsid w:val="007D0691"/>
    <w:rsid w:val="007D0CAD"/>
    <w:rsid w:val="007D12E2"/>
    <w:rsid w:val="007D164E"/>
    <w:rsid w:val="007D1B53"/>
    <w:rsid w:val="007D1E00"/>
    <w:rsid w:val="007D1F58"/>
    <w:rsid w:val="007D1FFB"/>
    <w:rsid w:val="007D2889"/>
    <w:rsid w:val="007D2F0A"/>
    <w:rsid w:val="007D3CC7"/>
    <w:rsid w:val="007D4A0A"/>
    <w:rsid w:val="007D4F57"/>
    <w:rsid w:val="007D5DA6"/>
    <w:rsid w:val="007D6134"/>
    <w:rsid w:val="007D65F4"/>
    <w:rsid w:val="007D6DF3"/>
    <w:rsid w:val="007D7166"/>
    <w:rsid w:val="007D7B3E"/>
    <w:rsid w:val="007E0DE4"/>
    <w:rsid w:val="007E10B3"/>
    <w:rsid w:val="007E1409"/>
    <w:rsid w:val="007E19AF"/>
    <w:rsid w:val="007E210D"/>
    <w:rsid w:val="007E21E9"/>
    <w:rsid w:val="007E308E"/>
    <w:rsid w:val="007E3529"/>
    <w:rsid w:val="007E43E3"/>
    <w:rsid w:val="007E4644"/>
    <w:rsid w:val="007E46B2"/>
    <w:rsid w:val="007E4A81"/>
    <w:rsid w:val="007E4AC5"/>
    <w:rsid w:val="007E4AE0"/>
    <w:rsid w:val="007E4D18"/>
    <w:rsid w:val="007E4F6C"/>
    <w:rsid w:val="007E5717"/>
    <w:rsid w:val="007E602F"/>
    <w:rsid w:val="007E65D1"/>
    <w:rsid w:val="007E6788"/>
    <w:rsid w:val="007E678E"/>
    <w:rsid w:val="007E6B9B"/>
    <w:rsid w:val="007E6EC3"/>
    <w:rsid w:val="007E7BF9"/>
    <w:rsid w:val="007E7E3F"/>
    <w:rsid w:val="007F0224"/>
    <w:rsid w:val="007F053B"/>
    <w:rsid w:val="007F0992"/>
    <w:rsid w:val="007F0E85"/>
    <w:rsid w:val="007F183E"/>
    <w:rsid w:val="007F1DD4"/>
    <w:rsid w:val="007F28C2"/>
    <w:rsid w:val="007F343F"/>
    <w:rsid w:val="007F364F"/>
    <w:rsid w:val="007F3A1E"/>
    <w:rsid w:val="007F5059"/>
    <w:rsid w:val="007F53D9"/>
    <w:rsid w:val="007F54C5"/>
    <w:rsid w:val="007F5617"/>
    <w:rsid w:val="007F5850"/>
    <w:rsid w:val="007F63A4"/>
    <w:rsid w:val="007F65D3"/>
    <w:rsid w:val="007F6781"/>
    <w:rsid w:val="007F6ADF"/>
    <w:rsid w:val="007F7D0D"/>
    <w:rsid w:val="007F7F0E"/>
    <w:rsid w:val="008001D1"/>
    <w:rsid w:val="0080068E"/>
    <w:rsid w:val="00801073"/>
    <w:rsid w:val="008011FF"/>
    <w:rsid w:val="00801744"/>
    <w:rsid w:val="0080185B"/>
    <w:rsid w:val="00801F18"/>
    <w:rsid w:val="00802B69"/>
    <w:rsid w:val="0080383E"/>
    <w:rsid w:val="00803EE0"/>
    <w:rsid w:val="008040D7"/>
    <w:rsid w:val="008040EB"/>
    <w:rsid w:val="00804F27"/>
    <w:rsid w:val="00805590"/>
    <w:rsid w:val="008065AC"/>
    <w:rsid w:val="00806B68"/>
    <w:rsid w:val="00807073"/>
    <w:rsid w:val="00807B0B"/>
    <w:rsid w:val="00807DE6"/>
    <w:rsid w:val="00810250"/>
    <w:rsid w:val="0081119F"/>
    <w:rsid w:val="00811BCC"/>
    <w:rsid w:val="00811E53"/>
    <w:rsid w:val="00812805"/>
    <w:rsid w:val="00812C68"/>
    <w:rsid w:val="00812FC5"/>
    <w:rsid w:val="00813449"/>
    <w:rsid w:val="00813834"/>
    <w:rsid w:val="008151A7"/>
    <w:rsid w:val="0081582D"/>
    <w:rsid w:val="00815EB7"/>
    <w:rsid w:val="00820A36"/>
    <w:rsid w:val="00821F8E"/>
    <w:rsid w:val="00822B4E"/>
    <w:rsid w:val="00823125"/>
    <w:rsid w:val="008233C4"/>
    <w:rsid w:val="00823A8B"/>
    <w:rsid w:val="00823ABB"/>
    <w:rsid w:val="00823C26"/>
    <w:rsid w:val="00824CFE"/>
    <w:rsid w:val="00825AB7"/>
    <w:rsid w:val="008261D3"/>
    <w:rsid w:val="00826D0F"/>
    <w:rsid w:val="00826D1E"/>
    <w:rsid w:val="00826E63"/>
    <w:rsid w:val="00827F95"/>
    <w:rsid w:val="00830837"/>
    <w:rsid w:val="00830AEA"/>
    <w:rsid w:val="00830D55"/>
    <w:rsid w:val="00830DC2"/>
    <w:rsid w:val="008324B3"/>
    <w:rsid w:val="00832B36"/>
    <w:rsid w:val="0083316D"/>
    <w:rsid w:val="0083344B"/>
    <w:rsid w:val="00833C17"/>
    <w:rsid w:val="00834DF8"/>
    <w:rsid w:val="00834E75"/>
    <w:rsid w:val="00835025"/>
    <w:rsid w:val="008355F6"/>
    <w:rsid w:val="008366FC"/>
    <w:rsid w:val="00836959"/>
    <w:rsid w:val="00836EF7"/>
    <w:rsid w:val="0083737A"/>
    <w:rsid w:val="008378F9"/>
    <w:rsid w:val="00837AA9"/>
    <w:rsid w:val="00837F27"/>
    <w:rsid w:val="00840124"/>
    <w:rsid w:val="00840173"/>
    <w:rsid w:val="00840359"/>
    <w:rsid w:val="00840A6B"/>
    <w:rsid w:val="00840E15"/>
    <w:rsid w:val="0084135B"/>
    <w:rsid w:val="00841BCD"/>
    <w:rsid w:val="0084205D"/>
    <w:rsid w:val="008429F0"/>
    <w:rsid w:val="00842CAB"/>
    <w:rsid w:val="00842CDC"/>
    <w:rsid w:val="00842F06"/>
    <w:rsid w:val="00843392"/>
    <w:rsid w:val="00844D33"/>
    <w:rsid w:val="00844DE1"/>
    <w:rsid w:val="008457DB"/>
    <w:rsid w:val="00845808"/>
    <w:rsid w:val="008459B7"/>
    <w:rsid w:val="00845ABF"/>
    <w:rsid w:val="00846AEC"/>
    <w:rsid w:val="0084713F"/>
    <w:rsid w:val="00847AD9"/>
    <w:rsid w:val="00847AF1"/>
    <w:rsid w:val="00847B0E"/>
    <w:rsid w:val="00847C79"/>
    <w:rsid w:val="0085076D"/>
    <w:rsid w:val="00850D38"/>
    <w:rsid w:val="00850DCC"/>
    <w:rsid w:val="00850E12"/>
    <w:rsid w:val="008514B9"/>
    <w:rsid w:val="00852221"/>
    <w:rsid w:val="0085270C"/>
    <w:rsid w:val="00853C2B"/>
    <w:rsid w:val="0085484B"/>
    <w:rsid w:val="00854D88"/>
    <w:rsid w:val="008550EA"/>
    <w:rsid w:val="00856161"/>
    <w:rsid w:val="00856D15"/>
    <w:rsid w:val="00856D2B"/>
    <w:rsid w:val="008576D3"/>
    <w:rsid w:val="00857BB3"/>
    <w:rsid w:val="00860ADF"/>
    <w:rsid w:val="00861D40"/>
    <w:rsid w:val="00861F15"/>
    <w:rsid w:val="0086210A"/>
    <w:rsid w:val="008621D7"/>
    <w:rsid w:val="00862882"/>
    <w:rsid w:val="0086394D"/>
    <w:rsid w:val="00863A09"/>
    <w:rsid w:val="00864494"/>
    <w:rsid w:val="00864EAE"/>
    <w:rsid w:val="00865126"/>
    <w:rsid w:val="00865844"/>
    <w:rsid w:val="00865D02"/>
    <w:rsid w:val="008662FA"/>
    <w:rsid w:val="00867AFE"/>
    <w:rsid w:val="00867CE4"/>
    <w:rsid w:val="00870089"/>
    <w:rsid w:val="0087043E"/>
    <w:rsid w:val="00870B8E"/>
    <w:rsid w:val="00871E39"/>
    <w:rsid w:val="00871E4B"/>
    <w:rsid w:val="0087220C"/>
    <w:rsid w:val="00872248"/>
    <w:rsid w:val="00872434"/>
    <w:rsid w:val="00872683"/>
    <w:rsid w:val="00872A68"/>
    <w:rsid w:val="00872F26"/>
    <w:rsid w:val="00873263"/>
    <w:rsid w:val="008732B7"/>
    <w:rsid w:val="0087362F"/>
    <w:rsid w:val="00873D3E"/>
    <w:rsid w:val="00874533"/>
    <w:rsid w:val="008746F4"/>
    <w:rsid w:val="00874F1A"/>
    <w:rsid w:val="00875106"/>
    <w:rsid w:val="00876D38"/>
    <w:rsid w:val="00877120"/>
    <w:rsid w:val="00877160"/>
    <w:rsid w:val="00877B3B"/>
    <w:rsid w:val="00877E2B"/>
    <w:rsid w:val="008809B8"/>
    <w:rsid w:val="00881566"/>
    <w:rsid w:val="008816B4"/>
    <w:rsid w:val="00881703"/>
    <w:rsid w:val="00881942"/>
    <w:rsid w:val="008823CE"/>
    <w:rsid w:val="00884BF5"/>
    <w:rsid w:val="008858F4"/>
    <w:rsid w:val="00885C9B"/>
    <w:rsid w:val="008860E3"/>
    <w:rsid w:val="00886160"/>
    <w:rsid w:val="00887307"/>
    <w:rsid w:val="00887392"/>
    <w:rsid w:val="008876B0"/>
    <w:rsid w:val="008878B2"/>
    <w:rsid w:val="0089010A"/>
    <w:rsid w:val="00890233"/>
    <w:rsid w:val="00890D17"/>
    <w:rsid w:val="00890EE5"/>
    <w:rsid w:val="00891667"/>
    <w:rsid w:val="008917CB"/>
    <w:rsid w:val="00891D90"/>
    <w:rsid w:val="00892465"/>
    <w:rsid w:val="0089274A"/>
    <w:rsid w:val="00892802"/>
    <w:rsid w:val="00892A72"/>
    <w:rsid w:val="0089378A"/>
    <w:rsid w:val="00893872"/>
    <w:rsid w:val="00893958"/>
    <w:rsid w:val="008939D8"/>
    <w:rsid w:val="00893E8E"/>
    <w:rsid w:val="008940AA"/>
    <w:rsid w:val="008941EB"/>
    <w:rsid w:val="0089454B"/>
    <w:rsid w:val="008951A4"/>
    <w:rsid w:val="00895B4D"/>
    <w:rsid w:val="00895CB8"/>
    <w:rsid w:val="00895EA8"/>
    <w:rsid w:val="0089728C"/>
    <w:rsid w:val="008977A5"/>
    <w:rsid w:val="0089784B"/>
    <w:rsid w:val="008A005E"/>
    <w:rsid w:val="008A14B0"/>
    <w:rsid w:val="008A2274"/>
    <w:rsid w:val="008A2D5B"/>
    <w:rsid w:val="008A327E"/>
    <w:rsid w:val="008A3479"/>
    <w:rsid w:val="008A39EE"/>
    <w:rsid w:val="008A3CC0"/>
    <w:rsid w:val="008A4B81"/>
    <w:rsid w:val="008A4F4F"/>
    <w:rsid w:val="008A58F0"/>
    <w:rsid w:val="008A662F"/>
    <w:rsid w:val="008A7285"/>
    <w:rsid w:val="008A762F"/>
    <w:rsid w:val="008A79D6"/>
    <w:rsid w:val="008A7A18"/>
    <w:rsid w:val="008A7AF8"/>
    <w:rsid w:val="008B0B96"/>
    <w:rsid w:val="008B2178"/>
    <w:rsid w:val="008B22C0"/>
    <w:rsid w:val="008B2654"/>
    <w:rsid w:val="008B2D29"/>
    <w:rsid w:val="008B3084"/>
    <w:rsid w:val="008B3A3A"/>
    <w:rsid w:val="008B542B"/>
    <w:rsid w:val="008B54CB"/>
    <w:rsid w:val="008B5F1A"/>
    <w:rsid w:val="008B5FB9"/>
    <w:rsid w:val="008B632C"/>
    <w:rsid w:val="008B6BA9"/>
    <w:rsid w:val="008B7610"/>
    <w:rsid w:val="008B7EA6"/>
    <w:rsid w:val="008C004F"/>
    <w:rsid w:val="008C02FE"/>
    <w:rsid w:val="008C1571"/>
    <w:rsid w:val="008C1594"/>
    <w:rsid w:val="008C1E45"/>
    <w:rsid w:val="008C1E4F"/>
    <w:rsid w:val="008C2D33"/>
    <w:rsid w:val="008C2D97"/>
    <w:rsid w:val="008C384A"/>
    <w:rsid w:val="008C3A74"/>
    <w:rsid w:val="008C4BB8"/>
    <w:rsid w:val="008C4DFB"/>
    <w:rsid w:val="008C5704"/>
    <w:rsid w:val="008C5BAB"/>
    <w:rsid w:val="008C5C46"/>
    <w:rsid w:val="008C5E96"/>
    <w:rsid w:val="008C637E"/>
    <w:rsid w:val="008C6D7C"/>
    <w:rsid w:val="008D027F"/>
    <w:rsid w:val="008D0724"/>
    <w:rsid w:val="008D0DEC"/>
    <w:rsid w:val="008D0E14"/>
    <w:rsid w:val="008D18C7"/>
    <w:rsid w:val="008D1BA1"/>
    <w:rsid w:val="008D1E32"/>
    <w:rsid w:val="008D1E53"/>
    <w:rsid w:val="008D1E5D"/>
    <w:rsid w:val="008D1EE1"/>
    <w:rsid w:val="008D2307"/>
    <w:rsid w:val="008D28D8"/>
    <w:rsid w:val="008D2CF6"/>
    <w:rsid w:val="008D2E10"/>
    <w:rsid w:val="008D3B54"/>
    <w:rsid w:val="008D452F"/>
    <w:rsid w:val="008D4DD8"/>
    <w:rsid w:val="008D5659"/>
    <w:rsid w:val="008D5A3E"/>
    <w:rsid w:val="008D6105"/>
    <w:rsid w:val="008D619B"/>
    <w:rsid w:val="008D6AD1"/>
    <w:rsid w:val="008D6BB5"/>
    <w:rsid w:val="008D77F7"/>
    <w:rsid w:val="008D7B45"/>
    <w:rsid w:val="008D7C93"/>
    <w:rsid w:val="008E046A"/>
    <w:rsid w:val="008E05A9"/>
    <w:rsid w:val="008E0623"/>
    <w:rsid w:val="008E06E6"/>
    <w:rsid w:val="008E1A63"/>
    <w:rsid w:val="008E1C48"/>
    <w:rsid w:val="008E3C99"/>
    <w:rsid w:val="008E41C4"/>
    <w:rsid w:val="008E4E05"/>
    <w:rsid w:val="008E4F53"/>
    <w:rsid w:val="008E52BE"/>
    <w:rsid w:val="008E5613"/>
    <w:rsid w:val="008E658E"/>
    <w:rsid w:val="008E6F68"/>
    <w:rsid w:val="008E741D"/>
    <w:rsid w:val="008E7437"/>
    <w:rsid w:val="008E78AC"/>
    <w:rsid w:val="008F084E"/>
    <w:rsid w:val="008F0851"/>
    <w:rsid w:val="008F0957"/>
    <w:rsid w:val="008F0ACB"/>
    <w:rsid w:val="008F0B65"/>
    <w:rsid w:val="008F106B"/>
    <w:rsid w:val="008F2077"/>
    <w:rsid w:val="008F2173"/>
    <w:rsid w:val="008F2BC1"/>
    <w:rsid w:val="008F2DB0"/>
    <w:rsid w:val="008F3201"/>
    <w:rsid w:val="008F3711"/>
    <w:rsid w:val="008F3893"/>
    <w:rsid w:val="008F3A5A"/>
    <w:rsid w:val="008F4552"/>
    <w:rsid w:val="008F4B25"/>
    <w:rsid w:val="008F4DC5"/>
    <w:rsid w:val="008F50B7"/>
    <w:rsid w:val="008F5224"/>
    <w:rsid w:val="008F5342"/>
    <w:rsid w:val="008F5454"/>
    <w:rsid w:val="008F5564"/>
    <w:rsid w:val="008F69FC"/>
    <w:rsid w:val="008F6C8E"/>
    <w:rsid w:val="008F7125"/>
    <w:rsid w:val="008F7532"/>
    <w:rsid w:val="008F7722"/>
    <w:rsid w:val="008F7A87"/>
    <w:rsid w:val="009000BB"/>
    <w:rsid w:val="00900410"/>
    <w:rsid w:val="0090052E"/>
    <w:rsid w:val="00900618"/>
    <w:rsid w:val="00900AB6"/>
    <w:rsid w:val="0090190B"/>
    <w:rsid w:val="00901FD0"/>
    <w:rsid w:val="009024A8"/>
    <w:rsid w:val="0090282C"/>
    <w:rsid w:val="00902AA0"/>
    <w:rsid w:val="00902EE2"/>
    <w:rsid w:val="00903273"/>
    <w:rsid w:val="00903A4B"/>
    <w:rsid w:val="00903C69"/>
    <w:rsid w:val="00903CC4"/>
    <w:rsid w:val="00904AB5"/>
    <w:rsid w:val="00904BD2"/>
    <w:rsid w:val="009055F4"/>
    <w:rsid w:val="00905783"/>
    <w:rsid w:val="00905A4D"/>
    <w:rsid w:val="00905E59"/>
    <w:rsid w:val="009060D8"/>
    <w:rsid w:val="00906F1D"/>
    <w:rsid w:val="00907162"/>
    <w:rsid w:val="0090760D"/>
    <w:rsid w:val="00910762"/>
    <w:rsid w:val="00910CA1"/>
    <w:rsid w:val="00910E18"/>
    <w:rsid w:val="00911E72"/>
    <w:rsid w:val="00913683"/>
    <w:rsid w:val="009137D1"/>
    <w:rsid w:val="00913FD0"/>
    <w:rsid w:val="0091500E"/>
    <w:rsid w:val="00915613"/>
    <w:rsid w:val="009157D7"/>
    <w:rsid w:val="0091590C"/>
    <w:rsid w:val="00916734"/>
    <w:rsid w:val="00917152"/>
    <w:rsid w:val="00917681"/>
    <w:rsid w:val="00920393"/>
    <w:rsid w:val="0092085B"/>
    <w:rsid w:val="00920AD5"/>
    <w:rsid w:val="00920C1E"/>
    <w:rsid w:val="0092126A"/>
    <w:rsid w:val="009219D6"/>
    <w:rsid w:val="00921DCF"/>
    <w:rsid w:val="00921DFE"/>
    <w:rsid w:val="0092236C"/>
    <w:rsid w:val="009223DB"/>
    <w:rsid w:val="00923E3B"/>
    <w:rsid w:val="00924871"/>
    <w:rsid w:val="00924B32"/>
    <w:rsid w:val="009250E2"/>
    <w:rsid w:val="00925F81"/>
    <w:rsid w:val="0092637C"/>
    <w:rsid w:val="00926DAF"/>
    <w:rsid w:val="009275EB"/>
    <w:rsid w:val="00927B3F"/>
    <w:rsid w:val="00927D07"/>
    <w:rsid w:val="00927DA3"/>
    <w:rsid w:val="00927E02"/>
    <w:rsid w:val="009304A8"/>
    <w:rsid w:val="00930758"/>
    <w:rsid w:val="00930780"/>
    <w:rsid w:val="0093208C"/>
    <w:rsid w:val="0093217E"/>
    <w:rsid w:val="009321C8"/>
    <w:rsid w:val="0093318E"/>
    <w:rsid w:val="00933AD3"/>
    <w:rsid w:val="00933D21"/>
    <w:rsid w:val="00934284"/>
    <w:rsid w:val="009351B6"/>
    <w:rsid w:val="00935951"/>
    <w:rsid w:val="00935B5F"/>
    <w:rsid w:val="00935D7A"/>
    <w:rsid w:val="00936108"/>
    <w:rsid w:val="00936688"/>
    <w:rsid w:val="009366D4"/>
    <w:rsid w:val="009403EB"/>
    <w:rsid w:val="009404C8"/>
    <w:rsid w:val="0094050B"/>
    <w:rsid w:val="00940C64"/>
    <w:rsid w:val="009411AD"/>
    <w:rsid w:val="0094217C"/>
    <w:rsid w:val="0094266C"/>
    <w:rsid w:val="00942AAF"/>
    <w:rsid w:val="00942ECD"/>
    <w:rsid w:val="00943246"/>
    <w:rsid w:val="0094381F"/>
    <w:rsid w:val="00943F4F"/>
    <w:rsid w:val="009440D2"/>
    <w:rsid w:val="0094446E"/>
    <w:rsid w:val="00944AD3"/>
    <w:rsid w:val="00944ED3"/>
    <w:rsid w:val="0094502C"/>
    <w:rsid w:val="00945754"/>
    <w:rsid w:val="00945BB6"/>
    <w:rsid w:val="00946506"/>
    <w:rsid w:val="009466F2"/>
    <w:rsid w:val="00946A1D"/>
    <w:rsid w:val="00947CBE"/>
    <w:rsid w:val="00950BA4"/>
    <w:rsid w:val="00950CDF"/>
    <w:rsid w:val="009513AF"/>
    <w:rsid w:val="00951E29"/>
    <w:rsid w:val="00951E87"/>
    <w:rsid w:val="00952293"/>
    <w:rsid w:val="00952474"/>
    <w:rsid w:val="009528B8"/>
    <w:rsid w:val="00952BDB"/>
    <w:rsid w:val="00952C99"/>
    <w:rsid w:val="0095311F"/>
    <w:rsid w:val="009533C2"/>
    <w:rsid w:val="00953D6C"/>
    <w:rsid w:val="00955F22"/>
    <w:rsid w:val="00956359"/>
    <w:rsid w:val="00956542"/>
    <w:rsid w:val="00956FD1"/>
    <w:rsid w:val="0095700D"/>
    <w:rsid w:val="009571D3"/>
    <w:rsid w:val="00957B4F"/>
    <w:rsid w:val="00957EBE"/>
    <w:rsid w:val="00957F97"/>
    <w:rsid w:val="00960F2B"/>
    <w:rsid w:val="0096173D"/>
    <w:rsid w:val="009618B8"/>
    <w:rsid w:val="0096234E"/>
    <w:rsid w:val="0096247E"/>
    <w:rsid w:val="00962530"/>
    <w:rsid w:val="00963F4A"/>
    <w:rsid w:val="0096403A"/>
    <w:rsid w:val="00964396"/>
    <w:rsid w:val="00964840"/>
    <w:rsid w:val="00964B58"/>
    <w:rsid w:val="00965339"/>
    <w:rsid w:val="00965B54"/>
    <w:rsid w:val="00966AC0"/>
    <w:rsid w:val="0096700D"/>
    <w:rsid w:val="0096778A"/>
    <w:rsid w:val="00967E07"/>
    <w:rsid w:val="0097004A"/>
    <w:rsid w:val="009701F0"/>
    <w:rsid w:val="009704BD"/>
    <w:rsid w:val="00970A14"/>
    <w:rsid w:val="00970DDB"/>
    <w:rsid w:val="009718E7"/>
    <w:rsid w:val="00971984"/>
    <w:rsid w:val="00971ED6"/>
    <w:rsid w:val="00972492"/>
    <w:rsid w:val="00972EDF"/>
    <w:rsid w:val="00972FB2"/>
    <w:rsid w:val="0097333A"/>
    <w:rsid w:val="00973F18"/>
    <w:rsid w:val="00974826"/>
    <w:rsid w:val="00975669"/>
    <w:rsid w:val="0097651F"/>
    <w:rsid w:val="0097715E"/>
    <w:rsid w:val="00977758"/>
    <w:rsid w:val="00980141"/>
    <w:rsid w:val="0098058A"/>
    <w:rsid w:val="009808B5"/>
    <w:rsid w:val="00980EEA"/>
    <w:rsid w:val="00981C6B"/>
    <w:rsid w:val="009826C4"/>
    <w:rsid w:val="00982976"/>
    <w:rsid w:val="00982B36"/>
    <w:rsid w:val="0098319E"/>
    <w:rsid w:val="00983693"/>
    <w:rsid w:val="00983AF6"/>
    <w:rsid w:val="00983E98"/>
    <w:rsid w:val="00984562"/>
    <w:rsid w:val="00984AB5"/>
    <w:rsid w:val="00984E28"/>
    <w:rsid w:val="00985215"/>
    <w:rsid w:val="009852F8"/>
    <w:rsid w:val="0098532C"/>
    <w:rsid w:val="00985453"/>
    <w:rsid w:val="00985C89"/>
    <w:rsid w:val="009861BE"/>
    <w:rsid w:val="00986CCB"/>
    <w:rsid w:val="00986ED3"/>
    <w:rsid w:val="00987263"/>
    <w:rsid w:val="0098742A"/>
    <w:rsid w:val="009874A9"/>
    <w:rsid w:val="00990392"/>
    <w:rsid w:val="00990628"/>
    <w:rsid w:val="009906C5"/>
    <w:rsid w:val="009908F1"/>
    <w:rsid w:val="009912CA"/>
    <w:rsid w:val="009922D6"/>
    <w:rsid w:val="00992624"/>
    <w:rsid w:val="00992706"/>
    <w:rsid w:val="00993078"/>
    <w:rsid w:val="00993231"/>
    <w:rsid w:val="009937DA"/>
    <w:rsid w:val="00993A74"/>
    <w:rsid w:val="00993AD5"/>
    <w:rsid w:val="00993B0B"/>
    <w:rsid w:val="00994103"/>
    <w:rsid w:val="009944DE"/>
    <w:rsid w:val="009948C7"/>
    <w:rsid w:val="00994DBB"/>
    <w:rsid w:val="00995A55"/>
    <w:rsid w:val="00995F69"/>
    <w:rsid w:val="00995FB6"/>
    <w:rsid w:val="009970A8"/>
    <w:rsid w:val="009971F8"/>
    <w:rsid w:val="0099736B"/>
    <w:rsid w:val="009975CC"/>
    <w:rsid w:val="009A0199"/>
    <w:rsid w:val="009A0672"/>
    <w:rsid w:val="009A0740"/>
    <w:rsid w:val="009A14D5"/>
    <w:rsid w:val="009A15E4"/>
    <w:rsid w:val="009A1E87"/>
    <w:rsid w:val="009A2872"/>
    <w:rsid w:val="009A2CA0"/>
    <w:rsid w:val="009A380C"/>
    <w:rsid w:val="009A3BE1"/>
    <w:rsid w:val="009A410D"/>
    <w:rsid w:val="009A446D"/>
    <w:rsid w:val="009A4766"/>
    <w:rsid w:val="009A512D"/>
    <w:rsid w:val="009A52C8"/>
    <w:rsid w:val="009A54C8"/>
    <w:rsid w:val="009A5A48"/>
    <w:rsid w:val="009A6096"/>
    <w:rsid w:val="009A6100"/>
    <w:rsid w:val="009A6694"/>
    <w:rsid w:val="009A6BAC"/>
    <w:rsid w:val="009A6FA5"/>
    <w:rsid w:val="009A7FF6"/>
    <w:rsid w:val="009B023B"/>
    <w:rsid w:val="009B04B9"/>
    <w:rsid w:val="009B054A"/>
    <w:rsid w:val="009B0AAB"/>
    <w:rsid w:val="009B0F3D"/>
    <w:rsid w:val="009B106D"/>
    <w:rsid w:val="009B12C8"/>
    <w:rsid w:val="009B186F"/>
    <w:rsid w:val="009B1974"/>
    <w:rsid w:val="009B1B70"/>
    <w:rsid w:val="009B1C28"/>
    <w:rsid w:val="009B1EC5"/>
    <w:rsid w:val="009B255B"/>
    <w:rsid w:val="009B2ACD"/>
    <w:rsid w:val="009B2D7C"/>
    <w:rsid w:val="009B3631"/>
    <w:rsid w:val="009B3D1B"/>
    <w:rsid w:val="009B3E3B"/>
    <w:rsid w:val="009B426B"/>
    <w:rsid w:val="009B4AD2"/>
    <w:rsid w:val="009B4F4A"/>
    <w:rsid w:val="009B51DD"/>
    <w:rsid w:val="009B5A78"/>
    <w:rsid w:val="009B5E91"/>
    <w:rsid w:val="009B627B"/>
    <w:rsid w:val="009B62D8"/>
    <w:rsid w:val="009B6782"/>
    <w:rsid w:val="009B679A"/>
    <w:rsid w:val="009B710D"/>
    <w:rsid w:val="009B76CD"/>
    <w:rsid w:val="009C06F7"/>
    <w:rsid w:val="009C0C68"/>
    <w:rsid w:val="009C0CE7"/>
    <w:rsid w:val="009C0FC1"/>
    <w:rsid w:val="009C110C"/>
    <w:rsid w:val="009C11FD"/>
    <w:rsid w:val="009C1FEF"/>
    <w:rsid w:val="009C22FE"/>
    <w:rsid w:val="009C26CB"/>
    <w:rsid w:val="009C4165"/>
    <w:rsid w:val="009C4AA3"/>
    <w:rsid w:val="009C4AC9"/>
    <w:rsid w:val="009C4D28"/>
    <w:rsid w:val="009C4DDE"/>
    <w:rsid w:val="009C5888"/>
    <w:rsid w:val="009C5B36"/>
    <w:rsid w:val="009C6E73"/>
    <w:rsid w:val="009C7DFA"/>
    <w:rsid w:val="009D06B1"/>
    <w:rsid w:val="009D0EA6"/>
    <w:rsid w:val="009D0FB1"/>
    <w:rsid w:val="009D1010"/>
    <w:rsid w:val="009D12ED"/>
    <w:rsid w:val="009D1AE8"/>
    <w:rsid w:val="009D1EA7"/>
    <w:rsid w:val="009D2240"/>
    <w:rsid w:val="009D321F"/>
    <w:rsid w:val="009D3331"/>
    <w:rsid w:val="009D45FF"/>
    <w:rsid w:val="009D4C50"/>
    <w:rsid w:val="009D4D1B"/>
    <w:rsid w:val="009D50B6"/>
    <w:rsid w:val="009D54E1"/>
    <w:rsid w:val="009D5515"/>
    <w:rsid w:val="009D5661"/>
    <w:rsid w:val="009D604F"/>
    <w:rsid w:val="009D675D"/>
    <w:rsid w:val="009D67CD"/>
    <w:rsid w:val="009D6D6C"/>
    <w:rsid w:val="009D6F51"/>
    <w:rsid w:val="009D7019"/>
    <w:rsid w:val="009D7DC0"/>
    <w:rsid w:val="009E0858"/>
    <w:rsid w:val="009E09AB"/>
    <w:rsid w:val="009E19BF"/>
    <w:rsid w:val="009E1AC1"/>
    <w:rsid w:val="009E22AE"/>
    <w:rsid w:val="009E2DBB"/>
    <w:rsid w:val="009E2FE7"/>
    <w:rsid w:val="009E47DF"/>
    <w:rsid w:val="009E4B1B"/>
    <w:rsid w:val="009E4D9C"/>
    <w:rsid w:val="009E6FBE"/>
    <w:rsid w:val="009E7557"/>
    <w:rsid w:val="009F06D6"/>
    <w:rsid w:val="009F0D97"/>
    <w:rsid w:val="009F1D20"/>
    <w:rsid w:val="009F236D"/>
    <w:rsid w:val="009F2AB8"/>
    <w:rsid w:val="009F3CE4"/>
    <w:rsid w:val="009F3FEC"/>
    <w:rsid w:val="009F49E6"/>
    <w:rsid w:val="009F58FB"/>
    <w:rsid w:val="009F5FB9"/>
    <w:rsid w:val="009F6A00"/>
    <w:rsid w:val="00A00104"/>
    <w:rsid w:val="00A00B64"/>
    <w:rsid w:val="00A01500"/>
    <w:rsid w:val="00A01613"/>
    <w:rsid w:val="00A01A46"/>
    <w:rsid w:val="00A01A78"/>
    <w:rsid w:val="00A02696"/>
    <w:rsid w:val="00A02970"/>
    <w:rsid w:val="00A02AB5"/>
    <w:rsid w:val="00A02D15"/>
    <w:rsid w:val="00A0389C"/>
    <w:rsid w:val="00A05F62"/>
    <w:rsid w:val="00A06300"/>
    <w:rsid w:val="00A06452"/>
    <w:rsid w:val="00A0646A"/>
    <w:rsid w:val="00A06D6F"/>
    <w:rsid w:val="00A07A4E"/>
    <w:rsid w:val="00A07A6F"/>
    <w:rsid w:val="00A07F5F"/>
    <w:rsid w:val="00A1025A"/>
    <w:rsid w:val="00A102C3"/>
    <w:rsid w:val="00A11F84"/>
    <w:rsid w:val="00A128A5"/>
    <w:rsid w:val="00A137E2"/>
    <w:rsid w:val="00A139AB"/>
    <w:rsid w:val="00A15664"/>
    <w:rsid w:val="00A15941"/>
    <w:rsid w:val="00A15ECB"/>
    <w:rsid w:val="00A1694E"/>
    <w:rsid w:val="00A169E3"/>
    <w:rsid w:val="00A176B0"/>
    <w:rsid w:val="00A17ABF"/>
    <w:rsid w:val="00A17BEE"/>
    <w:rsid w:val="00A201F5"/>
    <w:rsid w:val="00A203F3"/>
    <w:rsid w:val="00A20D7F"/>
    <w:rsid w:val="00A20FEB"/>
    <w:rsid w:val="00A210CC"/>
    <w:rsid w:val="00A214B2"/>
    <w:rsid w:val="00A21611"/>
    <w:rsid w:val="00A22133"/>
    <w:rsid w:val="00A222A8"/>
    <w:rsid w:val="00A2272D"/>
    <w:rsid w:val="00A22AAF"/>
    <w:rsid w:val="00A236B1"/>
    <w:rsid w:val="00A241CA"/>
    <w:rsid w:val="00A248A0"/>
    <w:rsid w:val="00A24F1F"/>
    <w:rsid w:val="00A24F29"/>
    <w:rsid w:val="00A254A1"/>
    <w:rsid w:val="00A2556C"/>
    <w:rsid w:val="00A26101"/>
    <w:rsid w:val="00A26A6C"/>
    <w:rsid w:val="00A270EF"/>
    <w:rsid w:val="00A2748E"/>
    <w:rsid w:val="00A27E4C"/>
    <w:rsid w:val="00A30849"/>
    <w:rsid w:val="00A30BFA"/>
    <w:rsid w:val="00A30CBF"/>
    <w:rsid w:val="00A30E22"/>
    <w:rsid w:val="00A31178"/>
    <w:rsid w:val="00A31392"/>
    <w:rsid w:val="00A31561"/>
    <w:rsid w:val="00A3157F"/>
    <w:rsid w:val="00A31A76"/>
    <w:rsid w:val="00A322E9"/>
    <w:rsid w:val="00A33DF3"/>
    <w:rsid w:val="00A3434E"/>
    <w:rsid w:val="00A35265"/>
    <w:rsid w:val="00A364C5"/>
    <w:rsid w:val="00A36807"/>
    <w:rsid w:val="00A369BD"/>
    <w:rsid w:val="00A369D9"/>
    <w:rsid w:val="00A36DC8"/>
    <w:rsid w:val="00A371FF"/>
    <w:rsid w:val="00A37B70"/>
    <w:rsid w:val="00A4081B"/>
    <w:rsid w:val="00A40EFB"/>
    <w:rsid w:val="00A40FA8"/>
    <w:rsid w:val="00A41592"/>
    <w:rsid w:val="00A418F7"/>
    <w:rsid w:val="00A41A06"/>
    <w:rsid w:val="00A41E86"/>
    <w:rsid w:val="00A429C6"/>
    <w:rsid w:val="00A42D29"/>
    <w:rsid w:val="00A43C03"/>
    <w:rsid w:val="00A43F42"/>
    <w:rsid w:val="00A44D2E"/>
    <w:rsid w:val="00A45012"/>
    <w:rsid w:val="00A45425"/>
    <w:rsid w:val="00A45AEE"/>
    <w:rsid w:val="00A45B30"/>
    <w:rsid w:val="00A46B44"/>
    <w:rsid w:val="00A46F97"/>
    <w:rsid w:val="00A46FB0"/>
    <w:rsid w:val="00A4795D"/>
    <w:rsid w:val="00A50268"/>
    <w:rsid w:val="00A50394"/>
    <w:rsid w:val="00A50BFE"/>
    <w:rsid w:val="00A50FE0"/>
    <w:rsid w:val="00A51516"/>
    <w:rsid w:val="00A52A75"/>
    <w:rsid w:val="00A53015"/>
    <w:rsid w:val="00A53171"/>
    <w:rsid w:val="00A5317C"/>
    <w:rsid w:val="00A5377C"/>
    <w:rsid w:val="00A53964"/>
    <w:rsid w:val="00A53CA4"/>
    <w:rsid w:val="00A5443E"/>
    <w:rsid w:val="00A54A24"/>
    <w:rsid w:val="00A572D4"/>
    <w:rsid w:val="00A57354"/>
    <w:rsid w:val="00A60998"/>
    <w:rsid w:val="00A60D51"/>
    <w:rsid w:val="00A60FF3"/>
    <w:rsid w:val="00A61048"/>
    <w:rsid w:val="00A61081"/>
    <w:rsid w:val="00A61759"/>
    <w:rsid w:val="00A61EE2"/>
    <w:rsid w:val="00A6275D"/>
    <w:rsid w:val="00A62FB7"/>
    <w:rsid w:val="00A6320F"/>
    <w:rsid w:val="00A634D0"/>
    <w:rsid w:val="00A63648"/>
    <w:rsid w:val="00A63EB8"/>
    <w:rsid w:val="00A64051"/>
    <w:rsid w:val="00A64205"/>
    <w:rsid w:val="00A65185"/>
    <w:rsid w:val="00A65879"/>
    <w:rsid w:val="00A6639E"/>
    <w:rsid w:val="00A664C2"/>
    <w:rsid w:val="00A66BFF"/>
    <w:rsid w:val="00A66CFE"/>
    <w:rsid w:val="00A671D7"/>
    <w:rsid w:val="00A679BD"/>
    <w:rsid w:val="00A70CC1"/>
    <w:rsid w:val="00A7193B"/>
    <w:rsid w:val="00A71FDC"/>
    <w:rsid w:val="00A72C3F"/>
    <w:rsid w:val="00A735C0"/>
    <w:rsid w:val="00A739C4"/>
    <w:rsid w:val="00A747C9"/>
    <w:rsid w:val="00A751A6"/>
    <w:rsid w:val="00A752D9"/>
    <w:rsid w:val="00A75E44"/>
    <w:rsid w:val="00A75FE5"/>
    <w:rsid w:val="00A76629"/>
    <w:rsid w:val="00A767B1"/>
    <w:rsid w:val="00A76B98"/>
    <w:rsid w:val="00A76E57"/>
    <w:rsid w:val="00A76FF1"/>
    <w:rsid w:val="00A7700A"/>
    <w:rsid w:val="00A7704F"/>
    <w:rsid w:val="00A7722F"/>
    <w:rsid w:val="00A773AF"/>
    <w:rsid w:val="00A80077"/>
    <w:rsid w:val="00A80AEF"/>
    <w:rsid w:val="00A80DCB"/>
    <w:rsid w:val="00A81466"/>
    <w:rsid w:val="00A81812"/>
    <w:rsid w:val="00A819CB"/>
    <w:rsid w:val="00A8259B"/>
    <w:rsid w:val="00A82A0D"/>
    <w:rsid w:val="00A82B74"/>
    <w:rsid w:val="00A82C53"/>
    <w:rsid w:val="00A837BA"/>
    <w:rsid w:val="00A8389B"/>
    <w:rsid w:val="00A83D76"/>
    <w:rsid w:val="00A83F05"/>
    <w:rsid w:val="00A8400A"/>
    <w:rsid w:val="00A843B7"/>
    <w:rsid w:val="00A84472"/>
    <w:rsid w:val="00A84A74"/>
    <w:rsid w:val="00A850AC"/>
    <w:rsid w:val="00A86204"/>
    <w:rsid w:val="00A86E53"/>
    <w:rsid w:val="00A875FB"/>
    <w:rsid w:val="00A87B62"/>
    <w:rsid w:val="00A87C5E"/>
    <w:rsid w:val="00A9009B"/>
    <w:rsid w:val="00A90132"/>
    <w:rsid w:val="00A903C0"/>
    <w:rsid w:val="00A90EAA"/>
    <w:rsid w:val="00A923A4"/>
    <w:rsid w:val="00A926F9"/>
    <w:rsid w:val="00A92EB1"/>
    <w:rsid w:val="00A92F13"/>
    <w:rsid w:val="00A93024"/>
    <w:rsid w:val="00A93DE4"/>
    <w:rsid w:val="00A94939"/>
    <w:rsid w:val="00A94F9C"/>
    <w:rsid w:val="00A950A6"/>
    <w:rsid w:val="00A950B9"/>
    <w:rsid w:val="00A950C2"/>
    <w:rsid w:val="00A959F2"/>
    <w:rsid w:val="00A967D9"/>
    <w:rsid w:val="00A969FB"/>
    <w:rsid w:val="00A96BDB"/>
    <w:rsid w:val="00A97FCB"/>
    <w:rsid w:val="00AA0357"/>
    <w:rsid w:val="00AA16DD"/>
    <w:rsid w:val="00AA1BCE"/>
    <w:rsid w:val="00AA1BE0"/>
    <w:rsid w:val="00AA2421"/>
    <w:rsid w:val="00AA26DE"/>
    <w:rsid w:val="00AA2BA2"/>
    <w:rsid w:val="00AA3CE3"/>
    <w:rsid w:val="00AA3EC8"/>
    <w:rsid w:val="00AA3FAA"/>
    <w:rsid w:val="00AA43FD"/>
    <w:rsid w:val="00AA501B"/>
    <w:rsid w:val="00AA55C2"/>
    <w:rsid w:val="00AA5662"/>
    <w:rsid w:val="00AA5DA2"/>
    <w:rsid w:val="00AA715B"/>
    <w:rsid w:val="00AA73AF"/>
    <w:rsid w:val="00AA74E2"/>
    <w:rsid w:val="00AA7717"/>
    <w:rsid w:val="00AA7D18"/>
    <w:rsid w:val="00AA7DE8"/>
    <w:rsid w:val="00AB05F5"/>
    <w:rsid w:val="00AB1E71"/>
    <w:rsid w:val="00AB23E1"/>
    <w:rsid w:val="00AB2562"/>
    <w:rsid w:val="00AB26FC"/>
    <w:rsid w:val="00AB28E7"/>
    <w:rsid w:val="00AB318A"/>
    <w:rsid w:val="00AB3266"/>
    <w:rsid w:val="00AB32DB"/>
    <w:rsid w:val="00AB35F2"/>
    <w:rsid w:val="00AB3735"/>
    <w:rsid w:val="00AB37D2"/>
    <w:rsid w:val="00AB3F88"/>
    <w:rsid w:val="00AB4A2B"/>
    <w:rsid w:val="00AB4FBC"/>
    <w:rsid w:val="00AB570D"/>
    <w:rsid w:val="00AB58AD"/>
    <w:rsid w:val="00AB5AE5"/>
    <w:rsid w:val="00AB5DEE"/>
    <w:rsid w:val="00AB6091"/>
    <w:rsid w:val="00AB63C1"/>
    <w:rsid w:val="00AB70FE"/>
    <w:rsid w:val="00AB7992"/>
    <w:rsid w:val="00AC0141"/>
    <w:rsid w:val="00AC043B"/>
    <w:rsid w:val="00AC0909"/>
    <w:rsid w:val="00AC0AF9"/>
    <w:rsid w:val="00AC10A8"/>
    <w:rsid w:val="00AC1333"/>
    <w:rsid w:val="00AC134D"/>
    <w:rsid w:val="00AC1C8C"/>
    <w:rsid w:val="00AC1F68"/>
    <w:rsid w:val="00AC247A"/>
    <w:rsid w:val="00AC2627"/>
    <w:rsid w:val="00AC2982"/>
    <w:rsid w:val="00AC2E18"/>
    <w:rsid w:val="00AC3F13"/>
    <w:rsid w:val="00AC5A30"/>
    <w:rsid w:val="00AC5D23"/>
    <w:rsid w:val="00AC6294"/>
    <w:rsid w:val="00AC67EB"/>
    <w:rsid w:val="00AD0988"/>
    <w:rsid w:val="00AD0C02"/>
    <w:rsid w:val="00AD0D64"/>
    <w:rsid w:val="00AD1642"/>
    <w:rsid w:val="00AD17B6"/>
    <w:rsid w:val="00AD187D"/>
    <w:rsid w:val="00AD264D"/>
    <w:rsid w:val="00AD26F9"/>
    <w:rsid w:val="00AD2CB4"/>
    <w:rsid w:val="00AD3129"/>
    <w:rsid w:val="00AD322C"/>
    <w:rsid w:val="00AD3E5F"/>
    <w:rsid w:val="00AD52BE"/>
    <w:rsid w:val="00AD6066"/>
    <w:rsid w:val="00AD7462"/>
    <w:rsid w:val="00AD770F"/>
    <w:rsid w:val="00AD78FD"/>
    <w:rsid w:val="00AD7978"/>
    <w:rsid w:val="00AD7DA8"/>
    <w:rsid w:val="00AD7F77"/>
    <w:rsid w:val="00AE02F3"/>
    <w:rsid w:val="00AE0523"/>
    <w:rsid w:val="00AE0813"/>
    <w:rsid w:val="00AE184F"/>
    <w:rsid w:val="00AE2574"/>
    <w:rsid w:val="00AE2BD5"/>
    <w:rsid w:val="00AE31DA"/>
    <w:rsid w:val="00AE412E"/>
    <w:rsid w:val="00AE4195"/>
    <w:rsid w:val="00AE445A"/>
    <w:rsid w:val="00AE4467"/>
    <w:rsid w:val="00AE453E"/>
    <w:rsid w:val="00AE5092"/>
    <w:rsid w:val="00AE62B2"/>
    <w:rsid w:val="00AE6429"/>
    <w:rsid w:val="00AE685C"/>
    <w:rsid w:val="00AE6A81"/>
    <w:rsid w:val="00AE75DA"/>
    <w:rsid w:val="00AE7A86"/>
    <w:rsid w:val="00AE7E38"/>
    <w:rsid w:val="00AF0618"/>
    <w:rsid w:val="00AF0C51"/>
    <w:rsid w:val="00AF1067"/>
    <w:rsid w:val="00AF166A"/>
    <w:rsid w:val="00AF21D6"/>
    <w:rsid w:val="00AF2DDF"/>
    <w:rsid w:val="00AF3244"/>
    <w:rsid w:val="00AF35FE"/>
    <w:rsid w:val="00AF43C3"/>
    <w:rsid w:val="00AF47A3"/>
    <w:rsid w:val="00AF487F"/>
    <w:rsid w:val="00AF4969"/>
    <w:rsid w:val="00AF4E98"/>
    <w:rsid w:val="00AF535F"/>
    <w:rsid w:val="00AF5690"/>
    <w:rsid w:val="00AF5B08"/>
    <w:rsid w:val="00AF6B9B"/>
    <w:rsid w:val="00AF74B0"/>
    <w:rsid w:val="00AF7AA0"/>
    <w:rsid w:val="00AF7CD7"/>
    <w:rsid w:val="00B00A14"/>
    <w:rsid w:val="00B015B8"/>
    <w:rsid w:val="00B01807"/>
    <w:rsid w:val="00B0192A"/>
    <w:rsid w:val="00B0225F"/>
    <w:rsid w:val="00B026F5"/>
    <w:rsid w:val="00B02B05"/>
    <w:rsid w:val="00B030C9"/>
    <w:rsid w:val="00B0332A"/>
    <w:rsid w:val="00B035A1"/>
    <w:rsid w:val="00B03C08"/>
    <w:rsid w:val="00B043F4"/>
    <w:rsid w:val="00B0556A"/>
    <w:rsid w:val="00B05658"/>
    <w:rsid w:val="00B05817"/>
    <w:rsid w:val="00B06289"/>
    <w:rsid w:val="00B06D76"/>
    <w:rsid w:val="00B0729A"/>
    <w:rsid w:val="00B073D5"/>
    <w:rsid w:val="00B075FC"/>
    <w:rsid w:val="00B10561"/>
    <w:rsid w:val="00B1101F"/>
    <w:rsid w:val="00B112F7"/>
    <w:rsid w:val="00B1266E"/>
    <w:rsid w:val="00B1277E"/>
    <w:rsid w:val="00B12C0C"/>
    <w:rsid w:val="00B12EA6"/>
    <w:rsid w:val="00B12F1B"/>
    <w:rsid w:val="00B13EFF"/>
    <w:rsid w:val="00B14096"/>
    <w:rsid w:val="00B15328"/>
    <w:rsid w:val="00B1590F"/>
    <w:rsid w:val="00B1591E"/>
    <w:rsid w:val="00B15B2D"/>
    <w:rsid w:val="00B16004"/>
    <w:rsid w:val="00B1681D"/>
    <w:rsid w:val="00B1695D"/>
    <w:rsid w:val="00B16D5F"/>
    <w:rsid w:val="00B17720"/>
    <w:rsid w:val="00B20321"/>
    <w:rsid w:val="00B2033B"/>
    <w:rsid w:val="00B2049E"/>
    <w:rsid w:val="00B20A3B"/>
    <w:rsid w:val="00B20D49"/>
    <w:rsid w:val="00B20F7F"/>
    <w:rsid w:val="00B21592"/>
    <w:rsid w:val="00B2171F"/>
    <w:rsid w:val="00B22432"/>
    <w:rsid w:val="00B2260E"/>
    <w:rsid w:val="00B22A77"/>
    <w:rsid w:val="00B22F68"/>
    <w:rsid w:val="00B23053"/>
    <w:rsid w:val="00B23341"/>
    <w:rsid w:val="00B23958"/>
    <w:rsid w:val="00B24CB5"/>
    <w:rsid w:val="00B24EFE"/>
    <w:rsid w:val="00B252C2"/>
    <w:rsid w:val="00B26630"/>
    <w:rsid w:val="00B26CFB"/>
    <w:rsid w:val="00B27093"/>
    <w:rsid w:val="00B27521"/>
    <w:rsid w:val="00B27C87"/>
    <w:rsid w:val="00B3099B"/>
    <w:rsid w:val="00B31D41"/>
    <w:rsid w:val="00B32DD9"/>
    <w:rsid w:val="00B333ED"/>
    <w:rsid w:val="00B33F2D"/>
    <w:rsid w:val="00B35630"/>
    <w:rsid w:val="00B36407"/>
    <w:rsid w:val="00B365C9"/>
    <w:rsid w:val="00B370BE"/>
    <w:rsid w:val="00B37BE8"/>
    <w:rsid w:val="00B37D55"/>
    <w:rsid w:val="00B404E4"/>
    <w:rsid w:val="00B40516"/>
    <w:rsid w:val="00B4053B"/>
    <w:rsid w:val="00B40A16"/>
    <w:rsid w:val="00B40EA3"/>
    <w:rsid w:val="00B41022"/>
    <w:rsid w:val="00B421F6"/>
    <w:rsid w:val="00B427CB"/>
    <w:rsid w:val="00B4315F"/>
    <w:rsid w:val="00B431A4"/>
    <w:rsid w:val="00B43640"/>
    <w:rsid w:val="00B43A98"/>
    <w:rsid w:val="00B43B83"/>
    <w:rsid w:val="00B43BA0"/>
    <w:rsid w:val="00B446A3"/>
    <w:rsid w:val="00B447E3"/>
    <w:rsid w:val="00B44E4C"/>
    <w:rsid w:val="00B4527C"/>
    <w:rsid w:val="00B45C8F"/>
    <w:rsid w:val="00B45C90"/>
    <w:rsid w:val="00B46198"/>
    <w:rsid w:val="00B46430"/>
    <w:rsid w:val="00B473A9"/>
    <w:rsid w:val="00B4799A"/>
    <w:rsid w:val="00B47E87"/>
    <w:rsid w:val="00B50263"/>
    <w:rsid w:val="00B53495"/>
    <w:rsid w:val="00B53880"/>
    <w:rsid w:val="00B538C9"/>
    <w:rsid w:val="00B53E8F"/>
    <w:rsid w:val="00B5482E"/>
    <w:rsid w:val="00B54DA2"/>
    <w:rsid w:val="00B55451"/>
    <w:rsid w:val="00B556B3"/>
    <w:rsid w:val="00B56654"/>
    <w:rsid w:val="00B56AF9"/>
    <w:rsid w:val="00B56BFF"/>
    <w:rsid w:val="00B570B7"/>
    <w:rsid w:val="00B57B47"/>
    <w:rsid w:val="00B604EC"/>
    <w:rsid w:val="00B61719"/>
    <w:rsid w:val="00B635C8"/>
    <w:rsid w:val="00B63E5A"/>
    <w:rsid w:val="00B6562D"/>
    <w:rsid w:val="00B661E5"/>
    <w:rsid w:val="00B66434"/>
    <w:rsid w:val="00B6660D"/>
    <w:rsid w:val="00B667F0"/>
    <w:rsid w:val="00B6680E"/>
    <w:rsid w:val="00B66F37"/>
    <w:rsid w:val="00B67814"/>
    <w:rsid w:val="00B67F99"/>
    <w:rsid w:val="00B701FE"/>
    <w:rsid w:val="00B70C0D"/>
    <w:rsid w:val="00B72ECA"/>
    <w:rsid w:val="00B73146"/>
    <w:rsid w:val="00B73A6D"/>
    <w:rsid w:val="00B740BB"/>
    <w:rsid w:val="00B740CE"/>
    <w:rsid w:val="00B75E52"/>
    <w:rsid w:val="00B7623B"/>
    <w:rsid w:val="00B76CE5"/>
    <w:rsid w:val="00B773A6"/>
    <w:rsid w:val="00B778EA"/>
    <w:rsid w:val="00B77D44"/>
    <w:rsid w:val="00B800D3"/>
    <w:rsid w:val="00B8013E"/>
    <w:rsid w:val="00B80AA4"/>
    <w:rsid w:val="00B80FE1"/>
    <w:rsid w:val="00B8107A"/>
    <w:rsid w:val="00B81313"/>
    <w:rsid w:val="00B81737"/>
    <w:rsid w:val="00B8184E"/>
    <w:rsid w:val="00B8269D"/>
    <w:rsid w:val="00B83561"/>
    <w:rsid w:val="00B836B9"/>
    <w:rsid w:val="00B83B34"/>
    <w:rsid w:val="00B8457F"/>
    <w:rsid w:val="00B8460E"/>
    <w:rsid w:val="00B84C9E"/>
    <w:rsid w:val="00B84F6B"/>
    <w:rsid w:val="00B858F0"/>
    <w:rsid w:val="00B869D8"/>
    <w:rsid w:val="00B86DBD"/>
    <w:rsid w:val="00B87804"/>
    <w:rsid w:val="00B87AAA"/>
    <w:rsid w:val="00B908A9"/>
    <w:rsid w:val="00B91F15"/>
    <w:rsid w:val="00B92225"/>
    <w:rsid w:val="00B92BC2"/>
    <w:rsid w:val="00B9331B"/>
    <w:rsid w:val="00B9415D"/>
    <w:rsid w:val="00B943D7"/>
    <w:rsid w:val="00B948AC"/>
    <w:rsid w:val="00B94ACE"/>
    <w:rsid w:val="00B95346"/>
    <w:rsid w:val="00B95972"/>
    <w:rsid w:val="00B96083"/>
    <w:rsid w:val="00B9663A"/>
    <w:rsid w:val="00B966A5"/>
    <w:rsid w:val="00B968C5"/>
    <w:rsid w:val="00B96C15"/>
    <w:rsid w:val="00B96F33"/>
    <w:rsid w:val="00B96F34"/>
    <w:rsid w:val="00B97859"/>
    <w:rsid w:val="00B97936"/>
    <w:rsid w:val="00BA0A40"/>
    <w:rsid w:val="00BA11A1"/>
    <w:rsid w:val="00BA1441"/>
    <w:rsid w:val="00BA18E3"/>
    <w:rsid w:val="00BA1A3C"/>
    <w:rsid w:val="00BA2130"/>
    <w:rsid w:val="00BA2B55"/>
    <w:rsid w:val="00BA37C2"/>
    <w:rsid w:val="00BA452C"/>
    <w:rsid w:val="00BA4880"/>
    <w:rsid w:val="00BA5168"/>
    <w:rsid w:val="00BA5528"/>
    <w:rsid w:val="00BA5B06"/>
    <w:rsid w:val="00BA5D2A"/>
    <w:rsid w:val="00BA5D4A"/>
    <w:rsid w:val="00BA65B3"/>
    <w:rsid w:val="00BA6AD8"/>
    <w:rsid w:val="00BA75C9"/>
    <w:rsid w:val="00BA778D"/>
    <w:rsid w:val="00BB0AA8"/>
    <w:rsid w:val="00BB113A"/>
    <w:rsid w:val="00BB2721"/>
    <w:rsid w:val="00BB2C48"/>
    <w:rsid w:val="00BB3CA1"/>
    <w:rsid w:val="00BB4767"/>
    <w:rsid w:val="00BB56BD"/>
    <w:rsid w:val="00BB580E"/>
    <w:rsid w:val="00BB5A75"/>
    <w:rsid w:val="00BB7BB5"/>
    <w:rsid w:val="00BB7FA9"/>
    <w:rsid w:val="00BC0AA1"/>
    <w:rsid w:val="00BC0B21"/>
    <w:rsid w:val="00BC140D"/>
    <w:rsid w:val="00BC15F6"/>
    <w:rsid w:val="00BC1F19"/>
    <w:rsid w:val="00BC2A92"/>
    <w:rsid w:val="00BC2F10"/>
    <w:rsid w:val="00BC37F9"/>
    <w:rsid w:val="00BC3D59"/>
    <w:rsid w:val="00BC4329"/>
    <w:rsid w:val="00BC4411"/>
    <w:rsid w:val="00BC4C10"/>
    <w:rsid w:val="00BC52C4"/>
    <w:rsid w:val="00BC577A"/>
    <w:rsid w:val="00BC6FE6"/>
    <w:rsid w:val="00BC73BC"/>
    <w:rsid w:val="00BC7E64"/>
    <w:rsid w:val="00BD06AC"/>
    <w:rsid w:val="00BD092F"/>
    <w:rsid w:val="00BD09B0"/>
    <w:rsid w:val="00BD12AE"/>
    <w:rsid w:val="00BD142A"/>
    <w:rsid w:val="00BD19B6"/>
    <w:rsid w:val="00BD29B5"/>
    <w:rsid w:val="00BD2AED"/>
    <w:rsid w:val="00BD2CB5"/>
    <w:rsid w:val="00BD2CCB"/>
    <w:rsid w:val="00BD4635"/>
    <w:rsid w:val="00BD52D9"/>
    <w:rsid w:val="00BD54FE"/>
    <w:rsid w:val="00BD607E"/>
    <w:rsid w:val="00BD68B3"/>
    <w:rsid w:val="00BD731D"/>
    <w:rsid w:val="00BD7F30"/>
    <w:rsid w:val="00BE0B6D"/>
    <w:rsid w:val="00BE1BB8"/>
    <w:rsid w:val="00BE1C02"/>
    <w:rsid w:val="00BE28E3"/>
    <w:rsid w:val="00BE2B71"/>
    <w:rsid w:val="00BE2B8A"/>
    <w:rsid w:val="00BE2DD6"/>
    <w:rsid w:val="00BE3480"/>
    <w:rsid w:val="00BE34D2"/>
    <w:rsid w:val="00BE34E0"/>
    <w:rsid w:val="00BE367A"/>
    <w:rsid w:val="00BE4874"/>
    <w:rsid w:val="00BE553B"/>
    <w:rsid w:val="00BE5605"/>
    <w:rsid w:val="00BE6275"/>
    <w:rsid w:val="00BE6308"/>
    <w:rsid w:val="00BE66D3"/>
    <w:rsid w:val="00BE7049"/>
    <w:rsid w:val="00BE755A"/>
    <w:rsid w:val="00BE7683"/>
    <w:rsid w:val="00BF042C"/>
    <w:rsid w:val="00BF0C54"/>
    <w:rsid w:val="00BF0CBF"/>
    <w:rsid w:val="00BF17B7"/>
    <w:rsid w:val="00BF1D0C"/>
    <w:rsid w:val="00BF1FF5"/>
    <w:rsid w:val="00BF3B1C"/>
    <w:rsid w:val="00BF3D29"/>
    <w:rsid w:val="00BF3FF6"/>
    <w:rsid w:val="00BF4070"/>
    <w:rsid w:val="00BF47CF"/>
    <w:rsid w:val="00BF517A"/>
    <w:rsid w:val="00BF6099"/>
    <w:rsid w:val="00BF666E"/>
    <w:rsid w:val="00BF6B0C"/>
    <w:rsid w:val="00BF6E72"/>
    <w:rsid w:val="00BF6F35"/>
    <w:rsid w:val="00BF768A"/>
    <w:rsid w:val="00BF772A"/>
    <w:rsid w:val="00BF791C"/>
    <w:rsid w:val="00BF7C7D"/>
    <w:rsid w:val="00C001AA"/>
    <w:rsid w:val="00C0069A"/>
    <w:rsid w:val="00C006AA"/>
    <w:rsid w:val="00C00B01"/>
    <w:rsid w:val="00C01205"/>
    <w:rsid w:val="00C02FAA"/>
    <w:rsid w:val="00C03737"/>
    <w:rsid w:val="00C0381F"/>
    <w:rsid w:val="00C03DE1"/>
    <w:rsid w:val="00C03FC0"/>
    <w:rsid w:val="00C0418C"/>
    <w:rsid w:val="00C04554"/>
    <w:rsid w:val="00C04CF1"/>
    <w:rsid w:val="00C04D4A"/>
    <w:rsid w:val="00C054BF"/>
    <w:rsid w:val="00C06DA4"/>
    <w:rsid w:val="00C0701F"/>
    <w:rsid w:val="00C07782"/>
    <w:rsid w:val="00C07C3C"/>
    <w:rsid w:val="00C07F13"/>
    <w:rsid w:val="00C12E17"/>
    <w:rsid w:val="00C14332"/>
    <w:rsid w:val="00C145E4"/>
    <w:rsid w:val="00C162A3"/>
    <w:rsid w:val="00C16545"/>
    <w:rsid w:val="00C16A52"/>
    <w:rsid w:val="00C1766D"/>
    <w:rsid w:val="00C17F72"/>
    <w:rsid w:val="00C208C8"/>
    <w:rsid w:val="00C2263D"/>
    <w:rsid w:val="00C226EA"/>
    <w:rsid w:val="00C227C9"/>
    <w:rsid w:val="00C22985"/>
    <w:rsid w:val="00C22E9A"/>
    <w:rsid w:val="00C23BD3"/>
    <w:rsid w:val="00C247FE"/>
    <w:rsid w:val="00C24F51"/>
    <w:rsid w:val="00C25A21"/>
    <w:rsid w:val="00C25ECA"/>
    <w:rsid w:val="00C2777B"/>
    <w:rsid w:val="00C27AE2"/>
    <w:rsid w:val="00C27CFA"/>
    <w:rsid w:val="00C30D19"/>
    <w:rsid w:val="00C31376"/>
    <w:rsid w:val="00C31A0A"/>
    <w:rsid w:val="00C31AF8"/>
    <w:rsid w:val="00C31D4D"/>
    <w:rsid w:val="00C320EB"/>
    <w:rsid w:val="00C3287D"/>
    <w:rsid w:val="00C32986"/>
    <w:rsid w:val="00C3315E"/>
    <w:rsid w:val="00C33BAB"/>
    <w:rsid w:val="00C34106"/>
    <w:rsid w:val="00C349A7"/>
    <w:rsid w:val="00C34B3D"/>
    <w:rsid w:val="00C34D35"/>
    <w:rsid w:val="00C352CD"/>
    <w:rsid w:val="00C35B96"/>
    <w:rsid w:val="00C35D0D"/>
    <w:rsid w:val="00C35E20"/>
    <w:rsid w:val="00C35E57"/>
    <w:rsid w:val="00C361BF"/>
    <w:rsid w:val="00C36429"/>
    <w:rsid w:val="00C36516"/>
    <w:rsid w:val="00C3695A"/>
    <w:rsid w:val="00C372EE"/>
    <w:rsid w:val="00C373DC"/>
    <w:rsid w:val="00C375EB"/>
    <w:rsid w:val="00C37A89"/>
    <w:rsid w:val="00C37B6E"/>
    <w:rsid w:val="00C40137"/>
    <w:rsid w:val="00C405F9"/>
    <w:rsid w:val="00C40B01"/>
    <w:rsid w:val="00C41619"/>
    <w:rsid w:val="00C41DF8"/>
    <w:rsid w:val="00C42886"/>
    <w:rsid w:val="00C42E50"/>
    <w:rsid w:val="00C42FB9"/>
    <w:rsid w:val="00C4351A"/>
    <w:rsid w:val="00C4362E"/>
    <w:rsid w:val="00C43BB5"/>
    <w:rsid w:val="00C4494D"/>
    <w:rsid w:val="00C44C72"/>
    <w:rsid w:val="00C45572"/>
    <w:rsid w:val="00C455BE"/>
    <w:rsid w:val="00C46375"/>
    <w:rsid w:val="00C47107"/>
    <w:rsid w:val="00C4796F"/>
    <w:rsid w:val="00C47F20"/>
    <w:rsid w:val="00C507A5"/>
    <w:rsid w:val="00C51F43"/>
    <w:rsid w:val="00C524EE"/>
    <w:rsid w:val="00C532F3"/>
    <w:rsid w:val="00C53F9E"/>
    <w:rsid w:val="00C55321"/>
    <w:rsid w:val="00C56D73"/>
    <w:rsid w:val="00C5787A"/>
    <w:rsid w:val="00C57B60"/>
    <w:rsid w:val="00C60245"/>
    <w:rsid w:val="00C60F99"/>
    <w:rsid w:val="00C60FA7"/>
    <w:rsid w:val="00C60FF3"/>
    <w:rsid w:val="00C6109C"/>
    <w:rsid w:val="00C61126"/>
    <w:rsid w:val="00C6194B"/>
    <w:rsid w:val="00C61E3F"/>
    <w:rsid w:val="00C62581"/>
    <w:rsid w:val="00C627AB"/>
    <w:rsid w:val="00C629D8"/>
    <w:rsid w:val="00C6337F"/>
    <w:rsid w:val="00C638E9"/>
    <w:rsid w:val="00C64264"/>
    <w:rsid w:val="00C655BA"/>
    <w:rsid w:val="00C658D5"/>
    <w:rsid w:val="00C66C23"/>
    <w:rsid w:val="00C66EA1"/>
    <w:rsid w:val="00C67463"/>
    <w:rsid w:val="00C675C9"/>
    <w:rsid w:val="00C67C05"/>
    <w:rsid w:val="00C67DDE"/>
    <w:rsid w:val="00C70167"/>
    <w:rsid w:val="00C71314"/>
    <w:rsid w:val="00C72945"/>
    <w:rsid w:val="00C72F38"/>
    <w:rsid w:val="00C731D1"/>
    <w:rsid w:val="00C73FB9"/>
    <w:rsid w:val="00C74812"/>
    <w:rsid w:val="00C75496"/>
    <w:rsid w:val="00C75524"/>
    <w:rsid w:val="00C75B36"/>
    <w:rsid w:val="00C76061"/>
    <w:rsid w:val="00C7644C"/>
    <w:rsid w:val="00C76555"/>
    <w:rsid w:val="00C76BF3"/>
    <w:rsid w:val="00C77695"/>
    <w:rsid w:val="00C7779F"/>
    <w:rsid w:val="00C77DA5"/>
    <w:rsid w:val="00C80237"/>
    <w:rsid w:val="00C802AF"/>
    <w:rsid w:val="00C8133C"/>
    <w:rsid w:val="00C82BA5"/>
    <w:rsid w:val="00C84CAB"/>
    <w:rsid w:val="00C84D31"/>
    <w:rsid w:val="00C84F29"/>
    <w:rsid w:val="00C85411"/>
    <w:rsid w:val="00C85652"/>
    <w:rsid w:val="00C860FF"/>
    <w:rsid w:val="00C864EB"/>
    <w:rsid w:val="00C865B4"/>
    <w:rsid w:val="00C86EA8"/>
    <w:rsid w:val="00C87DFE"/>
    <w:rsid w:val="00C90534"/>
    <w:rsid w:val="00C90E7E"/>
    <w:rsid w:val="00C91F13"/>
    <w:rsid w:val="00C934D2"/>
    <w:rsid w:val="00C9372A"/>
    <w:rsid w:val="00C9374E"/>
    <w:rsid w:val="00C93A59"/>
    <w:rsid w:val="00C94135"/>
    <w:rsid w:val="00C94170"/>
    <w:rsid w:val="00C942D9"/>
    <w:rsid w:val="00C9433B"/>
    <w:rsid w:val="00C94691"/>
    <w:rsid w:val="00C96AD7"/>
    <w:rsid w:val="00C96BC1"/>
    <w:rsid w:val="00C96E5C"/>
    <w:rsid w:val="00C96FB8"/>
    <w:rsid w:val="00C97232"/>
    <w:rsid w:val="00C977D5"/>
    <w:rsid w:val="00C9794D"/>
    <w:rsid w:val="00C97AE0"/>
    <w:rsid w:val="00C97E7D"/>
    <w:rsid w:val="00CA08B2"/>
    <w:rsid w:val="00CA0C7B"/>
    <w:rsid w:val="00CA15C3"/>
    <w:rsid w:val="00CA1C22"/>
    <w:rsid w:val="00CA203E"/>
    <w:rsid w:val="00CA22B3"/>
    <w:rsid w:val="00CA2B97"/>
    <w:rsid w:val="00CA35E7"/>
    <w:rsid w:val="00CA4412"/>
    <w:rsid w:val="00CA4838"/>
    <w:rsid w:val="00CA4A14"/>
    <w:rsid w:val="00CA4A2E"/>
    <w:rsid w:val="00CA5625"/>
    <w:rsid w:val="00CA5CD2"/>
    <w:rsid w:val="00CA61EC"/>
    <w:rsid w:val="00CA62F5"/>
    <w:rsid w:val="00CA67D8"/>
    <w:rsid w:val="00CA6EC5"/>
    <w:rsid w:val="00CA70A2"/>
    <w:rsid w:val="00CA7D71"/>
    <w:rsid w:val="00CB0165"/>
    <w:rsid w:val="00CB14DE"/>
    <w:rsid w:val="00CB1E62"/>
    <w:rsid w:val="00CB305E"/>
    <w:rsid w:val="00CB39CB"/>
    <w:rsid w:val="00CB39EC"/>
    <w:rsid w:val="00CB4B54"/>
    <w:rsid w:val="00CB4B9F"/>
    <w:rsid w:val="00CB6C22"/>
    <w:rsid w:val="00CC0E8E"/>
    <w:rsid w:val="00CC0E9A"/>
    <w:rsid w:val="00CC1179"/>
    <w:rsid w:val="00CC14C6"/>
    <w:rsid w:val="00CC1D9A"/>
    <w:rsid w:val="00CC28E5"/>
    <w:rsid w:val="00CC2D71"/>
    <w:rsid w:val="00CC3342"/>
    <w:rsid w:val="00CC357E"/>
    <w:rsid w:val="00CC39BF"/>
    <w:rsid w:val="00CC405F"/>
    <w:rsid w:val="00CC5499"/>
    <w:rsid w:val="00CC635D"/>
    <w:rsid w:val="00CC649F"/>
    <w:rsid w:val="00CC6821"/>
    <w:rsid w:val="00CC691C"/>
    <w:rsid w:val="00CC6F55"/>
    <w:rsid w:val="00CC71D3"/>
    <w:rsid w:val="00CC75AF"/>
    <w:rsid w:val="00CD0B3D"/>
    <w:rsid w:val="00CD1816"/>
    <w:rsid w:val="00CD1DC2"/>
    <w:rsid w:val="00CD2072"/>
    <w:rsid w:val="00CD2275"/>
    <w:rsid w:val="00CD2FAB"/>
    <w:rsid w:val="00CD343C"/>
    <w:rsid w:val="00CD3647"/>
    <w:rsid w:val="00CD3744"/>
    <w:rsid w:val="00CD37B2"/>
    <w:rsid w:val="00CD4B78"/>
    <w:rsid w:val="00CD4E99"/>
    <w:rsid w:val="00CD571A"/>
    <w:rsid w:val="00CD5961"/>
    <w:rsid w:val="00CD62B7"/>
    <w:rsid w:val="00CD74E8"/>
    <w:rsid w:val="00CD7BC0"/>
    <w:rsid w:val="00CE01F5"/>
    <w:rsid w:val="00CE0229"/>
    <w:rsid w:val="00CE0293"/>
    <w:rsid w:val="00CE11EC"/>
    <w:rsid w:val="00CE16E5"/>
    <w:rsid w:val="00CE1C14"/>
    <w:rsid w:val="00CE212D"/>
    <w:rsid w:val="00CE224F"/>
    <w:rsid w:val="00CE2321"/>
    <w:rsid w:val="00CE309E"/>
    <w:rsid w:val="00CE34D4"/>
    <w:rsid w:val="00CE3C9A"/>
    <w:rsid w:val="00CE4604"/>
    <w:rsid w:val="00CE46B8"/>
    <w:rsid w:val="00CE4AAA"/>
    <w:rsid w:val="00CE4FF7"/>
    <w:rsid w:val="00CE5DC7"/>
    <w:rsid w:val="00CE657B"/>
    <w:rsid w:val="00CE6D77"/>
    <w:rsid w:val="00CE6F7D"/>
    <w:rsid w:val="00CE6FF8"/>
    <w:rsid w:val="00CE7D36"/>
    <w:rsid w:val="00CF0EEF"/>
    <w:rsid w:val="00CF17AD"/>
    <w:rsid w:val="00CF1E27"/>
    <w:rsid w:val="00CF1E81"/>
    <w:rsid w:val="00CF20F1"/>
    <w:rsid w:val="00CF2185"/>
    <w:rsid w:val="00CF2D05"/>
    <w:rsid w:val="00CF3449"/>
    <w:rsid w:val="00CF37FB"/>
    <w:rsid w:val="00CF410B"/>
    <w:rsid w:val="00CF5018"/>
    <w:rsid w:val="00CF54DB"/>
    <w:rsid w:val="00CF605C"/>
    <w:rsid w:val="00CF77BB"/>
    <w:rsid w:val="00CF794B"/>
    <w:rsid w:val="00CF7A63"/>
    <w:rsid w:val="00CF7C56"/>
    <w:rsid w:val="00D00E15"/>
    <w:rsid w:val="00D01E7E"/>
    <w:rsid w:val="00D0251F"/>
    <w:rsid w:val="00D02996"/>
    <w:rsid w:val="00D02A5A"/>
    <w:rsid w:val="00D02CFB"/>
    <w:rsid w:val="00D03625"/>
    <w:rsid w:val="00D04500"/>
    <w:rsid w:val="00D04506"/>
    <w:rsid w:val="00D0500E"/>
    <w:rsid w:val="00D05022"/>
    <w:rsid w:val="00D05410"/>
    <w:rsid w:val="00D062B2"/>
    <w:rsid w:val="00D06C09"/>
    <w:rsid w:val="00D07AE1"/>
    <w:rsid w:val="00D07CFB"/>
    <w:rsid w:val="00D10398"/>
    <w:rsid w:val="00D1072B"/>
    <w:rsid w:val="00D10D6B"/>
    <w:rsid w:val="00D10FCE"/>
    <w:rsid w:val="00D1146A"/>
    <w:rsid w:val="00D1166A"/>
    <w:rsid w:val="00D11BFE"/>
    <w:rsid w:val="00D11E10"/>
    <w:rsid w:val="00D120D3"/>
    <w:rsid w:val="00D124D0"/>
    <w:rsid w:val="00D12686"/>
    <w:rsid w:val="00D12E19"/>
    <w:rsid w:val="00D13332"/>
    <w:rsid w:val="00D13359"/>
    <w:rsid w:val="00D13AC1"/>
    <w:rsid w:val="00D149A5"/>
    <w:rsid w:val="00D14A23"/>
    <w:rsid w:val="00D15191"/>
    <w:rsid w:val="00D156C7"/>
    <w:rsid w:val="00D15BDB"/>
    <w:rsid w:val="00D15D8D"/>
    <w:rsid w:val="00D15F5E"/>
    <w:rsid w:val="00D15FAF"/>
    <w:rsid w:val="00D16117"/>
    <w:rsid w:val="00D16EB3"/>
    <w:rsid w:val="00D170D3"/>
    <w:rsid w:val="00D175C6"/>
    <w:rsid w:val="00D2089F"/>
    <w:rsid w:val="00D20B5E"/>
    <w:rsid w:val="00D20CDB"/>
    <w:rsid w:val="00D21677"/>
    <w:rsid w:val="00D22641"/>
    <w:rsid w:val="00D227E1"/>
    <w:rsid w:val="00D22CD0"/>
    <w:rsid w:val="00D2393A"/>
    <w:rsid w:val="00D23C8F"/>
    <w:rsid w:val="00D24345"/>
    <w:rsid w:val="00D24BF5"/>
    <w:rsid w:val="00D24E90"/>
    <w:rsid w:val="00D259C0"/>
    <w:rsid w:val="00D25A17"/>
    <w:rsid w:val="00D25C88"/>
    <w:rsid w:val="00D25DB2"/>
    <w:rsid w:val="00D26118"/>
    <w:rsid w:val="00D2711B"/>
    <w:rsid w:val="00D274EF"/>
    <w:rsid w:val="00D27BBD"/>
    <w:rsid w:val="00D30DD9"/>
    <w:rsid w:val="00D31126"/>
    <w:rsid w:val="00D31661"/>
    <w:rsid w:val="00D3166E"/>
    <w:rsid w:val="00D31951"/>
    <w:rsid w:val="00D31C7B"/>
    <w:rsid w:val="00D32286"/>
    <w:rsid w:val="00D32287"/>
    <w:rsid w:val="00D323EF"/>
    <w:rsid w:val="00D32652"/>
    <w:rsid w:val="00D33269"/>
    <w:rsid w:val="00D332C4"/>
    <w:rsid w:val="00D332E6"/>
    <w:rsid w:val="00D33851"/>
    <w:rsid w:val="00D3388E"/>
    <w:rsid w:val="00D3389C"/>
    <w:rsid w:val="00D33A00"/>
    <w:rsid w:val="00D34228"/>
    <w:rsid w:val="00D34C25"/>
    <w:rsid w:val="00D34CEA"/>
    <w:rsid w:val="00D34D99"/>
    <w:rsid w:val="00D35A3A"/>
    <w:rsid w:val="00D35B98"/>
    <w:rsid w:val="00D35BA2"/>
    <w:rsid w:val="00D3671B"/>
    <w:rsid w:val="00D368CA"/>
    <w:rsid w:val="00D3697E"/>
    <w:rsid w:val="00D36EEC"/>
    <w:rsid w:val="00D37145"/>
    <w:rsid w:val="00D379E2"/>
    <w:rsid w:val="00D37AF4"/>
    <w:rsid w:val="00D40215"/>
    <w:rsid w:val="00D4049B"/>
    <w:rsid w:val="00D404C5"/>
    <w:rsid w:val="00D40FB1"/>
    <w:rsid w:val="00D41A3D"/>
    <w:rsid w:val="00D41C34"/>
    <w:rsid w:val="00D41C71"/>
    <w:rsid w:val="00D41F15"/>
    <w:rsid w:val="00D422B5"/>
    <w:rsid w:val="00D42312"/>
    <w:rsid w:val="00D423E5"/>
    <w:rsid w:val="00D430AC"/>
    <w:rsid w:val="00D44B74"/>
    <w:rsid w:val="00D451FF"/>
    <w:rsid w:val="00D45244"/>
    <w:rsid w:val="00D45458"/>
    <w:rsid w:val="00D4547A"/>
    <w:rsid w:val="00D45899"/>
    <w:rsid w:val="00D45A8E"/>
    <w:rsid w:val="00D45B0A"/>
    <w:rsid w:val="00D46BAC"/>
    <w:rsid w:val="00D47016"/>
    <w:rsid w:val="00D47B85"/>
    <w:rsid w:val="00D50423"/>
    <w:rsid w:val="00D50AEE"/>
    <w:rsid w:val="00D5112C"/>
    <w:rsid w:val="00D51B13"/>
    <w:rsid w:val="00D51E19"/>
    <w:rsid w:val="00D52257"/>
    <w:rsid w:val="00D53950"/>
    <w:rsid w:val="00D53BBD"/>
    <w:rsid w:val="00D53F19"/>
    <w:rsid w:val="00D53F90"/>
    <w:rsid w:val="00D54314"/>
    <w:rsid w:val="00D557BD"/>
    <w:rsid w:val="00D55B01"/>
    <w:rsid w:val="00D56077"/>
    <w:rsid w:val="00D56A8C"/>
    <w:rsid w:val="00D571D1"/>
    <w:rsid w:val="00D57302"/>
    <w:rsid w:val="00D57ADB"/>
    <w:rsid w:val="00D606C6"/>
    <w:rsid w:val="00D60C56"/>
    <w:rsid w:val="00D61E5E"/>
    <w:rsid w:val="00D61EAF"/>
    <w:rsid w:val="00D62224"/>
    <w:rsid w:val="00D62EE0"/>
    <w:rsid w:val="00D63055"/>
    <w:rsid w:val="00D630F1"/>
    <w:rsid w:val="00D63140"/>
    <w:rsid w:val="00D63DAD"/>
    <w:rsid w:val="00D64D0F"/>
    <w:rsid w:val="00D64EA1"/>
    <w:rsid w:val="00D64FA3"/>
    <w:rsid w:val="00D652C5"/>
    <w:rsid w:val="00D65382"/>
    <w:rsid w:val="00D659F4"/>
    <w:rsid w:val="00D65AE6"/>
    <w:rsid w:val="00D66079"/>
    <w:rsid w:val="00D6624E"/>
    <w:rsid w:val="00D666E6"/>
    <w:rsid w:val="00D67903"/>
    <w:rsid w:val="00D70588"/>
    <w:rsid w:val="00D70594"/>
    <w:rsid w:val="00D70AFF"/>
    <w:rsid w:val="00D712B4"/>
    <w:rsid w:val="00D71925"/>
    <w:rsid w:val="00D72734"/>
    <w:rsid w:val="00D735C8"/>
    <w:rsid w:val="00D73FB7"/>
    <w:rsid w:val="00D74752"/>
    <w:rsid w:val="00D74B55"/>
    <w:rsid w:val="00D74E2D"/>
    <w:rsid w:val="00D75992"/>
    <w:rsid w:val="00D75B9B"/>
    <w:rsid w:val="00D76426"/>
    <w:rsid w:val="00D76AA8"/>
    <w:rsid w:val="00D76F7C"/>
    <w:rsid w:val="00D770B1"/>
    <w:rsid w:val="00D77148"/>
    <w:rsid w:val="00D77630"/>
    <w:rsid w:val="00D77B2C"/>
    <w:rsid w:val="00D77CAA"/>
    <w:rsid w:val="00D802BF"/>
    <w:rsid w:val="00D80382"/>
    <w:rsid w:val="00D80DC1"/>
    <w:rsid w:val="00D810FC"/>
    <w:rsid w:val="00D812AC"/>
    <w:rsid w:val="00D8158D"/>
    <w:rsid w:val="00D81FFD"/>
    <w:rsid w:val="00D826CB"/>
    <w:rsid w:val="00D8459C"/>
    <w:rsid w:val="00D84634"/>
    <w:rsid w:val="00D84A72"/>
    <w:rsid w:val="00D850D4"/>
    <w:rsid w:val="00D851DF"/>
    <w:rsid w:val="00D8522A"/>
    <w:rsid w:val="00D854F5"/>
    <w:rsid w:val="00D8560C"/>
    <w:rsid w:val="00D85651"/>
    <w:rsid w:val="00D8591B"/>
    <w:rsid w:val="00D85CEF"/>
    <w:rsid w:val="00D86145"/>
    <w:rsid w:val="00D865CD"/>
    <w:rsid w:val="00D86D5C"/>
    <w:rsid w:val="00D86F4A"/>
    <w:rsid w:val="00D87174"/>
    <w:rsid w:val="00D8723A"/>
    <w:rsid w:val="00D87A04"/>
    <w:rsid w:val="00D90103"/>
    <w:rsid w:val="00D904C4"/>
    <w:rsid w:val="00D91B39"/>
    <w:rsid w:val="00D92479"/>
    <w:rsid w:val="00D92503"/>
    <w:rsid w:val="00D9328A"/>
    <w:rsid w:val="00D936E3"/>
    <w:rsid w:val="00D944C4"/>
    <w:rsid w:val="00D9500B"/>
    <w:rsid w:val="00D9595F"/>
    <w:rsid w:val="00D95C58"/>
    <w:rsid w:val="00D95D9E"/>
    <w:rsid w:val="00D95E8C"/>
    <w:rsid w:val="00D95E9C"/>
    <w:rsid w:val="00D96F06"/>
    <w:rsid w:val="00D97D26"/>
    <w:rsid w:val="00D97DD8"/>
    <w:rsid w:val="00D97FF5"/>
    <w:rsid w:val="00DA0056"/>
    <w:rsid w:val="00DA0B81"/>
    <w:rsid w:val="00DA156D"/>
    <w:rsid w:val="00DA2C89"/>
    <w:rsid w:val="00DA39E6"/>
    <w:rsid w:val="00DA409A"/>
    <w:rsid w:val="00DA46AC"/>
    <w:rsid w:val="00DA4747"/>
    <w:rsid w:val="00DA552B"/>
    <w:rsid w:val="00DA561C"/>
    <w:rsid w:val="00DA5F77"/>
    <w:rsid w:val="00DA64DF"/>
    <w:rsid w:val="00DA6669"/>
    <w:rsid w:val="00DA6762"/>
    <w:rsid w:val="00DA6BD5"/>
    <w:rsid w:val="00DA7125"/>
    <w:rsid w:val="00DA715D"/>
    <w:rsid w:val="00DA74DD"/>
    <w:rsid w:val="00DA780D"/>
    <w:rsid w:val="00DA78C6"/>
    <w:rsid w:val="00DB0572"/>
    <w:rsid w:val="00DB0738"/>
    <w:rsid w:val="00DB0C13"/>
    <w:rsid w:val="00DB1462"/>
    <w:rsid w:val="00DB190A"/>
    <w:rsid w:val="00DB20DF"/>
    <w:rsid w:val="00DB2206"/>
    <w:rsid w:val="00DB28B5"/>
    <w:rsid w:val="00DB3273"/>
    <w:rsid w:val="00DB525E"/>
    <w:rsid w:val="00DB59EF"/>
    <w:rsid w:val="00DB5BA1"/>
    <w:rsid w:val="00DB5CB2"/>
    <w:rsid w:val="00DB5DA1"/>
    <w:rsid w:val="00DB5F04"/>
    <w:rsid w:val="00DB6058"/>
    <w:rsid w:val="00DB72C5"/>
    <w:rsid w:val="00DB7EF9"/>
    <w:rsid w:val="00DC0373"/>
    <w:rsid w:val="00DC2949"/>
    <w:rsid w:val="00DC2DDB"/>
    <w:rsid w:val="00DC4466"/>
    <w:rsid w:val="00DC567E"/>
    <w:rsid w:val="00DC6199"/>
    <w:rsid w:val="00DC652D"/>
    <w:rsid w:val="00DC7B1B"/>
    <w:rsid w:val="00DC7B23"/>
    <w:rsid w:val="00DC7CCB"/>
    <w:rsid w:val="00DD0835"/>
    <w:rsid w:val="00DD08C9"/>
    <w:rsid w:val="00DD0E30"/>
    <w:rsid w:val="00DD0F1A"/>
    <w:rsid w:val="00DD126C"/>
    <w:rsid w:val="00DD1942"/>
    <w:rsid w:val="00DD1AB7"/>
    <w:rsid w:val="00DD2198"/>
    <w:rsid w:val="00DD259B"/>
    <w:rsid w:val="00DD2A46"/>
    <w:rsid w:val="00DD2C1C"/>
    <w:rsid w:val="00DD3623"/>
    <w:rsid w:val="00DD4829"/>
    <w:rsid w:val="00DD4BEE"/>
    <w:rsid w:val="00DD5DB8"/>
    <w:rsid w:val="00DD5F21"/>
    <w:rsid w:val="00DD6119"/>
    <w:rsid w:val="00DD61E6"/>
    <w:rsid w:val="00DD6E39"/>
    <w:rsid w:val="00DD72F7"/>
    <w:rsid w:val="00DD7519"/>
    <w:rsid w:val="00DD76FE"/>
    <w:rsid w:val="00DD7C19"/>
    <w:rsid w:val="00DD7DA1"/>
    <w:rsid w:val="00DD7FF2"/>
    <w:rsid w:val="00DE0BEF"/>
    <w:rsid w:val="00DE189C"/>
    <w:rsid w:val="00DE18B0"/>
    <w:rsid w:val="00DE18FD"/>
    <w:rsid w:val="00DE1A64"/>
    <w:rsid w:val="00DE262F"/>
    <w:rsid w:val="00DE2B01"/>
    <w:rsid w:val="00DE2BB3"/>
    <w:rsid w:val="00DE3436"/>
    <w:rsid w:val="00DE3716"/>
    <w:rsid w:val="00DE3F4E"/>
    <w:rsid w:val="00DE41F1"/>
    <w:rsid w:val="00DE4F02"/>
    <w:rsid w:val="00DE4F9D"/>
    <w:rsid w:val="00DE50AA"/>
    <w:rsid w:val="00DE5D4D"/>
    <w:rsid w:val="00DE659B"/>
    <w:rsid w:val="00DE6887"/>
    <w:rsid w:val="00DE6EF5"/>
    <w:rsid w:val="00DE776F"/>
    <w:rsid w:val="00DF0656"/>
    <w:rsid w:val="00DF0862"/>
    <w:rsid w:val="00DF08C1"/>
    <w:rsid w:val="00DF0D34"/>
    <w:rsid w:val="00DF1867"/>
    <w:rsid w:val="00DF1AB2"/>
    <w:rsid w:val="00DF1FF3"/>
    <w:rsid w:val="00DF2021"/>
    <w:rsid w:val="00DF2F97"/>
    <w:rsid w:val="00DF4052"/>
    <w:rsid w:val="00DF4352"/>
    <w:rsid w:val="00DF465E"/>
    <w:rsid w:val="00DF4B1D"/>
    <w:rsid w:val="00DF5631"/>
    <w:rsid w:val="00DF5F77"/>
    <w:rsid w:val="00DF6857"/>
    <w:rsid w:val="00DF6864"/>
    <w:rsid w:val="00DF6C8F"/>
    <w:rsid w:val="00DF75CA"/>
    <w:rsid w:val="00DF7770"/>
    <w:rsid w:val="00DF7919"/>
    <w:rsid w:val="00DF7C60"/>
    <w:rsid w:val="00DF7EAB"/>
    <w:rsid w:val="00DF7EB3"/>
    <w:rsid w:val="00DF7F95"/>
    <w:rsid w:val="00E003F5"/>
    <w:rsid w:val="00E0184A"/>
    <w:rsid w:val="00E01A0E"/>
    <w:rsid w:val="00E01ACC"/>
    <w:rsid w:val="00E01DF9"/>
    <w:rsid w:val="00E0239A"/>
    <w:rsid w:val="00E027E3"/>
    <w:rsid w:val="00E029AA"/>
    <w:rsid w:val="00E02FBF"/>
    <w:rsid w:val="00E0401B"/>
    <w:rsid w:val="00E04E1E"/>
    <w:rsid w:val="00E04ED5"/>
    <w:rsid w:val="00E05031"/>
    <w:rsid w:val="00E0572C"/>
    <w:rsid w:val="00E06187"/>
    <w:rsid w:val="00E06213"/>
    <w:rsid w:val="00E06643"/>
    <w:rsid w:val="00E0694A"/>
    <w:rsid w:val="00E06AA9"/>
    <w:rsid w:val="00E06CFE"/>
    <w:rsid w:val="00E06DF2"/>
    <w:rsid w:val="00E073EF"/>
    <w:rsid w:val="00E079FA"/>
    <w:rsid w:val="00E10056"/>
    <w:rsid w:val="00E10D39"/>
    <w:rsid w:val="00E11445"/>
    <w:rsid w:val="00E11BA4"/>
    <w:rsid w:val="00E11C9F"/>
    <w:rsid w:val="00E11CA6"/>
    <w:rsid w:val="00E11F93"/>
    <w:rsid w:val="00E12778"/>
    <w:rsid w:val="00E13D73"/>
    <w:rsid w:val="00E13DBF"/>
    <w:rsid w:val="00E13F6F"/>
    <w:rsid w:val="00E14B48"/>
    <w:rsid w:val="00E156D7"/>
    <w:rsid w:val="00E15982"/>
    <w:rsid w:val="00E15AEB"/>
    <w:rsid w:val="00E15C9A"/>
    <w:rsid w:val="00E15CFE"/>
    <w:rsid w:val="00E15F0B"/>
    <w:rsid w:val="00E15FC5"/>
    <w:rsid w:val="00E163B2"/>
    <w:rsid w:val="00E16905"/>
    <w:rsid w:val="00E1707F"/>
    <w:rsid w:val="00E17264"/>
    <w:rsid w:val="00E17AF3"/>
    <w:rsid w:val="00E17BE6"/>
    <w:rsid w:val="00E201FD"/>
    <w:rsid w:val="00E202BE"/>
    <w:rsid w:val="00E204FD"/>
    <w:rsid w:val="00E20AEB"/>
    <w:rsid w:val="00E218D1"/>
    <w:rsid w:val="00E22209"/>
    <w:rsid w:val="00E22989"/>
    <w:rsid w:val="00E2381B"/>
    <w:rsid w:val="00E23CB7"/>
    <w:rsid w:val="00E23FB0"/>
    <w:rsid w:val="00E24492"/>
    <w:rsid w:val="00E251F6"/>
    <w:rsid w:val="00E259D0"/>
    <w:rsid w:val="00E261B4"/>
    <w:rsid w:val="00E26E05"/>
    <w:rsid w:val="00E27293"/>
    <w:rsid w:val="00E277D3"/>
    <w:rsid w:val="00E2780A"/>
    <w:rsid w:val="00E27B52"/>
    <w:rsid w:val="00E3010A"/>
    <w:rsid w:val="00E3011A"/>
    <w:rsid w:val="00E301C5"/>
    <w:rsid w:val="00E306E5"/>
    <w:rsid w:val="00E308D4"/>
    <w:rsid w:val="00E309CC"/>
    <w:rsid w:val="00E30A0C"/>
    <w:rsid w:val="00E317E3"/>
    <w:rsid w:val="00E31A28"/>
    <w:rsid w:val="00E31B17"/>
    <w:rsid w:val="00E31D39"/>
    <w:rsid w:val="00E321AD"/>
    <w:rsid w:val="00E32360"/>
    <w:rsid w:val="00E32A06"/>
    <w:rsid w:val="00E33AB8"/>
    <w:rsid w:val="00E3409F"/>
    <w:rsid w:val="00E34AC5"/>
    <w:rsid w:val="00E34B7B"/>
    <w:rsid w:val="00E34C71"/>
    <w:rsid w:val="00E34C7B"/>
    <w:rsid w:val="00E3509E"/>
    <w:rsid w:val="00E36944"/>
    <w:rsid w:val="00E36CF7"/>
    <w:rsid w:val="00E36D61"/>
    <w:rsid w:val="00E373EE"/>
    <w:rsid w:val="00E373FE"/>
    <w:rsid w:val="00E3769C"/>
    <w:rsid w:val="00E40836"/>
    <w:rsid w:val="00E40928"/>
    <w:rsid w:val="00E40B5A"/>
    <w:rsid w:val="00E41E3A"/>
    <w:rsid w:val="00E41E68"/>
    <w:rsid w:val="00E42F9C"/>
    <w:rsid w:val="00E43054"/>
    <w:rsid w:val="00E43368"/>
    <w:rsid w:val="00E43826"/>
    <w:rsid w:val="00E438E7"/>
    <w:rsid w:val="00E43ADE"/>
    <w:rsid w:val="00E4429C"/>
    <w:rsid w:val="00E442B6"/>
    <w:rsid w:val="00E442F4"/>
    <w:rsid w:val="00E449ED"/>
    <w:rsid w:val="00E44EC0"/>
    <w:rsid w:val="00E457C5"/>
    <w:rsid w:val="00E45B21"/>
    <w:rsid w:val="00E45C9D"/>
    <w:rsid w:val="00E46E70"/>
    <w:rsid w:val="00E50386"/>
    <w:rsid w:val="00E50AB0"/>
    <w:rsid w:val="00E50DB7"/>
    <w:rsid w:val="00E51DAD"/>
    <w:rsid w:val="00E51F2F"/>
    <w:rsid w:val="00E5220D"/>
    <w:rsid w:val="00E525AC"/>
    <w:rsid w:val="00E52B06"/>
    <w:rsid w:val="00E52C1E"/>
    <w:rsid w:val="00E52DA4"/>
    <w:rsid w:val="00E53EE9"/>
    <w:rsid w:val="00E53F61"/>
    <w:rsid w:val="00E54517"/>
    <w:rsid w:val="00E54612"/>
    <w:rsid w:val="00E54797"/>
    <w:rsid w:val="00E548DE"/>
    <w:rsid w:val="00E54BF4"/>
    <w:rsid w:val="00E55068"/>
    <w:rsid w:val="00E55B8E"/>
    <w:rsid w:val="00E56232"/>
    <w:rsid w:val="00E5669E"/>
    <w:rsid w:val="00E566F0"/>
    <w:rsid w:val="00E567EA"/>
    <w:rsid w:val="00E56AA0"/>
    <w:rsid w:val="00E56B2C"/>
    <w:rsid w:val="00E57DAD"/>
    <w:rsid w:val="00E57F36"/>
    <w:rsid w:val="00E60C5E"/>
    <w:rsid w:val="00E60DF4"/>
    <w:rsid w:val="00E614F2"/>
    <w:rsid w:val="00E6171A"/>
    <w:rsid w:val="00E61B16"/>
    <w:rsid w:val="00E61B19"/>
    <w:rsid w:val="00E61ED9"/>
    <w:rsid w:val="00E627AF"/>
    <w:rsid w:val="00E62925"/>
    <w:rsid w:val="00E62A3F"/>
    <w:rsid w:val="00E63356"/>
    <w:rsid w:val="00E637FE"/>
    <w:rsid w:val="00E638F4"/>
    <w:rsid w:val="00E63A54"/>
    <w:rsid w:val="00E63F7F"/>
    <w:rsid w:val="00E640C9"/>
    <w:rsid w:val="00E640D2"/>
    <w:rsid w:val="00E646E4"/>
    <w:rsid w:val="00E6475C"/>
    <w:rsid w:val="00E64913"/>
    <w:rsid w:val="00E64959"/>
    <w:rsid w:val="00E64B0E"/>
    <w:rsid w:val="00E65B50"/>
    <w:rsid w:val="00E6631E"/>
    <w:rsid w:val="00E66360"/>
    <w:rsid w:val="00E66726"/>
    <w:rsid w:val="00E670D5"/>
    <w:rsid w:val="00E672B8"/>
    <w:rsid w:val="00E6787F"/>
    <w:rsid w:val="00E701B2"/>
    <w:rsid w:val="00E70B65"/>
    <w:rsid w:val="00E70BAD"/>
    <w:rsid w:val="00E7127D"/>
    <w:rsid w:val="00E72786"/>
    <w:rsid w:val="00E73415"/>
    <w:rsid w:val="00E73786"/>
    <w:rsid w:val="00E73B7C"/>
    <w:rsid w:val="00E73B8D"/>
    <w:rsid w:val="00E74113"/>
    <w:rsid w:val="00E74280"/>
    <w:rsid w:val="00E75C06"/>
    <w:rsid w:val="00E75F13"/>
    <w:rsid w:val="00E75F59"/>
    <w:rsid w:val="00E76058"/>
    <w:rsid w:val="00E763BA"/>
    <w:rsid w:val="00E765A3"/>
    <w:rsid w:val="00E776A0"/>
    <w:rsid w:val="00E7771F"/>
    <w:rsid w:val="00E80001"/>
    <w:rsid w:val="00E8015B"/>
    <w:rsid w:val="00E810F8"/>
    <w:rsid w:val="00E81175"/>
    <w:rsid w:val="00E81CEC"/>
    <w:rsid w:val="00E81E67"/>
    <w:rsid w:val="00E81FA0"/>
    <w:rsid w:val="00E82737"/>
    <w:rsid w:val="00E831A0"/>
    <w:rsid w:val="00E83249"/>
    <w:rsid w:val="00E83549"/>
    <w:rsid w:val="00E839C2"/>
    <w:rsid w:val="00E83A36"/>
    <w:rsid w:val="00E842B7"/>
    <w:rsid w:val="00E847AB"/>
    <w:rsid w:val="00E84A24"/>
    <w:rsid w:val="00E855EB"/>
    <w:rsid w:val="00E856FC"/>
    <w:rsid w:val="00E8577B"/>
    <w:rsid w:val="00E85BB3"/>
    <w:rsid w:val="00E85C1B"/>
    <w:rsid w:val="00E868B0"/>
    <w:rsid w:val="00E868ED"/>
    <w:rsid w:val="00E86B10"/>
    <w:rsid w:val="00E870D3"/>
    <w:rsid w:val="00E921F1"/>
    <w:rsid w:val="00E929C7"/>
    <w:rsid w:val="00E92FE2"/>
    <w:rsid w:val="00E93C0D"/>
    <w:rsid w:val="00E93F73"/>
    <w:rsid w:val="00E946FC"/>
    <w:rsid w:val="00E950D9"/>
    <w:rsid w:val="00E9564A"/>
    <w:rsid w:val="00E9584F"/>
    <w:rsid w:val="00E958F4"/>
    <w:rsid w:val="00E95C3B"/>
    <w:rsid w:val="00E96B2F"/>
    <w:rsid w:val="00EA0057"/>
    <w:rsid w:val="00EA1B31"/>
    <w:rsid w:val="00EA202D"/>
    <w:rsid w:val="00EA2752"/>
    <w:rsid w:val="00EA294A"/>
    <w:rsid w:val="00EA2B81"/>
    <w:rsid w:val="00EA2CDB"/>
    <w:rsid w:val="00EA2DE5"/>
    <w:rsid w:val="00EA2E2A"/>
    <w:rsid w:val="00EA3099"/>
    <w:rsid w:val="00EA30FE"/>
    <w:rsid w:val="00EA3223"/>
    <w:rsid w:val="00EA355D"/>
    <w:rsid w:val="00EA38A1"/>
    <w:rsid w:val="00EA3A6C"/>
    <w:rsid w:val="00EA3FB5"/>
    <w:rsid w:val="00EA43E4"/>
    <w:rsid w:val="00EA4502"/>
    <w:rsid w:val="00EA466D"/>
    <w:rsid w:val="00EA4C46"/>
    <w:rsid w:val="00EA5762"/>
    <w:rsid w:val="00EA6398"/>
    <w:rsid w:val="00EA63C1"/>
    <w:rsid w:val="00EA6660"/>
    <w:rsid w:val="00EA6F96"/>
    <w:rsid w:val="00EA703F"/>
    <w:rsid w:val="00EA78C6"/>
    <w:rsid w:val="00EA799A"/>
    <w:rsid w:val="00EA7C29"/>
    <w:rsid w:val="00EA7D18"/>
    <w:rsid w:val="00EA7D4C"/>
    <w:rsid w:val="00EB00E4"/>
    <w:rsid w:val="00EB07D7"/>
    <w:rsid w:val="00EB0E71"/>
    <w:rsid w:val="00EB1063"/>
    <w:rsid w:val="00EB1775"/>
    <w:rsid w:val="00EB2BDE"/>
    <w:rsid w:val="00EB2FC5"/>
    <w:rsid w:val="00EB2FD8"/>
    <w:rsid w:val="00EB389A"/>
    <w:rsid w:val="00EB3C5A"/>
    <w:rsid w:val="00EB41E2"/>
    <w:rsid w:val="00EB436B"/>
    <w:rsid w:val="00EB4978"/>
    <w:rsid w:val="00EB54E5"/>
    <w:rsid w:val="00EB5529"/>
    <w:rsid w:val="00EB561B"/>
    <w:rsid w:val="00EB5720"/>
    <w:rsid w:val="00EB73C9"/>
    <w:rsid w:val="00EC0249"/>
    <w:rsid w:val="00EC032F"/>
    <w:rsid w:val="00EC0767"/>
    <w:rsid w:val="00EC11CE"/>
    <w:rsid w:val="00EC1A1E"/>
    <w:rsid w:val="00EC220C"/>
    <w:rsid w:val="00EC24BD"/>
    <w:rsid w:val="00EC2567"/>
    <w:rsid w:val="00EC2B74"/>
    <w:rsid w:val="00EC3053"/>
    <w:rsid w:val="00EC4016"/>
    <w:rsid w:val="00EC5C23"/>
    <w:rsid w:val="00EC6633"/>
    <w:rsid w:val="00EC76A6"/>
    <w:rsid w:val="00EC7B44"/>
    <w:rsid w:val="00ED0A10"/>
    <w:rsid w:val="00ED0D9E"/>
    <w:rsid w:val="00ED0DF8"/>
    <w:rsid w:val="00ED1365"/>
    <w:rsid w:val="00ED1B77"/>
    <w:rsid w:val="00ED2707"/>
    <w:rsid w:val="00ED2D96"/>
    <w:rsid w:val="00ED3C33"/>
    <w:rsid w:val="00ED3FC6"/>
    <w:rsid w:val="00ED4060"/>
    <w:rsid w:val="00ED543D"/>
    <w:rsid w:val="00ED5716"/>
    <w:rsid w:val="00ED586E"/>
    <w:rsid w:val="00ED58BE"/>
    <w:rsid w:val="00ED5A78"/>
    <w:rsid w:val="00ED5A83"/>
    <w:rsid w:val="00ED67BE"/>
    <w:rsid w:val="00ED6C32"/>
    <w:rsid w:val="00ED6CAE"/>
    <w:rsid w:val="00ED70C8"/>
    <w:rsid w:val="00EE0804"/>
    <w:rsid w:val="00EE0C30"/>
    <w:rsid w:val="00EE0F26"/>
    <w:rsid w:val="00EE1BB7"/>
    <w:rsid w:val="00EE1C40"/>
    <w:rsid w:val="00EE20DF"/>
    <w:rsid w:val="00EE2378"/>
    <w:rsid w:val="00EE2753"/>
    <w:rsid w:val="00EE2AE9"/>
    <w:rsid w:val="00EE352D"/>
    <w:rsid w:val="00EE366B"/>
    <w:rsid w:val="00EE396D"/>
    <w:rsid w:val="00EE3D47"/>
    <w:rsid w:val="00EE3DB3"/>
    <w:rsid w:val="00EE3E3E"/>
    <w:rsid w:val="00EE3E90"/>
    <w:rsid w:val="00EE3EF5"/>
    <w:rsid w:val="00EE483D"/>
    <w:rsid w:val="00EE4DFF"/>
    <w:rsid w:val="00EE6289"/>
    <w:rsid w:val="00EE6292"/>
    <w:rsid w:val="00EE6EEA"/>
    <w:rsid w:val="00EE6EF6"/>
    <w:rsid w:val="00EE7225"/>
    <w:rsid w:val="00EE7471"/>
    <w:rsid w:val="00EE75CB"/>
    <w:rsid w:val="00EE7C57"/>
    <w:rsid w:val="00EF042F"/>
    <w:rsid w:val="00EF073E"/>
    <w:rsid w:val="00EF2561"/>
    <w:rsid w:val="00EF26D5"/>
    <w:rsid w:val="00EF29BB"/>
    <w:rsid w:val="00EF3262"/>
    <w:rsid w:val="00EF388E"/>
    <w:rsid w:val="00EF39D9"/>
    <w:rsid w:val="00EF3BEB"/>
    <w:rsid w:val="00EF3CEA"/>
    <w:rsid w:val="00EF4064"/>
    <w:rsid w:val="00EF414A"/>
    <w:rsid w:val="00EF51E9"/>
    <w:rsid w:val="00EF5378"/>
    <w:rsid w:val="00EF6134"/>
    <w:rsid w:val="00EF69B3"/>
    <w:rsid w:val="00EF7455"/>
    <w:rsid w:val="00EF76D8"/>
    <w:rsid w:val="00EF7A6A"/>
    <w:rsid w:val="00F002D7"/>
    <w:rsid w:val="00F0042D"/>
    <w:rsid w:val="00F00E36"/>
    <w:rsid w:val="00F0172F"/>
    <w:rsid w:val="00F01741"/>
    <w:rsid w:val="00F01900"/>
    <w:rsid w:val="00F01CF0"/>
    <w:rsid w:val="00F02180"/>
    <w:rsid w:val="00F025EE"/>
    <w:rsid w:val="00F02DD0"/>
    <w:rsid w:val="00F02E85"/>
    <w:rsid w:val="00F0349C"/>
    <w:rsid w:val="00F03948"/>
    <w:rsid w:val="00F0396D"/>
    <w:rsid w:val="00F03FEC"/>
    <w:rsid w:val="00F041A3"/>
    <w:rsid w:val="00F04645"/>
    <w:rsid w:val="00F05238"/>
    <w:rsid w:val="00F05A08"/>
    <w:rsid w:val="00F05B2B"/>
    <w:rsid w:val="00F064F8"/>
    <w:rsid w:val="00F06632"/>
    <w:rsid w:val="00F06C16"/>
    <w:rsid w:val="00F06E62"/>
    <w:rsid w:val="00F07889"/>
    <w:rsid w:val="00F07BCD"/>
    <w:rsid w:val="00F07C08"/>
    <w:rsid w:val="00F07D24"/>
    <w:rsid w:val="00F07FD7"/>
    <w:rsid w:val="00F104BD"/>
    <w:rsid w:val="00F10603"/>
    <w:rsid w:val="00F10A4D"/>
    <w:rsid w:val="00F10C3E"/>
    <w:rsid w:val="00F10F9D"/>
    <w:rsid w:val="00F10FD2"/>
    <w:rsid w:val="00F11698"/>
    <w:rsid w:val="00F12197"/>
    <w:rsid w:val="00F12541"/>
    <w:rsid w:val="00F12604"/>
    <w:rsid w:val="00F12E90"/>
    <w:rsid w:val="00F13569"/>
    <w:rsid w:val="00F14512"/>
    <w:rsid w:val="00F146BD"/>
    <w:rsid w:val="00F1483D"/>
    <w:rsid w:val="00F14995"/>
    <w:rsid w:val="00F14F91"/>
    <w:rsid w:val="00F15044"/>
    <w:rsid w:val="00F162BD"/>
    <w:rsid w:val="00F20064"/>
    <w:rsid w:val="00F2043D"/>
    <w:rsid w:val="00F20562"/>
    <w:rsid w:val="00F208F4"/>
    <w:rsid w:val="00F20B67"/>
    <w:rsid w:val="00F21700"/>
    <w:rsid w:val="00F22F4A"/>
    <w:rsid w:val="00F235B9"/>
    <w:rsid w:val="00F243C3"/>
    <w:rsid w:val="00F24ADB"/>
    <w:rsid w:val="00F24DA7"/>
    <w:rsid w:val="00F24F63"/>
    <w:rsid w:val="00F251F8"/>
    <w:rsid w:val="00F25DA4"/>
    <w:rsid w:val="00F27174"/>
    <w:rsid w:val="00F27236"/>
    <w:rsid w:val="00F275A8"/>
    <w:rsid w:val="00F2765F"/>
    <w:rsid w:val="00F3001A"/>
    <w:rsid w:val="00F30976"/>
    <w:rsid w:val="00F31E9A"/>
    <w:rsid w:val="00F3201F"/>
    <w:rsid w:val="00F32057"/>
    <w:rsid w:val="00F32A59"/>
    <w:rsid w:val="00F32FCD"/>
    <w:rsid w:val="00F3305C"/>
    <w:rsid w:val="00F335CC"/>
    <w:rsid w:val="00F336C8"/>
    <w:rsid w:val="00F33E10"/>
    <w:rsid w:val="00F340CE"/>
    <w:rsid w:val="00F3458D"/>
    <w:rsid w:val="00F34A8D"/>
    <w:rsid w:val="00F35006"/>
    <w:rsid w:val="00F350A5"/>
    <w:rsid w:val="00F351F2"/>
    <w:rsid w:val="00F35480"/>
    <w:rsid w:val="00F35536"/>
    <w:rsid w:val="00F358EA"/>
    <w:rsid w:val="00F35B14"/>
    <w:rsid w:val="00F35EB5"/>
    <w:rsid w:val="00F3652D"/>
    <w:rsid w:val="00F369F1"/>
    <w:rsid w:val="00F372C7"/>
    <w:rsid w:val="00F373D1"/>
    <w:rsid w:val="00F40124"/>
    <w:rsid w:val="00F40386"/>
    <w:rsid w:val="00F41556"/>
    <w:rsid w:val="00F4194C"/>
    <w:rsid w:val="00F41CE2"/>
    <w:rsid w:val="00F41D16"/>
    <w:rsid w:val="00F41FA8"/>
    <w:rsid w:val="00F42441"/>
    <w:rsid w:val="00F424DC"/>
    <w:rsid w:val="00F42D4E"/>
    <w:rsid w:val="00F42F37"/>
    <w:rsid w:val="00F43221"/>
    <w:rsid w:val="00F4449F"/>
    <w:rsid w:val="00F4453A"/>
    <w:rsid w:val="00F445BF"/>
    <w:rsid w:val="00F446DB"/>
    <w:rsid w:val="00F448D5"/>
    <w:rsid w:val="00F44A36"/>
    <w:rsid w:val="00F45CD6"/>
    <w:rsid w:val="00F466F0"/>
    <w:rsid w:val="00F46B81"/>
    <w:rsid w:val="00F46BDF"/>
    <w:rsid w:val="00F472AC"/>
    <w:rsid w:val="00F47396"/>
    <w:rsid w:val="00F5027D"/>
    <w:rsid w:val="00F5037C"/>
    <w:rsid w:val="00F50B65"/>
    <w:rsid w:val="00F50C2E"/>
    <w:rsid w:val="00F51535"/>
    <w:rsid w:val="00F51DA2"/>
    <w:rsid w:val="00F521B2"/>
    <w:rsid w:val="00F522A5"/>
    <w:rsid w:val="00F52736"/>
    <w:rsid w:val="00F52847"/>
    <w:rsid w:val="00F530A9"/>
    <w:rsid w:val="00F532E9"/>
    <w:rsid w:val="00F543BF"/>
    <w:rsid w:val="00F544B4"/>
    <w:rsid w:val="00F54DB6"/>
    <w:rsid w:val="00F55AAA"/>
    <w:rsid w:val="00F56502"/>
    <w:rsid w:val="00F5655D"/>
    <w:rsid w:val="00F56A01"/>
    <w:rsid w:val="00F56DE9"/>
    <w:rsid w:val="00F576EF"/>
    <w:rsid w:val="00F57957"/>
    <w:rsid w:val="00F57C43"/>
    <w:rsid w:val="00F57CA2"/>
    <w:rsid w:val="00F57EA2"/>
    <w:rsid w:val="00F60393"/>
    <w:rsid w:val="00F61365"/>
    <w:rsid w:val="00F617CB"/>
    <w:rsid w:val="00F61813"/>
    <w:rsid w:val="00F625BC"/>
    <w:rsid w:val="00F6321A"/>
    <w:rsid w:val="00F63A1C"/>
    <w:rsid w:val="00F63AAB"/>
    <w:rsid w:val="00F63EC9"/>
    <w:rsid w:val="00F64F3C"/>
    <w:rsid w:val="00F65630"/>
    <w:rsid w:val="00F659FA"/>
    <w:rsid w:val="00F660C0"/>
    <w:rsid w:val="00F660CD"/>
    <w:rsid w:val="00F66ECB"/>
    <w:rsid w:val="00F67182"/>
    <w:rsid w:val="00F67EDA"/>
    <w:rsid w:val="00F7125B"/>
    <w:rsid w:val="00F7191C"/>
    <w:rsid w:val="00F71936"/>
    <w:rsid w:val="00F71A5E"/>
    <w:rsid w:val="00F72341"/>
    <w:rsid w:val="00F7295E"/>
    <w:rsid w:val="00F72A7C"/>
    <w:rsid w:val="00F73690"/>
    <w:rsid w:val="00F73FE3"/>
    <w:rsid w:val="00F744B9"/>
    <w:rsid w:val="00F7476F"/>
    <w:rsid w:val="00F74960"/>
    <w:rsid w:val="00F75BF6"/>
    <w:rsid w:val="00F75DC2"/>
    <w:rsid w:val="00F765F1"/>
    <w:rsid w:val="00F76B0D"/>
    <w:rsid w:val="00F76C5C"/>
    <w:rsid w:val="00F77568"/>
    <w:rsid w:val="00F80530"/>
    <w:rsid w:val="00F8092A"/>
    <w:rsid w:val="00F80B0A"/>
    <w:rsid w:val="00F80B31"/>
    <w:rsid w:val="00F80D9A"/>
    <w:rsid w:val="00F81104"/>
    <w:rsid w:val="00F819F3"/>
    <w:rsid w:val="00F81C87"/>
    <w:rsid w:val="00F8252A"/>
    <w:rsid w:val="00F82A43"/>
    <w:rsid w:val="00F82FD9"/>
    <w:rsid w:val="00F836CD"/>
    <w:rsid w:val="00F83A14"/>
    <w:rsid w:val="00F83BCC"/>
    <w:rsid w:val="00F83C2F"/>
    <w:rsid w:val="00F83CBB"/>
    <w:rsid w:val="00F855CE"/>
    <w:rsid w:val="00F85741"/>
    <w:rsid w:val="00F85935"/>
    <w:rsid w:val="00F85995"/>
    <w:rsid w:val="00F85C35"/>
    <w:rsid w:val="00F867EB"/>
    <w:rsid w:val="00F9020C"/>
    <w:rsid w:val="00F90289"/>
    <w:rsid w:val="00F90298"/>
    <w:rsid w:val="00F90596"/>
    <w:rsid w:val="00F917AE"/>
    <w:rsid w:val="00F92EC2"/>
    <w:rsid w:val="00F9393F"/>
    <w:rsid w:val="00F939F1"/>
    <w:rsid w:val="00F93CED"/>
    <w:rsid w:val="00F946BB"/>
    <w:rsid w:val="00F94837"/>
    <w:rsid w:val="00F94985"/>
    <w:rsid w:val="00F9533D"/>
    <w:rsid w:val="00F956CE"/>
    <w:rsid w:val="00F95895"/>
    <w:rsid w:val="00F95A2C"/>
    <w:rsid w:val="00F95B2A"/>
    <w:rsid w:val="00F95EA8"/>
    <w:rsid w:val="00F961C4"/>
    <w:rsid w:val="00F96FA7"/>
    <w:rsid w:val="00FA0516"/>
    <w:rsid w:val="00FA19C1"/>
    <w:rsid w:val="00FA2293"/>
    <w:rsid w:val="00FA2AAB"/>
    <w:rsid w:val="00FA3291"/>
    <w:rsid w:val="00FA361A"/>
    <w:rsid w:val="00FA3D98"/>
    <w:rsid w:val="00FA4376"/>
    <w:rsid w:val="00FA4545"/>
    <w:rsid w:val="00FA45AC"/>
    <w:rsid w:val="00FA45BC"/>
    <w:rsid w:val="00FA4BAF"/>
    <w:rsid w:val="00FA4CC2"/>
    <w:rsid w:val="00FA593E"/>
    <w:rsid w:val="00FA6568"/>
    <w:rsid w:val="00FA6CFC"/>
    <w:rsid w:val="00FA6E55"/>
    <w:rsid w:val="00FA73D0"/>
    <w:rsid w:val="00FA7D1C"/>
    <w:rsid w:val="00FB124E"/>
    <w:rsid w:val="00FB1475"/>
    <w:rsid w:val="00FB1499"/>
    <w:rsid w:val="00FB14F3"/>
    <w:rsid w:val="00FB191C"/>
    <w:rsid w:val="00FB1975"/>
    <w:rsid w:val="00FB2D6F"/>
    <w:rsid w:val="00FB3703"/>
    <w:rsid w:val="00FB4034"/>
    <w:rsid w:val="00FB4645"/>
    <w:rsid w:val="00FB5065"/>
    <w:rsid w:val="00FB5F1B"/>
    <w:rsid w:val="00FB687C"/>
    <w:rsid w:val="00FB6FFB"/>
    <w:rsid w:val="00FB70AB"/>
    <w:rsid w:val="00FC013C"/>
    <w:rsid w:val="00FC035A"/>
    <w:rsid w:val="00FC055B"/>
    <w:rsid w:val="00FC055D"/>
    <w:rsid w:val="00FC08A0"/>
    <w:rsid w:val="00FC0DD7"/>
    <w:rsid w:val="00FC11D2"/>
    <w:rsid w:val="00FC189B"/>
    <w:rsid w:val="00FC189E"/>
    <w:rsid w:val="00FC1D3F"/>
    <w:rsid w:val="00FC2454"/>
    <w:rsid w:val="00FC2783"/>
    <w:rsid w:val="00FC2A43"/>
    <w:rsid w:val="00FC3F38"/>
    <w:rsid w:val="00FC4015"/>
    <w:rsid w:val="00FC422F"/>
    <w:rsid w:val="00FC46C7"/>
    <w:rsid w:val="00FC5192"/>
    <w:rsid w:val="00FC5CD8"/>
    <w:rsid w:val="00FC6078"/>
    <w:rsid w:val="00FC71EE"/>
    <w:rsid w:val="00FC72BE"/>
    <w:rsid w:val="00FC79DC"/>
    <w:rsid w:val="00FC7BEE"/>
    <w:rsid w:val="00FC7F08"/>
    <w:rsid w:val="00FD0479"/>
    <w:rsid w:val="00FD079F"/>
    <w:rsid w:val="00FD1EC3"/>
    <w:rsid w:val="00FD1F24"/>
    <w:rsid w:val="00FD2082"/>
    <w:rsid w:val="00FD2C00"/>
    <w:rsid w:val="00FD4043"/>
    <w:rsid w:val="00FD44FF"/>
    <w:rsid w:val="00FD48F3"/>
    <w:rsid w:val="00FD4E3B"/>
    <w:rsid w:val="00FD591C"/>
    <w:rsid w:val="00FD5AF2"/>
    <w:rsid w:val="00FD5C5F"/>
    <w:rsid w:val="00FD5D7F"/>
    <w:rsid w:val="00FD66A4"/>
    <w:rsid w:val="00FD7B14"/>
    <w:rsid w:val="00FE00D5"/>
    <w:rsid w:val="00FE02B1"/>
    <w:rsid w:val="00FE02C7"/>
    <w:rsid w:val="00FE075C"/>
    <w:rsid w:val="00FE116E"/>
    <w:rsid w:val="00FE180D"/>
    <w:rsid w:val="00FE1F20"/>
    <w:rsid w:val="00FE1FE8"/>
    <w:rsid w:val="00FE228C"/>
    <w:rsid w:val="00FE28BF"/>
    <w:rsid w:val="00FE3A16"/>
    <w:rsid w:val="00FE3F65"/>
    <w:rsid w:val="00FE4798"/>
    <w:rsid w:val="00FE48C6"/>
    <w:rsid w:val="00FE4AEE"/>
    <w:rsid w:val="00FE4CA2"/>
    <w:rsid w:val="00FE4CC3"/>
    <w:rsid w:val="00FE52B4"/>
    <w:rsid w:val="00FE52DF"/>
    <w:rsid w:val="00FE6867"/>
    <w:rsid w:val="00FE69C3"/>
    <w:rsid w:val="00FE73FC"/>
    <w:rsid w:val="00FE7C83"/>
    <w:rsid w:val="00FE7E86"/>
    <w:rsid w:val="00FF0423"/>
    <w:rsid w:val="00FF0570"/>
    <w:rsid w:val="00FF05E7"/>
    <w:rsid w:val="00FF06D8"/>
    <w:rsid w:val="00FF1109"/>
    <w:rsid w:val="00FF1E4B"/>
    <w:rsid w:val="00FF201F"/>
    <w:rsid w:val="00FF238D"/>
    <w:rsid w:val="00FF23AC"/>
    <w:rsid w:val="00FF3D49"/>
    <w:rsid w:val="00FF4511"/>
    <w:rsid w:val="00FF4937"/>
    <w:rsid w:val="00FF5292"/>
    <w:rsid w:val="00FF62CE"/>
    <w:rsid w:val="00FF70C7"/>
    <w:rsid w:val="00FF7296"/>
    <w:rsid w:val="0138ABF3"/>
    <w:rsid w:val="03C2A883"/>
    <w:rsid w:val="0C8EABCD"/>
    <w:rsid w:val="0D71784F"/>
    <w:rsid w:val="0E05D8BB"/>
    <w:rsid w:val="10BC0E58"/>
    <w:rsid w:val="11859F98"/>
    <w:rsid w:val="157C8A34"/>
    <w:rsid w:val="19A00063"/>
    <w:rsid w:val="1E5A4929"/>
    <w:rsid w:val="2191E9EB"/>
    <w:rsid w:val="280918F5"/>
    <w:rsid w:val="2C9C89D1"/>
    <w:rsid w:val="2E5F321C"/>
    <w:rsid w:val="2EA52D08"/>
    <w:rsid w:val="31DF94C7"/>
    <w:rsid w:val="34CE73A0"/>
    <w:rsid w:val="35BD8CBE"/>
    <w:rsid w:val="381F3CBF"/>
    <w:rsid w:val="3AC34EAD"/>
    <w:rsid w:val="3B7259D0"/>
    <w:rsid w:val="446CB049"/>
    <w:rsid w:val="4DE36C42"/>
    <w:rsid w:val="4FD6EC91"/>
    <w:rsid w:val="59EE8FB0"/>
    <w:rsid w:val="61CFF0EB"/>
    <w:rsid w:val="76DCD742"/>
    <w:rsid w:val="76E4257A"/>
    <w:rsid w:val="76FD4DD7"/>
    <w:rsid w:val="7A173F01"/>
    <w:rsid w:val="7E752392"/>
    <w:rsid w:val="7EEF375F"/>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54C5E57"/>
  <w14:defaultImageDpi w14:val="32767"/>
  <w15:chartTrackingRefBased/>
  <w15:docId w15:val="{2662D35B-91D9-417A-82AF-3BAFA341F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50C2C"/>
    <w:pPr>
      <w:spacing w:after="120" w:line="360" w:lineRule="auto"/>
      <w:jc w:val="both"/>
    </w:pPr>
    <w:rPr>
      <w:rFonts w:ascii="Times New Roman" w:eastAsia="Calibri" w:hAnsi="Times New Roman" w:cs="Arial"/>
      <w:kern w:val="0"/>
      <w:sz w:val="24"/>
      <w:lang w:val="en-GB"/>
      <w14:ligatures w14:val="none"/>
    </w:rPr>
  </w:style>
  <w:style w:type="paragraph" w:styleId="berschrift1">
    <w:name w:val="heading 1"/>
    <w:basedOn w:val="Standard"/>
    <w:next w:val="Standard"/>
    <w:link w:val="berschrift1Zchn"/>
    <w:uiPriority w:val="9"/>
    <w:qFormat/>
    <w:rsid w:val="007B5898"/>
    <w:pPr>
      <w:keepNext/>
      <w:keepLines/>
      <w:pageBreakBefore/>
      <w:numPr>
        <w:numId w:val="1"/>
      </w:numPr>
      <w:spacing w:before="240" w:after="0"/>
      <w:ind w:left="431" w:hanging="431"/>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3E1A12"/>
    <w:pPr>
      <w:keepNext/>
      <w:keepLines/>
      <w:numPr>
        <w:ilvl w:val="1"/>
        <w:numId w:val="1"/>
      </w:numPr>
      <w:spacing w:before="40" w:after="0"/>
      <w:outlineLvl w:val="1"/>
    </w:pPr>
    <w:rPr>
      <w:rFonts w:eastAsiaTheme="majorEastAsia" w:cstheme="majorBidi"/>
      <w:b/>
      <w:sz w:val="28"/>
      <w:szCs w:val="26"/>
    </w:rPr>
  </w:style>
  <w:style w:type="paragraph" w:styleId="berschrift3">
    <w:name w:val="heading 3"/>
    <w:basedOn w:val="Standard"/>
    <w:next w:val="Standard"/>
    <w:link w:val="berschrift3Zchn"/>
    <w:uiPriority w:val="9"/>
    <w:unhideWhenUsed/>
    <w:qFormat/>
    <w:rsid w:val="00905A4D"/>
    <w:pPr>
      <w:keepNext/>
      <w:keepLines/>
      <w:numPr>
        <w:ilvl w:val="2"/>
        <w:numId w:val="1"/>
      </w:numPr>
      <w:spacing w:before="40" w:after="0"/>
      <w:ind w:left="72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rsid w:val="00B50263"/>
    <w:pPr>
      <w:keepNext/>
      <w:keepLines/>
      <w:spacing w:before="40" w:after="0"/>
      <w:outlineLvl w:val="3"/>
    </w:pPr>
    <w:rPr>
      <w:rFonts w:eastAsiaTheme="majorEastAsia" w:cstheme="majorBidi"/>
      <w:i/>
      <w:iCs/>
    </w:rPr>
  </w:style>
  <w:style w:type="paragraph" w:styleId="berschrift5">
    <w:name w:val="heading 5"/>
    <w:basedOn w:val="Standard"/>
    <w:next w:val="Standard"/>
    <w:link w:val="berschrift5Zchn"/>
    <w:uiPriority w:val="9"/>
    <w:semiHidden/>
    <w:unhideWhenUsed/>
    <w:qFormat/>
    <w:rsid w:val="0043161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3161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3161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3161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3161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rsid w:val="00207E95"/>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basedOn w:val="Absatz-Standardschriftart"/>
    <w:link w:val="Titel"/>
    <w:uiPriority w:val="10"/>
    <w:rsid w:val="00207E95"/>
    <w:rPr>
      <w:rFonts w:ascii="Times New Roman" w:eastAsia="MS Gothic" w:hAnsi="Times New Roman" w:cs="Times New Roman"/>
      <w:b/>
      <w:i/>
      <w:spacing w:val="-10"/>
      <w:kern w:val="28"/>
      <w:sz w:val="48"/>
      <w:szCs w:val="56"/>
      <w:lang w:val="de-DE"/>
      <w14:ligatures w14:val="none"/>
    </w:rPr>
  </w:style>
  <w:style w:type="paragraph" w:styleId="Untertitel">
    <w:name w:val="Subtitle"/>
    <w:basedOn w:val="Standard"/>
    <w:next w:val="Standard"/>
    <w:link w:val="UntertitelZchn"/>
    <w:uiPriority w:val="11"/>
    <w:qFormat/>
    <w:rsid w:val="00207E95"/>
    <w:pPr>
      <w:spacing w:before="240" w:after="240"/>
      <w:jc w:val="center"/>
    </w:pPr>
    <w:rPr>
      <w:rFonts w:eastAsia="MS Gothic" w:cs="Times New Roman"/>
      <w:b/>
      <w:iCs/>
      <w:spacing w:val="15"/>
      <w:sz w:val="28"/>
      <w:szCs w:val="24"/>
    </w:rPr>
  </w:style>
  <w:style w:type="character" w:customStyle="1" w:styleId="UntertitelZchn">
    <w:name w:val="Untertitel Zchn"/>
    <w:basedOn w:val="Absatz-Standardschriftart"/>
    <w:link w:val="Untertitel"/>
    <w:uiPriority w:val="11"/>
    <w:rsid w:val="00207E95"/>
    <w:rPr>
      <w:rFonts w:ascii="Times New Roman" w:eastAsia="MS Gothic" w:hAnsi="Times New Roman" w:cs="Times New Roman"/>
      <w:b/>
      <w:iCs/>
      <w:spacing w:val="15"/>
      <w:kern w:val="0"/>
      <w:sz w:val="28"/>
      <w:szCs w:val="24"/>
      <w:lang w:val="de-DE"/>
      <w14:ligatures w14:val="none"/>
    </w:rPr>
  </w:style>
  <w:style w:type="character" w:customStyle="1" w:styleId="ListenabsatzZchn">
    <w:name w:val="Listenabsatz Zchn"/>
    <w:aliases w:val="Li1 Zchn"/>
    <w:link w:val="Listenabsatz"/>
    <w:uiPriority w:val="34"/>
    <w:locked/>
    <w:rsid w:val="00207E95"/>
    <w:rPr>
      <w:rFonts w:ascii="Times New Roman" w:hAnsi="Times New Roman" w:cs="Times New Roman"/>
      <w:sz w:val="24"/>
    </w:rPr>
  </w:style>
  <w:style w:type="paragraph" w:styleId="Listenabsatz">
    <w:name w:val="List Paragraph"/>
    <w:aliases w:val="Li1"/>
    <w:basedOn w:val="Standard"/>
    <w:link w:val="ListenabsatzZchn"/>
    <w:uiPriority w:val="34"/>
    <w:qFormat/>
    <w:rsid w:val="00207E95"/>
    <w:pPr>
      <w:ind w:left="720"/>
      <w:contextualSpacing/>
    </w:pPr>
    <w:rPr>
      <w:rFonts w:eastAsiaTheme="minorHAnsi" w:cs="Times New Roman"/>
      <w:kern w:val="2"/>
      <w:lang w:val="en-DE"/>
      <w14:ligatures w14:val="standardContextual"/>
    </w:rPr>
  </w:style>
  <w:style w:type="character" w:customStyle="1" w:styleId="berschrift1Zchn">
    <w:name w:val="Überschrift 1 Zchn"/>
    <w:basedOn w:val="Absatz-Standardschriftart"/>
    <w:link w:val="berschrift1"/>
    <w:uiPriority w:val="9"/>
    <w:rsid w:val="007B5898"/>
    <w:rPr>
      <w:rFonts w:ascii="Times New Roman" w:eastAsiaTheme="majorEastAsia" w:hAnsi="Times New Roman" w:cstheme="majorBidi"/>
      <w:b/>
      <w:kern w:val="0"/>
      <w:sz w:val="32"/>
      <w:szCs w:val="32"/>
      <w14:ligatures w14:val="none"/>
    </w:rPr>
  </w:style>
  <w:style w:type="paragraph" w:styleId="Inhaltsverzeichnisberschrift">
    <w:name w:val="TOC Heading"/>
    <w:basedOn w:val="berschrift1"/>
    <w:next w:val="Standard"/>
    <w:uiPriority w:val="39"/>
    <w:unhideWhenUsed/>
    <w:qFormat/>
    <w:rsid w:val="00431612"/>
    <w:pPr>
      <w:spacing w:line="259" w:lineRule="auto"/>
      <w:jc w:val="left"/>
      <w:outlineLvl w:val="9"/>
    </w:pPr>
    <w:rPr>
      <w:lang w:val="en-DE" w:eastAsia="en-DE"/>
    </w:rPr>
  </w:style>
  <w:style w:type="paragraph" w:styleId="Verzeichnis1">
    <w:name w:val="toc 1"/>
    <w:basedOn w:val="Standard"/>
    <w:next w:val="Standard"/>
    <w:autoRedefine/>
    <w:uiPriority w:val="39"/>
    <w:unhideWhenUsed/>
    <w:rsid w:val="00FF05E7"/>
    <w:pPr>
      <w:tabs>
        <w:tab w:val="left" w:pos="397"/>
        <w:tab w:val="right" w:leader="dot" w:pos="9062"/>
      </w:tabs>
      <w:spacing w:before="60" w:after="0"/>
      <w:jc w:val="left"/>
    </w:pPr>
    <w:rPr>
      <w:b/>
    </w:rPr>
  </w:style>
  <w:style w:type="character" w:styleId="Hyperlink">
    <w:name w:val="Hyperlink"/>
    <w:basedOn w:val="Absatz-Standardschriftart"/>
    <w:uiPriority w:val="99"/>
    <w:unhideWhenUsed/>
    <w:rsid w:val="00431612"/>
    <w:rPr>
      <w:color w:val="0563C1" w:themeColor="hyperlink"/>
      <w:u w:val="single"/>
    </w:rPr>
  </w:style>
  <w:style w:type="character" w:customStyle="1" w:styleId="berschrift2Zchn">
    <w:name w:val="Überschrift 2 Zchn"/>
    <w:basedOn w:val="Absatz-Standardschriftart"/>
    <w:link w:val="berschrift2"/>
    <w:uiPriority w:val="9"/>
    <w:rsid w:val="003E1A12"/>
    <w:rPr>
      <w:rFonts w:ascii="Times New Roman" w:eastAsiaTheme="majorEastAsia" w:hAnsi="Times New Roman" w:cstheme="majorBidi"/>
      <w:b/>
      <w:kern w:val="0"/>
      <w:sz w:val="28"/>
      <w:szCs w:val="26"/>
      <w14:ligatures w14:val="none"/>
    </w:rPr>
  </w:style>
  <w:style w:type="character" w:customStyle="1" w:styleId="berschrift3Zchn">
    <w:name w:val="Überschrift 3 Zchn"/>
    <w:basedOn w:val="Absatz-Standardschriftart"/>
    <w:link w:val="berschrift3"/>
    <w:uiPriority w:val="9"/>
    <w:rsid w:val="00905A4D"/>
    <w:rPr>
      <w:rFonts w:ascii="Times New Roman" w:eastAsiaTheme="majorEastAsia" w:hAnsi="Times New Roman" w:cstheme="majorBidi"/>
      <w:b/>
      <w:kern w:val="0"/>
      <w:sz w:val="24"/>
      <w:szCs w:val="24"/>
      <w14:ligatures w14:val="none"/>
    </w:rPr>
  </w:style>
  <w:style w:type="character" w:customStyle="1" w:styleId="berschrift4Zchn">
    <w:name w:val="Überschrift 4 Zchn"/>
    <w:basedOn w:val="Absatz-Standardschriftart"/>
    <w:link w:val="berschrift4"/>
    <w:uiPriority w:val="9"/>
    <w:rsid w:val="00B50263"/>
    <w:rPr>
      <w:rFonts w:ascii="Times New Roman" w:eastAsiaTheme="majorEastAsia" w:hAnsi="Times New Roman" w:cstheme="majorBidi"/>
      <w:i/>
      <w:iCs/>
      <w:kern w:val="0"/>
      <w:sz w:val="24"/>
      <w:lang w:val="en-GB"/>
      <w14:ligatures w14:val="none"/>
    </w:rPr>
  </w:style>
  <w:style w:type="character" w:customStyle="1" w:styleId="berschrift5Zchn">
    <w:name w:val="Überschrift 5 Zchn"/>
    <w:basedOn w:val="Absatz-Standardschriftart"/>
    <w:link w:val="berschrift5"/>
    <w:uiPriority w:val="9"/>
    <w:semiHidden/>
    <w:rsid w:val="00431612"/>
    <w:rPr>
      <w:rFonts w:asciiTheme="majorHAnsi" w:eastAsiaTheme="majorEastAsia" w:hAnsiTheme="majorHAnsi" w:cstheme="majorBidi"/>
      <w:color w:val="2F5496" w:themeColor="accent1" w:themeShade="BF"/>
      <w:kern w:val="0"/>
      <w:sz w:val="24"/>
      <w14:ligatures w14:val="none"/>
    </w:rPr>
  </w:style>
  <w:style w:type="character" w:customStyle="1" w:styleId="berschrift6Zchn">
    <w:name w:val="Überschrift 6 Zchn"/>
    <w:basedOn w:val="Absatz-Standardschriftart"/>
    <w:link w:val="berschrift6"/>
    <w:uiPriority w:val="9"/>
    <w:semiHidden/>
    <w:rsid w:val="00431612"/>
    <w:rPr>
      <w:rFonts w:asciiTheme="majorHAnsi" w:eastAsiaTheme="majorEastAsia" w:hAnsiTheme="majorHAnsi" w:cstheme="majorBidi"/>
      <w:color w:val="1F3763" w:themeColor="accent1" w:themeShade="7F"/>
      <w:kern w:val="0"/>
      <w:sz w:val="24"/>
      <w14:ligatures w14:val="none"/>
    </w:rPr>
  </w:style>
  <w:style w:type="character" w:customStyle="1" w:styleId="berschrift7Zchn">
    <w:name w:val="Überschrift 7 Zchn"/>
    <w:basedOn w:val="Absatz-Standardschriftart"/>
    <w:link w:val="berschrift7"/>
    <w:uiPriority w:val="9"/>
    <w:semiHidden/>
    <w:rsid w:val="00431612"/>
    <w:rPr>
      <w:rFonts w:asciiTheme="majorHAnsi" w:eastAsiaTheme="majorEastAsia" w:hAnsiTheme="majorHAnsi" w:cstheme="majorBidi"/>
      <w:i/>
      <w:iCs/>
      <w:color w:val="1F3763" w:themeColor="accent1" w:themeShade="7F"/>
      <w:kern w:val="0"/>
      <w:sz w:val="24"/>
      <w14:ligatures w14:val="none"/>
    </w:rPr>
  </w:style>
  <w:style w:type="character" w:customStyle="1" w:styleId="berschrift8Zchn">
    <w:name w:val="Überschrift 8 Zchn"/>
    <w:basedOn w:val="Absatz-Standardschriftart"/>
    <w:link w:val="berschrift8"/>
    <w:uiPriority w:val="9"/>
    <w:semiHidden/>
    <w:rsid w:val="00431612"/>
    <w:rPr>
      <w:rFonts w:asciiTheme="majorHAnsi" w:eastAsiaTheme="majorEastAsia" w:hAnsiTheme="majorHAnsi" w:cstheme="majorBidi"/>
      <w:color w:val="272727" w:themeColor="text1" w:themeTint="D8"/>
      <w:kern w:val="0"/>
      <w:sz w:val="21"/>
      <w:szCs w:val="21"/>
      <w14:ligatures w14:val="none"/>
    </w:rPr>
  </w:style>
  <w:style w:type="character" w:customStyle="1" w:styleId="berschrift9Zchn">
    <w:name w:val="Überschrift 9 Zchn"/>
    <w:basedOn w:val="Absatz-Standardschriftart"/>
    <w:link w:val="berschrift9"/>
    <w:uiPriority w:val="9"/>
    <w:semiHidden/>
    <w:rsid w:val="00431612"/>
    <w:rPr>
      <w:rFonts w:asciiTheme="majorHAnsi" w:eastAsiaTheme="majorEastAsia" w:hAnsiTheme="majorHAnsi" w:cstheme="majorBidi"/>
      <w:i/>
      <w:iCs/>
      <w:color w:val="272727" w:themeColor="text1" w:themeTint="D8"/>
      <w:kern w:val="0"/>
      <w:sz w:val="21"/>
      <w:szCs w:val="21"/>
      <w14:ligatures w14:val="none"/>
    </w:rPr>
  </w:style>
  <w:style w:type="character" w:styleId="Platzhaltertext">
    <w:name w:val="Placeholder Text"/>
    <w:basedOn w:val="Absatz-Standardschriftart"/>
    <w:uiPriority w:val="99"/>
    <w:semiHidden/>
    <w:rsid w:val="00783AFC"/>
    <w:rPr>
      <w:color w:val="808080"/>
    </w:rPr>
  </w:style>
  <w:style w:type="paragraph" w:customStyle="1" w:styleId="CitaviBibliographyEntry">
    <w:name w:val="Citavi Bibliography Entry"/>
    <w:basedOn w:val="Standard"/>
    <w:link w:val="CitaviBibliographyEntryZchn"/>
    <w:uiPriority w:val="99"/>
    <w:rsid w:val="00783AFC"/>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783AFC"/>
    <w:rPr>
      <w:rFonts w:ascii="Times New Roman" w:eastAsia="Calibri" w:hAnsi="Times New Roman" w:cs="Arial"/>
      <w:kern w:val="0"/>
      <w:sz w:val="24"/>
      <w:lang w:val="de-DE"/>
      <w14:ligatures w14:val="none"/>
    </w:rPr>
  </w:style>
  <w:style w:type="paragraph" w:customStyle="1" w:styleId="CitaviBibliographyHeading">
    <w:name w:val="Citavi Bibliography Heading"/>
    <w:basedOn w:val="berschrift1"/>
    <w:link w:val="CitaviBibliographyHeadingZchn"/>
    <w:uiPriority w:val="99"/>
    <w:rsid w:val="00783AFC"/>
    <w:pPr>
      <w:jc w:val="left"/>
    </w:pPr>
  </w:style>
  <w:style w:type="character" w:customStyle="1" w:styleId="CitaviBibliographyHeadingZchn">
    <w:name w:val="Citavi Bibliography Heading Zchn"/>
    <w:basedOn w:val="Absatz-Standardschriftart"/>
    <w:link w:val="CitaviBibliographyHeading"/>
    <w:uiPriority w:val="99"/>
    <w:rsid w:val="00783AFC"/>
    <w:rPr>
      <w:rFonts w:ascii="Times New Roman" w:eastAsiaTheme="majorEastAsia" w:hAnsi="Times New Roman" w:cstheme="majorBidi"/>
      <w:b/>
      <w:kern w:val="0"/>
      <w:sz w:val="32"/>
      <w:szCs w:val="32"/>
      <w14:ligatures w14:val="none"/>
    </w:rPr>
  </w:style>
  <w:style w:type="paragraph" w:customStyle="1" w:styleId="CitaviChapterBibliographyHeading">
    <w:name w:val="Citavi Chapter Bibliography Heading"/>
    <w:basedOn w:val="berschrift2"/>
    <w:link w:val="CitaviChapterBibliographyHeadingZchn"/>
    <w:uiPriority w:val="99"/>
    <w:rsid w:val="00783AFC"/>
    <w:pPr>
      <w:jc w:val="left"/>
    </w:pPr>
  </w:style>
  <w:style w:type="character" w:customStyle="1" w:styleId="CitaviChapterBibliographyHeadingZchn">
    <w:name w:val="Citavi Chapter Bibliography Heading Zchn"/>
    <w:basedOn w:val="Absatz-Standardschriftart"/>
    <w:link w:val="CitaviChapterBibliographyHeading"/>
    <w:uiPriority w:val="99"/>
    <w:rsid w:val="00783AFC"/>
    <w:rPr>
      <w:rFonts w:ascii="Times New Roman" w:eastAsiaTheme="majorEastAsia" w:hAnsi="Times New Roman" w:cstheme="majorBidi"/>
      <w:b/>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783AFC"/>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783AFC"/>
    <w:rPr>
      <w:rFonts w:ascii="Times New Roman" w:eastAsiaTheme="majorEastAsia" w:hAnsi="Times New Roman" w:cstheme="majorBidi"/>
      <w:b/>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783AFC"/>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783AFC"/>
    <w:rPr>
      <w:rFonts w:ascii="Times New Roman" w:eastAsiaTheme="majorEastAsia" w:hAnsi="Times New Roman" w:cstheme="majorBidi"/>
      <w:b/>
      <w:kern w:val="0"/>
      <w:sz w:val="24"/>
      <w:szCs w:val="24"/>
      <w14:ligatures w14:val="none"/>
    </w:rPr>
  </w:style>
  <w:style w:type="paragraph" w:customStyle="1" w:styleId="CitaviBibliographySubheading3">
    <w:name w:val="Citavi Bibliography Subheading 3"/>
    <w:basedOn w:val="berschrift4"/>
    <w:link w:val="CitaviBibliographySubheading3Zchn"/>
    <w:uiPriority w:val="99"/>
    <w:rsid w:val="00783AFC"/>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783AFC"/>
    <w:rPr>
      <w:rFonts w:asciiTheme="majorHAnsi" w:eastAsiaTheme="majorEastAsia" w:hAnsiTheme="majorHAnsi" w:cstheme="majorBidi"/>
      <w:i/>
      <w:iCs/>
      <w:color w:val="2F5496" w:themeColor="accent1" w:themeShade="BF"/>
      <w:kern w:val="0"/>
      <w:sz w:val="24"/>
      <w14:ligatures w14:val="none"/>
    </w:rPr>
  </w:style>
  <w:style w:type="paragraph" w:customStyle="1" w:styleId="CitaviBibliographySubheading4">
    <w:name w:val="Citavi Bibliography Subheading 4"/>
    <w:basedOn w:val="berschrift5"/>
    <w:link w:val="CitaviBibliographySubheading4Zchn"/>
    <w:uiPriority w:val="99"/>
    <w:rsid w:val="00783AFC"/>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783AFC"/>
    <w:rPr>
      <w:rFonts w:asciiTheme="majorHAnsi" w:eastAsiaTheme="majorEastAsia" w:hAnsiTheme="majorHAnsi" w:cstheme="majorBidi"/>
      <w:color w:val="2F5496" w:themeColor="accent1" w:themeShade="BF"/>
      <w:kern w:val="0"/>
      <w:sz w:val="24"/>
      <w14:ligatures w14:val="none"/>
    </w:rPr>
  </w:style>
  <w:style w:type="paragraph" w:customStyle="1" w:styleId="CitaviBibliographySubheading5">
    <w:name w:val="Citavi Bibliography Subheading 5"/>
    <w:basedOn w:val="berschrift6"/>
    <w:link w:val="CitaviBibliographySubheading5Zchn"/>
    <w:uiPriority w:val="99"/>
    <w:rsid w:val="00783AFC"/>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783AFC"/>
    <w:rPr>
      <w:rFonts w:asciiTheme="majorHAnsi" w:eastAsiaTheme="majorEastAsia" w:hAnsiTheme="majorHAnsi" w:cstheme="majorBidi"/>
      <w:color w:val="1F3763" w:themeColor="accent1" w:themeShade="7F"/>
      <w:kern w:val="0"/>
      <w:sz w:val="24"/>
      <w14:ligatures w14:val="none"/>
    </w:rPr>
  </w:style>
  <w:style w:type="paragraph" w:customStyle="1" w:styleId="CitaviBibliographySubheading6">
    <w:name w:val="Citavi Bibliography Subheading 6"/>
    <w:basedOn w:val="berschrift7"/>
    <w:link w:val="CitaviBibliographySubheading6Zchn"/>
    <w:uiPriority w:val="99"/>
    <w:rsid w:val="00783AFC"/>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783AFC"/>
    <w:rPr>
      <w:rFonts w:asciiTheme="majorHAnsi" w:eastAsiaTheme="majorEastAsia" w:hAnsiTheme="majorHAnsi" w:cstheme="majorBidi"/>
      <w:i/>
      <w:iCs/>
      <w:color w:val="1F3763" w:themeColor="accent1" w:themeShade="7F"/>
      <w:kern w:val="0"/>
      <w:sz w:val="24"/>
      <w14:ligatures w14:val="none"/>
    </w:rPr>
  </w:style>
  <w:style w:type="paragraph" w:customStyle="1" w:styleId="CitaviBibliographySubheading7">
    <w:name w:val="Citavi Bibliography Subheading 7"/>
    <w:basedOn w:val="berschrift8"/>
    <w:link w:val="CitaviBibliographySubheading7Zchn"/>
    <w:uiPriority w:val="99"/>
    <w:rsid w:val="00783AFC"/>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783AFC"/>
    <w:rPr>
      <w:rFonts w:asciiTheme="majorHAnsi" w:eastAsiaTheme="majorEastAsia" w:hAnsiTheme="majorHAnsi" w:cstheme="majorBidi"/>
      <w:color w:val="272727" w:themeColor="text1" w:themeTint="D8"/>
      <w:kern w:val="0"/>
      <w:sz w:val="21"/>
      <w:szCs w:val="21"/>
      <w14:ligatures w14:val="none"/>
    </w:rPr>
  </w:style>
  <w:style w:type="paragraph" w:customStyle="1" w:styleId="CitaviBibliographySubheading8">
    <w:name w:val="Citavi Bibliography Subheading 8"/>
    <w:basedOn w:val="berschrift9"/>
    <w:link w:val="CitaviBibliographySubheading8Zchn"/>
    <w:uiPriority w:val="99"/>
    <w:rsid w:val="00783AFC"/>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783AFC"/>
    <w:rPr>
      <w:rFonts w:asciiTheme="majorHAnsi" w:eastAsiaTheme="majorEastAsia" w:hAnsiTheme="majorHAnsi" w:cstheme="majorBidi"/>
      <w:i/>
      <w:iCs/>
      <w:color w:val="272727" w:themeColor="text1" w:themeTint="D8"/>
      <w:kern w:val="0"/>
      <w:sz w:val="21"/>
      <w:szCs w:val="21"/>
      <w14:ligatures w14:val="none"/>
    </w:rPr>
  </w:style>
  <w:style w:type="paragraph" w:styleId="Literaturverzeichnis">
    <w:name w:val="Bibliography"/>
    <w:basedOn w:val="Abbildungsverzeichnis"/>
    <w:next w:val="Standard"/>
    <w:uiPriority w:val="37"/>
    <w:unhideWhenUsed/>
    <w:rsid w:val="00FF3D49"/>
    <w:pPr>
      <w:tabs>
        <w:tab w:val="left" w:pos="384"/>
      </w:tabs>
      <w:spacing w:line="480" w:lineRule="auto"/>
      <w:ind w:left="384" w:hanging="384"/>
      <w:jc w:val="left"/>
    </w:pPr>
  </w:style>
  <w:style w:type="character" w:styleId="Buchtitel">
    <w:name w:val="Book Title"/>
    <w:basedOn w:val="Absatz-Standardschriftart"/>
    <w:uiPriority w:val="33"/>
    <w:qFormat/>
    <w:rsid w:val="00A80AEF"/>
    <w:rPr>
      <w:b/>
      <w:bCs/>
      <w:i/>
      <w:iCs/>
      <w:spacing w:val="5"/>
    </w:rPr>
  </w:style>
  <w:style w:type="character" w:styleId="IntensiverVerweis">
    <w:name w:val="Intense Reference"/>
    <w:basedOn w:val="Absatz-Standardschriftart"/>
    <w:uiPriority w:val="32"/>
    <w:qFormat/>
    <w:rsid w:val="00A80AEF"/>
    <w:rPr>
      <w:b/>
      <w:bCs/>
      <w:smallCaps/>
      <w:color w:val="4472C4" w:themeColor="accent1"/>
      <w:spacing w:val="5"/>
    </w:rPr>
  </w:style>
  <w:style w:type="character" w:styleId="SchwacherVerweis">
    <w:name w:val="Subtle Reference"/>
    <w:basedOn w:val="Absatz-Standardschriftart"/>
    <w:uiPriority w:val="31"/>
    <w:qFormat/>
    <w:rsid w:val="00A80AEF"/>
    <w:rPr>
      <w:smallCaps/>
      <w:color w:val="5A5A5A" w:themeColor="text1" w:themeTint="A5"/>
    </w:rPr>
  </w:style>
  <w:style w:type="character" w:styleId="IntensiveHervorhebung">
    <w:name w:val="Intense Emphasis"/>
    <w:basedOn w:val="Absatz-Standardschriftart"/>
    <w:uiPriority w:val="21"/>
    <w:qFormat/>
    <w:rsid w:val="00A80AEF"/>
    <w:rPr>
      <w:i/>
      <w:iCs/>
      <w:color w:val="4472C4" w:themeColor="accent1"/>
    </w:rPr>
  </w:style>
  <w:style w:type="character" w:styleId="SchwacheHervorhebung">
    <w:name w:val="Subtle Emphasis"/>
    <w:basedOn w:val="Absatz-Standardschriftart"/>
    <w:uiPriority w:val="19"/>
    <w:qFormat/>
    <w:rsid w:val="00A80AEF"/>
    <w:rPr>
      <w:i/>
      <w:iCs/>
      <w:color w:val="404040" w:themeColor="text1" w:themeTint="BF"/>
    </w:rPr>
  </w:style>
  <w:style w:type="paragraph" w:styleId="IntensivesZitat">
    <w:name w:val="Intense Quote"/>
    <w:basedOn w:val="Standard"/>
    <w:next w:val="Standard"/>
    <w:link w:val="IntensivesZitatZchn"/>
    <w:uiPriority w:val="30"/>
    <w:qFormat/>
    <w:rsid w:val="00A80AE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80AEF"/>
    <w:rPr>
      <w:rFonts w:ascii="Times New Roman" w:eastAsia="Calibri" w:hAnsi="Times New Roman" w:cs="Arial"/>
      <w:i/>
      <w:iCs/>
      <w:color w:val="4472C4" w:themeColor="accent1"/>
      <w:kern w:val="0"/>
      <w:sz w:val="24"/>
      <w:lang w:val="de-DE"/>
      <w14:ligatures w14:val="none"/>
    </w:rPr>
  </w:style>
  <w:style w:type="paragraph" w:styleId="Zitat">
    <w:name w:val="Quote"/>
    <w:basedOn w:val="Standard"/>
    <w:next w:val="Standard"/>
    <w:link w:val="ZitatZchn"/>
    <w:uiPriority w:val="29"/>
    <w:qFormat/>
    <w:rsid w:val="00A80AE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80AEF"/>
    <w:rPr>
      <w:rFonts w:ascii="Times New Roman" w:eastAsia="Calibri" w:hAnsi="Times New Roman" w:cs="Arial"/>
      <w:i/>
      <w:iCs/>
      <w:color w:val="404040" w:themeColor="text1" w:themeTint="BF"/>
      <w:kern w:val="0"/>
      <w:sz w:val="24"/>
      <w:lang w:val="de-DE"/>
      <w14:ligatures w14:val="none"/>
    </w:rPr>
  </w:style>
  <w:style w:type="table" w:styleId="MittlereListe1-Akzent1">
    <w:name w:val="Medium List 1 Accent 1"/>
    <w:basedOn w:val="NormaleTabelle"/>
    <w:uiPriority w:val="65"/>
    <w:semiHidden/>
    <w:unhideWhenUsed/>
    <w:rsid w:val="00A80AEF"/>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80AE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80AEF"/>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80AE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80AE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80AEF"/>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80AE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80AE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80AE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80AE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80AE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80AE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80AE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80AE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80AE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80AE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80AE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80AE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80AE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80AE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80AEF"/>
    <w:pPr>
      <w:spacing w:after="0" w:line="240" w:lineRule="auto"/>
      <w:jc w:val="both"/>
    </w:pPr>
    <w:rPr>
      <w:rFonts w:ascii="Times New Roman" w:eastAsia="Calibri" w:hAnsi="Times New Roman" w:cs="Arial"/>
      <w:kern w:val="0"/>
      <w:sz w:val="24"/>
      <w14:ligatures w14:val="none"/>
    </w:rPr>
  </w:style>
  <w:style w:type="character" w:styleId="HTMLVariable">
    <w:name w:val="HTML Variable"/>
    <w:basedOn w:val="Absatz-Standardschriftart"/>
    <w:uiPriority w:val="99"/>
    <w:semiHidden/>
    <w:unhideWhenUsed/>
    <w:rsid w:val="00A80AEF"/>
    <w:rPr>
      <w:i/>
      <w:iCs/>
    </w:rPr>
  </w:style>
  <w:style w:type="character" w:styleId="HTMLSchreibmaschine">
    <w:name w:val="HTML Typewriter"/>
    <w:basedOn w:val="Absatz-Standardschriftart"/>
    <w:uiPriority w:val="99"/>
    <w:semiHidden/>
    <w:unhideWhenUsed/>
    <w:rsid w:val="00A80AEF"/>
    <w:rPr>
      <w:rFonts w:ascii="Consolas" w:hAnsi="Consolas"/>
      <w:sz w:val="20"/>
      <w:szCs w:val="20"/>
    </w:rPr>
  </w:style>
  <w:style w:type="character" w:styleId="HTMLBeispiel">
    <w:name w:val="HTML Sample"/>
    <w:basedOn w:val="Absatz-Standardschriftart"/>
    <w:uiPriority w:val="99"/>
    <w:semiHidden/>
    <w:unhideWhenUsed/>
    <w:rsid w:val="00A80AEF"/>
    <w:rPr>
      <w:rFonts w:ascii="Consolas" w:hAnsi="Consolas"/>
      <w:sz w:val="24"/>
      <w:szCs w:val="24"/>
    </w:rPr>
  </w:style>
  <w:style w:type="paragraph" w:styleId="HTMLVorformatiert">
    <w:name w:val="HTML Preformatted"/>
    <w:basedOn w:val="Standard"/>
    <w:link w:val="HTMLVorformatiertZchn"/>
    <w:uiPriority w:val="99"/>
    <w:semiHidden/>
    <w:unhideWhenUsed/>
    <w:rsid w:val="00A80AE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80AEF"/>
    <w:rPr>
      <w:rFonts w:ascii="Consolas" w:eastAsia="Calibri" w:hAnsi="Consolas" w:cs="Arial"/>
      <w:kern w:val="0"/>
      <w:sz w:val="20"/>
      <w:szCs w:val="20"/>
      <w:lang w:val="de-DE"/>
      <w14:ligatures w14:val="none"/>
    </w:rPr>
  </w:style>
  <w:style w:type="character" w:styleId="HTMLTastatur">
    <w:name w:val="HTML Keyboard"/>
    <w:basedOn w:val="Absatz-Standardschriftart"/>
    <w:uiPriority w:val="99"/>
    <w:semiHidden/>
    <w:unhideWhenUsed/>
    <w:rsid w:val="00A80AEF"/>
    <w:rPr>
      <w:rFonts w:ascii="Consolas" w:hAnsi="Consolas"/>
      <w:sz w:val="20"/>
      <w:szCs w:val="20"/>
    </w:rPr>
  </w:style>
  <w:style w:type="character" w:styleId="HTMLDefinition">
    <w:name w:val="HTML Definition"/>
    <w:basedOn w:val="Absatz-Standardschriftart"/>
    <w:uiPriority w:val="99"/>
    <w:semiHidden/>
    <w:unhideWhenUsed/>
    <w:rsid w:val="00A80AEF"/>
    <w:rPr>
      <w:i/>
      <w:iCs/>
    </w:rPr>
  </w:style>
  <w:style w:type="character" w:styleId="HTMLCode">
    <w:name w:val="HTML Code"/>
    <w:basedOn w:val="Absatz-Standardschriftart"/>
    <w:uiPriority w:val="99"/>
    <w:semiHidden/>
    <w:unhideWhenUsed/>
    <w:rsid w:val="00A80AEF"/>
    <w:rPr>
      <w:rFonts w:ascii="Consolas" w:hAnsi="Consolas"/>
      <w:sz w:val="20"/>
      <w:szCs w:val="20"/>
    </w:rPr>
  </w:style>
  <w:style w:type="character" w:styleId="HTMLZitat">
    <w:name w:val="HTML Cite"/>
    <w:basedOn w:val="Absatz-Standardschriftart"/>
    <w:uiPriority w:val="99"/>
    <w:semiHidden/>
    <w:unhideWhenUsed/>
    <w:rsid w:val="00A80AEF"/>
    <w:rPr>
      <w:i/>
      <w:iCs/>
    </w:rPr>
  </w:style>
  <w:style w:type="paragraph" w:styleId="HTMLAdresse">
    <w:name w:val="HTML Address"/>
    <w:basedOn w:val="Standard"/>
    <w:link w:val="HTMLAdresseZchn"/>
    <w:uiPriority w:val="99"/>
    <w:semiHidden/>
    <w:unhideWhenUsed/>
    <w:rsid w:val="00A80AEF"/>
    <w:pPr>
      <w:spacing w:after="0" w:line="240" w:lineRule="auto"/>
    </w:pPr>
    <w:rPr>
      <w:i/>
      <w:iCs/>
    </w:rPr>
  </w:style>
  <w:style w:type="character" w:customStyle="1" w:styleId="HTMLAdresseZchn">
    <w:name w:val="HTML Adresse Zchn"/>
    <w:basedOn w:val="Absatz-Standardschriftart"/>
    <w:link w:val="HTMLAdresse"/>
    <w:uiPriority w:val="99"/>
    <w:semiHidden/>
    <w:rsid w:val="00A80AEF"/>
    <w:rPr>
      <w:rFonts w:ascii="Times New Roman" w:eastAsia="Calibri" w:hAnsi="Times New Roman" w:cs="Arial"/>
      <w:i/>
      <w:iCs/>
      <w:kern w:val="0"/>
      <w:sz w:val="24"/>
      <w:lang w:val="de-DE"/>
      <w14:ligatures w14:val="none"/>
    </w:rPr>
  </w:style>
  <w:style w:type="character" w:styleId="HTMLAkronym">
    <w:name w:val="HTML Acronym"/>
    <w:basedOn w:val="Absatz-Standardschriftart"/>
    <w:uiPriority w:val="99"/>
    <w:semiHidden/>
    <w:unhideWhenUsed/>
    <w:rsid w:val="00A80AEF"/>
  </w:style>
  <w:style w:type="paragraph" w:styleId="StandardWeb">
    <w:name w:val="Normal (Web)"/>
    <w:basedOn w:val="Standard"/>
    <w:uiPriority w:val="99"/>
    <w:semiHidden/>
    <w:unhideWhenUsed/>
    <w:rsid w:val="00A80AEF"/>
    <w:rPr>
      <w:rFonts w:cs="Times New Roman"/>
      <w:szCs w:val="24"/>
    </w:rPr>
  </w:style>
  <w:style w:type="paragraph" w:styleId="NurText">
    <w:name w:val="Plain Text"/>
    <w:basedOn w:val="Standard"/>
    <w:link w:val="NurTextZchn"/>
    <w:uiPriority w:val="99"/>
    <w:semiHidden/>
    <w:unhideWhenUsed/>
    <w:rsid w:val="00A80AE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80AEF"/>
    <w:rPr>
      <w:rFonts w:ascii="Consolas" w:eastAsia="Calibri" w:hAnsi="Consolas" w:cs="Arial"/>
      <w:kern w:val="0"/>
      <w:sz w:val="21"/>
      <w:szCs w:val="21"/>
      <w:lang w:val="de-DE"/>
      <w14:ligatures w14:val="none"/>
    </w:rPr>
  </w:style>
  <w:style w:type="paragraph" w:styleId="Dokumentstruktur">
    <w:name w:val="Document Map"/>
    <w:basedOn w:val="Standard"/>
    <w:link w:val="DokumentstrukturZchn"/>
    <w:uiPriority w:val="99"/>
    <w:semiHidden/>
    <w:unhideWhenUsed/>
    <w:rsid w:val="00A80AEF"/>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80AEF"/>
    <w:rPr>
      <w:rFonts w:ascii="Segoe UI" w:eastAsia="Calibri" w:hAnsi="Segoe UI" w:cs="Segoe UI"/>
      <w:kern w:val="0"/>
      <w:sz w:val="16"/>
      <w:szCs w:val="16"/>
      <w:lang w:val="de-DE"/>
      <w14:ligatures w14:val="none"/>
    </w:rPr>
  </w:style>
  <w:style w:type="character" w:styleId="Hervorhebung">
    <w:name w:val="Emphasis"/>
    <w:basedOn w:val="Absatz-Standardschriftart"/>
    <w:uiPriority w:val="20"/>
    <w:qFormat/>
    <w:rsid w:val="00A80AEF"/>
    <w:rPr>
      <w:i/>
      <w:iCs/>
    </w:rPr>
  </w:style>
  <w:style w:type="character" w:styleId="Fett">
    <w:name w:val="Strong"/>
    <w:basedOn w:val="Absatz-Standardschriftart"/>
    <w:uiPriority w:val="22"/>
    <w:qFormat/>
    <w:rsid w:val="00A80AEF"/>
    <w:rPr>
      <w:b/>
      <w:bCs/>
    </w:rPr>
  </w:style>
  <w:style w:type="character" w:styleId="BesuchterLink">
    <w:name w:val="FollowedHyperlink"/>
    <w:basedOn w:val="Absatz-Standardschriftart"/>
    <w:uiPriority w:val="99"/>
    <w:semiHidden/>
    <w:unhideWhenUsed/>
    <w:rsid w:val="00A80AEF"/>
    <w:rPr>
      <w:color w:val="954F72" w:themeColor="followedHyperlink"/>
      <w:u w:val="single"/>
    </w:rPr>
  </w:style>
  <w:style w:type="paragraph" w:styleId="Blocktext">
    <w:name w:val="Block Text"/>
    <w:basedOn w:val="Standard"/>
    <w:uiPriority w:val="99"/>
    <w:semiHidden/>
    <w:unhideWhenUsed/>
    <w:rsid w:val="00A80AE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A80AEF"/>
    <w:pPr>
      <w:ind w:left="283"/>
    </w:pPr>
    <w:rPr>
      <w:sz w:val="16"/>
      <w:szCs w:val="16"/>
    </w:rPr>
  </w:style>
  <w:style w:type="character" w:customStyle="1" w:styleId="Textkrper-Einzug3Zchn">
    <w:name w:val="Textkörper-Einzug 3 Zchn"/>
    <w:basedOn w:val="Absatz-Standardschriftart"/>
    <w:link w:val="Textkrper-Einzug3"/>
    <w:uiPriority w:val="99"/>
    <w:semiHidden/>
    <w:rsid w:val="00A80AEF"/>
    <w:rPr>
      <w:rFonts w:ascii="Times New Roman" w:eastAsia="Calibri" w:hAnsi="Times New Roman" w:cs="Arial"/>
      <w:kern w:val="0"/>
      <w:sz w:val="16"/>
      <w:szCs w:val="16"/>
      <w:lang w:val="de-DE"/>
      <w14:ligatures w14:val="none"/>
    </w:rPr>
  </w:style>
  <w:style w:type="paragraph" w:styleId="Textkrper-Einzug2">
    <w:name w:val="Body Text Indent 2"/>
    <w:basedOn w:val="Standard"/>
    <w:link w:val="Textkrper-Einzug2Zchn"/>
    <w:uiPriority w:val="99"/>
    <w:semiHidden/>
    <w:unhideWhenUsed/>
    <w:rsid w:val="00A80AEF"/>
    <w:pPr>
      <w:spacing w:line="480" w:lineRule="auto"/>
      <w:ind w:left="283"/>
    </w:pPr>
  </w:style>
  <w:style w:type="character" w:customStyle="1" w:styleId="Textkrper-Einzug2Zchn">
    <w:name w:val="Textkörper-Einzug 2 Zchn"/>
    <w:basedOn w:val="Absatz-Standardschriftart"/>
    <w:link w:val="Textkrper-Einzug2"/>
    <w:uiPriority w:val="99"/>
    <w:semiHidden/>
    <w:rsid w:val="00A80AEF"/>
    <w:rPr>
      <w:rFonts w:ascii="Times New Roman" w:eastAsia="Calibri" w:hAnsi="Times New Roman" w:cs="Arial"/>
      <w:kern w:val="0"/>
      <w:sz w:val="24"/>
      <w:lang w:val="de-DE"/>
      <w14:ligatures w14:val="none"/>
    </w:rPr>
  </w:style>
  <w:style w:type="paragraph" w:styleId="Textkrper3">
    <w:name w:val="Body Text 3"/>
    <w:basedOn w:val="Standard"/>
    <w:link w:val="Textkrper3Zchn"/>
    <w:uiPriority w:val="99"/>
    <w:semiHidden/>
    <w:unhideWhenUsed/>
    <w:rsid w:val="00A80AEF"/>
    <w:rPr>
      <w:sz w:val="16"/>
      <w:szCs w:val="16"/>
    </w:rPr>
  </w:style>
  <w:style w:type="character" w:customStyle="1" w:styleId="Textkrper3Zchn">
    <w:name w:val="Textkörper 3 Zchn"/>
    <w:basedOn w:val="Absatz-Standardschriftart"/>
    <w:link w:val="Textkrper3"/>
    <w:uiPriority w:val="99"/>
    <w:semiHidden/>
    <w:rsid w:val="00A80AEF"/>
    <w:rPr>
      <w:rFonts w:ascii="Times New Roman" w:eastAsia="Calibri" w:hAnsi="Times New Roman" w:cs="Arial"/>
      <w:kern w:val="0"/>
      <w:sz w:val="16"/>
      <w:szCs w:val="16"/>
      <w:lang w:val="de-DE"/>
      <w14:ligatures w14:val="none"/>
    </w:rPr>
  </w:style>
  <w:style w:type="paragraph" w:styleId="Textkrper2">
    <w:name w:val="Body Text 2"/>
    <w:basedOn w:val="Standard"/>
    <w:link w:val="Textkrper2Zchn"/>
    <w:uiPriority w:val="99"/>
    <w:semiHidden/>
    <w:unhideWhenUsed/>
    <w:rsid w:val="00A80AEF"/>
    <w:pPr>
      <w:spacing w:line="480" w:lineRule="auto"/>
    </w:pPr>
  </w:style>
  <w:style w:type="character" w:customStyle="1" w:styleId="Textkrper2Zchn">
    <w:name w:val="Textkörper 2 Zchn"/>
    <w:basedOn w:val="Absatz-Standardschriftart"/>
    <w:link w:val="Textkrper2"/>
    <w:uiPriority w:val="99"/>
    <w:semiHidden/>
    <w:rsid w:val="00A80AEF"/>
    <w:rPr>
      <w:rFonts w:ascii="Times New Roman" w:eastAsia="Calibri" w:hAnsi="Times New Roman" w:cs="Arial"/>
      <w:kern w:val="0"/>
      <w:sz w:val="24"/>
      <w:lang w:val="de-DE"/>
      <w14:ligatures w14:val="none"/>
    </w:rPr>
  </w:style>
  <w:style w:type="paragraph" w:styleId="Fu-Endnotenberschrift">
    <w:name w:val="Note Heading"/>
    <w:basedOn w:val="Standard"/>
    <w:next w:val="Standard"/>
    <w:link w:val="Fu-EndnotenberschriftZchn"/>
    <w:uiPriority w:val="99"/>
    <w:semiHidden/>
    <w:unhideWhenUsed/>
    <w:rsid w:val="00A80AE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80AEF"/>
    <w:rPr>
      <w:rFonts w:ascii="Times New Roman" w:eastAsia="Calibri" w:hAnsi="Times New Roman" w:cs="Arial"/>
      <w:kern w:val="0"/>
      <w:sz w:val="24"/>
      <w:lang w:val="de-DE"/>
      <w14:ligatures w14:val="none"/>
    </w:rPr>
  </w:style>
  <w:style w:type="paragraph" w:styleId="Textkrper-Zeileneinzug">
    <w:name w:val="Body Text Indent"/>
    <w:basedOn w:val="Standard"/>
    <w:link w:val="Textkrper-ZeileneinzugZchn"/>
    <w:uiPriority w:val="99"/>
    <w:semiHidden/>
    <w:unhideWhenUsed/>
    <w:rsid w:val="00A80AEF"/>
    <w:pPr>
      <w:ind w:left="283"/>
    </w:pPr>
  </w:style>
  <w:style w:type="character" w:customStyle="1" w:styleId="Textkrper-ZeileneinzugZchn">
    <w:name w:val="Textkörper-Zeileneinzug Zchn"/>
    <w:basedOn w:val="Absatz-Standardschriftart"/>
    <w:link w:val="Textkrper-Zeileneinzug"/>
    <w:uiPriority w:val="99"/>
    <w:semiHidden/>
    <w:rsid w:val="00A80AEF"/>
    <w:rPr>
      <w:rFonts w:ascii="Times New Roman" w:eastAsia="Calibri" w:hAnsi="Times New Roman" w:cs="Arial"/>
      <w:kern w:val="0"/>
      <w:sz w:val="24"/>
      <w:lang w:val="de-DE"/>
      <w14:ligatures w14:val="none"/>
    </w:rPr>
  </w:style>
  <w:style w:type="paragraph" w:styleId="Textkrper-Erstzeileneinzug2">
    <w:name w:val="Body Text First Indent 2"/>
    <w:basedOn w:val="Textkrper-Zeileneinzug"/>
    <w:link w:val="Textkrper-Erstzeileneinzug2Zchn"/>
    <w:uiPriority w:val="99"/>
    <w:semiHidden/>
    <w:unhideWhenUsed/>
    <w:rsid w:val="00A80AEF"/>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80AEF"/>
    <w:rPr>
      <w:rFonts w:ascii="Times New Roman" w:eastAsia="Calibri" w:hAnsi="Times New Roman" w:cs="Arial"/>
      <w:kern w:val="0"/>
      <w:sz w:val="24"/>
      <w:lang w:val="de-DE"/>
      <w14:ligatures w14:val="none"/>
    </w:rPr>
  </w:style>
  <w:style w:type="paragraph" w:styleId="Textkrper">
    <w:name w:val="Body Text"/>
    <w:basedOn w:val="Standard"/>
    <w:link w:val="TextkrperZchn"/>
    <w:uiPriority w:val="99"/>
    <w:semiHidden/>
    <w:unhideWhenUsed/>
    <w:rsid w:val="00A80AEF"/>
  </w:style>
  <w:style w:type="character" w:customStyle="1" w:styleId="TextkrperZchn">
    <w:name w:val="Textkörper Zchn"/>
    <w:basedOn w:val="Absatz-Standardschriftart"/>
    <w:link w:val="Textkrper"/>
    <w:uiPriority w:val="99"/>
    <w:semiHidden/>
    <w:rsid w:val="00A80AEF"/>
    <w:rPr>
      <w:rFonts w:ascii="Times New Roman" w:eastAsia="Calibri" w:hAnsi="Times New Roman" w:cs="Arial"/>
      <w:kern w:val="0"/>
      <w:sz w:val="24"/>
      <w:lang w:val="de-DE"/>
      <w14:ligatures w14:val="none"/>
    </w:rPr>
  </w:style>
  <w:style w:type="paragraph" w:styleId="Textkrper-Erstzeileneinzug">
    <w:name w:val="Body Text First Indent"/>
    <w:basedOn w:val="Textkrper"/>
    <w:link w:val="Textkrper-ErstzeileneinzugZchn"/>
    <w:uiPriority w:val="99"/>
    <w:semiHidden/>
    <w:unhideWhenUsed/>
    <w:rsid w:val="00A80AEF"/>
    <w:pPr>
      <w:ind w:firstLine="360"/>
    </w:pPr>
  </w:style>
  <w:style w:type="character" w:customStyle="1" w:styleId="Textkrper-ErstzeileneinzugZchn">
    <w:name w:val="Textkörper-Erstzeileneinzug Zchn"/>
    <w:basedOn w:val="TextkrperZchn"/>
    <w:link w:val="Textkrper-Erstzeileneinzug"/>
    <w:uiPriority w:val="99"/>
    <w:semiHidden/>
    <w:rsid w:val="00A80AEF"/>
    <w:rPr>
      <w:rFonts w:ascii="Times New Roman" w:eastAsia="Calibri" w:hAnsi="Times New Roman" w:cs="Arial"/>
      <w:kern w:val="0"/>
      <w:sz w:val="24"/>
      <w:lang w:val="de-DE"/>
      <w14:ligatures w14:val="none"/>
    </w:rPr>
  </w:style>
  <w:style w:type="paragraph" w:styleId="Datum">
    <w:name w:val="Date"/>
    <w:basedOn w:val="Standard"/>
    <w:next w:val="Standard"/>
    <w:link w:val="DatumZchn"/>
    <w:uiPriority w:val="99"/>
    <w:semiHidden/>
    <w:unhideWhenUsed/>
    <w:rsid w:val="00A80AEF"/>
  </w:style>
  <w:style w:type="character" w:customStyle="1" w:styleId="DatumZchn">
    <w:name w:val="Datum Zchn"/>
    <w:basedOn w:val="Absatz-Standardschriftart"/>
    <w:link w:val="Datum"/>
    <w:uiPriority w:val="99"/>
    <w:semiHidden/>
    <w:rsid w:val="00A80AEF"/>
    <w:rPr>
      <w:rFonts w:ascii="Times New Roman" w:eastAsia="Calibri" w:hAnsi="Times New Roman" w:cs="Arial"/>
      <w:kern w:val="0"/>
      <w:sz w:val="24"/>
      <w:lang w:val="de-DE"/>
      <w14:ligatures w14:val="none"/>
    </w:rPr>
  </w:style>
  <w:style w:type="paragraph" w:styleId="Anrede">
    <w:name w:val="Salutation"/>
    <w:basedOn w:val="Standard"/>
    <w:next w:val="Standard"/>
    <w:link w:val="AnredeZchn"/>
    <w:uiPriority w:val="99"/>
    <w:semiHidden/>
    <w:unhideWhenUsed/>
    <w:rsid w:val="00A80AEF"/>
  </w:style>
  <w:style w:type="character" w:customStyle="1" w:styleId="AnredeZchn">
    <w:name w:val="Anrede Zchn"/>
    <w:basedOn w:val="Absatz-Standardschriftart"/>
    <w:link w:val="Anrede"/>
    <w:uiPriority w:val="99"/>
    <w:semiHidden/>
    <w:rsid w:val="00A80AEF"/>
    <w:rPr>
      <w:rFonts w:ascii="Times New Roman" w:eastAsia="Calibri" w:hAnsi="Times New Roman" w:cs="Arial"/>
      <w:kern w:val="0"/>
      <w:sz w:val="24"/>
      <w:lang w:val="de-DE"/>
      <w14:ligatures w14:val="none"/>
    </w:rPr>
  </w:style>
  <w:style w:type="paragraph" w:styleId="Nachrichtenkopf">
    <w:name w:val="Message Header"/>
    <w:basedOn w:val="Standard"/>
    <w:link w:val="NachrichtenkopfZchn"/>
    <w:uiPriority w:val="99"/>
    <w:semiHidden/>
    <w:unhideWhenUsed/>
    <w:rsid w:val="00A80AE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A80AEF"/>
    <w:rPr>
      <w:rFonts w:asciiTheme="majorHAnsi" w:eastAsiaTheme="majorEastAsia" w:hAnsiTheme="majorHAnsi" w:cstheme="majorBidi"/>
      <w:kern w:val="0"/>
      <w:sz w:val="24"/>
      <w:szCs w:val="24"/>
      <w:shd w:val="pct20" w:color="auto" w:fill="auto"/>
      <w:lang w:val="de-DE"/>
      <w14:ligatures w14:val="none"/>
    </w:rPr>
  </w:style>
  <w:style w:type="paragraph" w:styleId="Listenfortsetzung5">
    <w:name w:val="List Continue 5"/>
    <w:basedOn w:val="Standard"/>
    <w:uiPriority w:val="99"/>
    <w:semiHidden/>
    <w:unhideWhenUsed/>
    <w:rsid w:val="00A80AEF"/>
    <w:pPr>
      <w:ind w:left="1415"/>
      <w:contextualSpacing/>
    </w:pPr>
  </w:style>
  <w:style w:type="paragraph" w:styleId="Listenfortsetzung4">
    <w:name w:val="List Continue 4"/>
    <w:basedOn w:val="Standard"/>
    <w:uiPriority w:val="99"/>
    <w:semiHidden/>
    <w:unhideWhenUsed/>
    <w:rsid w:val="00A80AEF"/>
    <w:pPr>
      <w:ind w:left="1132"/>
      <w:contextualSpacing/>
    </w:pPr>
  </w:style>
  <w:style w:type="paragraph" w:styleId="Listenfortsetzung3">
    <w:name w:val="List Continue 3"/>
    <w:basedOn w:val="Standard"/>
    <w:uiPriority w:val="99"/>
    <w:semiHidden/>
    <w:unhideWhenUsed/>
    <w:rsid w:val="00A80AEF"/>
    <w:pPr>
      <w:ind w:left="849"/>
      <w:contextualSpacing/>
    </w:pPr>
  </w:style>
  <w:style w:type="paragraph" w:styleId="Listenfortsetzung2">
    <w:name w:val="List Continue 2"/>
    <w:basedOn w:val="Standard"/>
    <w:uiPriority w:val="99"/>
    <w:semiHidden/>
    <w:unhideWhenUsed/>
    <w:rsid w:val="00A80AEF"/>
    <w:pPr>
      <w:ind w:left="566"/>
      <w:contextualSpacing/>
    </w:pPr>
  </w:style>
  <w:style w:type="paragraph" w:styleId="Listenfortsetzung">
    <w:name w:val="List Continue"/>
    <w:basedOn w:val="Standard"/>
    <w:uiPriority w:val="99"/>
    <w:semiHidden/>
    <w:unhideWhenUsed/>
    <w:rsid w:val="00A80AEF"/>
    <w:pPr>
      <w:ind w:left="283"/>
      <w:contextualSpacing/>
    </w:pPr>
  </w:style>
  <w:style w:type="paragraph" w:styleId="Unterschrift">
    <w:name w:val="Signature"/>
    <w:basedOn w:val="Standard"/>
    <w:link w:val="UnterschriftZchn"/>
    <w:uiPriority w:val="99"/>
    <w:semiHidden/>
    <w:unhideWhenUsed/>
    <w:rsid w:val="00A80AEF"/>
    <w:pPr>
      <w:spacing w:after="0" w:line="240" w:lineRule="auto"/>
      <w:ind w:left="4252"/>
    </w:pPr>
  </w:style>
  <w:style w:type="character" w:customStyle="1" w:styleId="UnterschriftZchn">
    <w:name w:val="Unterschrift Zchn"/>
    <w:basedOn w:val="Absatz-Standardschriftart"/>
    <w:link w:val="Unterschrift"/>
    <w:uiPriority w:val="99"/>
    <w:semiHidden/>
    <w:rsid w:val="00A80AEF"/>
    <w:rPr>
      <w:rFonts w:ascii="Times New Roman" w:eastAsia="Calibri" w:hAnsi="Times New Roman" w:cs="Arial"/>
      <w:kern w:val="0"/>
      <w:sz w:val="24"/>
      <w:lang w:val="de-DE"/>
      <w14:ligatures w14:val="none"/>
    </w:rPr>
  </w:style>
  <w:style w:type="paragraph" w:styleId="Gruformel">
    <w:name w:val="Closing"/>
    <w:basedOn w:val="Standard"/>
    <w:link w:val="GruformelZchn"/>
    <w:uiPriority w:val="99"/>
    <w:semiHidden/>
    <w:unhideWhenUsed/>
    <w:rsid w:val="00A80AEF"/>
    <w:pPr>
      <w:spacing w:after="0" w:line="240" w:lineRule="auto"/>
      <w:ind w:left="4252"/>
    </w:pPr>
  </w:style>
  <w:style w:type="character" w:customStyle="1" w:styleId="GruformelZchn">
    <w:name w:val="Grußformel Zchn"/>
    <w:basedOn w:val="Absatz-Standardschriftart"/>
    <w:link w:val="Gruformel"/>
    <w:uiPriority w:val="99"/>
    <w:semiHidden/>
    <w:rsid w:val="00A80AEF"/>
    <w:rPr>
      <w:rFonts w:ascii="Times New Roman" w:eastAsia="Calibri" w:hAnsi="Times New Roman" w:cs="Arial"/>
      <w:kern w:val="0"/>
      <w:sz w:val="24"/>
      <w:lang w:val="de-DE"/>
      <w14:ligatures w14:val="none"/>
    </w:rPr>
  </w:style>
  <w:style w:type="paragraph" w:styleId="Listennummer5">
    <w:name w:val="List Number 5"/>
    <w:basedOn w:val="Standard"/>
    <w:uiPriority w:val="99"/>
    <w:semiHidden/>
    <w:unhideWhenUsed/>
    <w:rsid w:val="00A80AEF"/>
    <w:pPr>
      <w:numPr>
        <w:numId w:val="2"/>
      </w:numPr>
      <w:contextualSpacing/>
    </w:pPr>
  </w:style>
  <w:style w:type="paragraph" w:styleId="Listennummer4">
    <w:name w:val="List Number 4"/>
    <w:basedOn w:val="Standard"/>
    <w:uiPriority w:val="99"/>
    <w:semiHidden/>
    <w:unhideWhenUsed/>
    <w:rsid w:val="00A80AEF"/>
    <w:pPr>
      <w:numPr>
        <w:numId w:val="3"/>
      </w:numPr>
      <w:contextualSpacing/>
    </w:pPr>
  </w:style>
  <w:style w:type="paragraph" w:styleId="Listennummer3">
    <w:name w:val="List Number 3"/>
    <w:basedOn w:val="Standard"/>
    <w:uiPriority w:val="99"/>
    <w:semiHidden/>
    <w:unhideWhenUsed/>
    <w:rsid w:val="00A80AEF"/>
    <w:pPr>
      <w:numPr>
        <w:numId w:val="4"/>
      </w:numPr>
      <w:contextualSpacing/>
    </w:pPr>
  </w:style>
  <w:style w:type="paragraph" w:styleId="Listennummer2">
    <w:name w:val="List Number 2"/>
    <w:basedOn w:val="Standard"/>
    <w:uiPriority w:val="99"/>
    <w:semiHidden/>
    <w:unhideWhenUsed/>
    <w:rsid w:val="00A80AEF"/>
    <w:pPr>
      <w:numPr>
        <w:numId w:val="5"/>
      </w:numPr>
      <w:contextualSpacing/>
    </w:pPr>
  </w:style>
  <w:style w:type="paragraph" w:styleId="Aufzhlungszeichen5">
    <w:name w:val="List Bullet 5"/>
    <w:basedOn w:val="Standard"/>
    <w:uiPriority w:val="99"/>
    <w:semiHidden/>
    <w:unhideWhenUsed/>
    <w:rsid w:val="00A80AEF"/>
    <w:pPr>
      <w:numPr>
        <w:numId w:val="6"/>
      </w:numPr>
      <w:contextualSpacing/>
    </w:pPr>
  </w:style>
  <w:style w:type="paragraph" w:styleId="Aufzhlungszeichen4">
    <w:name w:val="List Bullet 4"/>
    <w:basedOn w:val="Standard"/>
    <w:uiPriority w:val="99"/>
    <w:semiHidden/>
    <w:unhideWhenUsed/>
    <w:rsid w:val="00A80AEF"/>
    <w:pPr>
      <w:numPr>
        <w:numId w:val="7"/>
      </w:numPr>
      <w:contextualSpacing/>
    </w:pPr>
  </w:style>
  <w:style w:type="paragraph" w:styleId="Aufzhlungszeichen3">
    <w:name w:val="List Bullet 3"/>
    <w:basedOn w:val="Standard"/>
    <w:uiPriority w:val="99"/>
    <w:semiHidden/>
    <w:unhideWhenUsed/>
    <w:rsid w:val="00A80AEF"/>
    <w:pPr>
      <w:numPr>
        <w:numId w:val="8"/>
      </w:numPr>
      <w:contextualSpacing/>
    </w:pPr>
  </w:style>
  <w:style w:type="paragraph" w:styleId="Aufzhlungszeichen2">
    <w:name w:val="List Bullet 2"/>
    <w:basedOn w:val="Standard"/>
    <w:uiPriority w:val="99"/>
    <w:semiHidden/>
    <w:unhideWhenUsed/>
    <w:rsid w:val="00A80AEF"/>
    <w:pPr>
      <w:numPr>
        <w:numId w:val="9"/>
      </w:numPr>
      <w:contextualSpacing/>
    </w:pPr>
  </w:style>
  <w:style w:type="paragraph" w:styleId="Liste5">
    <w:name w:val="List 5"/>
    <w:basedOn w:val="Standard"/>
    <w:uiPriority w:val="99"/>
    <w:semiHidden/>
    <w:unhideWhenUsed/>
    <w:rsid w:val="00A80AEF"/>
    <w:pPr>
      <w:ind w:left="1415" w:hanging="283"/>
      <w:contextualSpacing/>
    </w:pPr>
  </w:style>
  <w:style w:type="paragraph" w:styleId="Liste4">
    <w:name w:val="List 4"/>
    <w:basedOn w:val="Standard"/>
    <w:uiPriority w:val="99"/>
    <w:semiHidden/>
    <w:unhideWhenUsed/>
    <w:rsid w:val="00A80AEF"/>
    <w:pPr>
      <w:ind w:left="1132" w:hanging="283"/>
      <w:contextualSpacing/>
    </w:pPr>
  </w:style>
  <w:style w:type="paragraph" w:styleId="Liste3">
    <w:name w:val="List 3"/>
    <w:basedOn w:val="Standard"/>
    <w:uiPriority w:val="99"/>
    <w:semiHidden/>
    <w:unhideWhenUsed/>
    <w:rsid w:val="00A80AEF"/>
    <w:pPr>
      <w:ind w:left="849" w:hanging="283"/>
      <w:contextualSpacing/>
    </w:pPr>
  </w:style>
  <w:style w:type="paragraph" w:styleId="Liste2">
    <w:name w:val="List 2"/>
    <w:basedOn w:val="Standard"/>
    <w:uiPriority w:val="99"/>
    <w:semiHidden/>
    <w:unhideWhenUsed/>
    <w:rsid w:val="00A80AEF"/>
    <w:pPr>
      <w:ind w:left="566" w:hanging="283"/>
      <w:contextualSpacing/>
    </w:pPr>
  </w:style>
  <w:style w:type="paragraph" w:styleId="Listennummer">
    <w:name w:val="List Number"/>
    <w:basedOn w:val="Standard"/>
    <w:uiPriority w:val="99"/>
    <w:semiHidden/>
    <w:unhideWhenUsed/>
    <w:rsid w:val="00A80AEF"/>
    <w:pPr>
      <w:numPr>
        <w:numId w:val="10"/>
      </w:numPr>
      <w:contextualSpacing/>
    </w:pPr>
  </w:style>
  <w:style w:type="paragraph" w:styleId="Aufzhlungszeichen">
    <w:name w:val="List Bullet"/>
    <w:basedOn w:val="Standard"/>
    <w:uiPriority w:val="99"/>
    <w:semiHidden/>
    <w:unhideWhenUsed/>
    <w:rsid w:val="00A80AEF"/>
    <w:pPr>
      <w:numPr>
        <w:numId w:val="11"/>
      </w:numPr>
      <w:contextualSpacing/>
    </w:pPr>
  </w:style>
  <w:style w:type="paragraph" w:styleId="Liste">
    <w:name w:val="List"/>
    <w:basedOn w:val="Standard"/>
    <w:uiPriority w:val="99"/>
    <w:semiHidden/>
    <w:unhideWhenUsed/>
    <w:rsid w:val="00A80AEF"/>
    <w:pPr>
      <w:ind w:left="283" w:hanging="283"/>
      <w:contextualSpacing/>
    </w:pPr>
  </w:style>
  <w:style w:type="paragraph" w:styleId="RGV-berschrift">
    <w:name w:val="toa heading"/>
    <w:basedOn w:val="Standard"/>
    <w:next w:val="Standard"/>
    <w:uiPriority w:val="99"/>
    <w:semiHidden/>
    <w:unhideWhenUsed/>
    <w:rsid w:val="00A80AE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A80AE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A80AEF"/>
    <w:rPr>
      <w:rFonts w:ascii="Consolas" w:eastAsia="Calibri" w:hAnsi="Consolas" w:cs="Arial"/>
      <w:kern w:val="0"/>
      <w:sz w:val="20"/>
      <w:szCs w:val="20"/>
      <w:lang w:val="de-DE"/>
      <w14:ligatures w14:val="none"/>
    </w:rPr>
  </w:style>
  <w:style w:type="paragraph" w:styleId="Rechtsgrundlagenverzeichnis">
    <w:name w:val="table of authorities"/>
    <w:basedOn w:val="Standard"/>
    <w:next w:val="Standard"/>
    <w:uiPriority w:val="99"/>
    <w:semiHidden/>
    <w:unhideWhenUsed/>
    <w:rsid w:val="00A80AEF"/>
    <w:pPr>
      <w:spacing w:after="0"/>
      <w:ind w:left="240" w:hanging="240"/>
    </w:pPr>
  </w:style>
  <w:style w:type="paragraph" w:styleId="Endnotentext">
    <w:name w:val="endnote text"/>
    <w:basedOn w:val="Standard"/>
    <w:link w:val="EndnotentextZchn"/>
    <w:uiPriority w:val="99"/>
    <w:semiHidden/>
    <w:unhideWhenUsed/>
    <w:rsid w:val="00A80AE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80AEF"/>
    <w:rPr>
      <w:rFonts w:ascii="Times New Roman" w:eastAsia="Calibri" w:hAnsi="Times New Roman" w:cs="Arial"/>
      <w:kern w:val="0"/>
      <w:sz w:val="20"/>
      <w:szCs w:val="20"/>
      <w:lang w:val="de-DE"/>
      <w14:ligatures w14:val="none"/>
    </w:rPr>
  </w:style>
  <w:style w:type="character" w:styleId="Endnotenzeichen">
    <w:name w:val="endnote reference"/>
    <w:basedOn w:val="Absatz-Standardschriftart"/>
    <w:uiPriority w:val="99"/>
    <w:semiHidden/>
    <w:unhideWhenUsed/>
    <w:rsid w:val="00A80AEF"/>
    <w:rPr>
      <w:vertAlign w:val="superscript"/>
    </w:rPr>
  </w:style>
  <w:style w:type="character" w:styleId="Seitenzahl">
    <w:name w:val="page number"/>
    <w:basedOn w:val="Absatz-Standardschriftart"/>
    <w:uiPriority w:val="99"/>
    <w:semiHidden/>
    <w:unhideWhenUsed/>
    <w:rsid w:val="00A80AEF"/>
  </w:style>
  <w:style w:type="character" w:styleId="Zeilennummer">
    <w:name w:val="line number"/>
    <w:basedOn w:val="Absatz-Standardschriftart"/>
    <w:uiPriority w:val="99"/>
    <w:semiHidden/>
    <w:unhideWhenUsed/>
    <w:rsid w:val="00A80AEF"/>
  </w:style>
  <w:style w:type="character" w:styleId="Kommentarzeichen">
    <w:name w:val="annotation reference"/>
    <w:basedOn w:val="Absatz-Standardschriftart"/>
    <w:uiPriority w:val="99"/>
    <w:semiHidden/>
    <w:unhideWhenUsed/>
    <w:rsid w:val="00A80AEF"/>
    <w:rPr>
      <w:sz w:val="16"/>
      <w:szCs w:val="16"/>
    </w:rPr>
  </w:style>
  <w:style w:type="character" w:styleId="Funotenzeichen">
    <w:name w:val="footnote reference"/>
    <w:basedOn w:val="Absatz-Standardschriftart"/>
    <w:uiPriority w:val="99"/>
    <w:semiHidden/>
    <w:unhideWhenUsed/>
    <w:rsid w:val="00A80AEF"/>
    <w:rPr>
      <w:vertAlign w:val="superscript"/>
    </w:rPr>
  </w:style>
  <w:style w:type="paragraph" w:styleId="Umschlagabsenderadresse">
    <w:name w:val="envelope return"/>
    <w:basedOn w:val="Standard"/>
    <w:uiPriority w:val="99"/>
    <w:semiHidden/>
    <w:unhideWhenUsed/>
    <w:rsid w:val="00A80AE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80AEF"/>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770896"/>
    <w:pPr>
      <w:spacing w:after="0"/>
      <w:ind w:left="1134" w:right="284" w:hanging="1134"/>
    </w:pPr>
  </w:style>
  <w:style w:type="paragraph" w:styleId="Beschriftung">
    <w:name w:val="caption"/>
    <w:basedOn w:val="Standard"/>
    <w:next w:val="Standard"/>
    <w:uiPriority w:val="35"/>
    <w:unhideWhenUsed/>
    <w:qFormat/>
    <w:rsid w:val="008A4B81"/>
    <w:pPr>
      <w:spacing w:after="200"/>
    </w:pPr>
    <w:rPr>
      <w:iCs/>
      <w:szCs w:val="18"/>
    </w:rPr>
  </w:style>
  <w:style w:type="paragraph" w:styleId="Index1">
    <w:name w:val="index 1"/>
    <w:basedOn w:val="Standard"/>
    <w:next w:val="Standard"/>
    <w:autoRedefine/>
    <w:uiPriority w:val="99"/>
    <w:semiHidden/>
    <w:unhideWhenUsed/>
    <w:rsid w:val="00A80AEF"/>
    <w:pPr>
      <w:spacing w:after="0" w:line="240" w:lineRule="auto"/>
      <w:ind w:left="240" w:hanging="240"/>
    </w:pPr>
  </w:style>
  <w:style w:type="paragraph" w:styleId="Indexberschrift">
    <w:name w:val="index heading"/>
    <w:basedOn w:val="Standard"/>
    <w:next w:val="Index1"/>
    <w:uiPriority w:val="99"/>
    <w:semiHidden/>
    <w:unhideWhenUsed/>
    <w:rsid w:val="00A80AEF"/>
    <w:rPr>
      <w:rFonts w:asciiTheme="majorHAnsi" w:eastAsiaTheme="majorEastAsia" w:hAnsiTheme="majorHAnsi" w:cstheme="majorBidi"/>
      <w:b/>
      <w:bCs/>
    </w:rPr>
  </w:style>
  <w:style w:type="paragraph" w:styleId="Fuzeile">
    <w:name w:val="footer"/>
    <w:basedOn w:val="Standard"/>
    <w:link w:val="FuzeileZchn"/>
    <w:uiPriority w:val="99"/>
    <w:unhideWhenUsed/>
    <w:rsid w:val="00A80AE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80AEF"/>
    <w:rPr>
      <w:rFonts w:ascii="Times New Roman" w:eastAsia="Calibri" w:hAnsi="Times New Roman" w:cs="Arial"/>
      <w:kern w:val="0"/>
      <w:sz w:val="24"/>
      <w:lang w:val="de-DE"/>
      <w14:ligatures w14:val="none"/>
    </w:rPr>
  </w:style>
  <w:style w:type="paragraph" w:styleId="Kopfzeile">
    <w:name w:val="header"/>
    <w:basedOn w:val="Standard"/>
    <w:link w:val="KopfzeileZchn"/>
    <w:uiPriority w:val="99"/>
    <w:unhideWhenUsed/>
    <w:rsid w:val="00A80AE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80AEF"/>
    <w:rPr>
      <w:rFonts w:ascii="Times New Roman" w:eastAsia="Calibri" w:hAnsi="Times New Roman" w:cs="Arial"/>
      <w:kern w:val="0"/>
      <w:sz w:val="24"/>
      <w:lang w:val="de-DE"/>
      <w14:ligatures w14:val="none"/>
    </w:rPr>
  </w:style>
  <w:style w:type="paragraph" w:styleId="Kommentartext">
    <w:name w:val="annotation text"/>
    <w:basedOn w:val="Standard"/>
    <w:link w:val="KommentartextZchn"/>
    <w:uiPriority w:val="99"/>
    <w:semiHidden/>
    <w:unhideWhenUsed/>
    <w:rsid w:val="00A80AE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80AEF"/>
    <w:rPr>
      <w:rFonts w:ascii="Times New Roman" w:eastAsia="Calibri" w:hAnsi="Times New Roman" w:cs="Arial"/>
      <w:kern w:val="0"/>
      <w:sz w:val="20"/>
      <w:szCs w:val="20"/>
      <w:lang w:val="de-DE"/>
      <w14:ligatures w14:val="none"/>
    </w:rPr>
  </w:style>
  <w:style w:type="paragraph" w:styleId="Funotentext">
    <w:name w:val="footnote text"/>
    <w:basedOn w:val="Standard"/>
    <w:link w:val="FunotentextZchn"/>
    <w:uiPriority w:val="99"/>
    <w:semiHidden/>
    <w:unhideWhenUsed/>
    <w:rsid w:val="00A80AE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80AEF"/>
    <w:rPr>
      <w:rFonts w:ascii="Times New Roman" w:eastAsia="Calibri" w:hAnsi="Times New Roman" w:cs="Arial"/>
      <w:kern w:val="0"/>
      <w:sz w:val="20"/>
      <w:szCs w:val="20"/>
      <w:lang w:val="de-DE"/>
      <w14:ligatures w14:val="none"/>
    </w:rPr>
  </w:style>
  <w:style w:type="paragraph" w:styleId="Standardeinzug">
    <w:name w:val="Normal Indent"/>
    <w:basedOn w:val="Standard"/>
    <w:uiPriority w:val="99"/>
    <w:semiHidden/>
    <w:unhideWhenUsed/>
    <w:rsid w:val="00A80AEF"/>
    <w:pPr>
      <w:ind w:left="720"/>
    </w:pPr>
  </w:style>
  <w:style w:type="paragraph" w:styleId="Verzeichnis9">
    <w:name w:val="toc 9"/>
    <w:basedOn w:val="Standard"/>
    <w:next w:val="Standard"/>
    <w:autoRedefine/>
    <w:uiPriority w:val="39"/>
    <w:unhideWhenUsed/>
    <w:rsid w:val="00A80AEF"/>
    <w:pPr>
      <w:spacing w:after="100"/>
      <w:ind w:left="1920"/>
    </w:pPr>
  </w:style>
  <w:style w:type="paragraph" w:styleId="Verzeichnis8">
    <w:name w:val="toc 8"/>
    <w:basedOn w:val="Standard"/>
    <w:next w:val="Standard"/>
    <w:autoRedefine/>
    <w:uiPriority w:val="39"/>
    <w:unhideWhenUsed/>
    <w:rsid w:val="00A80AEF"/>
    <w:pPr>
      <w:spacing w:after="100"/>
      <w:ind w:left="1680"/>
    </w:pPr>
  </w:style>
  <w:style w:type="paragraph" w:styleId="Verzeichnis7">
    <w:name w:val="toc 7"/>
    <w:basedOn w:val="Standard"/>
    <w:next w:val="Standard"/>
    <w:autoRedefine/>
    <w:uiPriority w:val="39"/>
    <w:unhideWhenUsed/>
    <w:rsid w:val="00A80AEF"/>
    <w:pPr>
      <w:spacing w:after="100"/>
      <w:ind w:left="1440"/>
    </w:pPr>
  </w:style>
  <w:style w:type="paragraph" w:styleId="Verzeichnis6">
    <w:name w:val="toc 6"/>
    <w:basedOn w:val="Standard"/>
    <w:next w:val="Standard"/>
    <w:autoRedefine/>
    <w:uiPriority w:val="39"/>
    <w:unhideWhenUsed/>
    <w:rsid w:val="00A80AEF"/>
    <w:pPr>
      <w:spacing w:after="100"/>
      <w:ind w:left="1200"/>
    </w:pPr>
  </w:style>
  <w:style w:type="paragraph" w:styleId="Verzeichnis5">
    <w:name w:val="toc 5"/>
    <w:basedOn w:val="Standard"/>
    <w:next w:val="Standard"/>
    <w:autoRedefine/>
    <w:uiPriority w:val="39"/>
    <w:unhideWhenUsed/>
    <w:rsid w:val="00A80AEF"/>
    <w:pPr>
      <w:spacing w:after="100"/>
      <w:ind w:left="960"/>
    </w:pPr>
  </w:style>
  <w:style w:type="paragraph" w:styleId="Verzeichnis4">
    <w:name w:val="toc 4"/>
    <w:basedOn w:val="Standard"/>
    <w:next w:val="Standard"/>
    <w:autoRedefine/>
    <w:uiPriority w:val="39"/>
    <w:unhideWhenUsed/>
    <w:rsid w:val="00A80AEF"/>
    <w:pPr>
      <w:spacing w:after="100"/>
      <w:ind w:left="720"/>
    </w:pPr>
  </w:style>
  <w:style w:type="paragraph" w:styleId="Verzeichnis3">
    <w:name w:val="toc 3"/>
    <w:basedOn w:val="Standard"/>
    <w:next w:val="Standard"/>
    <w:autoRedefine/>
    <w:uiPriority w:val="39"/>
    <w:unhideWhenUsed/>
    <w:rsid w:val="003E4F22"/>
    <w:pPr>
      <w:tabs>
        <w:tab w:val="left" w:pos="851"/>
        <w:tab w:val="right" w:leader="dot" w:pos="9062"/>
      </w:tabs>
      <w:spacing w:after="0"/>
      <w:ind w:left="238"/>
    </w:pPr>
    <w:rPr>
      <w:sz w:val="20"/>
    </w:rPr>
  </w:style>
  <w:style w:type="paragraph" w:styleId="Verzeichnis2">
    <w:name w:val="toc 2"/>
    <w:basedOn w:val="Standard"/>
    <w:next w:val="Standard"/>
    <w:autoRedefine/>
    <w:uiPriority w:val="39"/>
    <w:unhideWhenUsed/>
    <w:rsid w:val="003E4F22"/>
    <w:pPr>
      <w:tabs>
        <w:tab w:val="left" w:pos="567"/>
        <w:tab w:val="right" w:leader="dot" w:pos="9062"/>
      </w:tabs>
      <w:spacing w:after="0"/>
    </w:pPr>
  </w:style>
  <w:style w:type="paragraph" w:styleId="Index9">
    <w:name w:val="index 9"/>
    <w:basedOn w:val="Standard"/>
    <w:next w:val="Standard"/>
    <w:autoRedefine/>
    <w:uiPriority w:val="99"/>
    <w:semiHidden/>
    <w:unhideWhenUsed/>
    <w:rsid w:val="00A80AEF"/>
    <w:pPr>
      <w:spacing w:after="0" w:line="240" w:lineRule="auto"/>
      <w:ind w:left="2160" w:hanging="240"/>
    </w:pPr>
  </w:style>
  <w:style w:type="paragraph" w:styleId="Index8">
    <w:name w:val="index 8"/>
    <w:basedOn w:val="Standard"/>
    <w:next w:val="Standard"/>
    <w:autoRedefine/>
    <w:uiPriority w:val="99"/>
    <w:semiHidden/>
    <w:unhideWhenUsed/>
    <w:rsid w:val="00A80AEF"/>
    <w:pPr>
      <w:spacing w:after="0" w:line="240" w:lineRule="auto"/>
      <w:ind w:left="1920" w:hanging="240"/>
    </w:pPr>
  </w:style>
  <w:style w:type="paragraph" w:styleId="Index7">
    <w:name w:val="index 7"/>
    <w:basedOn w:val="Standard"/>
    <w:next w:val="Standard"/>
    <w:autoRedefine/>
    <w:uiPriority w:val="99"/>
    <w:semiHidden/>
    <w:unhideWhenUsed/>
    <w:rsid w:val="00A80AEF"/>
    <w:pPr>
      <w:spacing w:after="0" w:line="240" w:lineRule="auto"/>
      <w:ind w:left="1680" w:hanging="240"/>
    </w:pPr>
  </w:style>
  <w:style w:type="paragraph" w:styleId="Index6">
    <w:name w:val="index 6"/>
    <w:basedOn w:val="Standard"/>
    <w:next w:val="Standard"/>
    <w:autoRedefine/>
    <w:uiPriority w:val="99"/>
    <w:semiHidden/>
    <w:unhideWhenUsed/>
    <w:rsid w:val="00A80AEF"/>
    <w:pPr>
      <w:spacing w:after="0" w:line="240" w:lineRule="auto"/>
      <w:ind w:left="1440" w:hanging="240"/>
    </w:pPr>
  </w:style>
  <w:style w:type="paragraph" w:styleId="Index5">
    <w:name w:val="index 5"/>
    <w:basedOn w:val="Standard"/>
    <w:next w:val="Standard"/>
    <w:autoRedefine/>
    <w:uiPriority w:val="99"/>
    <w:semiHidden/>
    <w:unhideWhenUsed/>
    <w:rsid w:val="00A80AEF"/>
    <w:pPr>
      <w:spacing w:after="0" w:line="240" w:lineRule="auto"/>
      <w:ind w:left="1200" w:hanging="240"/>
    </w:pPr>
  </w:style>
  <w:style w:type="paragraph" w:styleId="Index4">
    <w:name w:val="index 4"/>
    <w:basedOn w:val="Standard"/>
    <w:next w:val="Standard"/>
    <w:autoRedefine/>
    <w:uiPriority w:val="99"/>
    <w:semiHidden/>
    <w:unhideWhenUsed/>
    <w:rsid w:val="00A80AEF"/>
    <w:pPr>
      <w:spacing w:after="0" w:line="240" w:lineRule="auto"/>
      <w:ind w:left="960" w:hanging="240"/>
    </w:pPr>
  </w:style>
  <w:style w:type="paragraph" w:styleId="Index3">
    <w:name w:val="index 3"/>
    <w:basedOn w:val="Standard"/>
    <w:next w:val="Standard"/>
    <w:autoRedefine/>
    <w:uiPriority w:val="99"/>
    <w:semiHidden/>
    <w:unhideWhenUsed/>
    <w:rsid w:val="00A80AEF"/>
    <w:pPr>
      <w:spacing w:after="0" w:line="240" w:lineRule="auto"/>
      <w:ind w:left="720" w:hanging="240"/>
    </w:pPr>
  </w:style>
  <w:style w:type="paragraph" w:styleId="Index2">
    <w:name w:val="index 2"/>
    <w:basedOn w:val="Standard"/>
    <w:next w:val="Standard"/>
    <w:autoRedefine/>
    <w:uiPriority w:val="99"/>
    <w:semiHidden/>
    <w:unhideWhenUsed/>
    <w:rsid w:val="00A80AEF"/>
    <w:pPr>
      <w:spacing w:after="0" w:line="240" w:lineRule="auto"/>
      <w:ind w:left="480" w:hanging="240"/>
    </w:pPr>
  </w:style>
  <w:style w:type="character" w:customStyle="1" w:styleId="TabStandardZchn">
    <w:name w:val="TabStandard Zchn"/>
    <w:link w:val="TabStandard"/>
    <w:locked/>
    <w:rsid w:val="008B632C"/>
    <w:rPr>
      <w:rFonts w:ascii="Times New Roman" w:eastAsia="Times New Roman" w:hAnsi="Times New Roman" w:cs="Times New Roman"/>
      <w:kern w:val="28"/>
      <w:sz w:val="24"/>
    </w:rPr>
  </w:style>
  <w:style w:type="paragraph" w:customStyle="1" w:styleId="TabStandard">
    <w:name w:val="TabStandard"/>
    <w:basedOn w:val="Standard"/>
    <w:link w:val="TabStandardZchn"/>
    <w:qFormat/>
    <w:rsid w:val="008B632C"/>
    <w:pPr>
      <w:widowControl w:val="0"/>
      <w:suppressAutoHyphens/>
      <w:spacing w:before="80" w:after="80" w:line="280" w:lineRule="exact"/>
      <w:jc w:val="left"/>
    </w:pPr>
    <w:rPr>
      <w:rFonts w:eastAsia="Times New Roman" w:cs="Times New Roman"/>
      <w:kern w:val="28"/>
      <w:lang w:val="en-DE"/>
      <w14:ligatures w14:val="standardContextual"/>
    </w:rPr>
  </w:style>
  <w:style w:type="paragraph" w:customStyle="1" w:styleId="berschriftnichtimVerzeichniss">
    <w:name w:val="Überschrift nicht im Verzeichniss"/>
    <w:basedOn w:val="berschrift1"/>
    <w:link w:val="berschriftnichtimVerzeichnissZchn"/>
    <w:qFormat/>
    <w:rsid w:val="008A3CC0"/>
    <w:pPr>
      <w:numPr>
        <w:numId w:val="0"/>
      </w:numPr>
      <w:ind w:left="432" w:hanging="432"/>
    </w:pPr>
  </w:style>
  <w:style w:type="character" w:customStyle="1" w:styleId="berschriftnichtimVerzeichnissZchn">
    <w:name w:val="Überschrift nicht im Verzeichniss Zchn"/>
    <w:basedOn w:val="berschrift1Zchn"/>
    <w:link w:val="berschriftnichtimVerzeichniss"/>
    <w:rsid w:val="008A3CC0"/>
    <w:rPr>
      <w:rFonts w:asciiTheme="majorHAnsi" w:eastAsiaTheme="majorEastAsia" w:hAnsiTheme="majorHAnsi" w:cstheme="majorBidi"/>
      <w:b/>
      <w:color w:val="2F5496" w:themeColor="accent1" w:themeShade="BF"/>
      <w:kern w:val="0"/>
      <w:sz w:val="32"/>
      <w:szCs w:val="32"/>
      <w:lang w:val="de-DE"/>
      <w14:ligatures w14:val="none"/>
    </w:rPr>
  </w:style>
  <w:style w:type="paragraph" w:customStyle="1" w:styleId="BerichtText">
    <w:name w:val="BerichtText"/>
    <w:basedOn w:val="Standard"/>
    <w:link w:val="BerichtTextZchn"/>
    <w:rsid w:val="00FA45BC"/>
    <w:rPr>
      <w:rFonts w:eastAsiaTheme="minorHAnsi" w:cstheme="minorBidi"/>
    </w:rPr>
  </w:style>
  <w:style w:type="character" w:customStyle="1" w:styleId="BerichtTextZchn">
    <w:name w:val="BerichtText Zchn"/>
    <w:basedOn w:val="Absatz-Standardschriftart"/>
    <w:link w:val="BerichtText"/>
    <w:rsid w:val="00FA45BC"/>
    <w:rPr>
      <w:rFonts w:ascii="Times New Roman" w:hAnsi="Times New Roman"/>
      <w:kern w:val="0"/>
      <w:sz w:val="24"/>
      <w:lang w:val="de-DE"/>
      <w14:ligatures w14:val="none"/>
    </w:rPr>
  </w:style>
  <w:style w:type="paragraph" w:customStyle="1" w:styleId="BerichtHeader">
    <w:name w:val="BerichtHeader"/>
    <w:basedOn w:val="Zitat"/>
    <w:link w:val="BerichtHeaderZchn"/>
    <w:qFormat/>
    <w:rsid w:val="007B03EE"/>
    <w:pPr>
      <w:pBdr>
        <w:bottom w:val="single" w:sz="4" w:space="1" w:color="auto"/>
      </w:pBdr>
      <w:ind w:left="0" w:right="0"/>
      <w:jc w:val="left"/>
    </w:pPr>
    <w:rPr>
      <w:i w:val="0"/>
    </w:rPr>
  </w:style>
  <w:style w:type="character" w:customStyle="1" w:styleId="BerichtHeaderZchn">
    <w:name w:val="BerichtHeader Zchn"/>
    <w:basedOn w:val="KopfzeileZchn"/>
    <w:link w:val="BerichtHeader"/>
    <w:rsid w:val="007B03EE"/>
    <w:rPr>
      <w:rFonts w:ascii="Times New Roman" w:eastAsia="Calibri" w:hAnsi="Times New Roman" w:cs="Arial"/>
      <w:iCs/>
      <w:color w:val="404040" w:themeColor="text1" w:themeTint="BF"/>
      <w:kern w:val="0"/>
      <w:sz w:val="24"/>
      <w:lang w:val="de-DE"/>
      <w14:ligatures w14:val="none"/>
    </w:rPr>
  </w:style>
  <w:style w:type="paragraph" w:customStyle="1" w:styleId="BerichtZitat">
    <w:name w:val="BerichtZitat"/>
    <w:basedOn w:val="Zitat"/>
    <w:link w:val="BerichtZitatZchn"/>
    <w:qFormat/>
    <w:rsid w:val="00A31561"/>
  </w:style>
  <w:style w:type="character" w:customStyle="1" w:styleId="BerichtZitatZchn">
    <w:name w:val="BerichtZitat Zchn"/>
    <w:basedOn w:val="ZitatZchn"/>
    <w:link w:val="BerichtZitat"/>
    <w:rsid w:val="00A31561"/>
    <w:rPr>
      <w:rFonts w:ascii="Times New Roman" w:eastAsia="Calibri" w:hAnsi="Times New Roman" w:cs="Arial"/>
      <w:i/>
      <w:iCs/>
      <w:color w:val="404040" w:themeColor="text1" w:themeTint="BF"/>
      <w:kern w:val="0"/>
      <w:sz w:val="24"/>
      <w:lang w:val="de-DE"/>
      <w14:ligatures w14:val="none"/>
    </w:rPr>
  </w:style>
  <w:style w:type="paragraph" w:customStyle="1" w:styleId="StandardHervorgehoben">
    <w:name w:val="Standard Hervorgehoben"/>
    <w:basedOn w:val="Standard"/>
    <w:next w:val="Standard"/>
    <w:link w:val="StandardHervorgehobenZchn"/>
    <w:qFormat/>
    <w:rsid w:val="00643F42"/>
    <w:rPr>
      <w:i/>
    </w:rPr>
  </w:style>
  <w:style w:type="character" w:customStyle="1" w:styleId="StandardHervorgehobenZchn">
    <w:name w:val="Standard Hervorgehoben Zchn"/>
    <w:basedOn w:val="ListenabsatzZchn"/>
    <w:link w:val="StandardHervorgehoben"/>
    <w:rsid w:val="00643F42"/>
    <w:rPr>
      <w:rFonts w:ascii="Times New Roman" w:eastAsia="Calibri" w:hAnsi="Times New Roman" w:cs="Arial"/>
      <w:i/>
      <w:kern w:val="0"/>
      <w:sz w:val="24"/>
      <w:lang w:val="de-DE"/>
      <w14:ligatures w14:val="none"/>
    </w:rPr>
  </w:style>
  <w:style w:type="table" w:styleId="Tabellenraster">
    <w:name w:val="Table Grid"/>
    <w:basedOn w:val="NormaleTabelle"/>
    <w:uiPriority w:val="39"/>
    <w:rsid w:val="00E811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serStoryHeading">
    <w:name w:val="UserStoryHeading"/>
    <w:basedOn w:val="berschrift3"/>
    <w:next w:val="Standard"/>
    <w:link w:val="UserStoryHeadingZchn"/>
    <w:qFormat/>
    <w:rsid w:val="00E75F13"/>
    <w:pPr>
      <w:numPr>
        <w:ilvl w:val="0"/>
        <w:numId w:val="16"/>
      </w:numPr>
      <w:jc w:val="left"/>
    </w:pPr>
    <w:rPr>
      <w:bCs/>
    </w:rPr>
  </w:style>
  <w:style w:type="character" w:customStyle="1" w:styleId="UserStoryHeadingZchn">
    <w:name w:val="UserStoryHeading Zchn"/>
    <w:basedOn w:val="ListenabsatzZchn"/>
    <w:link w:val="UserStoryHeading"/>
    <w:rsid w:val="005752B8"/>
    <w:rPr>
      <w:rFonts w:ascii="Times New Roman" w:eastAsiaTheme="majorEastAsia" w:hAnsi="Times New Roman" w:cstheme="majorBidi"/>
      <w:b/>
      <w:bCs/>
      <w:kern w:val="0"/>
      <w:sz w:val="24"/>
      <w:szCs w:val="24"/>
      <w14:ligatures w14:val="none"/>
    </w:rPr>
  </w:style>
  <w:style w:type="paragraph" w:customStyle="1" w:styleId="TabelleHeading">
    <w:name w:val="TabelleHeading"/>
    <w:basedOn w:val="TabelleStandard"/>
    <w:link w:val="TabelleHeadingZchn"/>
    <w:qFormat/>
    <w:rsid w:val="00477E6E"/>
    <w:rPr>
      <w:b/>
      <w:bCs/>
    </w:rPr>
  </w:style>
  <w:style w:type="character" w:customStyle="1" w:styleId="TabelleHeadingZchn">
    <w:name w:val="TabelleHeading Zchn"/>
    <w:basedOn w:val="Absatz-Standardschriftart"/>
    <w:link w:val="TabelleHeading"/>
    <w:rsid w:val="00477E6E"/>
    <w:rPr>
      <w:rFonts w:ascii="Times New Roman" w:eastAsia="Calibri" w:hAnsi="Times New Roman" w:cs="Arial"/>
      <w:b/>
      <w:bCs/>
      <w:kern w:val="0"/>
      <w:sz w:val="24"/>
      <w14:ligatures w14:val="none"/>
    </w:rPr>
  </w:style>
  <w:style w:type="paragraph" w:customStyle="1" w:styleId="TabelleStandard">
    <w:name w:val="TabelleStandard"/>
    <w:basedOn w:val="Standard"/>
    <w:link w:val="TabelleStandardZchn"/>
    <w:qFormat/>
    <w:rsid w:val="00253428"/>
    <w:pPr>
      <w:widowControl w:val="0"/>
      <w:spacing w:before="60" w:after="60" w:line="280" w:lineRule="exact"/>
      <w:jc w:val="left"/>
    </w:pPr>
  </w:style>
  <w:style w:type="character" w:customStyle="1" w:styleId="TabelleStandardZchn">
    <w:name w:val="TabelleStandard Zchn"/>
    <w:basedOn w:val="Absatz-Standardschriftart"/>
    <w:link w:val="TabelleStandard"/>
    <w:rsid w:val="00253428"/>
    <w:rPr>
      <w:rFonts w:ascii="Times New Roman" w:eastAsia="Calibri" w:hAnsi="Times New Roman" w:cs="Arial"/>
      <w:kern w:val="0"/>
      <w:sz w:val="24"/>
      <w14:ligatures w14:val="none"/>
    </w:rPr>
  </w:style>
  <w:style w:type="character" w:styleId="NichtaufgelsteErwhnung">
    <w:name w:val="Unresolved Mention"/>
    <w:basedOn w:val="Absatz-Standardschriftart"/>
    <w:uiPriority w:val="99"/>
    <w:semiHidden/>
    <w:unhideWhenUsed/>
    <w:rsid w:val="00525DC4"/>
    <w:rPr>
      <w:color w:val="605E5C"/>
      <w:shd w:val="clear" w:color="auto" w:fill="E1DFDD"/>
    </w:rPr>
  </w:style>
  <w:style w:type="paragraph" w:styleId="berarbeitung">
    <w:name w:val="Revision"/>
    <w:hidden/>
    <w:uiPriority w:val="99"/>
    <w:semiHidden/>
    <w:rsid w:val="00F1483D"/>
    <w:pPr>
      <w:spacing w:after="0" w:line="240" w:lineRule="auto"/>
    </w:pPr>
    <w:rPr>
      <w:rFonts w:ascii="Times New Roman" w:eastAsia="Calibri" w:hAnsi="Times New Roman" w:cs="Arial"/>
      <w:kern w:val="0"/>
      <w:sz w:val="24"/>
      <w14:ligatures w14:val="none"/>
    </w:rPr>
  </w:style>
  <w:style w:type="character" w:customStyle="1" w:styleId="--l">
    <w:name w:val="--l"/>
    <w:basedOn w:val="Absatz-Standardschriftart"/>
    <w:rsid w:val="00327645"/>
  </w:style>
  <w:style w:type="character" w:customStyle="1" w:styleId="rynqvb">
    <w:name w:val="rynqvb"/>
    <w:basedOn w:val="Absatz-Standardschriftart"/>
    <w:rsid w:val="007D7B3E"/>
  </w:style>
  <w:style w:type="paragraph" w:customStyle="1" w:styleId="AbbildungMitRahmen">
    <w:name w:val="AbbildungMitRahmen"/>
    <w:basedOn w:val="Standard"/>
    <w:link w:val="AbbildungMitRahmenZchn"/>
    <w:qFormat/>
    <w:rsid w:val="005079F4"/>
    <w:pPr>
      <w:pBdr>
        <w:top w:val="single" w:sz="4" w:space="6" w:color="auto"/>
        <w:left w:val="single" w:sz="4" w:space="6" w:color="auto"/>
        <w:bottom w:val="single" w:sz="4" w:space="0" w:color="auto"/>
        <w:right w:val="single" w:sz="4" w:space="6" w:color="auto"/>
      </w:pBdr>
      <w:spacing w:before="120"/>
    </w:pPr>
  </w:style>
  <w:style w:type="character" w:customStyle="1" w:styleId="AbbildungMitRahmenZchn">
    <w:name w:val="AbbildungMitRahmen Zchn"/>
    <w:basedOn w:val="Absatz-Standardschriftart"/>
    <w:link w:val="AbbildungMitRahmen"/>
    <w:rsid w:val="005079F4"/>
    <w:rPr>
      <w:rFonts w:ascii="Times New Roman" w:eastAsia="Calibri" w:hAnsi="Times New Roman" w:cs="Arial"/>
      <w:kern w:val="0"/>
      <w:sz w:val="24"/>
      <w14:ligatures w14:val="none"/>
    </w:rPr>
  </w:style>
  <w:style w:type="paragraph" w:customStyle="1" w:styleId="BerichtCode">
    <w:name w:val="BerichtCode"/>
    <w:basedOn w:val="Standard"/>
    <w:link w:val="BerichtCodeZchn"/>
    <w:qFormat/>
    <w:rsid w:val="0021642F"/>
    <w:pPr>
      <w:numPr>
        <w:numId w:val="27"/>
      </w:numPr>
      <w:pBdr>
        <w:top w:val="single" w:sz="4" w:space="3" w:color="auto"/>
        <w:left w:val="single" w:sz="4" w:space="4" w:color="auto"/>
        <w:bottom w:val="single" w:sz="4" w:space="1" w:color="auto"/>
        <w:right w:val="single" w:sz="4" w:space="4" w:color="auto"/>
      </w:pBdr>
      <w:suppressAutoHyphens/>
      <w:spacing w:line="288" w:lineRule="auto"/>
      <w:contextualSpacing/>
      <w:jc w:val="left"/>
    </w:pPr>
    <w:rPr>
      <w:rFonts w:ascii="Courier New" w:hAnsi="Courier New"/>
      <w:noProof/>
      <w:sz w:val="20"/>
    </w:rPr>
  </w:style>
  <w:style w:type="character" w:customStyle="1" w:styleId="BerichtCodeZchn">
    <w:name w:val="BerichtCode Zchn"/>
    <w:basedOn w:val="Absatz-Standardschriftart"/>
    <w:link w:val="BerichtCode"/>
    <w:rsid w:val="0021642F"/>
    <w:rPr>
      <w:rFonts w:ascii="Courier New" w:eastAsia="Calibri" w:hAnsi="Courier New" w:cs="Arial"/>
      <w:noProof/>
      <w:kern w:val="0"/>
      <w:sz w:val="20"/>
      <w14:ligatures w14:val="none"/>
    </w:rPr>
  </w:style>
  <w:style w:type="character" w:customStyle="1" w:styleId="hgkelc">
    <w:name w:val="hgkelc"/>
    <w:basedOn w:val="Absatz-Standardschriftart"/>
    <w:rsid w:val="004200E9"/>
  </w:style>
  <w:style w:type="character" w:customStyle="1" w:styleId="BerichtCodeKommentar">
    <w:name w:val="BerichtCodeKommentar"/>
    <w:basedOn w:val="BerichtCodeZchn"/>
    <w:uiPriority w:val="1"/>
    <w:qFormat/>
    <w:rsid w:val="000D009D"/>
    <w:rPr>
      <w:rFonts w:ascii="Courier New" w:eastAsia="Calibri" w:hAnsi="Courier New" w:cs="Arial"/>
      <w:noProof/>
      <w:color w:val="7F7F7F" w:themeColor="text1" w:themeTint="80"/>
      <w:kern w:val="0"/>
      <w:sz w:val="20"/>
      <w14:ligatures w14:val="none"/>
    </w:rPr>
  </w:style>
  <w:style w:type="numbering" w:customStyle="1" w:styleId="HTTP-GET">
    <w:name w:val="HTTP-GET"/>
    <w:uiPriority w:val="99"/>
    <w:rsid w:val="00BF6F35"/>
    <w:pPr>
      <w:numPr>
        <w:numId w:val="34"/>
      </w:numPr>
    </w:pPr>
  </w:style>
  <w:style w:type="numbering" w:customStyle="1" w:styleId="Formatvorlage1">
    <w:name w:val="Formatvorlage1"/>
    <w:uiPriority w:val="99"/>
    <w:rsid w:val="00B73A6D"/>
    <w:pPr>
      <w:numPr>
        <w:numId w:val="36"/>
      </w:numPr>
    </w:pPr>
  </w:style>
  <w:style w:type="numbering" w:customStyle="1" w:styleId="Formatvorlage2">
    <w:name w:val="Formatvorlage2"/>
    <w:uiPriority w:val="99"/>
    <w:rsid w:val="00A84A74"/>
    <w:pPr>
      <w:numPr>
        <w:numId w:val="38"/>
      </w:numPr>
    </w:pPr>
  </w:style>
  <w:style w:type="numbering" w:customStyle="1" w:styleId="Formatvorlage3">
    <w:name w:val="Formatvorlage3"/>
    <w:uiPriority w:val="99"/>
    <w:rsid w:val="00821F8E"/>
    <w:pPr>
      <w:numPr>
        <w:numId w:val="40"/>
      </w:numPr>
    </w:pPr>
  </w:style>
  <w:style w:type="paragraph" w:customStyle="1" w:styleId="3nichtimVerzeichniss">
    <w:name w:val="Ü3 nicht im Verzeichniss"/>
    <w:basedOn w:val="Standard"/>
    <w:link w:val="3nichtimVerzeichnissZchn"/>
    <w:rsid w:val="00663B20"/>
    <w:pPr>
      <w:numPr>
        <w:numId w:val="46"/>
      </w:numPr>
      <w:spacing w:before="40" w:after="0"/>
      <w:ind w:left="357" w:hanging="357"/>
    </w:pPr>
    <w:rPr>
      <w:rFonts w:eastAsiaTheme="majorEastAsia" w:cstheme="majorBidi"/>
      <w:b/>
      <w:szCs w:val="32"/>
    </w:rPr>
  </w:style>
  <w:style w:type="character" w:customStyle="1" w:styleId="3nichtimVerzeichnissZchn">
    <w:name w:val="Ü3 nicht im Verzeichniss Zchn"/>
    <w:basedOn w:val="berschriftnichtimVerzeichnissZchn"/>
    <w:link w:val="3nichtimVerzeichniss"/>
    <w:rsid w:val="00663B20"/>
    <w:rPr>
      <w:rFonts w:ascii="Times New Roman" w:eastAsiaTheme="majorEastAsia" w:hAnsi="Times New Roman" w:cstheme="majorBidi"/>
      <w:b/>
      <w:color w:val="2F5496" w:themeColor="accent1" w:themeShade="BF"/>
      <w:kern w:val="0"/>
      <w:sz w:val="24"/>
      <w:szCs w:val="32"/>
      <w:lang w:val="de-DE"/>
      <w14:ligatures w14:val="none"/>
    </w:rPr>
  </w:style>
  <w:style w:type="numbering" w:customStyle="1" w:styleId="nichtfunkanforderungen">
    <w:name w:val="nicht funk anforderungen"/>
    <w:uiPriority w:val="99"/>
    <w:rsid w:val="00663B20"/>
    <w:pPr>
      <w:numPr>
        <w:numId w:val="47"/>
      </w:numPr>
    </w:pPr>
  </w:style>
  <w:style w:type="paragraph" w:customStyle="1" w:styleId="funkanforderungenff">
    <w:name w:val="funk anforderungen ff"/>
    <w:basedOn w:val="3nichtimVerzeichniss"/>
    <w:link w:val="funkanforderungenffZchn"/>
    <w:qFormat/>
    <w:rsid w:val="00663B20"/>
    <w:pPr>
      <w:numPr>
        <w:numId w:val="48"/>
      </w:numPr>
    </w:pPr>
  </w:style>
  <w:style w:type="character" w:customStyle="1" w:styleId="funkanforderungenffZchn">
    <w:name w:val="funk anforderungen ff Zchn"/>
    <w:basedOn w:val="3nichtimVerzeichnissZchn"/>
    <w:link w:val="funkanforderungenff"/>
    <w:rsid w:val="00663B20"/>
    <w:rPr>
      <w:rFonts w:ascii="Times New Roman" w:eastAsiaTheme="majorEastAsia" w:hAnsi="Times New Roman" w:cstheme="majorBidi"/>
      <w:b/>
      <w:color w:val="2F5496" w:themeColor="accent1" w:themeShade="BF"/>
      <w:kern w:val="0"/>
      <w:sz w:val="24"/>
      <w:szCs w:val="32"/>
      <w:lang w:val="de-DE"/>
      <w14:ligatures w14:val="none"/>
    </w:rPr>
  </w:style>
  <w:style w:type="paragraph" w:customStyle="1" w:styleId="BerichtTitel">
    <w:name w:val="BerichtTitel"/>
    <w:basedOn w:val="Standard"/>
    <w:qFormat/>
    <w:rsid w:val="00780368"/>
    <w:pPr>
      <w:suppressAutoHyphens/>
      <w:jc w:val="center"/>
    </w:pPr>
    <w:rPr>
      <w:sz w:val="44"/>
      <w:szCs w:val="48"/>
    </w:rPr>
  </w:style>
  <w:style w:type="paragraph" w:customStyle="1" w:styleId="AbbildungOhneRahmen">
    <w:name w:val="AbbildungOhneRahmen"/>
    <w:basedOn w:val="AbbildungMitRahmen"/>
    <w:link w:val="AbbildungOhneRahmenZchn"/>
    <w:qFormat/>
    <w:rsid w:val="00EA7C29"/>
    <w:pPr>
      <w:pBdr>
        <w:top w:val="none" w:sz="0" w:space="0" w:color="auto"/>
        <w:left w:val="none" w:sz="0" w:space="0" w:color="auto"/>
        <w:bottom w:val="none" w:sz="0" w:space="0" w:color="auto"/>
        <w:right w:val="none" w:sz="0" w:space="0" w:color="auto"/>
      </w:pBdr>
      <w:spacing w:after="0"/>
    </w:pPr>
  </w:style>
  <w:style w:type="character" w:customStyle="1" w:styleId="AbbildungOhneRahmenZchn">
    <w:name w:val="AbbildungOhneRahmen Zchn"/>
    <w:basedOn w:val="Absatz-Standardschriftart"/>
    <w:link w:val="AbbildungOhneRahmen"/>
    <w:rsid w:val="00EA7C29"/>
    <w:rPr>
      <w:rFonts w:ascii="Times New Roman" w:eastAsia="Calibri" w:hAnsi="Times New Roman" w:cs="Arial"/>
      <w:kern w:val="0"/>
      <w:sz w:val="24"/>
      <w:lang w:val="en-GB"/>
      <w14:ligatures w14:val="none"/>
    </w:rPr>
  </w:style>
  <w:style w:type="numbering" w:customStyle="1" w:styleId="Formatvorlage4">
    <w:name w:val="Formatvorlage4"/>
    <w:uiPriority w:val="99"/>
    <w:rsid w:val="002018C8"/>
    <w:pPr>
      <w:numPr>
        <w:numId w:val="67"/>
      </w:numPr>
    </w:pPr>
  </w:style>
  <w:style w:type="numbering" w:customStyle="1" w:styleId="Formatvorlage5">
    <w:name w:val="Formatvorlage5"/>
    <w:uiPriority w:val="99"/>
    <w:rsid w:val="00A4081B"/>
    <w:pPr>
      <w:numPr>
        <w:numId w:val="88"/>
      </w:numPr>
    </w:pPr>
  </w:style>
  <w:style w:type="paragraph" w:customStyle="1" w:styleId="3Hidden">
    <w:name w:val="Ü3 Hidden"/>
    <w:basedOn w:val="berschrift3"/>
    <w:link w:val="3HiddenZchn"/>
    <w:qFormat/>
    <w:rsid w:val="00002372"/>
  </w:style>
  <w:style w:type="character" w:customStyle="1" w:styleId="3HiddenZchn">
    <w:name w:val="Ü3 Hidden Zchn"/>
    <w:basedOn w:val="berschrift3Zchn"/>
    <w:link w:val="3Hidden"/>
    <w:rsid w:val="00002372"/>
    <w:rPr>
      <w:rFonts w:ascii="Times New Roman" w:eastAsiaTheme="majorEastAsia" w:hAnsi="Times New Roman" w:cstheme="majorBidi"/>
      <w:b/>
      <w:kern w:val="0"/>
      <w:sz w:val="24"/>
      <w:szCs w:val="24"/>
      <w:lang w:val="en-GB"/>
      <w14:ligatures w14:val="none"/>
    </w:rPr>
  </w:style>
  <w:style w:type="paragraph" w:customStyle="1" w:styleId="Attachment">
    <w:name w:val="Attachment"/>
    <w:basedOn w:val="berschrift1"/>
    <w:link w:val="AttachmentZchn"/>
    <w:qFormat/>
    <w:rsid w:val="00FF05E7"/>
    <w:pPr>
      <w:numPr>
        <w:numId w:val="99"/>
      </w:numPr>
    </w:pPr>
  </w:style>
  <w:style w:type="character" w:customStyle="1" w:styleId="AttachmentZchn">
    <w:name w:val="Attachment Zchn"/>
    <w:basedOn w:val="berschrift1Zchn"/>
    <w:link w:val="Attachment"/>
    <w:rsid w:val="00FF05E7"/>
    <w:rPr>
      <w:rFonts w:ascii="Times New Roman" w:eastAsiaTheme="majorEastAsia" w:hAnsi="Times New Roman" w:cstheme="majorBidi"/>
      <w:b/>
      <w:kern w:val="0"/>
      <w:sz w:val="32"/>
      <w:szCs w:val="3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94519">
      <w:bodyDiv w:val="1"/>
      <w:marLeft w:val="0"/>
      <w:marRight w:val="0"/>
      <w:marTop w:val="0"/>
      <w:marBottom w:val="0"/>
      <w:divBdr>
        <w:top w:val="none" w:sz="0" w:space="0" w:color="auto"/>
        <w:left w:val="none" w:sz="0" w:space="0" w:color="auto"/>
        <w:bottom w:val="none" w:sz="0" w:space="0" w:color="auto"/>
        <w:right w:val="none" w:sz="0" w:space="0" w:color="auto"/>
      </w:divBdr>
      <w:divsChild>
        <w:div w:id="1452168922">
          <w:marLeft w:val="0"/>
          <w:marRight w:val="0"/>
          <w:marTop w:val="0"/>
          <w:marBottom w:val="0"/>
          <w:divBdr>
            <w:top w:val="none" w:sz="0" w:space="0" w:color="auto"/>
            <w:left w:val="none" w:sz="0" w:space="0" w:color="auto"/>
            <w:bottom w:val="none" w:sz="0" w:space="0" w:color="auto"/>
            <w:right w:val="none" w:sz="0" w:space="0" w:color="auto"/>
          </w:divBdr>
        </w:div>
      </w:divsChild>
    </w:div>
    <w:div w:id="67699080">
      <w:bodyDiv w:val="1"/>
      <w:marLeft w:val="0"/>
      <w:marRight w:val="0"/>
      <w:marTop w:val="0"/>
      <w:marBottom w:val="0"/>
      <w:divBdr>
        <w:top w:val="none" w:sz="0" w:space="0" w:color="auto"/>
        <w:left w:val="none" w:sz="0" w:space="0" w:color="auto"/>
        <w:bottom w:val="none" w:sz="0" w:space="0" w:color="auto"/>
        <w:right w:val="none" w:sz="0" w:space="0" w:color="auto"/>
      </w:divBdr>
    </w:div>
    <w:div w:id="68619870">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sChild>
        <w:div w:id="195389414">
          <w:marLeft w:val="0"/>
          <w:marRight w:val="0"/>
          <w:marTop w:val="0"/>
          <w:marBottom w:val="0"/>
          <w:divBdr>
            <w:top w:val="none" w:sz="0" w:space="0" w:color="auto"/>
            <w:left w:val="none" w:sz="0" w:space="0" w:color="auto"/>
            <w:bottom w:val="none" w:sz="0" w:space="0" w:color="auto"/>
            <w:right w:val="none" w:sz="0" w:space="0" w:color="auto"/>
          </w:divBdr>
        </w:div>
      </w:divsChild>
    </w:div>
    <w:div w:id="190844948">
      <w:bodyDiv w:val="1"/>
      <w:marLeft w:val="0"/>
      <w:marRight w:val="0"/>
      <w:marTop w:val="0"/>
      <w:marBottom w:val="0"/>
      <w:divBdr>
        <w:top w:val="none" w:sz="0" w:space="0" w:color="auto"/>
        <w:left w:val="none" w:sz="0" w:space="0" w:color="auto"/>
        <w:bottom w:val="none" w:sz="0" w:space="0" w:color="auto"/>
        <w:right w:val="none" w:sz="0" w:space="0" w:color="auto"/>
      </w:divBdr>
      <w:divsChild>
        <w:div w:id="2022507081">
          <w:marLeft w:val="0"/>
          <w:marRight w:val="0"/>
          <w:marTop w:val="0"/>
          <w:marBottom w:val="0"/>
          <w:divBdr>
            <w:top w:val="none" w:sz="0" w:space="0" w:color="auto"/>
            <w:left w:val="none" w:sz="0" w:space="0" w:color="auto"/>
            <w:bottom w:val="none" w:sz="0" w:space="0" w:color="auto"/>
            <w:right w:val="none" w:sz="0" w:space="0" w:color="auto"/>
          </w:divBdr>
        </w:div>
      </w:divsChild>
    </w:div>
    <w:div w:id="222495028">
      <w:bodyDiv w:val="1"/>
      <w:marLeft w:val="0"/>
      <w:marRight w:val="0"/>
      <w:marTop w:val="0"/>
      <w:marBottom w:val="0"/>
      <w:divBdr>
        <w:top w:val="none" w:sz="0" w:space="0" w:color="auto"/>
        <w:left w:val="none" w:sz="0" w:space="0" w:color="auto"/>
        <w:bottom w:val="none" w:sz="0" w:space="0" w:color="auto"/>
        <w:right w:val="none" w:sz="0" w:space="0" w:color="auto"/>
      </w:divBdr>
      <w:divsChild>
        <w:div w:id="1625383136">
          <w:marLeft w:val="0"/>
          <w:marRight w:val="0"/>
          <w:marTop w:val="0"/>
          <w:marBottom w:val="0"/>
          <w:divBdr>
            <w:top w:val="none" w:sz="0" w:space="0" w:color="auto"/>
            <w:left w:val="none" w:sz="0" w:space="0" w:color="auto"/>
            <w:bottom w:val="none" w:sz="0" w:space="0" w:color="auto"/>
            <w:right w:val="none" w:sz="0" w:space="0" w:color="auto"/>
          </w:divBdr>
        </w:div>
      </w:divsChild>
    </w:div>
    <w:div w:id="262231180">
      <w:bodyDiv w:val="1"/>
      <w:marLeft w:val="0"/>
      <w:marRight w:val="0"/>
      <w:marTop w:val="0"/>
      <w:marBottom w:val="0"/>
      <w:divBdr>
        <w:top w:val="none" w:sz="0" w:space="0" w:color="auto"/>
        <w:left w:val="none" w:sz="0" w:space="0" w:color="auto"/>
        <w:bottom w:val="none" w:sz="0" w:space="0" w:color="auto"/>
        <w:right w:val="none" w:sz="0" w:space="0" w:color="auto"/>
      </w:divBdr>
    </w:div>
    <w:div w:id="272834644">
      <w:bodyDiv w:val="1"/>
      <w:marLeft w:val="0"/>
      <w:marRight w:val="0"/>
      <w:marTop w:val="0"/>
      <w:marBottom w:val="0"/>
      <w:divBdr>
        <w:top w:val="none" w:sz="0" w:space="0" w:color="auto"/>
        <w:left w:val="none" w:sz="0" w:space="0" w:color="auto"/>
        <w:bottom w:val="none" w:sz="0" w:space="0" w:color="auto"/>
        <w:right w:val="none" w:sz="0" w:space="0" w:color="auto"/>
      </w:divBdr>
      <w:divsChild>
        <w:div w:id="1103039769">
          <w:marLeft w:val="0"/>
          <w:marRight w:val="0"/>
          <w:marTop w:val="0"/>
          <w:marBottom w:val="0"/>
          <w:divBdr>
            <w:top w:val="none" w:sz="0" w:space="0" w:color="auto"/>
            <w:left w:val="none" w:sz="0" w:space="0" w:color="auto"/>
            <w:bottom w:val="none" w:sz="0" w:space="0" w:color="auto"/>
            <w:right w:val="none" w:sz="0" w:space="0" w:color="auto"/>
          </w:divBdr>
        </w:div>
      </w:divsChild>
    </w:div>
    <w:div w:id="329411714">
      <w:bodyDiv w:val="1"/>
      <w:marLeft w:val="0"/>
      <w:marRight w:val="0"/>
      <w:marTop w:val="0"/>
      <w:marBottom w:val="0"/>
      <w:divBdr>
        <w:top w:val="none" w:sz="0" w:space="0" w:color="auto"/>
        <w:left w:val="none" w:sz="0" w:space="0" w:color="auto"/>
        <w:bottom w:val="none" w:sz="0" w:space="0" w:color="auto"/>
        <w:right w:val="none" w:sz="0" w:space="0" w:color="auto"/>
      </w:divBdr>
      <w:divsChild>
        <w:div w:id="545066793">
          <w:marLeft w:val="0"/>
          <w:marRight w:val="0"/>
          <w:marTop w:val="0"/>
          <w:marBottom w:val="0"/>
          <w:divBdr>
            <w:top w:val="none" w:sz="0" w:space="0" w:color="auto"/>
            <w:left w:val="none" w:sz="0" w:space="0" w:color="auto"/>
            <w:bottom w:val="none" w:sz="0" w:space="0" w:color="auto"/>
            <w:right w:val="none" w:sz="0" w:space="0" w:color="auto"/>
          </w:divBdr>
        </w:div>
      </w:divsChild>
    </w:div>
    <w:div w:id="380180016">
      <w:bodyDiv w:val="1"/>
      <w:marLeft w:val="0"/>
      <w:marRight w:val="0"/>
      <w:marTop w:val="0"/>
      <w:marBottom w:val="0"/>
      <w:divBdr>
        <w:top w:val="none" w:sz="0" w:space="0" w:color="auto"/>
        <w:left w:val="none" w:sz="0" w:space="0" w:color="auto"/>
        <w:bottom w:val="none" w:sz="0" w:space="0" w:color="auto"/>
        <w:right w:val="none" w:sz="0" w:space="0" w:color="auto"/>
      </w:divBdr>
    </w:div>
    <w:div w:id="516772705">
      <w:bodyDiv w:val="1"/>
      <w:marLeft w:val="0"/>
      <w:marRight w:val="0"/>
      <w:marTop w:val="0"/>
      <w:marBottom w:val="0"/>
      <w:divBdr>
        <w:top w:val="none" w:sz="0" w:space="0" w:color="auto"/>
        <w:left w:val="none" w:sz="0" w:space="0" w:color="auto"/>
        <w:bottom w:val="none" w:sz="0" w:space="0" w:color="auto"/>
        <w:right w:val="none" w:sz="0" w:space="0" w:color="auto"/>
      </w:divBdr>
      <w:divsChild>
        <w:div w:id="1721786078">
          <w:marLeft w:val="0"/>
          <w:marRight w:val="0"/>
          <w:marTop w:val="0"/>
          <w:marBottom w:val="0"/>
          <w:divBdr>
            <w:top w:val="none" w:sz="0" w:space="0" w:color="auto"/>
            <w:left w:val="none" w:sz="0" w:space="0" w:color="auto"/>
            <w:bottom w:val="none" w:sz="0" w:space="0" w:color="auto"/>
            <w:right w:val="none" w:sz="0" w:space="0" w:color="auto"/>
          </w:divBdr>
          <w:divsChild>
            <w:div w:id="1891912769">
              <w:marLeft w:val="0"/>
              <w:marRight w:val="0"/>
              <w:marTop w:val="0"/>
              <w:marBottom w:val="0"/>
              <w:divBdr>
                <w:top w:val="none" w:sz="0" w:space="0" w:color="auto"/>
                <w:left w:val="none" w:sz="0" w:space="0" w:color="auto"/>
                <w:bottom w:val="none" w:sz="0" w:space="0" w:color="auto"/>
                <w:right w:val="none" w:sz="0" w:space="0" w:color="auto"/>
              </w:divBdr>
              <w:divsChild>
                <w:div w:id="151703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87190">
      <w:bodyDiv w:val="1"/>
      <w:marLeft w:val="0"/>
      <w:marRight w:val="0"/>
      <w:marTop w:val="0"/>
      <w:marBottom w:val="0"/>
      <w:divBdr>
        <w:top w:val="none" w:sz="0" w:space="0" w:color="auto"/>
        <w:left w:val="none" w:sz="0" w:space="0" w:color="auto"/>
        <w:bottom w:val="none" w:sz="0" w:space="0" w:color="auto"/>
        <w:right w:val="none" w:sz="0" w:space="0" w:color="auto"/>
      </w:divBdr>
      <w:divsChild>
        <w:div w:id="827477485">
          <w:marLeft w:val="0"/>
          <w:marRight w:val="0"/>
          <w:marTop w:val="0"/>
          <w:marBottom w:val="0"/>
          <w:divBdr>
            <w:top w:val="none" w:sz="0" w:space="0" w:color="auto"/>
            <w:left w:val="none" w:sz="0" w:space="0" w:color="auto"/>
            <w:bottom w:val="none" w:sz="0" w:space="0" w:color="auto"/>
            <w:right w:val="none" w:sz="0" w:space="0" w:color="auto"/>
          </w:divBdr>
          <w:divsChild>
            <w:div w:id="782505873">
              <w:marLeft w:val="0"/>
              <w:marRight w:val="0"/>
              <w:marTop w:val="0"/>
              <w:marBottom w:val="0"/>
              <w:divBdr>
                <w:top w:val="none" w:sz="0" w:space="0" w:color="auto"/>
                <w:left w:val="none" w:sz="0" w:space="0" w:color="auto"/>
                <w:bottom w:val="none" w:sz="0" w:space="0" w:color="auto"/>
                <w:right w:val="none" w:sz="0" w:space="0" w:color="auto"/>
              </w:divBdr>
              <w:divsChild>
                <w:div w:id="188490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456065">
      <w:bodyDiv w:val="1"/>
      <w:marLeft w:val="0"/>
      <w:marRight w:val="0"/>
      <w:marTop w:val="0"/>
      <w:marBottom w:val="0"/>
      <w:divBdr>
        <w:top w:val="none" w:sz="0" w:space="0" w:color="auto"/>
        <w:left w:val="none" w:sz="0" w:space="0" w:color="auto"/>
        <w:bottom w:val="none" w:sz="0" w:space="0" w:color="auto"/>
        <w:right w:val="none" w:sz="0" w:space="0" w:color="auto"/>
      </w:divBdr>
    </w:div>
    <w:div w:id="691610404">
      <w:bodyDiv w:val="1"/>
      <w:marLeft w:val="0"/>
      <w:marRight w:val="0"/>
      <w:marTop w:val="0"/>
      <w:marBottom w:val="0"/>
      <w:divBdr>
        <w:top w:val="none" w:sz="0" w:space="0" w:color="auto"/>
        <w:left w:val="none" w:sz="0" w:space="0" w:color="auto"/>
        <w:bottom w:val="none" w:sz="0" w:space="0" w:color="auto"/>
        <w:right w:val="none" w:sz="0" w:space="0" w:color="auto"/>
      </w:divBdr>
      <w:divsChild>
        <w:div w:id="2558224">
          <w:marLeft w:val="0"/>
          <w:marRight w:val="0"/>
          <w:marTop w:val="0"/>
          <w:marBottom w:val="0"/>
          <w:divBdr>
            <w:top w:val="none" w:sz="0" w:space="0" w:color="auto"/>
            <w:left w:val="none" w:sz="0" w:space="0" w:color="auto"/>
            <w:bottom w:val="none" w:sz="0" w:space="0" w:color="auto"/>
            <w:right w:val="none" w:sz="0" w:space="0" w:color="auto"/>
          </w:divBdr>
        </w:div>
      </w:divsChild>
    </w:div>
    <w:div w:id="703214210">
      <w:bodyDiv w:val="1"/>
      <w:marLeft w:val="0"/>
      <w:marRight w:val="0"/>
      <w:marTop w:val="0"/>
      <w:marBottom w:val="0"/>
      <w:divBdr>
        <w:top w:val="none" w:sz="0" w:space="0" w:color="auto"/>
        <w:left w:val="none" w:sz="0" w:space="0" w:color="auto"/>
        <w:bottom w:val="none" w:sz="0" w:space="0" w:color="auto"/>
        <w:right w:val="none" w:sz="0" w:space="0" w:color="auto"/>
      </w:divBdr>
    </w:div>
    <w:div w:id="789789178">
      <w:bodyDiv w:val="1"/>
      <w:marLeft w:val="0"/>
      <w:marRight w:val="0"/>
      <w:marTop w:val="0"/>
      <w:marBottom w:val="0"/>
      <w:divBdr>
        <w:top w:val="none" w:sz="0" w:space="0" w:color="auto"/>
        <w:left w:val="none" w:sz="0" w:space="0" w:color="auto"/>
        <w:bottom w:val="none" w:sz="0" w:space="0" w:color="auto"/>
        <w:right w:val="none" w:sz="0" w:space="0" w:color="auto"/>
      </w:divBdr>
    </w:div>
    <w:div w:id="882868210">
      <w:bodyDiv w:val="1"/>
      <w:marLeft w:val="0"/>
      <w:marRight w:val="0"/>
      <w:marTop w:val="0"/>
      <w:marBottom w:val="0"/>
      <w:divBdr>
        <w:top w:val="none" w:sz="0" w:space="0" w:color="auto"/>
        <w:left w:val="none" w:sz="0" w:space="0" w:color="auto"/>
        <w:bottom w:val="none" w:sz="0" w:space="0" w:color="auto"/>
        <w:right w:val="none" w:sz="0" w:space="0" w:color="auto"/>
      </w:divBdr>
    </w:div>
    <w:div w:id="966089377">
      <w:bodyDiv w:val="1"/>
      <w:marLeft w:val="0"/>
      <w:marRight w:val="0"/>
      <w:marTop w:val="0"/>
      <w:marBottom w:val="0"/>
      <w:divBdr>
        <w:top w:val="none" w:sz="0" w:space="0" w:color="auto"/>
        <w:left w:val="none" w:sz="0" w:space="0" w:color="auto"/>
        <w:bottom w:val="none" w:sz="0" w:space="0" w:color="auto"/>
        <w:right w:val="none" w:sz="0" w:space="0" w:color="auto"/>
      </w:divBdr>
      <w:divsChild>
        <w:div w:id="945428983">
          <w:marLeft w:val="0"/>
          <w:marRight w:val="0"/>
          <w:marTop w:val="0"/>
          <w:marBottom w:val="0"/>
          <w:divBdr>
            <w:top w:val="none" w:sz="0" w:space="0" w:color="auto"/>
            <w:left w:val="none" w:sz="0" w:space="0" w:color="auto"/>
            <w:bottom w:val="none" w:sz="0" w:space="0" w:color="auto"/>
            <w:right w:val="none" w:sz="0" w:space="0" w:color="auto"/>
          </w:divBdr>
        </w:div>
      </w:divsChild>
    </w:div>
    <w:div w:id="980500241">
      <w:bodyDiv w:val="1"/>
      <w:marLeft w:val="0"/>
      <w:marRight w:val="0"/>
      <w:marTop w:val="0"/>
      <w:marBottom w:val="0"/>
      <w:divBdr>
        <w:top w:val="none" w:sz="0" w:space="0" w:color="auto"/>
        <w:left w:val="none" w:sz="0" w:space="0" w:color="auto"/>
        <w:bottom w:val="none" w:sz="0" w:space="0" w:color="auto"/>
        <w:right w:val="none" w:sz="0" w:space="0" w:color="auto"/>
      </w:divBdr>
    </w:div>
    <w:div w:id="1043286926">
      <w:bodyDiv w:val="1"/>
      <w:marLeft w:val="0"/>
      <w:marRight w:val="0"/>
      <w:marTop w:val="0"/>
      <w:marBottom w:val="0"/>
      <w:divBdr>
        <w:top w:val="none" w:sz="0" w:space="0" w:color="auto"/>
        <w:left w:val="none" w:sz="0" w:space="0" w:color="auto"/>
        <w:bottom w:val="none" w:sz="0" w:space="0" w:color="auto"/>
        <w:right w:val="none" w:sz="0" w:space="0" w:color="auto"/>
      </w:divBdr>
      <w:divsChild>
        <w:div w:id="923609029">
          <w:marLeft w:val="0"/>
          <w:marRight w:val="0"/>
          <w:marTop w:val="0"/>
          <w:marBottom w:val="0"/>
          <w:divBdr>
            <w:top w:val="none" w:sz="0" w:space="0" w:color="auto"/>
            <w:left w:val="none" w:sz="0" w:space="0" w:color="auto"/>
            <w:bottom w:val="none" w:sz="0" w:space="0" w:color="auto"/>
            <w:right w:val="none" w:sz="0" w:space="0" w:color="auto"/>
          </w:divBdr>
        </w:div>
      </w:divsChild>
    </w:div>
    <w:div w:id="1059137697">
      <w:bodyDiv w:val="1"/>
      <w:marLeft w:val="0"/>
      <w:marRight w:val="0"/>
      <w:marTop w:val="0"/>
      <w:marBottom w:val="0"/>
      <w:divBdr>
        <w:top w:val="none" w:sz="0" w:space="0" w:color="auto"/>
        <w:left w:val="none" w:sz="0" w:space="0" w:color="auto"/>
        <w:bottom w:val="none" w:sz="0" w:space="0" w:color="auto"/>
        <w:right w:val="none" w:sz="0" w:space="0" w:color="auto"/>
      </w:divBdr>
      <w:divsChild>
        <w:div w:id="68306076">
          <w:marLeft w:val="0"/>
          <w:marRight w:val="0"/>
          <w:marTop w:val="0"/>
          <w:marBottom w:val="0"/>
          <w:divBdr>
            <w:top w:val="none" w:sz="0" w:space="0" w:color="auto"/>
            <w:left w:val="none" w:sz="0" w:space="0" w:color="auto"/>
            <w:bottom w:val="none" w:sz="0" w:space="0" w:color="auto"/>
            <w:right w:val="none" w:sz="0" w:space="0" w:color="auto"/>
          </w:divBdr>
          <w:divsChild>
            <w:div w:id="1072433983">
              <w:marLeft w:val="0"/>
              <w:marRight w:val="0"/>
              <w:marTop w:val="0"/>
              <w:marBottom w:val="0"/>
              <w:divBdr>
                <w:top w:val="none" w:sz="0" w:space="0" w:color="auto"/>
                <w:left w:val="none" w:sz="0" w:space="0" w:color="auto"/>
                <w:bottom w:val="none" w:sz="0" w:space="0" w:color="auto"/>
                <w:right w:val="none" w:sz="0" w:space="0" w:color="auto"/>
              </w:divBdr>
              <w:divsChild>
                <w:div w:id="46978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710027">
      <w:bodyDiv w:val="1"/>
      <w:marLeft w:val="0"/>
      <w:marRight w:val="0"/>
      <w:marTop w:val="0"/>
      <w:marBottom w:val="0"/>
      <w:divBdr>
        <w:top w:val="none" w:sz="0" w:space="0" w:color="auto"/>
        <w:left w:val="none" w:sz="0" w:space="0" w:color="auto"/>
        <w:bottom w:val="none" w:sz="0" w:space="0" w:color="auto"/>
        <w:right w:val="none" w:sz="0" w:space="0" w:color="auto"/>
      </w:divBdr>
      <w:divsChild>
        <w:div w:id="2029796368">
          <w:marLeft w:val="0"/>
          <w:marRight w:val="0"/>
          <w:marTop w:val="0"/>
          <w:marBottom w:val="0"/>
          <w:divBdr>
            <w:top w:val="none" w:sz="0" w:space="0" w:color="auto"/>
            <w:left w:val="none" w:sz="0" w:space="0" w:color="auto"/>
            <w:bottom w:val="none" w:sz="0" w:space="0" w:color="auto"/>
            <w:right w:val="none" w:sz="0" w:space="0" w:color="auto"/>
          </w:divBdr>
        </w:div>
      </w:divsChild>
    </w:div>
    <w:div w:id="1064182997">
      <w:bodyDiv w:val="1"/>
      <w:marLeft w:val="0"/>
      <w:marRight w:val="0"/>
      <w:marTop w:val="0"/>
      <w:marBottom w:val="0"/>
      <w:divBdr>
        <w:top w:val="none" w:sz="0" w:space="0" w:color="auto"/>
        <w:left w:val="none" w:sz="0" w:space="0" w:color="auto"/>
        <w:bottom w:val="none" w:sz="0" w:space="0" w:color="auto"/>
        <w:right w:val="none" w:sz="0" w:space="0" w:color="auto"/>
      </w:divBdr>
      <w:divsChild>
        <w:div w:id="213933411">
          <w:marLeft w:val="0"/>
          <w:marRight w:val="0"/>
          <w:marTop w:val="0"/>
          <w:marBottom w:val="0"/>
          <w:divBdr>
            <w:top w:val="none" w:sz="0" w:space="0" w:color="auto"/>
            <w:left w:val="none" w:sz="0" w:space="0" w:color="auto"/>
            <w:bottom w:val="none" w:sz="0" w:space="0" w:color="auto"/>
            <w:right w:val="none" w:sz="0" w:space="0" w:color="auto"/>
          </w:divBdr>
        </w:div>
      </w:divsChild>
    </w:div>
    <w:div w:id="1131097628">
      <w:bodyDiv w:val="1"/>
      <w:marLeft w:val="0"/>
      <w:marRight w:val="0"/>
      <w:marTop w:val="0"/>
      <w:marBottom w:val="0"/>
      <w:divBdr>
        <w:top w:val="none" w:sz="0" w:space="0" w:color="auto"/>
        <w:left w:val="none" w:sz="0" w:space="0" w:color="auto"/>
        <w:bottom w:val="none" w:sz="0" w:space="0" w:color="auto"/>
        <w:right w:val="none" w:sz="0" w:space="0" w:color="auto"/>
      </w:divBdr>
      <w:divsChild>
        <w:div w:id="402802651">
          <w:marLeft w:val="0"/>
          <w:marRight w:val="0"/>
          <w:marTop w:val="0"/>
          <w:marBottom w:val="0"/>
          <w:divBdr>
            <w:top w:val="none" w:sz="0" w:space="0" w:color="auto"/>
            <w:left w:val="none" w:sz="0" w:space="0" w:color="auto"/>
            <w:bottom w:val="none" w:sz="0" w:space="0" w:color="auto"/>
            <w:right w:val="none" w:sz="0" w:space="0" w:color="auto"/>
          </w:divBdr>
        </w:div>
      </w:divsChild>
    </w:div>
    <w:div w:id="1132094211">
      <w:bodyDiv w:val="1"/>
      <w:marLeft w:val="0"/>
      <w:marRight w:val="0"/>
      <w:marTop w:val="0"/>
      <w:marBottom w:val="0"/>
      <w:divBdr>
        <w:top w:val="none" w:sz="0" w:space="0" w:color="auto"/>
        <w:left w:val="none" w:sz="0" w:space="0" w:color="auto"/>
        <w:bottom w:val="none" w:sz="0" w:space="0" w:color="auto"/>
        <w:right w:val="none" w:sz="0" w:space="0" w:color="auto"/>
      </w:divBdr>
    </w:div>
    <w:div w:id="1270813224">
      <w:bodyDiv w:val="1"/>
      <w:marLeft w:val="0"/>
      <w:marRight w:val="0"/>
      <w:marTop w:val="0"/>
      <w:marBottom w:val="0"/>
      <w:divBdr>
        <w:top w:val="none" w:sz="0" w:space="0" w:color="auto"/>
        <w:left w:val="none" w:sz="0" w:space="0" w:color="auto"/>
        <w:bottom w:val="none" w:sz="0" w:space="0" w:color="auto"/>
        <w:right w:val="none" w:sz="0" w:space="0" w:color="auto"/>
      </w:divBdr>
      <w:divsChild>
        <w:div w:id="360329044">
          <w:marLeft w:val="0"/>
          <w:marRight w:val="0"/>
          <w:marTop w:val="0"/>
          <w:marBottom w:val="0"/>
          <w:divBdr>
            <w:top w:val="none" w:sz="0" w:space="0" w:color="auto"/>
            <w:left w:val="none" w:sz="0" w:space="0" w:color="auto"/>
            <w:bottom w:val="none" w:sz="0" w:space="0" w:color="auto"/>
            <w:right w:val="none" w:sz="0" w:space="0" w:color="auto"/>
          </w:divBdr>
          <w:divsChild>
            <w:div w:id="1925186591">
              <w:marLeft w:val="0"/>
              <w:marRight w:val="0"/>
              <w:marTop w:val="0"/>
              <w:marBottom w:val="0"/>
              <w:divBdr>
                <w:top w:val="none" w:sz="0" w:space="0" w:color="auto"/>
                <w:left w:val="none" w:sz="0" w:space="0" w:color="auto"/>
                <w:bottom w:val="none" w:sz="0" w:space="0" w:color="auto"/>
                <w:right w:val="none" w:sz="0" w:space="0" w:color="auto"/>
              </w:divBdr>
              <w:divsChild>
                <w:div w:id="146350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489388">
      <w:bodyDiv w:val="1"/>
      <w:marLeft w:val="0"/>
      <w:marRight w:val="0"/>
      <w:marTop w:val="0"/>
      <w:marBottom w:val="0"/>
      <w:divBdr>
        <w:top w:val="none" w:sz="0" w:space="0" w:color="auto"/>
        <w:left w:val="none" w:sz="0" w:space="0" w:color="auto"/>
        <w:bottom w:val="none" w:sz="0" w:space="0" w:color="auto"/>
        <w:right w:val="none" w:sz="0" w:space="0" w:color="auto"/>
      </w:divBdr>
    </w:div>
    <w:div w:id="1301351094">
      <w:bodyDiv w:val="1"/>
      <w:marLeft w:val="0"/>
      <w:marRight w:val="0"/>
      <w:marTop w:val="0"/>
      <w:marBottom w:val="0"/>
      <w:divBdr>
        <w:top w:val="none" w:sz="0" w:space="0" w:color="auto"/>
        <w:left w:val="none" w:sz="0" w:space="0" w:color="auto"/>
        <w:bottom w:val="none" w:sz="0" w:space="0" w:color="auto"/>
        <w:right w:val="none" w:sz="0" w:space="0" w:color="auto"/>
      </w:divBdr>
    </w:div>
    <w:div w:id="1307320654">
      <w:bodyDiv w:val="1"/>
      <w:marLeft w:val="0"/>
      <w:marRight w:val="0"/>
      <w:marTop w:val="0"/>
      <w:marBottom w:val="0"/>
      <w:divBdr>
        <w:top w:val="none" w:sz="0" w:space="0" w:color="auto"/>
        <w:left w:val="none" w:sz="0" w:space="0" w:color="auto"/>
        <w:bottom w:val="none" w:sz="0" w:space="0" w:color="auto"/>
        <w:right w:val="none" w:sz="0" w:space="0" w:color="auto"/>
      </w:divBdr>
    </w:div>
    <w:div w:id="1362390225">
      <w:bodyDiv w:val="1"/>
      <w:marLeft w:val="0"/>
      <w:marRight w:val="0"/>
      <w:marTop w:val="0"/>
      <w:marBottom w:val="0"/>
      <w:divBdr>
        <w:top w:val="none" w:sz="0" w:space="0" w:color="auto"/>
        <w:left w:val="none" w:sz="0" w:space="0" w:color="auto"/>
        <w:bottom w:val="none" w:sz="0" w:space="0" w:color="auto"/>
        <w:right w:val="none" w:sz="0" w:space="0" w:color="auto"/>
      </w:divBdr>
      <w:divsChild>
        <w:div w:id="1800612972">
          <w:marLeft w:val="0"/>
          <w:marRight w:val="0"/>
          <w:marTop w:val="0"/>
          <w:marBottom w:val="0"/>
          <w:divBdr>
            <w:top w:val="none" w:sz="0" w:space="0" w:color="auto"/>
            <w:left w:val="none" w:sz="0" w:space="0" w:color="auto"/>
            <w:bottom w:val="none" w:sz="0" w:space="0" w:color="auto"/>
            <w:right w:val="none" w:sz="0" w:space="0" w:color="auto"/>
          </w:divBdr>
        </w:div>
      </w:divsChild>
    </w:div>
    <w:div w:id="1486434345">
      <w:bodyDiv w:val="1"/>
      <w:marLeft w:val="0"/>
      <w:marRight w:val="0"/>
      <w:marTop w:val="0"/>
      <w:marBottom w:val="0"/>
      <w:divBdr>
        <w:top w:val="none" w:sz="0" w:space="0" w:color="auto"/>
        <w:left w:val="none" w:sz="0" w:space="0" w:color="auto"/>
        <w:bottom w:val="none" w:sz="0" w:space="0" w:color="auto"/>
        <w:right w:val="none" w:sz="0" w:space="0" w:color="auto"/>
      </w:divBdr>
      <w:divsChild>
        <w:div w:id="95833649">
          <w:marLeft w:val="0"/>
          <w:marRight w:val="0"/>
          <w:marTop w:val="0"/>
          <w:marBottom w:val="0"/>
          <w:divBdr>
            <w:top w:val="none" w:sz="0" w:space="0" w:color="auto"/>
            <w:left w:val="none" w:sz="0" w:space="0" w:color="auto"/>
            <w:bottom w:val="none" w:sz="0" w:space="0" w:color="auto"/>
            <w:right w:val="none" w:sz="0" w:space="0" w:color="auto"/>
          </w:divBdr>
        </w:div>
      </w:divsChild>
    </w:div>
    <w:div w:id="1554611825">
      <w:bodyDiv w:val="1"/>
      <w:marLeft w:val="0"/>
      <w:marRight w:val="0"/>
      <w:marTop w:val="0"/>
      <w:marBottom w:val="0"/>
      <w:divBdr>
        <w:top w:val="none" w:sz="0" w:space="0" w:color="auto"/>
        <w:left w:val="none" w:sz="0" w:space="0" w:color="auto"/>
        <w:bottom w:val="none" w:sz="0" w:space="0" w:color="auto"/>
        <w:right w:val="none" w:sz="0" w:space="0" w:color="auto"/>
      </w:divBdr>
      <w:divsChild>
        <w:div w:id="435104460">
          <w:marLeft w:val="0"/>
          <w:marRight w:val="0"/>
          <w:marTop w:val="0"/>
          <w:marBottom w:val="0"/>
          <w:divBdr>
            <w:top w:val="none" w:sz="0" w:space="0" w:color="auto"/>
            <w:left w:val="none" w:sz="0" w:space="0" w:color="auto"/>
            <w:bottom w:val="none" w:sz="0" w:space="0" w:color="auto"/>
            <w:right w:val="none" w:sz="0" w:space="0" w:color="auto"/>
          </w:divBdr>
        </w:div>
      </w:divsChild>
    </w:div>
    <w:div w:id="1571387554">
      <w:bodyDiv w:val="1"/>
      <w:marLeft w:val="0"/>
      <w:marRight w:val="0"/>
      <w:marTop w:val="0"/>
      <w:marBottom w:val="0"/>
      <w:divBdr>
        <w:top w:val="none" w:sz="0" w:space="0" w:color="auto"/>
        <w:left w:val="none" w:sz="0" w:space="0" w:color="auto"/>
        <w:bottom w:val="none" w:sz="0" w:space="0" w:color="auto"/>
        <w:right w:val="none" w:sz="0" w:space="0" w:color="auto"/>
      </w:divBdr>
      <w:divsChild>
        <w:div w:id="1661617563">
          <w:marLeft w:val="0"/>
          <w:marRight w:val="0"/>
          <w:marTop w:val="0"/>
          <w:marBottom w:val="0"/>
          <w:divBdr>
            <w:top w:val="none" w:sz="0" w:space="0" w:color="auto"/>
            <w:left w:val="none" w:sz="0" w:space="0" w:color="auto"/>
            <w:bottom w:val="none" w:sz="0" w:space="0" w:color="auto"/>
            <w:right w:val="none" w:sz="0" w:space="0" w:color="auto"/>
          </w:divBdr>
        </w:div>
      </w:divsChild>
    </w:div>
    <w:div w:id="1645236051">
      <w:bodyDiv w:val="1"/>
      <w:marLeft w:val="0"/>
      <w:marRight w:val="0"/>
      <w:marTop w:val="0"/>
      <w:marBottom w:val="0"/>
      <w:divBdr>
        <w:top w:val="none" w:sz="0" w:space="0" w:color="auto"/>
        <w:left w:val="none" w:sz="0" w:space="0" w:color="auto"/>
        <w:bottom w:val="none" w:sz="0" w:space="0" w:color="auto"/>
        <w:right w:val="none" w:sz="0" w:space="0" w:color="auto"/>
      </w:divBdr>
    </w:div>
    <w:div w:id="1679456829">
      <w:bodyDiv w:val="1"/>
      <w:marLeft w:val="0"/>
      <w:marRight w:val="0"/>
      <w:marTop w:val="0"/>
      <w:marBottom w:val="0"/>
      <w:divBdr>
        <w:top w:val="none" w:sz="0" w:space="0" w:color="auto"/>
        <w:left w:val="none" w:sz="0" w:space="0" w:color="auto"/>
        <w:bottom w:val="none" w:sz="0" w:space="0" w:color="auto"/>
        <w:right w:val="none" w:sz="0" w:space="0" w:color="auto"/>
      </w:divBdr>
    </w:div>
    <w:div w:id="1728608808">
      <w:bodyDiv w:val="1"/>
      <w:marLeft w:val="0"/>
      <w:marRight w:val="0"/>
      <w:marTop w:val="0"/>
      <w:marBottom w:val="0"/>
      <w:divBdr>
        <w:top w:val="none" w:sz="0" w:space="0" w:color="auto"/>
        <w:left w:val="none" w:sz="0" w:space="0" w:color="auto"/>
        <w:bottom w:val="none" w:sz="0" w:space="0" w:color="auto"/>
        <w:right w:val="none" w:sz="0" w:space="0" w:color="auto"/>
      </w:divBdr>
    </w:div>
    <w:div w:id="1794517814">
      <w:bodyDiv w:val="1"/>
      <w:marLeft w:val="0"/>
      <w:marRight w:val="0"/>
      <w:marTop w:val="0"/>
      <w:marBottom w:val="0"/>
      <w:divBdr>
        <w:top w:val="none" w:sz="0" w:space="0" w:color="auto"/>
        <w:left w:val="none" w:sz="0" w:space="0" w:color="auto"/>
        <w:bottom w:val="none" w:sz="0" w:space="0" w:color="auto"/>
        <w:right w:val="none" w:sz="0" w:space="0" w:color="auto"/>
      </w:divBdr>
    </w:div>
    <w:div w:id="1809741097">
      <w:bodyDiv w:val="1"/>
      <w:marLeft w:val="0"/>
      <w:marRight w:val="0"/>
      <w:marTop w:val="0"/>
      <w:marBottom w:val="0"/>
      <w:divBdr>
        <w:top w:val="none" w:sz="0" w:space="0" w:color="auto"/>
        <w:left w:val="none" w:sz="0" w:space="0" w:color="auto"/>
        <w:bottom w:val="none" w:sz="0" w:space="0" w:color="auto"/>
        <w:right w:val="none" w:sz="0" w:space="0" w:color="auto"/>
      </w:divBdr>
      <w:divsChild>
        <w:div w:id="311952187">
          <w:marLeft w:val="0"/>
          <w:marRight w:val="0"/>
          <w:marTop w:val="0"/>
          <w:marBottom w:val="0"/>
          <w:divBdr>
            <w:top w:val="none" w:sz="0" w:space="0" w:color="auto"/>
            <w:left w:val="none" w:sz="0" w:space="0" w:color="auto"/>
            <w:bottom w:val="none" w:sz="0" w:space="0" w:color="auto"/>
            <w:right w:val="none" w:sz="0" w:space="0" w:color="auto"/>
          </w:divBdr>
        </w:div>
      </w:divsChild>
    </w:div>
    <w:div w:id="1820219979">
      <w:bodyDiv w:val="1"/>
      <w:marLeft w:val="0"/>
      <w:marRight w:val="0"/>
      <w:marTop w:val="0"/>
      <w:marBottom w:val="0"/>
      <w:divBdr>
        <w:top w:val="none" w:sz="0" w:space="0" w:color="auto"/>
        <w:left w:val="none" w:sz="0" w:space="0" w:color="auto"/>
        <w:bottom w:val="none" w:sz="0" w:space="0" w:color="auto"/>
        <w:right w:val="none" w:sz="0" w:space="0" w:color="auto"/>
      </w:divBdr>
      <w:divsChild>
        <w:div w:id="374474889">
          <w:marLeft w:val="0"/>
          <w:marRight w:val="0"/>
          <w:marTop w:val="0"/>
          <w:marBottom w:val="0"/>
          <w:divBdr>
            <w:top w:val="none" w:sz="0" w:space="0" w:color="auto"/>
            <w:left w:val="none" w:sz="0" w:space="0" w:color="auto"/>
            <w:bottom w:val="none" w:sz="0" w:space="0" w:color="auto"/>
            <w:right w:val="none" w:sz="0" w:space="0" w:color="auto"/>
          </w:divBdr>
        </w:div>
      </w:divsChild>
    </w:div>
    <w:div w:id="1933664251">
      <w:bodyDiv w:val="1"/>
      <w:marLeft w:val="0"/>
      <w:marRight w:val="0"/>
      <w:marTop w:val="0"/>
      <w:marBottom w:val="0"/>
      <w:divBdr>
        <w:top w:val="none" w:sz="0" w:space="0" w:color="auto"/>
        <w:left w:val="none" w:sz="0" w:space="0" w:color="auto"/>
        <w:bottom w:val="none" w:sz="0" w:space="0" w:color="auto"/>
        <w:right w:val="none" w:sz="0" w:space="0" w:color="auto"/>
      </w:divBdr>
    </w:div>
    <w:div w:id="2089691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eader" Target="header1.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3.xml"/><Relationship Id="rId47" Type="http://schemas.openxmlformats.org/officeDocument/2006/relationships/image" Target="media/image32.png"/><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eader" Target="header2.xml"/><Relationship Id="rId45"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svg"/><Relationship Id="rId49"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29.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28.png"/><Relationship Id="rId48" Type="http://schemas.openxmlformats.org/officeDocument/2006/relationships/header" Target="header3.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sv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1.png"/><Relationship Id="rId20" Type="http://schemas.openxmlformats.org/officeDocument/2006/relationships/image" Target="media/image9.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github.com/openjdk/jmh" TargetMode="External"/><Relationship Id="rId13" Type="http://schemas.openxmlformats.org/officeDocument/2006/relationships/hyperlink" Target="https://github.com/bytedeco/javacpp" TargetMode="External"/><Relationship Id="rId18" Type="http://schemas.openxmlformats.org/officeDocument/2006/relationships/hyperlink" Target="https://github.com/java-native-access/jna" TargetMode="External"/><Relationship Id="rId26" Type="http://schemas.openxmlformats.org/officeDocument/2006/relationships/hyperlink" Target="https://github.com/openjdk/jdk/blob/a35945ae067ffd60d5f374060086650636ebd9de/src/java.base/share/classes/java/lang/invoke/VarHandle.java" TargetMode="External"/><Relationship Id="rId3" Type="http://schemas.openxmlformats.org/officeDocument/2006/relationships/hyperlink" Target="https://registry.khronos.org/OpenGL/specs/gl/glspec46.core.withchanges.pdf" TargetMode="External"/><Relationship Id="rId21" Type="http://schemas.openxmlformats.org/officeDocument/2006/relationships/hyperlink" Target="https://blog.lwjgl.org/memory-management-in-lwjgl-3/" TargetMode="External"/><Relationship Id="rId7" Type="http://schemas.openxmlformats.org/officeDocument/2006/relationships/hyperlink" Target="https://registry.khronos.org/OpenGL/specs/gl/glspec46.core.withchanges.pdf" TargetMode="External"/><Relationship Id="rId12" Type="http://schemas.openxmlformats.org/officeDocument/2006/relationships/hyperlink" Target="https://github.com/openjdk/jmc" TargetMode="External"/><Relationship Id="rId17" Type="http://schemas.openxmlformats.org/officeDocument/2006/relationships/hyperlink" Target="https://openjdk.org/projects/panama/" TargetMode="External"/><Relationship Id="rId25" Type="http://schemas.openxmlformats.org/officeDocument/2006/relationships/hyperlink" Target="https://github.com/lni-dev/thesis-lutils" TargetMode="External"/><Relationship Id="rId2" Type="http://schemas.openxmlformats.org/officeDocument/2006/relationships/hyperlink" Target="https://docs.vulkan.org/spec/latest/chapters/interfaces.html" TargetMode="External"/><Relationship Id="rId16" Type="http://schemas.openxmlformats.org/officeDocument/2006/relationships/hyperlink" Target="https://github.com/LWJGL/lwjgl3/tree/master/modules" TargetMode="External"/><Relationship Id="rId20" Type="http://schemas.openxmlformats.org/officeDocument/2006/relationships/hyperlink" Target="https://github.com/LWJGL/lwjgl3" TargetMode="External"/><Relationship Id="rId29" Type="http://schemas.openxmlformats.org/officeDocument/2006/relationships/hyperlink" Target="https://github.com/mjansson/rpmalloc" TargetMode="External"/><Relationship Id="rId1" Type="http://schemas.openxmlformats.org/officeDocument/2006/relationships/hyperlink" Target="https://learn.microsoft.com/en-us/cpp/build/x64-software-conventions?view=msvc-170" TargetMode="External"/><Relationship Id="rId6" Type="http://schemas.openxmlformats.org/officeDocument/2006/relationships/hyperlink" Target="https://learn.microsoft.com/en-us/cpp/build/x64-software-conventions?view=msvc-170" TargetMode="External"/><Relationship Id="rId11" Type="http://schemas.openxmlformats.org/officeDocument/2006/relationships/hyperlink" Target="https://github.com/async-profiler/async-profiler/blob/b55cb7c97392e41513f67a6212d39b9b2ecd7180/docs/FlamegraphInterpretation.md" TargetMode="External"/><Relationship Id="rId24" Type="http://schemas.openxmlformats.org/officeDocument/2006/relationships/hyperlink" Target="https://github.com/java-native-access/jna" TargetMode="External"/><Relationship Id="rId32" Type="http://schemas.openxmlformats.org/officeDocument/2006/relationships/hyperlink" Target="https://github.com/openjdk/jdk/blob/4e6cf8f5611b6f1ae1d18b01e95216d9bf43ee5a/src/java.base/share/classes/jdk/internal/vm/annotation/IntrinsicCandidate.java" TargetMode="External"/><Relationship Id="rId5" Type="http://schemas.openxmlformats.org/officeDocument/2006/relationships/hyperlink" Target="https://github.com/openjdk/jdk/blob/cd50d78d447f9f39065bc844fb3041cba2db32db/src/java.base/share/classes/jdk/internal/misc/Unsafe.java" TargetMode="External"/><Relationship Id="rId15" Type="http://schemas.openxmlformats.org/officeDocument/2006/relationships/hyperlink" Target="https://github.com/combit/JNIWrapper" TargetMode="External"/><Relationship Id="rId23" Type="http://schemas.openxmlformats.org/officeDocument/2006/relationships/hyperlink" Target="https://docs.oracle.com/javase/8/docs/api/java/lang/invoke/MethodHandle.html" TargetMode="External"/><Relationship Id="rId28" Type="http://schemas.openxmlformats.org/officeDocument/2006/relationships/hyperlink" Target="https://github.com/jemalloc/jemalloc" TargetMode="External"/><Relationship Id="rId10" Type="http://schemas.openxmlformats.org/officeDocument/2006/relationships/hyperlink" Target="https://github.com/async-profiler/async-profiler" TargetMode="External"/><Relationship Id="rId19" Type="http://schemas.openxmlformats.org/officeDocument/2006/relationships/hyperlink" Target="https://github.com/openjdk/jdk/blob/ffb6279c885e9d9a1a53ce7657390e286136c4b7/src/java.base/share/classes/java/lang/Class.java" TargetMode="External"/><Relationship Id="rId31" Type="http://schemas.openxmlformats.org/officeDocument/2006/relationships/hyperlink" Target="https://github.com/openjdk/jdk/blob/497dca2549a9829530670576115bf4b8fab386b3/src/hotspot/cpu/aarch64/stubGenerator_aarch64.cpp" TargetMode="External"/><Relationship Id="rId4" Type="http://schemas.openxmlformats.org/officeDocument/2006/relationships/hyperlink" Target="https://openjdk.org/jeps/260" TargetMode="External"/><Relationship Id="rId9" Type="http://schemas.openxmlformats.org/officeDocument/2006/relationships/hyperlink" Target="https://visualvm.github.io/" TargetMode="External"/><Relationship Id="rId14" Type="http://schemas.openxmlformats.org/officeDocument/2006/relationships/hyperlink" Target="https://www.swig.org/" TargetMode="External"/><Relationship Id="rId22" Type="http://schemas.openxmlformats.org/officeDocument/2006/relationships/hyperlink" Target="https://openjdk.org/jeps/454" TargetMode="External"/><Relationship Id="rId27" Type="http://schemas.openxmlformats.org/officeDocument/2006/relationships/hyperlink" Target="https://github.com/lni-dev/thesis-lutils/tree/master/benchmark-results/profiling_results_no_forks/" TargetMode="External"/><Relationship Id="rId30" Type="http://schemas.openxmlformats.org/officeDocument/2006/relationships/hyperlink" Target="https://github.com/openjdk/jdk/blob/d19eab4f08592140229de43689c7d20ff7fbf4ee/src/hotspot/share/runtime/stubRoutines.cpp"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124ef9ce-90a7-44dd-b11d-b23aa85419e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ACF0A3293F3BAE41B72C94E5963DCEEE" ma:contentTypeVersion="7" ma:contentTypeDescription="Ein neues Dokument erstellen." ma:contentTypeScope="" ma:versionID="4842e1f208cc3044081658eeb5404835">
  <xsd:schema xmlns:xsd="http://www.w3.org/2001/XMLSchema" xmlns:xs="http://www.w3.org/2001/XMLSchema" xmlns:p="http://schemas.microsoft.com/office/2006/metadata/properties" xmlns:ns3="124ef9ce-90a7-44dd-b11d-b23aa85419e6" xmlns:ns4="08500366-0d09-403f-a668-d934358ef10e" targetNamespace="http://schemas.microsoft.com/office/2006/metadata/properties" ma:root="true" ma:fieldsID="0e2ecdcdac92c85455254beed1b4622d" ns3:_="" ns4:_="">
    <xsd:import namespace="124ef9ce-90a7-44dd-b11d-b23aa85419e6"/>
    <xsd:import namespace="08500366-0d09-403f-a668-d934358ef10e"/>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4ef9ce-90a7-44dd-b11d-b23aa85419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500366-0d09-403f-a668-d934358ef10e" elementFormDefault="qualified">
    <xsd:import namespace="http://schemas.microsoft.com/office/2006/documentManagement/types"/>
    <xsd:import namespace="http://schemas.microsoft.com/office/infopath/2007/PartnerControls"/>
    <xsd:element name="SharedWithUsers" ma:index="11"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Freigegeben für - Details" ma:internalName="SharedWithDetails" ma:readOnly="true">
      <xsd:simpleType>
        <xsd:restriction base="dms:Note">
          <xsd:maxLength value="255"/>
        </xsd:restriction>
      </xsd:simpleType>
    </xsd:element>
    <xsd:element name="SharingHintHash" ma:index="13"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B8DD0-A789-4E26-A499-336F70D67B17}">
  <ds:schemaRefs>
    <ds:schemaRef ds:uri="http://schemas.microsoft.com/office/2006/metadata/properties"/>
    <ds:schemaRef ds:uri="http://schemas.microsoft.com/office/infopath/2007/PartnerControls"/>
    <ds:schemaRef ds:uri="124ef9ce-90a7-44dd-b11d-b23aa85419e6"/>
  </ds:schemaRefs>
</ds:datastoreItem>
</file>

<file path=customXml/itemProps2.xml><?xml version="1.0" encoding="utf-8"?>
<ds:datastoreItem xmlns:ds="http://schemas.openxmlformats.org/officeDocument/2006/customXml" ds:itemID="{BD514B1A-FE66-4497-8263-B9B06F06ED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4ef9ce-90a7-44dd-b11d-b23aa85419e6"/>
    <ds:schemaRef ds:uri="08500366-0d09-403f-a668-d934358ef1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9BF8851-7B70-47A0-8C55-8028CAE71571}">
  <ds:schemaRefs>
    <ds:schemaRef ds:uri="http://schemas.microsoft.com/sharepoint/v3/contenttype/forms"/>
  </ds:schemaRefs>
</ds:datastoreItem>
</file>

<file path=customXml/itemProps4.xml><?xml version="1.0" encoding="utf-8"?>
<ds:datastoreItem xmlns:ds="http://schemas.openxmlformats.org/officeDocument/2006/customXml" ds:itemID="{9EF79AD7-D5C7-490B-BB0D-825DC6BD9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30418</Words>
  <Characters>191635</Characters>
  <Application>Microsoft Office Word</Application>
  <DocSecurity>0</DocSecurity>
  <Lines>1596</Lines>
  <Paragraphs>4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a, Linus</dc:creator>
  <cp:keywords/>
  <dc:description/>
  <cp:lastModifiedBy>Andera, Linus</cp:lastModifiedBy>
  <cp:revision>60</cp:revision>
  <cp:lastPrinted>2026-02-26T17:08:00Z</cp:lastPrinted>
  <dcterms:created xsi:type="dcterms:W3CDTF">2025-01-25T10:49:00Z</dcterms:created>
  <dcterms:modified xsi:type="dcterms:W3CDTF">2026-02-26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0A3293F3BAE41B72C94E5963DCEEE</vt:lpwstr>
  </property>
  <property fmtid="{D5CDD505-2E9C-101B-9397-08002B2CF9AE}" pid="3" name="CitaviDocumentProperty_7">
    <vt:lpwstr>Bachelorarbeit</vt:lpwstr>
  </property>
  <property fmtid="{D5CDD505-2E9C-101B-9397-08002B2CF9AE}" pid="4" name="CitaviDocumentProperty_0">
    <vt:lpwstr>3576dd44-bdd0-4f46-837d-25ecb107f89d</vt:lpwstr>
  </property>
  <property fmtid="{D5CDD505-2E9C-101B-9397-08002B2CF9AE}" pid="5" name="CitaviDocumentProperty_26">
    <vt:lpwstr>Quellenverzeichnis</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25">
    <vt:lpwstr>True</vt:lpwstr>
  </property>
  <property fmtid="{D5CDD505-2E9C-101B-9397-08002B2CF9AE}" pid="13" name="CitaviDocumentProperty_27">
    <vt:lpwstr>False</vt:lpwstr>
  </property>
  <property fmtid="{D5CDD505-2E9C-101B-9397-08002B2CF9AE}" pid="14" name="CitaviDocumentProperty_1">
    <vt:lpwstr>6.14.0.0</vt:lpwstr>
  </property>
  <property fmtid="{D5CDD505-2E9C-101B-9397-08002B2CF9AE}" pid="15" name="CitaviDocumentProperty_6">
    <vt:lpwstr>False</vt:lpwstr>
  </property>
  <property fmtid="{D5CDD505-2E9C-101B-9397-08002B2CF9AE}" pid="16" name="CitaviDocumentProperty_8">
    <vt:lpwstr>E:\Data\FH\Bachelorarbeit\Citavi\Bachelorarbeit\Bachelorarbeit.ctv6</vt:lpwstr>
  </property>
  <property fmtid="{D5CDD505-2E9C-101B-9397-08002B2CF9AE}" pid="17" name="ZOTERO_PREF_1">
    <vt:lpwstr>&lt;data data-version="3" zotero-version="6.0.36"&gt;&lt;session id="HkJYIRCb"/&gt;&lt;style id="http://www.zotero.org/styles/nature-brackets" hasBibliography="1" bibliographyStyleHasBeenSet="1"/&gt;&lt;prefs&gt;&lt;pref name="fieldType" value="Field"/&gt;&lt;/prefs&gt;&lt;/data&gt;</vt:lpwstr>
  </property>
</Properties>
</file>